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C56095" w14:textId="552548C7" w:rsidR="003D6E37" w:rsidRPr="00501595" w:rsidRDefault="0088491A">
      <w:pPr>
        <w:sectPr w:rsidR="003D6E37" w:rsidRPr="00501595" w:rsidSect="00C62704">
          <w:footerReference w:type="even" r:id="rId8"/>
          <w:pgSz w:w="11906" w:h="16838"/>
          <w:pgMar w:top="1134" w:right="992" w:bottom="1418" w:left="1134" w:header="709" w:footer="709" w:gutter="0"/>
          <w:cols w:space="708"/>
          <w:docGrid w:linePitch="360"/>
        </w:sectPr>
      </w:pPr>
      <w:r w:rsidRPr="00501595">
        <w:rPr>
          <w:noProof/>
          <w:lang w:val="en-US"/>
        </w:rPr>
        <mc:AlternateContent>
          <mc:Choice Requires="wps">
            <w:drawing>
              <wp:anchor distT="0" distB="0" distL="114300" distR="114300" simplePos="0" relativeHeight="251687936" behindDoc="0" locked="0" layoutInCell="1" allowOverlap="1" wp14:anchorId="7A3F9D5A" wp14:editId="36ECF80C">
                <wp:simplePos x="0" y="0"/>
                <wp:positionH relativeFrom="column">
                  <wp:posOffset>-71120</wp:posOffset>
                </wp:positionH>
                <wp:positionV relativeFrom="paragraph">
                  <wp:posOffset>4869815</wp:posOffset>
                </wp:positionV>
                <wp:extent cx="2981325" cy="301625"/>
                <wp:effectExtent l="0" t="0" r="0" b="0"/>
                <wp:wrapNone/>
                <wp:docPr id="307" name="Tekstni okvir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301625"/>
                        </a:xfrm>
                        <a:prstGeom prst="rect">
                          <a:avLst/>
                        </a:prstGeom>
                        <a:noFill/>
                        <a:ln w="9525">
                          <a:noFill/>
                          <a:miter lim="800000"/>
                          <a:headEnd/>
                          <a:tailEnd/>
                        </a:ln>
                      </wps:spPr>
                      <wps:txbx>
                        <w:txbxContent>
                          <w:p w14:paraId="69BF5349" w14:textId="3E8B6398" w:rsidR="00387E8E" w:rsidRPr="002A687F" w:rsidRDefault="00387E8E" w:rsidP="00DB6898">
                            <w:pPr>
                              <w:pStyle w:val="BasicParagraph"/>
                              <w:rPr>
                                <w:rFonts w:ascii="Arial" w:hAnsi="Arial" w:cs="Arial"/>
                                <w:b/>
                                <w:color w:val="FFFFFF"/>
                                <w:lang w:val="hr-HR"/>
                              </w:rPr>
                            </w:pPr>
                            <w:r w:rsidRPr="002A687F">
                              <w:rPr>
                                <w:rFonts w:ascii="Arial" w:hAnsi="Arial" w:cs="Arial"/>
                                <w:b/>
                                <w:color w:val="FFFFFF"/>
                                <w:lang w:val="hr-HR"/>
                              </w:rPr>
                              <w:t xml:space="preserve">priručnik za </w:t>
                            </w:r>
                            <w:r w:rsidR="002019EE">
                              <w:rPr>
                                <w:rFonts w:ascii="Arial" w:hAnsi="Arial" w:cs="Arial"/>
                                <w:b/>
                                <w:color w:val="FFFFFF"/>
                                <w:lang w:val="hr-HR"/>
                              </w:rPr>
                              <w:t>polaznike</w:t>
                            </w:r>
                            <w:r w:rsidRPr="002A687F">
                              <w:rPr>
                                <w:rFonts w:ascii="Arial" w:hAnsi="Arial" w:cs="Arial"/>
                                <w:b/>
                                <w:color w:val="FFFFFF"/>
                                <w:lang w:val="hr-HR"/>
                              </w:rPr>
                              <w:t xml:space="preserve"> 2018 S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3F9D5A" id="_x0000_t202" coordsize="21600,21600" o:spt="202" path="m,l,21600r21600,l21600,xe">
                <v:stroke joinstyle="miter"/>
                <v:path gradientshapeok="t" o:connecttype="rect"/>
              </v:shapetype>
              <v:shape id="Tekstni okvir 307" o:spid="_x0000_s1026" type="#_x0000_t202" style="position:absolute;margin-left:-5.6pt;margin-top:383.45pt;width:234.75pt;height:23.75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" filled="f" stroked="f">
                <v:textbox style="mso-fit-shape-to-text:t">
                  <w:txbxContent>
                    <w:p w14:paraId="69BF5349" w14:textId="3E8B6398" w:rsidR="00387E8E" w:rsidRPr="002A687F" w:rsidRDefault="00387E8E" w:rsidP="00DB6898">
                      <w:pPr>
                        <w:pStyle w:val="BasicParagraph"/>
                        <w:rPr>
                          <w:rFonts w:ascii="Arial" w:hAnsi="Arial" w:cs="Arial"/>
                          <w:b/>
                          <w:color w:val="FFFFFF"/>
                          <w:lang w:val="hr-HR"/>
                        </w:rPr>
                      </w:pPr>
                      <w:r w:rsidRPr="002A687F">
                        <w:rPr>
                          <w:rFonts w:ascii="Arial" w:hAnsi="Arial" w:cs="Arial"/>
                          <w:b/>
                          <w:color w:val="FFFFFF"/>
                          <w:lang w:val="hr-HR"/>
                        </w:rPr>
                        <w:t xml:space="preserve">priručnik za </w:t>
                      </w:r>
                      <w:r w:rsidR="002019EE">
                        <w:rPr>
                          <w:rFonts w:ascii="Arial" w:hAnsi="Arial" w:cs="Arial"/>
                          <w:b/>
                          <w:color w:val="FFFFFF"/>
                          <w:lang w:val="hr-HR"/>
                        </w:rPr>
                        <w:t>polaznike</w:t>
                      </w:r>
                      <w:r w:rsidRPr="002A687F">
                        <w:rPr>
                          <w:rFonts w:ascii="Arial" w:hAnsi="Arial" w:cs="Arial"/>
                          <w:b/>
                          <w:color w:val="FFFFFF"/>
                          <w:lang w:val="hr-HR"/>
                        </w:rPr>
                        <w:t xml:space="preserve"> 2018 Srce</w:t>
                      </w:r>
                    </w:p>
                  </w:txbxContent>
                </v:textbox>
              </v:shape>
            </w:pict>
          </mc:Fallback>
        </mc:AlternateContent>
      </w:r>
      <w:r w:rsidR="005A0DE6" w:rsidRPr="00501595">
        <w:rPr>
          <w:noProof/>
          <w:lang w:val="en-US"/>
        </w:rPr>
        <mc:AlternateContent>
          <mc:Choice Requires="wps">
            <w:drawing>
              <wp:anchor distT="0" distB="0" distL="114300" distR="114300" simplePos="0" relativeHeight="251685888" behindDoc="0" locked="0" layoutInCell="1" allowOverlap="1" wp14:anchorId="747CA37B" wp14:editId="1265EE2C">
                <wp:simplePos x="0" y="0"/>
                <wp:positionH relativeFrom="column">
                  <wp:posOffset>-472440</wp:posOffset>
                </wp:positionH>
                <wp:positionV relativeFrom="paragraph">
                  <wp:posOffset>99060</wp:posOffset>
                </wp:positionV>
                <wp:extent cx="6937375" cy="1866900"/>
                <wp:effectExtent l="0" t="0" r="0" b="0"/>
                <wp:wrapNone/>
                <wp:docPr id="21" name="Tekstni okvir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37375" cy="1866900"/>
                        </a:xfrm>
                        <a:prstGeom prst="rect">
                          <a:avLst/>
                        </a:prstGeom>
                        <a:noFill/>
                        <a:ln w="6350">
                          <a:noFill/>
                        </a:ln>
                        <a:effectLst/>
                      </wps:spPr>
                      <wps:txbx>
                        <w:txbxContent>
                          <w:p w14:paraId="40349E8C" w14:textId="1A556542" w:rsidR="00387E8E" w:rsidRPr="003D6E37" w:rsidRDefault="00387E8E" w:rsidP="00F23297">
                            <w:pPr>
                              <w:spacing w:line="200" w:lineRule="atLeast"/>
                              <w:jc w:val="right"/>
                              <w:rPr>
                                <w:rFonts w:ascii="Arial" w:hAnsi="Arial" w:cs="Arial"/>
                                <w:b/>
                                <w:color w:val="595959"/>
                                <w:sz w:val="64"/>
                                <w:szCs w:val="64"/>
                              </w:rPr>
                            </w:pPr>
                            <w:r>
                              <w:rPr>
                                <w:rFonts w:ascii="Arial" w:hAnsi="Arial" w:cs="Arial"/>
                                <w:b/>
                                <w:color w:val="595959"/>
                                <w:sz w:val="64"/>
                                <w:szCs w:val="64"/>
                              </w:rPr>
                              <w:t>Osnove rada s alatima za upravljanje referencama</w:t>
                            </w:r>
                          </w:p>
                          <w:p w14:paraId="3DB334EE" w14:textId="422A33ED" w:rsidR="00387E8E" w:rsidRPr="002A687F" w:rsidRDefault="00387E8E" w:rsidP="00F23297">
                            <w:pPr>
                              <w:spacing w:line="200" w:lineRule="atLeast"/>
                              <w:jc w:val="right"/>
                              <w:rPr>
                                <w:rFonts w:ascii="Arial" w:hAnsi="Arial" w:cs="Arial"/>
                                <w:i/>
                                <w:color w:val="404040"/>
                                <w:sz w:val="34"/>
                                <w:szCs w:val="34"/>
                              </w:rPr>
                            </w:pPr>
                            <w:r w:rsidRPr="002A687F">
                              <w:rPr>
                                <w:rFonts w:ascii="Arial" w:hAnsi="Arial" w:cs="Arial"/>
                                <w:i/>
                                <w:color w:val="404040"/>
                                <w:sz w:val="34"/>
                                <w:szCs w:val="34"/>
                              </w:rPr>
                              <w:t xml:space="preserve">Word, </w:t>
                            </w:r>
                            <w:proofErr w:type="spellStart"/>
                            <w:r w:rsidRPr="002A687F">
                              <w:rPr>
                                <w:rFonts w:ascii="Arial" w:hAnsi="Arial" w:cs="Arial"/>
                                <w:i/>
                                <w:color w:val="404040"/>
                                <w:sz w:val="34"/>
                                <w:szCs w:val="34"/>
                              </w:rPr>
                              <w:t>Zotero</w:t>
                            </w:r>
                            <w:proofErr w:type="spellEnd"/>
                            <w:r w:rsidRPr="002A687F">
                              <w:rPr>
                                <w:rFonts w:ascii="Arial" w:hAnsi="Arial" w:cs="Arial"/>
                                <w:i/>
                                <w:color w:val="404040"/>
                                <w:sz w:val="34"/>
                                <w:szCs w:val="34"/>
                              </w:rPr>
                              <w:t xml:space="preserve">, </w:t>
                            </w:r>
                            <w:proofErr w:type="spellStart"/>
                            <w:r w:rsidRPr="002A687F">
                              <w:rPr>
                                <w:rFonts w:ascii="Arial" w:hAnsi="Arial" w:cs="Arial"/>
                                <w:i/>
                                <w:color w:val="404040"/>
                                <w:sz w:val="34"/>
                                <w:szCs w:val="34"/>
                              </w:rPr>
                              <w:t>Mendeley</w:t>
                            </w:r>
                            <w:proofErr w:type="spellEnd"/>
                          </w:p>
                          <w:p w14:paraId="1F0260A9" w14:textId="28BFC37E" w:rsidR="00387E8E" w:rsidRPr="003D6E37" w:rsidRDefault="00387E8E" w:rsidP="00F23297">
                            <w:pPr>
                              <w:spacing w:line="200" w:lineRule="atLeast"/>
                              <w:jc w:val="right"/>
                              <w:rPr>
                                <w:rFonts w:ascii="Arial" w:hAnsi="Arial" w:cs="Arial"/>
                                <w:color w:val="404040"/>
                                <w:sz w:val="34"/>
                                <w:szCs w:val="34"/>
                              </w:rPr>
                            </w:pPr>
                            <w:r>
                              <w:rPr>
                                <w:rFonts w:ascii="Arial" w:hAnsi="Arial" w:cs="Arial"/>
                                <w:color w:val="404040"/>
                                <w:sz w:val="34"/>
                                <w:szCs w:val="34"/>
                              </w:rPr>
                              <w:t>D501</w:t>
                            </w:r>
                          </w:p>
                          <w:p w14:paraId="3FAE71C5" w14:textId="5B32A018" w:rsidR="00387E8E" w:rsidRPr="003D6E37" w:rsidRDefault="00387E8E" w:rsidP="00DB6898">
                            <w:pPr>
                              <w:spacing w:line="200" w:lineRule="atLeast"/>
                              <w:jc w:val="right"/>
                              <w:rPr>
                                <w:rFonts w:ascii="Arial" w:hAnsi="Arial" w:cs="Arial"/>
                                <w:color w:val="404040"/>
                                <w:sz w:val="34"/>
                                <w:szCs w:val="3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47CA37B" id="Tekstni okvir 21" o:spid="_x0000_s1027" type="#_x0000_t202" style="position:absolute;margin-left:-37.2pt;margin-top:7.8pt;width:546.25pt;height:14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" filled="f" stroked="f" strokeweight=".5pt">
                <v:path arrowok="t"/>
                <v:textbox>
                  <w:txbxContent>
                    <w:p w14:paraId="40349E8C" w14:textId="1A556542" w:rsidR="00387E8E" w:rsidRPr="003D6E37" w:rsidRDefault="00387E8E" w:rsidP="00F23297">
                      <w:pPr>
                        <w:spacing w:line="200" w:lineRule="atLeast"/>
                        <w:jc w:val="right"/>
                        <w:rPr>
                          <w:rFonts w:ascii="Arial" w:hAnsi="Arial" w:cs="Arial"/>
                          <w:b/>
                          <w:color w:val="595959"/>
                          <w:sz w:val="64"/>
                          <w:szCs w:val="64"/>
                        </w:rPr>
                      </w:pPr>
                      <w:r>
                        <w:rPr>
                          <w:rFonts w:ascii="Arial" w:hAnsi="Arial" w:cs="Arial"/>
                          <w:b/>
                          <w:color w:val="595959"/>
                          <w:sz w:val="64"/>
                          <w:szCs w:val="64"/>
                        </w:rPr>
                        <w:t>Osnove rada s alatima za upravljanje referencama</w:t>
                      </w:r>
                    </w:p>
                    <w:p w14:paraId="3DB334EE" w14:textId="422A33ED" w:rsidR="00387E8E" w:rsidRPr="002A687F" w:rsidRDefault="00387E8E" w:rsidP="00F23297">
                      <w:pPr>
                        <w:spacing w:line="200" w:lineRule="atLeast"/>
                        <w:jc w:val="right"/>
                        <w:rPr>
                          <w:rFonts w:ascii="Arial" w:hAnsi="Arial" w:cs="Arial"/>
                          <w:i/>
                          <w:color w:val="404040"/>
                          <w:sz w:val="34"/>
                          <w:szCs w:val="34"/>
                        </w:rPr>
                      </w:pPr>
                      <w:r w:rsidRPr="002A687F">
                        <w:rPr>
                          <w:rFonts w:ascii="Arial" w:hAnsi="Arial" w:cs="Arial"/>
                          <w:i/>
                          <w:color w:val="404040"/>
                          <w:sz w:val="34"/>
                          <w:szCs w:val="34"/>
                        </w:rPr>
                        <w:t xml:space="preserve">Word, </w:t>
                      </w:r>
                      <w:proofErr w:type="spellStart"/>
                      <w:r w:rsidRPr="002A687F">
                        <w:rPr>
                          <w:rFonts w:ascii="Arial" w:hAnsi="Arial" w:cs="Arial"/>
                          <w:i/>
                          <w:color w:val="404040"/>
                          <w:sz w:val="34"/>
                          <w:szCs w:val="34"/>
                        </w:rPr>
                        <w:t>Zotero</w:t>
                      </w:r>
                      <w:proofErr w:type="spellEnd"/>
                      <w:r w:rsidRPr="002A687F">
                        <w:rPr>
                          <w:rFonts w:ascii="Arial" w:hAnsi="Arial" w:cs="Arial"/>
                          <w:i/>
                          <w:color w:val="404040"/>
                          <w:sz w:val="34"/>
                          <w:szCs w:val="34"/>
                        </w:rPr>
                        <w:t xml:space="preserve">, </w:t>
                      </w:r>
                      <w:proofErr w:type="spellStart"/>
                      <w:r w:rsidRPr="002A687F">
                        <w:rPr>
                          <w:rFonts w:ascii="Arial" w:hAnsi="Arial" w:cs="Arial"/>
                          <w:i/>
                          <w:color w:val="404040"/>
                          <w:sz w:val="34"/>
                          <w:szCs w:val="34"/>
                        </w:rPr>
                        <w:t>Mendeley</w:t>
                      </w:r>
                      <w:proofErr w:type="spellEnd"/>
                    </w:p>
                    <w:p w14:paraId="1F0260A9" w14:textId="28BFC37E" w:rsidR="00387E8E" w:rsidRPr="003D6E37" w:rsidRDefault="00387E8E" w:rsidP="00F23297">
                      <w:pPr>
                        <w:spacing w:line="200" w:lineRule="atLeast"/>
                        <w:jc w:val="right"/>
                        <w:rPr>
                          <w:rFonts w:ascii="Arial" w:hAnsi="Arial" w:cs="Arial"/>
                          <w:color w:val="404040"/>
                          <w:sz w:val="34"/>
                          <w:szCs w:val="34"/>
                        </w:rPr>
                      </w:pPr>
                      <w:r>
                        <w:rPr>
                          <w:rFonts w:ascii="Arial" w:hAnsi="Arial" w:cs="Arial"/>
                          <w:color w:val="404040"/>
                          <w:sz w:val="34"/>
                          <w:szCs w:val="34"/>
                        </w:rPr>
                        <w:t>D501</w:t>
                      </w:r>
                    </w:p>
                    <w:p w14:paraId="3FAE71C5" w14:textId="5B32A018" w:rsidR="00387E8E" w:rsidRPr="003D6E37" w:rsidRDefault="00387E8E" w:rsidP="00DB6898">
                      <w:pPr>
                        <w:spacing w:line="200" w:lineRule="atLeast"/>
                        <w:jc w:val="right"/>
                        <w:rPr>
                          <w:rFonts w:ascii="Arial" w:hAnsi="Arial" w:cs="Arial"/>
                          <w:color w:val="404040"/>
                          <w:sz w:val="34"/>
                          <w:szCs w:val="34"/>
                        </w:rPr>
                      </w:pPr>
                    </w:p>
                  </w:txbxContent>
                </v:textbox>
              </v:shape>
            </w:pict>
          </mc:Fallback>
        </mc:AlternateContent>
      </w:r>
      <w:r w:rsidR="00DB6898" w:rsidRPr="00501595">
        <w:rPr>
          <w:noProof/>
          <w:lang w:val="en-US"/>
        </w:rPr>
        <w:drawing>
          <wp:anchor distT="0" distB="0" distL="114300" distR="114300" simplePos="0" relativeHeight="251683840" behindDoc="1" locked="0" layoutInCell="1" allowOverlap="1" wp14:anchorId="32DC785B" wp14:editId="4F021499">
            <wp:simplePos x="0" y="0"/>
            <wp:positionH relativeFrom="page">
              <wp:posOffset>-5715</wp:posOffset>
            </wp:positionH>
            <wp:positionV relativeFrom="page">
              <wp:posOffset>957</wp:posOffset>
            </wp:positionV>
            <wp:extent cx="7541895" cy="10662920"/>
            <wp:effectExtent l="0" t="0" r="1905" b="5080"/>
            <wp:wrapNone/>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41895" cy="10662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173575" w14:textId="17156FE0" w:rsidR="00343AF4" w:rsidRPr="00501595" w:rsidRDefault="007320C5" w:rsidP="00343AF4">
      <w:pPr>
        <w:rPr>
          <w:rFonts w:ascii="Arial" w:eastAsia="Calibri" w:hAnsi="Arial" w:cs="Arial"/>
        </w:rPr>
      </w:pPr>
      <w:r w:rsidRPr="00501595">
        <w:rPr>
          <w:rFonts w:ascii="Arial" w:eastAsia="Calibri" w:hAnsi="Arial" w:cs="Arial"/>
        </w:rPr>
        <w:lastRenderedPageBreak/>
        <w:t>Ov</w:t>
      </w:r>
      <w:r w:rsidR="00DE4E29" w:rsidRPr="00501595">
        <w:rPr>
          <w:rFonts w:ascii="Arial" w:eastAsia="Calibri" w:hAnsi="Arial" w:cs="Arial"/>
        </w:rPr>
        <w:t>aj je</w:t>
      </w:r>
      <w:r w:rsidRPr="00501595">
        <w:rPr>
          <w:rFonts w:ascii="Arial" w:eastAsia="Calibri" w:hAnsi="Arial" w:cs="Arial"/>
        </w:rPr>
        <w:t xml:space="preserve"> </w:t>
      </w:r>
      <w:r w:rsidR="0068336F" w:rsidRPr="00501595">
        <w:rPr>
          <w:rFonts w:ascii="Arial" w:eastAsia="Calibri" w:hAnsi="Arial" w:cs="Arial"/>
        </w:rPr>
        <w:t>priručnik izradio autorski tim Srca u sastavu</w:t>
      </w:r>
      <w:r w:rsidRPr="00501595">
        <w:rPr>
          <w:rFonts w:ascii="Arial" w:eastAsia="Calibri" w:hAnsi="Arial" w:cs="Arial"/>
        </w:rPr>
        <w:t>:</w:t>
      </w:r>
    </w:p>
    <w:p w14:paraId="4E6A90C3" w14:textId="32311479" w:rsidR="00343AF4" w:rsidRPr="00501595" w:rsidRDefault="00343AF4" w:rsidP="00343AF4">
      <w:pPr>
        <w:rPr>
          <w:rFonts w:ascii="Arial" w:eastAsia="Calibri" w:hAnsi="Arial" w:cs="Arial"/>
        </w:rPr>
      </w:pPr>
      <w:r w:rsidRPr="00501595">
        <w:rPr>
          <w:rFonts w:ascii="Arial" w:eastAsia="Calibri" w:hAnsi="Arial" w:cs="Arial"/>
        </w:rPr>
        <w:t>Autor</w:t>
      </w:r>
      <w:r w:rsidR="003050DF" w:rsidRPr="00501595">
        <w:rPr>
          <w:rFonts w:ascii="Arial" w:eastAsia="Calibri" w:hAnsi="Arial" w:cs="Arial"/>
        </w:rPr>
        <w:t>ica</w:t>
      </w:r>
      <w:r w:rsidRPr="00501595">
        <w:rPr>
          <w:rFonts w:ascii="Arial" w:eastAsia="Calibri" w:hAnsi="Arial" w:cs="Arial"/>
        </w:rPr>
        <w:t>:</w:t>
      </w:r>
      <w:r w:rsidR="00164CE4" w:rsidRPr="00501595">
        <w:rPr>
          <w:rFonts w:ascii="Arial" w:eastAsia="Calibri" w:hAnsi="Arial" w:cs="Arial"/>
        </w:rPr>
        <w:t xml:space="preserve"> </w:t>
      </w:r>
      <w:r w:rsidR="003050DF" w:rsidRPr="00501595">
        <w:rPr>
          <w:rFonts w:ascii="Arial" w:eastAsia="Calibri" w:hAnsi="Arial" w:cs="Arial"/>
        </w:rPr>
        <w:t xml:space="preserve">dr. </w:t>
      </w:r>
      <w:proofErr w:type="spellStart"/>
      <w:r w:rsidR="003050DF" w:rsidRPr="00501595">
        <w:rPr>
          <w:rFonts w:ascii="Arial" w:eastAsia="Calibri" w:hAnsi="Arial" w:cs="Arial"/>
        </w:rPr>
        <w:t>sc</w:t>
      </w:r>
      <w:proofErr w:type="spellEnd"/>
      <w:r w:rsidR="003050DF" w:rsidRPr="00501595">
        <w:rPr>
          <w:rFonts w:ascii="Arial" w:eastAsia="Calibri" w:hAnsi="Arial" w:cs="Arial"/>
        </w:rPr>
        <w:t>. Ana Ćorić Samardžija</w:t>
      </w:r>
    </w:p>
    <w:p w14:paraId="694058B6" w14:textId="47D582A6" w:rsidR="00164CE4" w:rsidRPr="00501595" w:rsidRDefault="00164CE4" w:rsidP="00343AF4">
      <w:pPr>
        <w:rPr>
          <w:rFonts w:ascii="Arial" w:eastAsia="Calibri" w:hAnsi="Arial" w:cs="Arial"/>
        </w:rPr>
      </w:pPr>
      <w:r w:rsidRPr="00501595">
        <w:rPr>
          <w:rFonts w:ascii="Arial" w:eastAsia="Calibri" w:hAnsi="Arial" w:cs="Arial"/>
        </w:rPr>
        <w:t>Recenzent</w:t>
      </w:r>
      <w:r w:rsidR="003050DF" w:rsidRPr="00501595">
        <w:rPr>
          <w:rFonts w:ascii="Arial" w:eastAsia="Calibri" w:hAnsi="Arial" w:cs="Arial"/>
        </w:rPr>
        <w:t>ica</w:t>
      </w:r>
      <w:r w:rsidRPr="00501595">
        <w:rPr>
          <w:rFonts w:ascii="Arial" w:eastAsia="Calibri" w:hAnsi="Arial" w:cs="Arial"/>
        </w:rPr>
        <w:t>:</w:t>
      </w:r>
      <w:r w:rsidR="003050DF" w:rsidRPr="00501595">
        <w:rPr>
          <w:rFonts w:ascii="Arial" w:eastAsia="Calibri" w:hAnsi="Arial" w:cs="Arial"/>
        </w:rPr>
        <w:t xml:space="preserve"> Ljiljana Jertec</w:t>
      </w:r>
    </w:p>
    <w:p w14:paraId="64983015" w14:textId="5B59D4A1" w:rsidR="00343AF4" w:rsidRPr="00501595" w:rsidRDefault="00343AF4" w:rsidP="00343AF4">
      <w:pPr>
        <w:rPr>
          <w:rFonts w:ascii="Arial" w:eastAsia="Calibri" w:hAnsi="Arial" w:cs="Arial"/>
        </w:rPr>
      </w:pPr>
      <w:r w:rsidRPr="00501595">
        <w:rPr>
          <w:rFonts w:ascii="Arial" w:eastAsia="Calibri" w:hAnsi="Arial" w:cs="Arial"/>
        </w:rPr>
        <w:t>Uredni</w:t>
      </w:r>
      <w:r w:rsidR="0083223B" w:rsidRPr="00501595">
        <w:rPr>
          <w:rFonts w:ascii="Arial" w:eastAsia="Calibri" w:hAnsi="Arial" w:cs="Arial"/>
        </w:rPr>
        <w:t>ca</w:t>
      </w:r>
      <w:r w:rsidRPr="00501595">
        <w:rPr>
          <w:rFonts w:ascii="Arial" w:eastAsia="Calibri" w:hAnsi="Arial" w:cs="Arial"/>
        </w:rPr>
        <w:t>:</w:t>
      </w:r>
      <w:r w:rsidR="00164CE4" w:rsidRPr="00501595">
        <w:rPr>
          <w:rFonts w:ascii="Arial" w:eastAsia="Calibri" w:hAnsi="Arial" w:cs="Arial"/>
        </w:rPr>
        <w:t xml:space="preserve"> </w:t>
      </w:r>
      <w:r w:rsidR="003050DF" w:rsidRPr="00501595">
        <w:rPr>
          <w:rFonts w:ascii="Arial" w:eastAsia="Calibri" w:hAnsi="Arial" w:cs="Arial"/>
        </w:rPr>
        <w:t>Irena Jandrić</w:t>
      </w:r>
    </w:p>
    <w:p w14:paraId="3D797A09" w14:textId="4D7EA724" w:rsidR="00343AF4" w:rsidRPr="00501595" w:rsidRDefault="00343AF4" w:rsidP="00343AF4">
      <w:pPr>
        <w:rPr>
          <w:rFonts w:ascii="Arial" w:eastAsia="Calibri" w:hAnsi="Arial" w:cs="Arial"/>
        </w:rPr>
      </w:pPr>
      <w:r w:rsidRPr="00501595">
        <w:rPr>
          <w:rFonts w:ascii="Arial" w:eastAsia="Calibri" w:hAnsi="Arial" w:cs="Arial"/>
        </w:rPr>
        <w:t>Lektor</w:t>
      </w:r>
      <w:r w:rsidR="0083223B" w:rsidRPr="00501595">
        <w:rPr>
          <w:rFonts w:ascii="Arial" w:eastAsia="Calibri" w:hAnsi="Arial" w:cs="Arial"/>
        </w:rPr>
        <w:t>ica</w:t>
      </w:r>
      <w:r w:rsidRPr="00501595">
        <w:rPr>
          <w:rFonts w:ascii="Arial" w:eastAsia="Calibri" w:hAnsi="Arial" w:cs="Arial"/>
        </w:rPr>
        <w:t>:</w:t>
      </w:r>
      <w:r w:rsidR="008E3310" w:rsidRPr="00501595">
        <w:rPr>
          <w:rFonts w:ascii="Arial" w:eastAsia="Calibri" w:hAnsi="Arial" w:cs="Arial"/>
        </w:rPr>
        <w:t xml:space="preserve"> </w:t>
      </w:r>
      <w:proofErr w:type="spellStart"/>
      <w:r w:rsidR="008E3310" w:rsidRPr="00501595">
        <w:rPr>
          <w:rFonts w:ascii="Arial" w:eastAsia="Calibri" w:hAnsi="Arial" w:cs="Arial"/>
        </w:rPr>
        <w:t>Mia</w:t>
      </w:r>
      <w:proofErr w:type="spellEnd"/>
      <w:r w:rsidR="008E3310" w:rsidRPr="00501595">
        <w:rPr>
          <w:rFonts w:ascii="Arial" w:eastAsia="Calibri" w:hAnsi="Arial" w:cs="Arial"/>
        </w:rPr>
        <w:t xml:space="preserve"> Kožul</w:t>
      </w:r>
    </w:p>
    <w:p w14:paraId="784B6E07" w14:textId="77777777" w:rsidR="00C52CA8" w:rsidRPr="00501595" w:rsidRDefault="00C52CA8" w:rsidP="00C52CA8">
      <w:pPr>
        <w:rPr>
          <w:rFonts w:ascii="Arial" w:eastAsia="Calibri" w:hAnsi="Arial" w:cs="Arial"/>
        </w:rPr>
      </w:pPr>
    </w:p>
    <w:p w14:paraId="00C8FCAE" w14:textId="77777777" w:rsidR="00C52CA8" w:rsidRPr="00501595" w:rsidRDefault="00C52CA8" w:rsidP="00C52CA8">
      <w:pPr>
        <w:rPr>
          <w:rFonts w:ascii="Arial" w:eastAsia="Calibri" w:hAnsi="Arial" w:cs="Arial"/>
        </w:rPr>
      </w:pPr>
    </w:p>
    <w:p w14:paraId="399255AF" w14:textId="77777777" w:rsidR="00C52CA8" w:rsidRPr="00501595" w:rsidRDefault="00C52CA8" w:rsidP="00C52CA8">
      <w:pPr>
        <w:rPr>
          <w:rFonts w:ascii="Arial" w:eastAsia="Calibri" w:hAnsi="Arial" w:cs="Arial"/>
        </w:rPr>
      </w:pPr>
    </w:p>
    <w:p w14:paraId="3DEDF670" w14:textId="77777777" w:rsidR="00C52CA8" w:rsidRPr="00501595" w:rsidRDefault="00C52CA8" w:rsidP="00C52CA8">
      <w:pPr>
        <w:rPr>
          <w:rFonts w:ascii="Arial" w:eastAsia="Calibri" w:hAnsi="Arial" w:cs="Arial"/>
        </w:rPr>
      </w:pPr>
    </w:p>
    <w:p w14:paraId="6D140026" w14:textId="77777777" w:rsidR="00C52CA8" w:rsidRPr="00501595" w:rsidRDefault="00C52CA8" w:rsidP="00343AF4">
      <w:pPr>
        <w:rPr>
          <w:rFonts w:ascii="Arial" w:eastAsia="Calibri" w:hAnsi="Arial" w:cs="Arial"/>
        </w:rPr>
      </w:pPr>
    </w:p>
    <w:p w14:paraId="3356AD5D" w14:textId="77777777" w:rsidR="00C52CA8" w:rsidRPr="00501595" w:rsidRDefault="00C52CA8" w:rsidP="00C52CA8">
      <w:pPr>
        <w:jc w:val="center"/>
        <w:rPr>
          <w:rFonts w:ascii="Arial" w:eastAsia="Calibri" w:hAnsi="Arial" w:cs="Arial"/>
        </w:rPr>
      </w:pPr>
      <w:r w:rsidRPr="00501595">
        <w:rPr>
          <w:rFonts w:ascii="Arial" w:eastAsia="Calibri" w:hAnsi="Arial" w:cs="Arial"/>
          <w:noProof/>
          <w:lang w:val="en-US"/>
        </w:rPr>
        <w:drawing>
          <wp:inline distT="0" distB="0" distL="0" distR="0" wp14:anchorId="1DDD0DBF" wp14:editId="44651BE6">
            <wp:extent cx="1760855" cy="422910"/>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0855" cy="422910"/>
                    </a:xfrm>
                    <a:prstGeom prst="rect">
                      <a:avLst/>
                    </a:prstGeom>
                    <a:noFill/>
                    <a:ln>
                      <a:noFill/>
                    </a:ln>
                  </pic:spPr>
                </pic:pic>
              </a:graphicData>
            </a:graphic>
          </wp:inline>
        </w:drawing>
      </w:r>
    </w:p>
    <w:p w14:paraId="1F45907E" w14:textId="77777777" w:rsidR="00343AF4" w:rsidRPr="00501595" w:rsidRDefault="00343AF4" w:rsidP="00C52CA8">
      <w:pPr>
        <w:jc w:val="center"/>
        <w:rPr>
          <w:rFonts w:ascii="Arial" w:eastAsia="Calibri" w:hAnsi="Arial" w:cs="Arial"/>
        </w:rPr>
      </w:pPr>
      <w:r w:rsidRPr="00501595">
        <w:rPr>
          <w:rFonts w:ascii="Arial" w:eastAsia="Calibri" w:hAnsi="Arial" w:cs="Arial"/>
        </w:rPr>
        <w:t>Sveučilište u Zagrebu</w:t>
      </w:r>
    </w:p>
    <w:p w14:paraId="4AC50518" w14:textId="77777777" w:rsidR="00343AF4" w:rsidRPr="00501595" w:rsidRDefault="00343AF4" w:rsidP="00343AF4">
      <w:pPr>
        <w:jc w:val="center"/>
        <w:rPr>
          <w:rFonts w:ascii="Arial" w:eastAsia="Calibri" w:hAnsi="Arial" w:cs="Arial"/>
        </w:rPr>
      </w:pPr>
      <w:r w:rsidRPr="00501595">
        <w:rPr>
          <w:rFonts w:ascii="Arial" w:eastAsia="Calibri" w:hAnsi="Arial" w:cs="Arial"/>
        </w:rPr>
        <w:t>Sveučilišni računski centar</w:t>
      </w:r>
    </w:p>
    <w:p w14:paraId="036142F6" w14:textId="77777777" w:rsidR="00343AF4" w:rsidRPr="00501595" w:rsidRDefault="00343AF4" w:rsidP="00343AF4">
      <w:pPr>
        <w:jc w:val="center"/>
        <w:rPr>
          <w:rFonts w:ascii="Arial" w:eastAsia="Calibri" w:hAnsi="Arial" w:cs="Arial"/>
        </w:rPr>
      </w:pPr>
      <w:r w:rsidRPr="00501595">
        <w:rPr>
          <w:rFonts w:ascii="Arial" w:eastAsia="Calibri" w:hAnsi="Arial" w:cs="Arial"/>
        </w:rPr>
        <w:t xml:space="preserve">Josipa </w:t>
      </w:r>
      <w:proofErr w:type="spellStart"/>
      <w:r w:rsidRPr="00501595">
        <w:rPr>
          <w:rFonts w:ascii="Arial" w:eastAsia="Calibri" w:hAnsi="Arial" w:cs="Arial"/>
        </w:rPr>
        <w:t>Marohnića</w:t>
      </w:r>
      <w:proofErr w:type="spellEnd"/>
      <w:r w:rsidRPr="00501595">
        <w:rPr>
          <w:rFonts w:ascii="Arial" w:eastAsia="Calibri" w:hAnsi="Arial" w:cs="Arial"/>
        </w:rPr>
        <w:t xml:space="preserve"> 5, 10000 Zagreb</w:t>
      </w:r>
    </w:p>
    <w:p w14:paraId="455297A8" w14:textId="7E9FB20D" w:rsidR="00343AF4" w:rsidRPr="00501595" w:rsidRDefault="00543B79" w:rsidP="00081128">
      <w:pPr>
        <w:jc w:val="center"/>
        <w:rPr>
          <w:rFonts w:ascii="Arial" w:eastAsia="Calibri" w:hAnsi="Arial" w:cs="Arial"/>
        </w:rPr>
      </w:pPr>
      <w:r w:rsidRPr="00501595">
        <w:rPr>
          <w:rFonts w:ascii="Arial" w:eastAsia="Calibri" w:hAnsi="Arial" w:cs="Arial"/>
        </w:rPr>
        <w:t>edu</w:t>
      </w:r>
      <w:r w:rsidR="00343AF4" w:rsidRPr="00501595">
        <w:rPr>
          <w:rFonts w:ascii="Arial" w:eastAsia="Calibri" w:hAnsi="Arial" w:cs="Arial"/>
        </w:rPr>
        <w:t>@srce.hr</w:t>
      </w:r>
    </w:p>
    <w:p w14:paraId="0C90DC08" w14:textId="77777777" w:rsidR="00C52CA8" w:rsidRPr="00501595" w:rsidRDefault="00C52CA8" w:rsidP="00C52CA8">
      <w:pPr>
        <w:rPr>
          <w:rFonts w:ascii="Arial" w:eastAsia="Calibri" w:hAnsi="Arial" w:cs="Arial"/>
        </w:rPr>
      </w:pPr>
      <w:bookmarkStart w:id="0" w:name="_GoBack"/>
      <w:bookmarkEnd w:id="0"/>
    </w:p>
    <w:p w14:paraId="2C55C3C6" w14:textId="77777777" w:rsidR="00C52CA8" w:rsidRPr="00501595" w:rsidRDefault="00C52CA8" w:rsidP="00C52CA8">
      <w:pPr>
        <w:rPr>
          <w:rFonts w:ascii="Arial" w:eastAsia="Calibri" w:hAnsi="Arial" w:cs="Arial"/>
        </w:rPr>
      </w:pPr>
    </w:p>
    <w:p w14:paraId="2EC9D2C0" w14:textId="1CFB7FD3" w:rsidR="00665D0D" w:rsidRPr="00665D0D" w:rsidRDefault="00665D0D" w:rsidP="00665D0D">
      <w:pPr>
        <w:pStyle w:val="Default"/>
        <w:jc w:val="center"/>
        <w:rPr>
          <w:sz w:val="22"/>
          <w:szCs w:val="22"/>
        </w:rPr>
      </w:pPr>
      <w:r w:rsidRPr="00665D0D">
        <w:rPr>
          <w:sz w:val="22"/>
          <w:szCs w:val="22"/>
        </w:rPr>
        <w:t xml:space="preserve">ISBN </w:t>
      </w:r>
      <w:r w:rsidRPr="00665D0D">
        <w:rPr>
          <w:sz w:val="22"/>
          <w:szCs w:val="22"/>
        </w:rPr>
        <w:t>978-953-8172-77-9</w:t>
      </w:r>
      <w:r w:rsidRPr="00665D0D">
        <w:rPr>
          <w:sz w:val="22"/>
          <w:szCs w:val="22"/>
        </w:rPr>
        <w:t xml:space="preserve"> (meki uvez)</w:t>
      </w:r>
    </w:p>
    <w:p w14:paraId="0FA6CF4B" w14:textId="540E1149" w:rsidR="00665D0D" w:rsidRPr="00903334" w:rsidRDefault="00665D0D" w:rsidP="00665D0D">
      <w:pPr>
        <w:jc w:val="center"/>
        <w:rPr>
          <w:rFonts w:ascii="Arial" w:eastAsia="Calibri" w:hAnsi="Arial" w:cs="Arial"/>
        </w:rPr>
      </w:pPr>
      <w:r w:rsidRPr="00665D0D">
        <w:rPr>
          <w:rFonts w:ascii="Arial" w:hAnsi="Arial" w:cs="Arial"/>
        </w:rPr>
        <w:t xml:space="preserve">ISBN </w:t>
      </w:r>
      <w:r w:rsidRPr="00665D0D">
        <w:rPr>
          <w:rFonts w:ascii="Arial" w:hAnsi="Arial" w:cs="Arial"/>
        </w:rPr>
        <w:t>978-953-8172-78-6</w:t>
      </w:r>
      <w:r w:rsidRPr="00665D0D">
        <w:rPr>
          <w:rFonts w:ascii="Arial" w:hAnsi="Arial" w:cs="Arial"/>
        </w:rPr>
        <w:t xml:space="preserve"> (PDF)</w:t>
      </w:r>
    </w:p>
    <w:p w14:paraId="7144447D" w14:textId="77777777" w:rsidR="00C52CA8" w:rsidRPr="00501595" w:rsidRDefault="00C52CA8" w:rsidP="00C52CA8">
      <w:pPr>
        <w:rPr>
          <w:rFonts w:ascii="Arial" w:eastAsia="Calibri" w:hAnsi="Arial" w:cs="Arial"/>
        </w:rPr>
      </w:pPr>
    </w:p>
    <w:p w14:paraId="63046D23" w14:textId="77777777" w:rsidR="00C52CA8" w:rsidRPr="00501595" w:rsidRDefault="00C52CA8" w:rsidP="00C52CA8">
      <w:pPr>
        <w:rPr>
          <w:rFonts w:ascii="Arial" w:eastAsia="Calibri" w:hAnsi="Arial" w:cs="Arial"/>
        </w:rPr>
      </w:pPr>
    </w:p>
    <w:p w14:paraId="06938EC3" w14:textId="05782FD1" w:rsidR="00C52CA8" w:rsidRPr="00501595" w:rsidRDefault="006504B7" w:rsidP="00C52CA8">
      <w:pPr>
        <w:jc w:val="center"/>
        <w:rPr>
          <w:rFonts w:ascii="Arial" w:eastAsia="Calibri" w:hAnsi="Arial" w:cs="Arial"/>
        </w:rPr>
      </w:pPr>
      <w:r w:rsidRPr="00501595">
        <w:rPr>
          <w:rFonts w:ascii="Arial" w:eastAsia="Calibri" w:hAnsi="Arial" w:cs="Arial"/>
        </w:rPr>
        <w:t xml:space="preserve">Verzija priručnika: </w:t>
      </w:r>
      <w:r w:rsidR="00723FCD">
        <w:rPr>
          <w:rFonts w:ascii="Arial" w:eastAsia="Calibri" w:hAnsi="Arial" w:cs="Arial"/>
        </w:rPr>
        <w:t>D50</w:t>
      </w:r>
      <w:r w:rsidR="00696A73">
        <w:rPr>
          <w:rFonts w:ascii="Arial" w:eastAsia="Calibri" w:hAnsi="Arial" w:cs="Arial"/>
        </w:rPr>
        <w:t>1</w:t>
      </w:r>
      <w:r w:rsidR="00723FCD">
        <w:rPr>
          <w:rFonts w:ascii="Arial" w:eastAsia="Calibri" w:hAnsi="Arial" w:cs="Arial"/>
        </w:rPr>
        <w:t>-</w:t>
      </w:r>
      <w:r w:rsidR="008128BF">
        <w:rPr>
          <w:rFonts w:ascii="Arial" w:eastAsia="Calibri" w:hAnsi="Arial" w:cs="Arial"/>
        </w:rPr>
        <w:t>2019</w:t>
      </w:r>
      <w:r w:rsidR="008E14BD">
        <w:rPr>
          <w:rFonts w:ascii="Arial" w:eastAsia="Calibri" w:hAnsi="Arial" w:cs="Arial"/>
        </w:rPr>
        <w:t>1112</w:t>
      </w:r>
    </w:p>
    <w:p w14:paraId="65D8762D" w14:textId="77777777" w:rsidR="00C52CA8" w:rsidRPr="00501595" w:rsidRDefault="00C52CA8" w:rsidP="00C52CA8">
      <w:pPr>
        <w:rPr>
          <w:rFonts w:ascii="Arial" w:eastAsia="Calibri" w:hAnsi="Arial" w:cs="Arial"/>
        </w:rPr>
      </w:pPr>
    </w:p>
    <w:p w14:paraId="3C3A840D" w14:textId="77777777" w:rsidR="00C52CA8" w:rsidRPr="00501595" w:rsidRDefault="00C52CA8" w:rsidP="00C52CA8">
      <w:pPr>
        <w:rPr>
          <w:rFonts w:ascii="Arial" w:eastAsia="Calibri" w:hAnsi="Arial" w:cs="Arial"/>
        </w:rPr>
      </w:pPr>
    </w:p>
    <w:p w14:paraId="2BE8A930" w14:textId="77777777" w:rsidR="00C52CA8" w:rsidRPr="00501595" w:rsidRDefault="00C52CA8" w:rsidP="00C52CA8">
      <w:pPr>
        <w:rPr>
          <w:rFonts w:ascii="Arial" w:eastAsia="Calibri" w:hAnsi="Arial" w:cs="Arial"/>
        </w:rPr>
      </w:pPr>
    </w:p>
    <w:p w14:paraId="17AF4E56" w14:textId="77777777" w:rsidR="00343AF4" w:rsidRPr="00501595" w:rsidRDefault="00343AF4" w:rsidP="00C52CA8">
      <w:pPr>
        <w:jc w:val="center"/>
        <w:rPr>
          <w:rFonts w:ascii="Arial" w:eastAsia="Calibri" w:hAnsi="Arial" w:cs="Arial"/>
          <w:lang w:eastAsia="hr-HR"/>
        </w:rPr>
      </w:pPr>
      <w:r w:rsidRPr="00501595">
        <w:rPr>
          <w:rFonts w:ascii="Arial" w:eastAsia="Calibri" w:hAnsi="Arial" w:cs="Arial"/>
          <w:noProof/>
          <w:lang w:val="en-US"/>
        </w:rPr>
        <w:drawing>
          <wp:inline distT="0" distB="0" distL="0" distR="0" wp14:anchorId="75EC1347" wp14:editId="7CAC8AFE">
            <wp:extent cx="1050925" cy="409575"/>
            <wp:effectExtent l="0" t="0" r="0" b="952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50925" cy="409575"/>
                    </a:xfrm>
                    <a:prstGeom prst="rect">
                      <a:avLst/>
                    </a:prstGeom>
                    <a:noFill/>
                    <a:ln>
                      <a:noFill/>
                    </a:ln>
                  </pic:spPr>
                </pic:pic>
              </a:graphicData>
            </a:graphic>
          </wp:inline>
        </w:drawing>
      </w:r>
    </w:p>
    <w:p w14:paraId="3B5D000D" w14:textId="77777777" w:rsidR="00343AF4" w:rsidRPr="00501595" w:rsidRDefault="00343AF4" w:rsidP="008E05A0">
      <w:pPr>
        <w:rPr>
          <w:rFonts w:ascii="Arial" w:eastAsia="Calibri" w:hAnsi="Arial" w:cs="Arial"/>
          <w:lang w:eastAsia="hr-HR"/>
        </w:rPr>
      </w:pPr>
      <w:r w:rsidRPr="00501595">
        <w:rPr>
          <w:rFonts w:ascii="Arial" w:eastAsia="Calibri" w:hAnsi="Arial" w:cs="Arial"/>
          <w:noProof/>
          <w:lang w:val="en-US"/>
        </w:rPr>
        <mc:AlternateContent>
          <mc:Choice Requires="wps">
            <w:drawing>
              <wp:anchor distT="0" distB="0" distL="114299" distR="114299" simplePos="0" relativeHeight="251663360" behindDoc="0" locked="0" layoutInCell="1" allowOverlap="1" wp14:anchorId="025D2A63" wp14:editId="4B2FD209">
                <wp:simplePos x="0" y="0"/>
                <wp:positionH relativeFrom="column">
                  <wp:posOffset>1175384</wp:posOffset>
                </wp:positionH>
                <wp:positionV relativeFrom="paragraph">
                  <wp:posOffset>203200</wp:posOffset>
                </wp:positionV>
                <wp:extent cx="0" cy="819785"/>
                <wp:effectExtent l="0" t="0" r="19050" b="18415"/>
                <wp:wrapNone/>
                <wp:docPr id="8" name="Ravni poveznik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19785"/>
                        </a:xfrm>
                        <a:prstGeom prst="line">
                          <a:avLst/>
                        </a:prstGeom>
                        <a:noFill/>
                        <a:ln w="9525" cap="flat" cmpd="sng" algn="ctr">
                          <a:solidFill>
                            <a:srgbClr val="D7182A"/>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64FD9FF6" id="Ravni poveznik 8"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92.55pt,16pt" to="92.55pt,8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" strokecolor="#d7182a">
                <o:lock v:ext="edit" shapetype="f"/>
              </v:line>
            </w:pict>
          </mc:Fallback>
        </mc:AlternateContent>
      </w:r>
    </w:p>
    <w:tbl>
      <w:tblPr>
        <w:tblW w:w="0" w:type="auto"/>
        <w:jc w:val="center"/>
        <w:tblLook w:val="04A0" w:firstRow="1" w:lastRow="0" w:firstColumn="1" w:lastColumn="0" w:noHBand="0" w:noVBand="1"/>
      </w:tblPr>
      <w:tblGrid>
        <w:gridCol w:w="2005"/>
        <w:gridCol w:w="7065"/>
      </w:tblGrid>
      <w:tr w:rsidR="00343AF4" w:rsidRPr="00501595" w14:paraId="267E6F96" w14:textId="77777777" w:rsidTr="00751387">
        <w:trPr>
          <w:jc w:val="center"/>
        </w:trPr>
        <w:tc>
          <w:tcPr>
            <w:tcW w:w="2093" w:type="dxa"/>
            <w:shd w:val="clear" w:color="auto" w:fill="auto"/>
            <w:vAlign w:val="center"/>
          </w:tcPr>
          <w:p w14:paraId="79D7BF25" w14:textId="77777777" w:rsidR="00343AF4" w:rsidRPr="00501595" w:rsidRDefault="00343AF4" w:rsidP="00343AF4">
            <w:pPr>
              <w:jc w:val="center"/>
              <w:rPr>
                <w:rFonts w:ascii="Arial" w:eastAsia="Calibri" w:hAnsi="Arial" w:cs="Arial"/>
                <w:lang w:eastAsia="hr-HR"/>
              </w:rPr>
            </w:pPr>
            <w:r w:rsidRPr="00501595">
              <w:rPr>
                <w:rFonts w:ascii="Arial" w:eastAsia="Calibri" w:hAnsi="Arial" w:cs="Arial"/>
                <w:noProof/>
                <w:lang w:val="en-US"/>
              </w:rPr>
              <w:drawing>
                <wp:inline distT="0" distB="0" distL="0" distR="0" wp14:anchorId="04997459" wp14:editId="0E1132FB">
                  <wp:extent cx="832485" cy="286385"/>
                  <wp:effectExtent l="0" t="0" r="571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2485" cy="286385"/>
                          </a:xfrm>
                          <a:prstGeom prst="rect">
                            <a:avLst/>
                          </a:prstGeom>
                          <a:noFill/>
                          <a:ln>
                            <a:noFill/>
                          </a:ln>
                        </pic:spPr>
                      </pic:pic>
                    </a:graphicData>
                  </a:graphic>
                </wp:inline>
              </w:drawing>
            </w:r>
          </w:p>
        </w:tc>
        <w:tc>
          <w:tcPr>
            <w:tcW w:w="7621" w:type="dxa"/>
            <w:shd w:val="clear" w:color="auto" w:fill="auto"/>
          </w:tcPr>
          <w:p w14:paraId="64CCF922" w14:textId="77777777" w:rsidR="00343AF4" w:rsidRPr="00501595" w:rsidRDefault="00343AF4" w:rsidP="00343AF4">
            <w:pPr>
              <w:rPr>
                <w:rFonts w:ascii="Arial" w:eastAsia="Calibri" w:hAnsi="Arial" w:cs="Arial"/>
                <w:lang w:eastAsia="hr-HR"/>
              </w:rPr>
            </w:pPr>
            <w:r w:rsidRPr="00501595">
              <w:rPr>
                <w:rFonts w:ascii="Arial" w:eastAsia="Calibri" w:hAnsi="Arial" w:cs="Arial"/>
                <w:lang w:eastAsia="hr-HR"/>
              </w:rPr>
              <w:t xml:space="preserve">Ovo djelo dano je na korištenje pod licencom </w:t>
            </w:r>
            <w:r w:rsidRPr="00501595">
              <w:rPr>
                <w:rFonts w:ascii="Arial" w:eastAsia="Calibri" w:hAnsi="Arial" w:cs="Arial"/>
                <w:i/>
                <w:lang w:eastAsia="hr-HR"/>
              </w:rPr>
              <w:t xml:space="preserve">Creative </w:t>
            </w:r>
            <w:proofErr w:type="spellStart"/>
            <w:r w:rsidRPr="00501595">
              <w:rPr>
                <w:rFonts w:ascii="Arial" w:eastAsia="Calibri" w:hAnsi="Arial" w:cs="Arial"/>
                <w:i/>
                <w:lang w:eastAsia="hr-HR"/>
              </w:rPr>
              <w:t>Commons</w:t>
            </w:r>
            <w:proofErr w:type="spellEnd"/>
            <w:r w:rsidRPr="00501595">
              <w:rPr>
                <w:rFonts w:ascii="Arial" w:eastAsia="Calibri" w:hAnsi="Arial" w:cs="Arial"/>
                <w:i/>
                <w:lang w:eastAsia="hr-HR"/>
              </w:rPr>
              <w:t xml:space="preserve"> Imenovanje-Nekomercijalno-Dijeli pod istim uvjetima 4.0 međunarodna</w:t>
            </w:r>
            <w:r w:rsidRPr="00501595">
              <w:rPr>
                <w:rFonts w:ascii="Arial" w:eastAsia="Calibri" w:hAnsi="Arial" w:cs="Arial"/>
                <w:lang w:eastAsia="hr-HR"/>
              </w:rPr>
              <w:t xml:space="preserve">. Licenca je dostupna na stranici: </w:t>
            </w:r>
            <w:r w:rsidRPr="00501595">
              <w:rPr>
                <w:rFonts w:ascii="Arial" w:eastAsia="Calibri" w:hAnsi="Arial" w:cs="Arial"/>
                <w:lang w:eastAsia="hr-HR"/>
              </w:rPr>
              <w:br/>
              <w:t>http://creativecommons.org/licenses/by-nc-sa/4.0/.</w:t>
            </w:r>
          </w:p>
        </w:tc>
      </w:tr>
    </w:tbl>
    <w:p w14:paraId="5B8B85FD" w14:textId="77777777" w:rsidR="00343AF4" w:rsidRPr="00501595" w:rsidRDefault="00343AF4">
      <w:pPr>
        <w:rPr>
          <w:rFonts w:ascii="Arial" w:hAnsi="Arial" w:cs="Arial"/>
        </w:rPr>
        <w:sectPr w:rsidR="00343AF4" w:rsidRPr="00501595" w:rsidSect="00C62704">
          <w:footerReference w:type="even" r:id="rId13"/>
          <w:pgSz w:w="11906" w:h="16838"/>
          <w:pgMar w:top="1418" w:right="1418" w:bottom="1418" w:left="1418" w:header="709" w:footer="709" w:gutter="0"/>
          <w:cols w:space="708"/>
          <w:docGrid w:linePitch="360"/>
        </w:sectPr>
      </w:pPr>
    </w:p>
    <w:p w14:paraId="12A0131B" w14:textId="77777777" w:rsidR="00355AA5" w:rsidRPr="00501595" w:rsidRDefault="00355AA5">
      <w:pPr>
        <w:rPr>
          <w:rFonts w:ascii="Arial" w:hAnsi="Arial" w:cs="Arial"/>
          <w:b/>
          <w:sz w:val="36"/>
          <w:szCs w:val="36"/>
        </w:rPr>
      </w:pPr>
      <w:r w:rsidRPr="00501595">
        <w:rPr>
          <w:rFonts w:ascii="Arial" w:hAnsi="Arial" w:cs="Arial"/>
          <w:b/>
          <w:sz w:val="36"/>
          <w:szCs w:val="36"/>
        </w:rPr>
        <w:lastRenderedPageBreak/>
        <w:t>Sadržaj</w:t>
      </w:r>
    </w:p>
    <w:p w14:paraId="69365D61" w14:textId="56D3E111" w:rsidR="00FF6E02" w:rsidRDefault="005A0B5B">
      <w:pPr>
        <w:pStyle w:val="TOC1"/>
        <w:rPr>
          <w:rFonts w:asciiTheme="minorHAnsi" w:hAnsiTheme="minorHAnsi"/>
          <w:b w:val="0"/>
          <w:noProof/>
          <w:lang w:val="en-US" w:eastAsia="en-US"/>
        </w:rPr>
      </w:pPr>
      <w:r w:rsidRPr="00501595">
        <w:rPr>
          <w:rFonts w:cs="Arial"/>
        </w:rPr>
        <w:fldChar w:fldCharType="begin"/>
      </w:r>
      <w:r w:rsidRPr="00501595">
        <w:rPr>
          <w:rFonts w:cs="Arial"/>
        </w:rPr>
        <w:instrText xml:space="preserve"> TOC \o "1-3" \h \z \u </w:instrText>
      </w:r>
      <w:r w:rsidRPr="00501595">
        <w:rPr>
          <w:rFonts w:cs="Arial"/>
        </w:rPr>
        <w:fldChar w:fldCharType="separate"/>
      </w:r>
      <w:hyperlink w:anchor="_Toc23324535" w:history="1">
        <w:r w:rsidR="00FF6E02" w:rsidRPr="00705156">
          <w:rPr>
            <w:rStyle w:val="Hyperlink"/>
            <w:noProof/>
          </w:rPr>
          <w:t>Uvod</w:t>
        </w:r>
        <w:r w:rsidR="00FF6E02">
          <w:rPr>
            <w:noProof/>
            <w:webHidden/>
          </w:rPr>
          <w:tab/>
        </w:r>
        <w:r w:rsidR="00FF6E02">
          <w:rPr>
            <w:noProof/>
            <w:webHidden/>
          </w:rPr>
          <w:fldChar w:fldCharType="begin"/>
        </w:r>
        <w:r w:rsidR="00FF6E02">
          <w:rPr>
            <w:noProof/>
            <w:webHidden/>
          </w:rPr>
          <w:instrText xml:space="preserve"> PAGEREF _Toc23324535 \h </w:instrText>
        </w:r>
        <w:r w:rsidR="00FF6E02">
          <w:rPr>
            <w:noProof/>
            <w:webHidden/>
          </w:rPr>
        </w:r>
        <w:r w:rsidR="00FF6E02">
          <w:rPr>
            <w:noProof/>
            <w:webHidden/>
          </w:rPr>
          <w:fldChar w:fldCharType="separate"/>
        </w:r>
        <w:r w:rsidR="00F17016">
          <w:rPr>
            <w:noProof/>
            <w:webHidden/>
          </w:rPr>
          <w:t>1</w:t>
        </w:r>
        <w:r w:rsidR="00FF6E02">
          <w:rPr>
            <w:noProof/>
            <w:webHidden/>
          </w:rPr>
          <w:fldChar w:fldCharType="end"/>
        </w:r>
      </w:hyperlink>
    </w:p>
    <w:p w14:paraId="65A94028" w14:textId="292DCFD3" w:rsidR="00FF6E02" w:rsidRDefault="003949D5">
      <w:pPr>
        <w:pStyle w:val="TOC1"/>
        <w:rPr>
          <w:rFonts w:asciiTheme="minorHAnsi" w:hAnsiTheme="minorHAnsi"/>
          <w:b w:val="0"/>
          <w:noProof/>
          <w:lang w:val="en-US" w:eastAsia="en-US"/>
        </w:rPr>
      </w:pPr>
      <w:hyperlink w:anchor="_Toc23324536" w:history="1">
        <w:r w:rsidR="00FF6E02" w:rsidRPr="00705156">
          <w:rPr>
            <w:rStyle w:val="Hyperlink"/>
            <w:noProof/>
          </w:rPr>
          <w:t>1.</w:t>
        </w:r>
        <w:r w:rsidR="00FF6E02">
          <w:rPr>
            <w:rFonts w:asciiTheme="minorHAnsi" w:hAnsiTheme="minorHAnsi"/>
            <w:b w:val="0"/>
            <w:noProof/>
            <w:lang w:val="en-US" w:eastAsia="en-US"/>
          </w:rPr>
          <w:tab/>
        </w:r>
        <w:r w:rsidR="00FF6E02" w:rsidRPr="00705156">
          <w:rPr>
            <w:rStyle w:val="Hyperlink"/>
            <w:noProof/>
          </w:rPr>
          <w:t>Zašto je potrebno upućivati na izvore u akademskim radovima?</w:t>
        </w:r>
        <w:r w:rsidR="00FF6E02">
          <w:rPr>
            <w:noProof/>
            <w:webHidden/>
          </w:rPr>
          <w:tab/>
        </w:r>
        <w:r w:rsidR="00FF6E02">
          <w:rPr>
            <w:noProof/>
            <w:webHidden/>
          </w:rPr>
          <w:fldChar w:fldCharType="begin"/>
        </w:r>
        <w:r w:rsidR="00FF6E02">
          <w:rPr>
            <w:noProof/>
            <w:webHidden/>
          </w:rPr>
          <w:instrText xml:space="preserve"> PAGEREF _Toc23324536 \h </w:instrText>
        </w:r>
        <w:r w:rsidR="00FF6E02">
          <w:rPr>
            <w:noProof/>
            <w:webHidden/>
          </w:rPr>
        </w:r>
        <w:r w:rsidR="00FF6E02">
          <w:rPr>
            <w:noProof/>
            <w:webHidden/>
          </w:rPr>
          <w:fldChar w:fldCharType="separate"/>
        </w:r>
        <w:r w:rsidR="00F17016">
          <w:rPr>
            <w:noProof/>
            <w:webHidden/>
          </w:rPr>
          <w:t>3</w:t>
        </w:r>
        <w:r w:rsidR="00FF6E02">
          <w:rPr>
            <w:noProof/>
            <w:webHidden/>
          </w:rPr>
          <w:fldChar w:fldCharType="end"/>
        </w:r>
      </w:hyperlink>
    </w:p>
    <w:p w14:paraId="290F2A48" w14:textId="2C15901E" w:rsidR="00FF6E02" w:rsidRDefault="003949D5" w:rsidP="00FF6E02">
      <w:pPr>
        <w:pStyle w:val="TOC2"/>
        <w:rPr>
          <w:rFonts w:asciiTheme="minorHAnsi" w:hAnsiTheme="minorHAnsi"/>
          <w:noProof/>
          <w:sz w:val="22"/>
          <w:lang w:val="en-US" w:eastAsia="en-US"/>
        </w:rPr>
      </w:pPr>
      <w:hyperlink w:anchor="_Toc23324537" w:history="1">
        <w:r w:rsidR="00FF6E02" w:rsidRPr="00705156">
          <w:rPr>
            <w:rStyle w:val="Hyperlink"/>
            <w:noProof/>
            <w14:scene3d>
              <w14:camera w14:prst="orthographicFront"/>
              <w14:lightRig w14:rig="threePt" w14:dir="t">
                <w14:rot w14:lat="0" w14:lon="0" w14:rev="0"/>
              </w14:lightRig>
            </w14:scene3d>
          </w:rPr>
          <w:t>1.1.</w:t>
        </w:r>
        <w:r w:rsidR="00FF6E02">
          <w:rPr>
            <w:rFonts w:asciiTheme="minorHAnsi" w:hAnsiTheme="minorHAnsi"/>
            <w:noProof/>
            <w:sz w:val="22"/>
            <w:lang w:val="en-US" w:eastAsia="en-US"/>
          </w:rPr>
          <w:tab/>
        </w:r>
        <w:r w:rsidR="00FF6E02" w:rsidRPr="00705156">
          <w:rPr>
            <w:rStyle w:val="Hyperlink"/>
            <w:noProof/>
          </w:rPr>
          <w:t>Pitanja za ponavljanje: Osnovni pojmovi i stilovi citiranja</w:t>
        </w:r>
        <w:r w:rsidR="00FF6E02">
          <w:rPr>
            <w:noProof/>
            <w:webHidden/>
          </w:rPr>
          <w:tab/>
        </w:r>
        <w:r w:rsidR="00FF6E02">
          <w:rPr>
            <w:noProof/>
            <w:webHidden/>
          </w:rPr>
          <w:fldChar w:fldCharType="begin"/>
        </w:r>
        <w:r w:rsidR="00FF6E02">
          <w:rPr>
            <w:noProof/>
            <w:webHidden/>
          </w:rPr>
          <w:instrText xml:space="preserve"> PAGEREF _Toc23324537 \h </w:instrText>
        </w:r>
        <w:r w:rsidR="00FF6E02">
          <w:rPr>
            <w:noProof/>
            <w:webHidden/>
          </w:rPr>
        </w:r>
        <w:r w:rsidR="00FF6E02">
          <w:rPr>
            <w:noProof/>
            <w:webHidden/>
          </w:rPr>
          <w:fldChar w:fldCharType="separate"/>
        </w:r>
        <w:r w:rsidR="00F17016">
          <w:rPr>
            <w:noProof/>
            <w:webHidden/>
          </w:rPr>
          <w:t>5</w:t>
        </w:r>
        <w:r w:rsidR="00FF6E02">
          <w:rPr>
            <w:noProof/>
            <w:webHidden/>
          </w:rPr>
          <w:fldChar w:fldCharType="end"/>
        </w:r>
      </w:hyperlink>
    </w:p>
    <w:p w14:paraId="45D5C746" w14:textId="7C14A8B5" w:rsidR="00FF6E02" w:rsidRDefault="003949D5">
      <w:pPr>
        <w:pStyle w:val="TOC1"/>
        <w:rPr>
          <w:rFonts w:asciiTheme="minorHAnsi" w:hAnsiTheme="minorHAnsi"/>
          <w:b w:val="0"/>
          <w:noProof/>
          <w:lang w:val="en-US" w:eastAsia="en-US"/>
        </w:rPr>
      </w:pPr>
      <w:hyperlink w:anchor="_Toc23324538" w:history="1">
        <w:r w:rsidR="00FF6E02" w:rsidRPr="00705156">
          <w:rPr>
            <w:rStyle w:val="Hyperlink"/>
            <w:noProof/>
          </w:rPr>
          <w:t>2.</w:t>
        </w:r>
        <w:r w:rsidR="00FF6E02">
          <w:rPr>
            <w:rFonts w:asciiTheme="minorHAnsi" w:hAnsiTheme="minorHAnsi"/>
            <w:b w:val="0"/>
            <w:noProof/>
            <w:lang w:val="en-US" w:eastAsia="en-US"/>
          </w:rPr>
          <w:tab/>
        </w:r>
        <w:r w:rsidR="00FF6E02" w:rsidRPr="00705156">
          <w:rPr>
            <w:rStyle w:val="Hyperlink"/>
            <w:noProof/>
          </w:rPr>
          <w:t xml:space="preserve">Upravljanje referencama u programu </w:t>
        </w:r>
        <w:r w:rsidR="00FF6E02" w:rsidRPr="00705156">
          <w:rPr>
            <w:rStyle w:val="Hyperlink"/>
            <w:i/>
            <w:noProof/>
          </w:rPr>
          <w:t>Microsoft Word</w:t>
        </w:r>
        <w:r w:rsidR="00FF6E02">
          <w:rPr>
            <w:noProof/>
            <w:webHidden/>
          </w:rPr>
          <w:tab/>
        </w:r>
        <w:r w:rsidR="00FF6E02">
          <w:rPr>
            <w:noProof/>
            <w:webHidden/>
          </w:rPr>
          <w:fldChar w:fldCharType="begin"/>
        </w:r>
        <w:r w:rsidR="00FF6E02">
          <w:rPr>
            <w:noProof/>
            <w:webHidden/>
          </w:rPr>
          <w:instrText xml:space="preserve"> PAGEREF _Toc23324538 \h </w:instrText>
        </w:r>
        <w:r w:rsidR="00FF6E02">
          <w:rPr>
            <w:noProof/>
            <w:webHidden/>
          </w:rPr>
        </w:r>
        <w:r w:rsidR="00FF6E02">
          <w:rPr>
            <w:noProof/>
            <w:webHidden/>
          </w:rPr>
          <w:fldChar w:fldCharType="separate"/>
        </w:r>
        <w:r w:rsidR="00F17016">
          <w:rPr>
            <w:noProof/>
            <w:webHidden/>
          </w:rPr>
          <w:t>7</w:t>
        </w:r>
        <w:r w:rsidR="00FF6E02">
          <w:rPr>
            <w:noProof/>
            <w:webHidden/>
          </w:rPr>
          <w:fldChar w:fldCharType="end"/>
        </w:r>
      </w:hyperlink>
    </w:p>
    <w:p w14:paraId="354AAE55" w14:textId="7181F50B" w:rsidR="00FF6E02" w:rsidRDefault="003949D5" w:rsidP="00FF6E02">
      <w:pPr>
        <w:pStyle w:val="TOC2"/>
        <w:rPr>
          <w:rFonts w:asciiTheme="minorHAnsi" w:hAnsiTheme="minorHAnsi"/>
          <w:noProof/>
          <w:sz w:val="22"/>
          <w:lang w:val="en-US" w:eastAsia="en-US"/>
        </w:rPr>
      </w:pPr>
      <w:hyperlink w:anchor="_Toc23324539" w:history="1">
        <w:r w:rsidR="00FF6E02" w:rsidRPr="00705156">
          <w:rPr>
            <w:rStyle w:val="Hyperlink"/>
            <w:noProof/>
            <w14:scene3d>
              <w14:camera w14:prst="orthographicFront"/>
              <w14:lightRig w14:rig="threePt" w14:dir="t">
                <w14:rot w14:lat="0" w14:lon="0" w14:rev="0"/>
              </w14:lightRig>
            </w14:scene3d>
          </w:rPr>
          <w:t>2.1.</w:t>
        </w:r>
        <w:r w:rsidR="00FF6E02">
          <w:rPr>
            <w:rFonts w:asciiTheme="minorHAnsi" w:hAnsiTheme="minorHAnsi"/>
            <w:noProof/>
            <w:sz w:val="22"/>
            <w:lang w:val="en-US" w:eastAsia="en-US"/>
          </w:rPr>
          <w:tab/>
        </w:r>
        <w:r w:rsidR="00FF6E02" w:rsidRPr="00705156">
          <w:rPr>
            <w:rStyle w:val="Hyperlink"/>
            <w:noProof/>
          </w:rPr>
          <w:t>Upoznavanje sa skupinom naredbi za upravljanje referencama</w:t>
        </w:r>
        <w:r w:rsidR="00FF6E02">
          <w:rPr>
            <w:noProof/>
            <w:webHidden/>
          </w:rPr>
          <w:tab/>
        </w:r>
        <w:r w:rsidR="00FF6E02">
          <w:rPr>
            <w:noProof/>
            <w:webHidden/>
          </w:rPr>
          <w:fldChar w:fldCharType="begin"/>
        </w:r>
        <w:r w:rsidR="00FF6E02">
          <w:rPr>
            <w:noProof/>
            <w:webHidden/>
          </w:rPr>
          <w:instrText xml:space="preserve"> PAGEREF _Toc23324539 \h </w:instrText>
        </w:r>
        <w:r w:rsidR="00FF6E02">
          <w:rPr>
            <w:noProof/>
            <w:webHidden/>
          </w:rPr>
        </w:r>
        <w:r w:rsidR="00FF6E02">
          <w:rPr>
            <w:noProof/>
            <w:webHidden/>
          </w:rPr>
          <w:fldChar w:fldCharType="separate"/>
        </w:r>
        <w:r w:rsidR="00F17016">
          <w:rPr>
            <w:noProof/>
            <w:webHidden/>
          </w:rPr>
          <w:t>7</w:t>
        </w:r>
        <w:r w:rsidR="00FF6E02">
          <w:rPr>
            <w:noProof/>
            <w:webHidden/>
          </w:rPr>
          <w:fldChar w:fldCharType="end"/>
        </w:r>
      </w:hyperlink>
    </w:p>
    <w:p w14:paraId="0D0ECDEC" w14:textId="739CB33F" w:rsidR="00FF6E02" w:rsidRDefault="003949D5" w:rsidP="00FF6E02">
      <w:pPr>
        <w:pStyle w:val="TOC2"/>
        <w:rPr>
          <w:rFonts w:asciiTheme="minorHAnsi" w:hAnsiTheme="minorHAnsi"/>
          <w:noProof/>
          <w:sz w:val="22"/>
          <w:lang w:val="en-US" w:eastAsia="en-US"/>
        </w:rPr>
      </w:pPr>
      <w:hyperlink w:anchor="_Toc23324540" w:history="1">
        <w:r w:rsidR="00FF6E02" w:rsidRPr="00705156">
          <w:rPr>
            <w:rStyle w:val="Hyperlink"/>
            <w:noProof/>
            <w14:scene3d>
              <w14:camera w14:prst="orthographicFront"/>
              <w14:lightRig w14:rig="threePt" w14:dir="t">
                <w14:rot w14:lat="0" w14:lon="0" w14:rev="0"/>
              </w14:lightRig>
            </w14:scene3d>
          </w:rPr>
          <w:t>2.2.</w:t>
        </w:r>
        <w:r w:rsidR="00FF6E02">
          <w:rPr>
            <w:rFonts w:asciiTheme="minorHAnsi" w:hAnsiTheme="minorHAnsi"/>
            <w:noProof/>
            <w:sz w:val="22"/>
            <w:lang w:val="en-US" w:eastAsia="en-US"/>
          </w:rPr>
          <w:tab/>
        </w:r>
        <w:r w:rsidR="00FF6E02" w:rsidRPr="00705156">
          <w:rPr>
            <w:rStyle w:val="Hyperlink"/>
            <w:noProof/>
          </w:rPr>
          <w:t>Izrada referenci</w:t>
        </w:r>
        <w:r w:rsidR="00FF6E02">
          <w:rPr>
            <w:noProof/>
            <w:webHidden/>
          </w:rPr>
          <w:tab/>
        </w:r>
        <w:r w:rsidR="00FF6E02">
          <w:rPr>
            <w:noProof/>
            <w:webHidden/>
          </w:rPr>
          <w:fldChar w:fldCharType="begin"/>
        </w:r>
        <w:r w:rsidR="00FF6E02">
          <w:rPr>
            <w:noProof/>
            <w:webHidden/>
          </w:rPr>
          <w:instrText xml:space="preserve"> PAGEREF _Toc23324540 \h </w:instrText>
        </w:r>
        <w:r w:rsidR="00FF6E02">
          <w:rPr>
            <w:noProof/>
            <w:webHidden/>
          </w:rPr>
        </w:r>
        <w:r w:rsidR="00FF6E02">
          <w:rPr>
            <w:noProof/>
            <w:webHidden/>
          </w:rPr>
          <w:fldChar w:fldCharType="separate"/>
        </w:r>
        <w:r w:rsidR="00F17016">
          <w:rPr>
            <w:noProof/>
            <w:webHidden/>
          </w:rPr>
          <w:t>8</w:t>
        </w:r>
        <w:r w:rsidR="00FF6E02">
          <w:rPr>
            <w:noProof/>
            <w:webHidden/>
          </w:rPr>
          <w:fldChar w:fldCharType="end"/>
        </w:r>
      </w:hyperlink>
    </w:p>
    <w:p w14:paraId="0BFE7E73" w14:textId="47A61946" w:rsidR="00FF6E02" w:rsidRDefault="003949D5" w:rsidP="00FF6E02">
      <w:pPr>
        <w:pStyle w:val="TOC2"/>
        <w:rPr>
          <w:rFonts w:asciiTheme="minorHAnsi" w:hAnsiTheme="minorHAnsi"/>
          <w:noProof/>
          <w:sz w:val="22"/>
          <w:lang w:val="en-US" w:eastAsia="en-US"/>
        </w:rPr>
      </w:pPr>
      <w:hyperlink w:anchor="_Toc23324541" w:history="1">
        <w:r w:rsidR="00FF6E02" w:rsidRPr="00705156">
          <w:rPr>
            <w:rStyle w:val="Hyperlink"/>
            <w:noProof/>
            <w14:scene3d>
              <w14:camera w14:prst="orthographicFront"/>
              <w14:lightRig w14:rig="threePt" w14:dir="t">
                <w14:rot w14:lat="0" w14:lon="0" w14:rev="0"/>
              </w14:lightRig>
            </w14:scene3d>
          </w:rPr>
          <w:t>2.3.</w:t>
        </w:r>
        <w:r w:rsidR="00FF6E02">
          <w:rPr>
            <w:rFonts w:asciiTheme="minorHAnsi" w:hAnsiTheme="minorHAnsi"/>
            <w:noProof/>
            <w:sz w:val="22"/>
            <w:lang w:val="en-US" w:eastAsia="en-US"/>
          </w:rPr>
          <w:tab/>
        </w:r>
        <w:r w:rsidR="00FF6E02" w:rsidRPr="00705156">
          <w:rPr>
            <w:rStyle w:val="Hyperlink"/>
            <w:noProof/>
          </w:rPr>
          <w:t>Dodavanje referenci u tekst</w:t>
        </w:r>
        <w:r w:rsidR="00FF6E02">
          <w:rPr>
            <w:noProof/>
            <w:webHidden/>
          </w:rPr>
          <w:tab/>
        </w:r>
        <w:r w:rsidR="00FF6E02">
          <w:rPr>
            <w:noProof/>
            <w:webHidden/>
          </w:rPr>
          <w:fldChar w:fldCharType="begin"/>
        </w:r>
        <w:r w:rsidR="00FF6E02">
          <w:rPr>
            <w:noProof/>
            <w:webHidden/>
          </w:rPr>
          <w:instrText xml:space="preserve"> PAGEREF _Toc23324541 \h </w:instrText>
        </w:r>
        <w:r w:rsidR="00FF6E02">
          <w:rPr>
            <w:noProof/>
            <w:webHidden/>
          </w:rPr>
        </w:r>
        <w:r w:rsidR="00FF6E02">
          <w:rPr>
            <w:noProof/>
            <w:webHidden/>
          </w:rPr>
          <w:fldChar w:fldCharType="separate"/>
        </w:r>
        <w:r w:rsidR="00F17016">
          <w:rPr>
            <w:noProof/>
            <w:webHidden/>
          </w:rPr>
          <w:t>9</w:t>
        </w:r>
        <w:r w:rsidR="00FF6E02">
          <w:rPr>
            <w:noProof/>
            <w:webHidden/>
          </w:rPr>
          <w:fldChar w:fldCharType="end"/>
        </w:r>
      </w:hyperlink>
    </w:p>
    <w:p w14:paraId="3D45BF98" w14:textId="7559E235" w:rsidR="00FF6E02" w:rsidRDefault="003949D5" w:rsidP="00FF6E02">
      <w:pPr>
        <w:pStyle w:val="TOC2"/>
        <w:rPr>
          <w:rFonts w:asciiTheme="minorHAnsi" w:hAnsiTheme="minorHAnsi"/>
          <w:noProof/>
          <w:sz w:val="22"/>
          <w:lang w:val="en-US" w:eastAsia="en-US"/>
        </w:rPr>
      </w:pPr>
      <w:hyperlink w:anchor="_Toc23324542" w:history="1">
        <w:r w:rsidR="00FF6E02" w:rsidRPr="00705156">
          <w:rPr>
            <w:rStyle w:val="Hyperlink"/>
            <w:noProof/>
            <w14:scene3d>
              <w14:camera w14:prst="orthographicFront"/>
              <w14:lightRig w14:rig="threePt" w14:dir="t">
                <w14:rot w14:lat="0" w14:lon="0" w14:rev="0"/>
              </w14:lightRig>
            </w14:scene3d>
          </w:rPr>
          <w:t>2.4.</w:t>
        </w:r>
        <w:r w:rsidR="00FF6E02">
          <w:rPr>
            <w:rFonts w:asciiTheme="minorHAnsi" w:hAnsiTheme="minorHAnsi"/>
            <w:noProof/>
            <w:sz w:val="22"/>
            <w:lang w:val="en-US" w:eastAsia="en-US"/>
          </w:rPr>
          <w:tab/>
        </w:r>
        <w:r w:rsidR="00FF6E02" w:rsidRPr="00705156">
          <w:rPr>
            <w:rStyle w:val="Hyperlink"/>
            <w:noProof/>
          </w:rPr>
          <w:t>Uređivanje referenci</w:t>
        </w:r>
        <w:r w:rsidR="00FF6E02">
          <w:rPr>
            <w:noProof/>
            <w:webHidden/>
          </w:rPr>
          <w:tab/>
        </w:r>
        <w:r w:rsidR="00FF6E02">
          <w:rPr>
            <w:noProof/>
            <w:webHidden/>
          </w:rPr>
          <w:fldChar w:fldCharType="begin"/>
        </w:r>
        <w:r w:rsidR="00FF6E02">
          <w:rPr>
            <w:noProof/>
            <w:webHidden/>
          </w:rPr>
          <w:instrText xml:space="preserve"> PAGEREF _Toc23324542 \h </w:instrText>
        </w:r>
        <w:r w:rsidR="00FF6E02">
          <w:rPr>
            <w:noProof/>
            <w:webHidden/>
          </w:rPr>
        </w:r>
        <w:r w:rsidR="00FF6E02">
          <w:rPr>
            <w:noProof/>
            <w:webHidden/>
          </w:rPr>
          <w:fldChar w:fldCharType="separate"/>
        </w:r>
        <w:r w:rsidR="00F17016">
          <w:rPr>
            <w:noProof/>
            <w:webHidden/>
          </w:rPr>
          <w:t>10</w:t>
        </w:r>
        <w:r w:rsidR="00FF6E02">
          <w:rPr>
            <w:noProof/>
            <w:webHidden/>
          </w:rPr>
          <w:fldChar w:fldCharType="end"/>
        </w:r>
      </w:hyperlink>
    </w:p>
    <w:p w14:paraId="37D3FE70" w14:textId="26EFE717" w:rsidR="00FF6E02" w:rsidRDefault="003949D5" w:rsidP="00FF6E02">
      <w:pPr>
        <w:pStyle w:val="TOC2"/>
        <w:rPr>
          <w:rFonts w:asciiTheme="minorHAnsi" w:hAnsiTheme="minorHAnsi"/>
          <w:noProof/>
          <w:sz w:val="22"/>
          <w:lang w:val="en-US" w:eastAsia="en-US"/>
        </w:rPr>
      </w:pPr>
      <w:hyperlink w:anchor="_Toc23324543" w:history="1">
        <w:r w:rsidR="00FF6E02" w:rsidRPr="00705156">
          <w:rPr>
            <w:rStyle w:val="Hyperlink"/>
            <w:noProof/>
            <w14:scene3d>
              <w14:camera w14:prst="orthographicFront"/>
              <w14:lightRig w14:rig="threePt" w14:dir="t">
                <w14:rot w14:lat="0" w14:lon="0" w14:rev="0"/>
              </w14:lightRig>
            </w14:scene3d>
          </w:rPr>
          <w:t>2.5.</w:t>
        </w:r>
        <w:r w:rsidR="00FF6E02">
          <w:rPr>
            <w:rFonts w:asciiTheme="minorHAnsi" w:hAnsiTheme="minorHAnsi"/>
            <w:noProof/>
            <w:sz w:val="22"/>
            <w:lang w:val="en-US" w:eastAsia="en-US"/>
          </w:rPr>
          <w:tab/>
        </w:r>
        <w:r w:rsidR="00FF6E02" w:rsidRPr="00705156">
          <w:rPr>
            <w:rStyle w:val="Hyperlink"/>
            <w:noProof/>
          </w:rPr>
          <w:t>Dodavanje bibliografije u tekst</w:t>
        </w:r>
        <w:r w:rsidR="00FF6E02">
          <w:rPr>
            <w:noProof/>
            <w:webHidden/>
          </w:rPr>
          <w:tab/>
        </w:r>
        <w:r w:rsidR="00FF6E02">
          <w:rPr>
            <w:noProof/>
            <w:webHidden/>
          </w:rPr>
          <w:fldChar w:fldCharType="begin"/>
        </w:r>
        <w:r w:rsidR="00FF6E02">
          <w:rPr>
            <w:noProof/>
            <w:webHidden/>
          </w:rPr>
          <w:instrText xml:space="preserve"> PAGEREF _Toc23324543 \h </w:instrText>
        </w:r>
        <w:r w:rsidR="00FF6E02">
          <w:rPr>
            <w:noProof/>
            <w:webHidden/>
          </w:rPr>
        </w:r>
        <w:r w:rsidR="00FF6E02">
          <w:rPr>
            <w:noProof/>
            <w:webHidden/>
          </w:rPr>
          <w:fldChar w:fldCharType="separate"/>
        </w:r>
        <w:r w:rsidR="00F17016">
          <w:rPr>
            <w:noProof/>
            <w:webHidden/>
          </w:rPr>
          <w:t>11</w:t>
        </w:r>
        <w:r w:rsidR="00FF6E02">
          <w:rPr>
            <w:noProof/>
            <w:webHidden/>
          </w:rPr>
          <w:fldChar w:fldCharType="end"/>
        </w:r>
      </w:hyperlink>
    </w:p>
    <w:p w14:paraId="5AD4EED2" w14:textId="5F24A4E7" w:rsidR="00FF6E02" w:rsidRDefault="003949D5" w:rsidP="00FF6E02">
      <w:pPr>
        <w:pStyle w:val="TOC2"/>
        <w:rPr>
          <w:rFonts w:asciiTheme="minorHAnsi" w:hAnsiTheme="minorHAnsi"/>
          <w:noProof/>
          <w:sz w:val="22"/>
          <w:lang w:val="en-US" w:eastAsia="en-US"/>
        </w:rPr>
      </w:pPr>
      <w:hyperlink w:anchor="_Toc23324544" w:history="1">
        <w:r w:rsidR="00FF6E02" w:rsidRPr="00705156">
          <w:rPr>
            <w:rStyle w:val="Hyperlink"/>
            <w:noProof/>
            <w14:scene3d>
              <w14:camera w14:prst="orthographicFront"/>
              <w14:lightRig w14:rig="threePt" w14:dir="t">
                <w14:rot w14:lat="0" w14:lon="0" w14:rev="0"/>
              </w14:lightRig>
            </w14:scene3d>
          </w:rPr>
          <w:t>2.6.</w:t>
        </w:r>
        <w:r w:rsidR="00FF6E02">
          <w:rPr>
            <w:rFonts w:asciiTheme="minorHAnsi" w:hAnsiTheme="minorHAnsi"/>
            <w:noProof/>
            <w:sz w:val="22"/>
            <w:lang w:val="en-US" w:eastAsia="en-US"/>
          </w:rPr>
          <w:tab/>
        </w:r>
        <w:r w:rsidR="00FF6E02" w:rsidRPr="00705156">
          <w:rPr>
            <w:rStyle w:val="Hyperlink"/>
            <w:noProof/>
          </w:rPr>
          <w:t>Za one koji žele znati više</w:t>
        </w:r>
        <w:r w:rsidR="00FF6E02">
          <w:rPr>
            <w:noProof/>
            <w:webHidden/>
          </w:rPr>
          <w:tab/>
        </w:r>
        <w:r w:rsidR="00FF6E02">
          <w:rPr>
            <w:noProof/>
            <w:webHidden/>
          </w:rPr>
          <w:fldChar w:fldCharType="begin"/>
        </w:r>
        <w:r w:rsidR="00FF6E02">
          <w:rPr>
            <w:noProof/>
            <w:webHidden/>
          </w:rPr>
          <w:instrText xml:space="preserve"> PAGEREF _Toc23324544 \h </w:instrText>
        </w:r>
        <w:r w:rsidR="00FF6E02">
          <w:rPr>
            <w:noProof/>
            <w:webHidden/>
          </w:rPr>
        </w:r>
        <w:r w:rsidR="00FF6E02">
          <w:rPr>
            <w:noProof/>
            <w:webHidden/>
          </w:rPr>
          <w:fldChar w:fldCharType="separate"/>
        </w:r>
        <w:r w:rsidR="00F17016">
          <w:rPr>
            <w:noProof/>
            <w:webHidden/>
          </w:rPr>
          <w:t>13</w:t>
        </w:r>
        <w:r w:rsidR="00FF6E02">
          <w:rPr>
            <w:noProof/>
            <w:webHidden/>
          </w:rPr>
          <w:fldChar w:fldCharType="end"/>
        </w:r>
      </w:hyperlink>
    </w:p>
    <w:p w14:paraId="35DAC9DA" w14:textId="252FB489" w:rsidR="00FF6E02" w:rsidRDefault="003949D5" w:rsidP="00FF6E02">
      <w:pPr>
        <w:pStyle w:val="TOC2"/>
        <w:rPr>
          <w:rFonts w:asciiTheme="minorHAnsi" w:hAnsiTheme="minorHAnsi"/>
          <w:noProof/>
          <w:sz w:val="22"/>
          <w:lang w:val="en-US" w:eastAsia="en-US"/>
        </w:rPr>
      </w:pPr>
      <w:hyperlink w:anchor="_Toc23324545" w:history="1">
        <w:r w:rsidR="00FF6E02" w:rsidRPr="00705156">
          <w:rPr>
            <w:rStyle w:val="Hyperlink"/>
            <w:noProof/>
            <w14:scene3d>
              <w14:camera w14:prst="orthographicFront"/>
              <w14:lightRig w14:rig="threePt" w14:dir="t">
                <w14:rot w14:lat="0" w14:lon="0" w14:rev="0"/>
              </w14:lightRig>
            </w14:scene3d>
          </w:rPr>
          <w:t>2.7.</w:t>
        </w:r>
        <w:r w:rsidR="00FF6E02">
          <w:rPr>
            <w:rFonts w:asciiTheme="minorHAnsi" w:hAnsiTheme="minorHAnsi"/>
            <w:noProof/>
            <w:sz w:val="22"/>
            <w:lang w:val="en-US" w:eastAsia="en-US"/>
          </w:rPr>
          <w:tab/>
        </w:r>
        <w:r w:rsidR="00FF6E02" w:rsidRPr="00705156">
          <w:rPr>
            <w:rStyle w:val="Hyperlink"/>
            <w:noProof/>
          </w:rPr>
          <w:t xml:space="preserve">Vježba: Upravljanje referencama u programu </w:t>
        </w:r>
        <w:r w:rsidR="00FF6E02" w:rsidRPr="00705156">
          <w:rPr>
            <w:rStyle w:val="Hyperlink"/>
            <w:i/>
            <w:noProof/>
          </w:rPr>
          <w:t>Microsoft Word</w:t>
        </w:r>
        <w:r w:rsidR="00FF6E02">
          <w:rPr>
            <w:noProof/>
            <w:webHidden/>
          </w:rPr>
          <w:tab/>
        </w:r>
        <w:r w:rsidR="00FF6E02">
          <w:rPr>
            <w:noProof/>
            <w:webHidden/>
          </w:rPr>
          <w:fldChar w:fldCharType="begin"/>
        </w:r>
        <w:r w:rsidR="00FF6E02">
          <w:rPr>
            <w:noProof/>
            <w:webHidden/>
          </w:rPr>
          <w:instrText xml:space="preserve"> PAGEREF _Toc23324545 \h </w:instrText>
        </w:r>
        <w:r w:rsidR="00FF6E02">
          <w:rPr>
            <w:noProof/>
            <w:webHidden/>
          </w:rPr>
        </w:r>
        <w:r w:rsidR="00FF6E02">
          <w:rPr>
            <w:noProof/>
            <w:webHidden/>
          </w:rPr>
          <w:fldChar w:fldCharType="separate"/>
        </w:r>
        <w:r w:rsidR="00F17016">
          <w:rPr>
            <w:noProof/>
            <w:webHidden/>
          </w:rPr>
          <w:t>14</w:t>
        </w:r>
        <w:r w:rsidR="00FF6E02">
          <w:rPr>
            <w:noProof/>
            <w:webHidden/>
          </w:rPr>
          <w:fldChar w:fldCharType="end"/>
        </w:r>
      </w:hyperlink>
    </w:p>
    <w:p w14:paraId="257E88B0" w14:textId="20256D4E" w:rsidR="00FF6E02" w:rsidRDefault="003949D5">
      <w:pPr>
        <w:pStyle w:val="TOC1"/>
        <w:rPr>
          <w:rFonts w:asciiTheme="minorHAnsi" w:hAnsiTheme="minorHAnsi"/>
          <w:b w:val="0"/>
          <w:noProof/>
          <w:lang w:val="en-US" w:eastAsia="en-US"/>
        </w:rPr>
      </w:pPr>
      <w:hyperlink w:anchor="_Toc23324546" w:history="1">
        <w:r w:rsidR="00FF6E02" w:rsidRPr="00705156">
          <w:rPr>
            <w:rStyle w:val="Hyperlink"/>
            <w:noProof/>
          </w:rPr>
          <w:t>3.</w:t>
        </w:r>
        <w:r w:rsidR="00FF6E02">
          <w:rPr>
            <w:rFonts w:asciiTheme="minorHAnsi" w:hAnsiTheme="minorHAnsi"/>
            <w:b w:val="0"/>
            <w:noProof/>
            <w:lang w:val="en-US" w:eastAsia="en-US"/>
          </w:rPr>
          <w:tab/>
        </w:r>
        <w:r w:rsidR="00FF6E02" w:rsidRPr="00705156">
          <w:rPr>
            <w:rStyle w:val="Hyperlink"/>
            <w:noProof/>
          </w:rPr>
          <w:t xml:space="preserve">Upravljanje referencama u programu </w:t>
        </w:r>
        <w:r w:rsidR="00FF6E02" w:rsidRPr="00705156">
          <w:rPr>
            <w:rStyle w:val="Hyperlink"/>
            <w:i/>
            <w:noProof/>
          </w:rPr>
          <w:t>Zotero</w:t>
        </w:r>
        <w:r w:rsidR="00FF6E02">
          <w:rPr>
            <w:noProof/>
            <w:webHidden/>
          </w:rPr>
          <w:tab/>
        </w:r>
        <w:r w:rsidR="00FF6E02">
          <w:rPr>
            <w:noProof/>
            <w:webHidden/>
          </w:rPr>
          <w:fldChar w:fldCharType="begin"/>
        </w:r>
        <w:r w:rsidR="00FF6E02">
          <w:rPr>
            <w:noProof/>
            <w:webHidden/>
          </w:rPr>
          <w:instrText xml:space="preserve"> PAGEREF _Toc23324546 \h </w:instrText>
        </w:r>
        <w:r w:rsidR="00FF6E02">
          <w:rPr>
            <w:noProof/>
            <w:webHidden/>
          </w:rPr>
        </w:r>
        <w:r w:rsidR="00FF6E02">
          <w:rPr>
            <w:noProof/>
            <w:webHidden/>
          </w:rPr>
          <w:fldChar w:fldCharType="separate"/>
        </w:r>
        <w:r w:rsidR="00F17016">
          <w:rPr>
            <w:noProof/>
            <w:webHidden/>
          </w:rPr>
          <w:t>17</w:t>
        </w:r>
        <w:r w:rsidR="00FF6E02">
          <w:rPr>
            <w:noProof/>
            <w:webHidden/>
          </w:rPr>
          <w:fldChar w:fldCharType="end"/>
        </w:r>
      </w:hyperlink>
    </w:p>
    <w:p w14:paraId="024E8F46" w14:textId="4513D809" w:rsidR="00FF6E02" w:rsidRDefault="003949D5" w:rsidP="00FF6E02">
      <w:pPr>
        <w:pStyle w:val="TOC2"/>
        <w:rPr>
          <w:rFonts w:asciiTheme="minorHAnsi" w:hAnsiTheme="minorHAnsi"/>
          <w:noProof/>
          <w:sz w:val="22"/>
          <w:lang w:val="en-US" w:eastAsia="en-US"/>
        </w:rPr>
      </w:pPr>
      <w:hyperlink w:anchor="_Toc23324547" w:history="1">
        <w:r w:rsidR="00FF6E02" w:rsidRPr="00705156">
          <w:rPr>
            <w:rStyle w:val="Hyperlink"/>
            <w:noProof/>
            <w14:scene3d>
              <w14:camera w14:prst="orthographicFront"/>
              <w14:lightRig w14:rig="threePt" w14:dir="t">
                <w14:rot w14:lat="0" w14:lon="0" w14:rev="0"/>
              </w14:lightRig>
            </w14:scene3d>
          </w:rPr>
          <w:t>3.1.</w:t>
        </w:r>
        <w:r w:rsidR="00FF6E02">
          <w:rPr>
            <w:rFonts w:asciiTheme="minorHAnsi" w:hAnsiTheme="minorHAnsi"/>
            <w:noProof/>
            <w:sz w:val="22"/>
            <w:lang w:val="en-US" w:eastAsia="en-US"/>
          </w:rPr>
          <w:tab/>
        </w:r>
        <w:r w:rsidR="00FF6E02" w:rsidRPr="00705156">
          <w:rPr>
            <w:rStyle w:val="Hyperlink"/>
            <w:noProof/>
          </w:rPr>
          <w:t>Instalacija lokalne inačice programa i dodatka za Word</w:t>
        </w:r>
        <w:r w:rsidR="00FF6E02">
          <w:rPr>
            <w:noProof/>
            <w:webHidden/>
          </w:rPr>
          <w:tab/>
        </w:r>
        <w:r w:rsidR="00FF6E02">
          <w:rPr>
            <w:noProof/>
            <w:webHidden/>
          </w:rPr>
          <w:fldChar w:fldCharType="begin"/>
        </w:r>
        <w:r w:rsidR="00FF6E02">
          <w:rPr>
            <w:noProof/>
            <w:webHidden/>
          </w:rPr>
          <w:instrText xml:space="preserve"> PAGEREF _Toc23324547 \h </w:instrText>
        </w:r>
        <w:r w:rsidR="00FF6E02">
          <w:rPr>
            <w:noProof/>
            <w:webHidden/>
          </w:rPr>
        </w:r>
        <w:r w:rsidR="00FF6E02">
          <w:rPr>
            <w:noProof/>
            <w:webHidden/>
          </w:rPr>
          <w:fldChar w:fldCharType="separate"/>
        </w:r>
        <w:r w:rsidR="00F17016">
          <w:rPr>
            <w:noProof/>
            <w:webHidden/>
          </w:rPr>
          <w:t>17</w:t>
        </w:r>
        <w:r w:rsidR="00FF6E02">
          <w:rPr>
            <w:noProof/>
            <w:webHidden/>
          </w:rPr>
          <w:fldChar w:fldCharType="end"/>
        </w:r>
      </w:hyperlink>
    </w:p>
    <w:p w14:paraId="1ADB20E9" w14:textId="142056A2" w:rsidR="00FF6E02" w:rsidRDefault="003949D5" w:rsidP="00FF6E02">
      <w:pPr>
        <w:pStyle w:val="TOC2"/>
        <w:rPr>
          <w:rFonts w:asciiTheme="minorHAnsi" w:hAnsiTheme="minorHAnsi"/>
          <w:noProof/>
          <w:sz w:val="22"/>
          <w:lang w:val="en-US" w:eastAsia="en-US"/>
        </w:rPr>
      </w:pPr>
      <w:hyperlink w:anchor="_Toc23324548" w:history="1">
        <w:r w:rsidR="00FF6E02" w:rsidRPr="00705156">
          <w:rPr>
            <w:rStyle w:val="Hyperlink"/>
            <w:noProof/>
            <w14:scene3d>
              <w14:camera w14:prst="orthographicFront"/>
              <w14:lightRig w14:rig="threePt" w14:dir="t">
                <w14:rot w14:lat="0" w14:lon="0" w14:rev="0"/>
              </w14:lightRig>
            </w14:scene3d>
          </w:rPr>
          <w:t>3.2.</w:t>
        </w:r>
        <w:r w:rsidR="00FF6E02">
          <w:rPr>
            <w:rFonts w:asciiTheme="minorHAnsi" w:hAnsiTheme="minorHAnsi"/>
            <w:noProof/>
            <w:sz w:val="22"/>
            <w:lang w:val="en-US" w:eastAsia="en-US"/>
          </w:rPr>
          <w:tab/>
        </w:r>
        <w:r w:rsidR="00FF6E02" w:rsidRPr="00705156">
          <w:rPr>
            <w:rStyle w:val="Hyperlink"/>
            <w:noProof/>
          </w:rPr>
          <w:t xml:space="preserve">Izrada online korisničkoga računa, upoznavanje sa sučeljem </w:t>
        </w:r>
        <w:r w:rsidR="00FF6E02" w:rsidRPr="00705156">
          <w:rPr>
            <w:rStyle w:val="Hyperlink"/>
            <w:i/>
            <w:noProof/>
          </w:rPr>
          <w:t>web</w:t>
        </w:r>
        <w:r w:rsidR="00FF6E02" w:rsidRPr="00705156">
          <w:rPr>
            <w:rStyle w:val="Hyperlink"/>
            <w:noProof/>
          </w:rPr>
          <w:t xml:space="preserve">-aplikacije i instalacija dodatka za </w:t>
        </w:r>
        <w:r w:rsidR="00FF6E02" w:rsidRPr="00705156">
          <w:rPr>
            <w:rStyle w:val="Hyperlink"/>
            <w:i/>
            <w:noProof/>
          </w:rPr>
          <w:t>web</w:t>
        </w:r>
        <w:r w:rsidR="00FF6E02" w:rsidRPr="00705156">
          <w:rPr>
            <w:rStyle w:val="Hyperlink"/>
            <w:noProof/>
          </w:rPr>
          <w:t>-preglednik</w:t>
        </w:r>
        <w:r w:rsidR="00FF6E02">
          <w:rPr>
            <w:noProof/>
            <w:webHidden/>
          </w:rPr>
          <w:tab/>
        </w:r>
        <w:r w:rsidR="00FF6E02">
          <w:rPr>
            <w:noProof/>
            <w:webHidden/>
          </w:rPr>
          <w:fldChar w:fldCharType="begin"/>
        </w:r>
        <w:r w:rsidR="00FF6E02">
          <w:rPr>
            <w:noProof/>
            <w:webHidden/>
          </w:rPr>
          <w:instrText xml:space="preserve"> PAGEREF _Toc23324548 \h </w:instrText>
        </w:r>
        <w:r w:rsidR="00FF6E02">
          <w:rPr>
            <w:noProof/>
            <w:webHidden/>
          </w:rPr>
        </w:r>
        <w:r w:rsidR="00FF6E02">
          <w:rPr>
            <w:noProof/>
            <w:webHidden/>
          </w:rPr>
          <w:fldChar w:fldCharType="separate"/>
        </w:r>
        <w:r w:rsidR="00F17016">
          <w:rPr>
            <w:noProof/>
            <w:webHidden/>
          </w:rPr>
          <w:t>20</w:t>
        </w:r>
        <w:r w:rsidR="00FF6E02">
          <w:rPr>
            <w:noProof/>
            <w:webHidden/>
          </w:rPr>
          <w:fldChar w:fldCharType="end"/>
        </w:r>
      </w:hyperlink>
    </w:p>
    <w:p w14:paraId="638A5220" w14:textId="4DF58420" w:rsidR="00FF6E02" w:rsidRDefault="003949D5" w:rsidP="00FF6E02">
      <w:pPr>
        <w:pStyle w:val="TOC2"/>
        <w:rPr>
          <w:rFonts w:asciiTheme="minorHAnsi" w:hAnsiTheme="minorHAnsi"/>
          <w:noProof/>
          <w:sz w:val="22"/>
          <w:lang w:val="en-US" w:eastAsia="en-US"/>
        </w:rPr>
      </w:pPr>
      <w:hyperlink w:anchor="_Toc23324549" w:history="1">
        <w:r w:rsidR="00FF6E02" w:rsidRPr="00705156">
          <w:rPr>
            <w:rStyle w:val="Hyperlink"/>
            <w:noProof/>
            <w14:scene3d>
              <w14:camera w14:prst="orthographicFront"/>
              <w14:lightRig w14:rig="threePt" w14:dir="t">
                <w14:rot w14:lat="0" w14:lon="0" w14:rev="0"/>
              </w14:lightRig>
            </w14:scene3d>
          </w:rPr>
          <w:t>3.3.</w:t>
        </w:r>
        <w:r w:rsidR="00FF6E02">
          <w:rPr>
            <w:rFonts w:asciiTheme="minorHAnsi" w:hAnsiTheme="minorHAnsi"/>
            <w:noProof/>
            <w:sz w:val="22"/>
            <w:lang w:val="en-US" w:eastAsia="en-US"/>
          </w:rPr>
          <w:tab/>
        </w:r>
        <w:r w:rsidR="00FF6E02" w:rsidRPr="00705156">
          <w:rPr>
            <w:rStyle w:val="Hyperlink"/>
            <w:noProof/>
          </w:rPr>
          <w:t xml:space="preserve">Uspostavljanje sinkronizacije </w:t>
        </w:r>
        <w:r w:rsidR="00FF6E02" w:rsidRPr="00705156">
          <w:rPr>
            <w:rStyle w:val="Hyperlink"/>
            <w:i/>
            <w:noProof/>
          </w:rPr>
          <w:t>Zotero</w:t>
        </w:r>
        <w:r w:rsidR="00FF6E02" w:rsidRPr="00705156">
          <w:rPr>
            <w:rStyle w:val="Hyperlink"/>
            <w:noProof/>
          </w:rPr>
          <w:t xml:space="preserve"> inačica</w:t>
        </w:r>
        <w:r w:rsidR="00FF6E02">
          <w:rPr>
            <w:noProof/>
            <w:webHidden/>
          </w:rPr>
          <w:tab/>
        </w:r>
        <w:r w:rsidR="00FF6E02">
          <w:rPr>
            <w:noProof/>
            <w:webHidden/>
          </w:rPr>
          <w:fldChar w:fldCharType="begin"/>
        </w:r>
        <w:r w:rsidR="00FF6E02">
          <w:rPr>
            <w:noProof/>
            <w:webHidden/>
          </w:rPr>
          <w:instrText xml:space="preserve"> PAGEREF _Toc23324549 \h </w:instrText>
        </w:r>
        <w:r w:rsidR="00FF6E02">
          <w:rPr>
            <w:noProof/>
            <w:webHidden/>
          </w:rPr>
        </w:r>
        <w:r w:rsidR="00FF6E02">
          <w:rPr>
            <w:noProof/>
            <w:webHidden/>
          </w:rPr>
          <w:fldChar w:fldCharType="separate"/>
        </w:r>
        <w:r w:rsidR="00F17016">
          <w:rPr>
            <w:noProof/>
            <w:webHidden/>
          </w:rPr>
          <w:t>22</w:t>
        </w:r>
        <w:r w:rsidR="00FF6E02">
          <w:rPr>
            <w:noProof/>
            <w:webHidden/>
          </w:rPr>
          <w:fldChar w:fldCharType="end"/>
        </w:r>
      </w:hyperlink>
    </w:p>
    <w:p w14:paraId="4C7D9168" w14:textId="0163F13F" w:rsidR="00FF6E02" w:rsidRDefault="003949D5" w:rsidP="00FF6E02">
      <w:pPr>
        <w:pStyle w:val="TOC2"/>
        <w:rPr>
          <w:rFonts w:asciiTheme="minorHAnsi" w:hAnsiTheme="minorHAnsi"/>
          <w:noProof/>
          <w:sz w:val="22"/>
          <w:lang w:val="en-US" w:eastAsia="en-US"/>
        </w:rPr>
      </w:pPr>
      <w:hyperlink w:anchor="_Toc23324550" w:history="1">
        <w:r w:rsidR="00FF6E02" w:rsidRPr="00705156">
          <w:rPr>
            <w:rStyle w:val="Hyperlink"/>
            <w:noProof/>
            <w14:scene3d>
              <w14:camera w14:prst="orthographicFront"/>
              <w14:lightRig w14:rig="threePt" w14:dir="t">
                <w14:rot w14:lat="0" w14:lon="0" w14:rev="0"/>
              </w14:lightRig>
            </w14:scene3d>
          </w:rPr>
          <w:t>3.4.</w:t>
        </w:r>
        <w:r w:rsidR="00FF6E02">
          <w:rPr>
            <w:rFonts w:asciiTheme="minorHAnsi" w:hAnsiTheme="minorHAnsi"/>
            <w:noProof/>
            <w:sz w:val="22"/>
            <w:lang w:val="en-US" w:eastAsia="en-US"/>
          </w:rPr>
          <w:tab/>
        </w:r>
        <w:r w:rsidR="00FF6E02" w:rsidRPr="00705156">
          <w:rPr>
            <w:rStyle w:val="Hyperlink"/>
            <w:noProof/>
          </w:rPr>
          <w:t>Izrada bibliografskih zapisa</w:t>
        </w:r>
        <w:r w:rsidR="00FF6E02">
          <w:rPr>
            <w:noProof/>
            <w:webHidden/>
          </w:rPr>
          <w:tab/>
        </w:r>
        <w:r w:rsidR="00FF6E02">
          <w:rPr>
            <w:noProof/>
            <w:webHidden/>
          </w:rPr>
          <w:fldChar w:fldCharType="begin"/>
        </w:r>
        <w:r w:rsidR="00FF6E02">
          <w:rPr>
            <w:noProof/>
            <w:webHidden/>
          </w:rPr>
          <w:instrText xml:space="preserve"> PAGEREF _Toc23324550 \h </w:instrText>
        </w:r>
        <w:r w:rsidR="00FF6E02">
          <w:rPr>
            <w:noProof/>
            <w:webHidden/>
          </w:rPr>
        </w:r>
        <w:r w:rsidR="00FF6E02">
          <w:rPr>
            <w:noProof/>
            <w:webHidden/>
          </w:rPr>
          <w:fldChar w:fldCharType="separate"/>
        </w:r>
        <w:r w:rsidR="00F17016">
          <w:rPr>
            <w:noProof/>
            <w:webHidden/>
          </w:rPr>
          <w:t>23</w:t>
        </w:r>
        <w:r w:rsidR="00FF6E02">
          <w:rPr>
            <w:noProof/>
            <w:webHidden/>
          </w:rPr>
          <w:fldChar w:fldCharType="end"/>
        </w:r>
      </w:hyperlink>
    </w:p>
    <w:p w14:paraId="08401F52" w14:textId="693C8178" w:rsidR="00FF6E02" w:rsidRDefault="003949D5" w:rsidP="00FF6E02">
      <w:pPr>
        <w:pStyle w:val="TOC2"/>
        <w:rPr>
          <w:rFonts w:asciiTheme="minorHAnsi" w:hAnsiTheme="minorHAnsi"/>
          <w:noProof/>
          <w:sz w:val="22"/>
          <w:lang w:val="en-US" w:eastAsia="en-US"/>
        </w:rPr>
      </w:pPr>
      <w:hyperlink w:anchor="_Toc23324551" w:history="1">
        <w:r w:rsidR="00FF6E02" w:rsidRPr="00705156">
          <w:rPr>
            <w:rStyle w:val="Hyperlink"/>
            <w:noProof/>
            <w14:scene3d>
              <w14:camera w14:prst="orthographicFront"/>
              <w14:lightRig w14:rig="threePt" w14:dir="t">
                <w14:rot w14:lat="0" w14:lon="0" w14:rev="0"/>
              </w14:lightRig>
            </w14:scene3d>
          </w:rPr>
          <w:t>3.5.</w:t>
        </w:r>
        <w:r w:rsidR="00FF6E02">
          <w:rPr>
            <w:rFonts w:asciiTheme="minorHAnsi" w:hAnsiTheme="minorHAnsi"/>
            <w:noProof/>
            <w:sz w:val="22"/>
            <w:lang w:val="en-US" w:eastAsia="en-US"/>
          </w:rPr>
          <w:tab/>
        </w:r>
        <w:r w:rsidR="00FF6E02" w:rsidRPr="00705156">
          <w:rPr>
            <w:rStyle w:val="Hyperlink"/>
            <w:noProof/>
          </w:rPr>
          <w:t>Pretraživanje bibliografskih referenci</w:t>
        </w:r>
        <w:r w:rsidR="00FF6E02">
          <w:rPr>
            <w:noProof/>
            <w:webHidden/>
          </w:rPr>
          <w:tab/>
        </w:r>
        <w:r w:rsidR="00FF6E02">
          <w:rPr>
            <w:noProof/>
            <w:webHidden/>
          </w:rPr>
          <w:fldChar w:fldCharType="begin"/>
        </w:r>
        <w:r w:rsidR="00FF6E02">
          <w:rPr>
            <w:noProof/>
            <w:webHidden/>
          </w:rPr>
          <w:instrText xml:space="preserve"> PAGEREF _Toc23324551 \h </w:instrText>
        </w:r>
        <w:r w:rsidR="00FF6E02">
          <w:rPr>
            <w:noProof/>
            <w:webHidden/>
          </w:rPr>
        </w:r>
        <w:r w:rsidR="00FF6E02">
          <w:rPr>
            <w:noProof/>
            <w:webHidden/>
          </w:rPr>
          <w:fldChar w:fldCharType="separate"/>
        </w:r>
        <w:r w:rsidR="00F17016">
          <w:rPr>
            <w:noProof/>
            <w:webHidden/>
          </w:rPr>
          <w:t>31</w:t>
        </w:r>
        <w:r w:rsidR="00FF6E02">
          <w:rPr>
            <w:noProof/>
            <w:webHidden/>
          </w:rPr>
          <w:fldChar w:fldCharType="end"/>
        </w:r>
      </w:hyperlink>
    </w:p>
    <w:p w14:paraId="1EFE4CC8" w14:textId="1425D891" w:rsidR="00FF6E02" w:rsidRDefault="003949D5" w:rsidP="00FF6E02">
      <w:pPr>
        <w:pStyle w:val="TOC2"/>
        <w:rPr>
          <w:rFonts w:asciiTheme="minorHAnsi" w:hAnsiTheme="minorHAnsi"/>
          <w:noProof/>
          <w:sz w:val="22"/>
          <w:lang w:val="en-US" w:eastAsia="en-US"/>
        </w:rPr>
      </w:pPr>
      <w:hyperlink w:anchor="_Toc23324552" w:history="1">
        <w:r w:rsidR="00FF6E02" w:rsidRPr="00705156">
          <w:rPr>
            <w:rStyle w:val="Hyperlink"/>
            <w:noProof/>
            <w14:scene3d>
              <w14:camera w14:prst="orthographicFront"/>
              <w14:lightRig w14:rig="threePt" w14:dir="t">
                <w14:rot w14:lat="0" w14:lon="0" w14:rev="0"/>
              </w14:lightRig>
            </w14:scene3d>
          </w:rPr>
          <w:t>3.6.</w:t>
        </w:r>
        <w:r w:rsidR="00FF6E02">
          <w:rPr>
            <w:rFonts w:asciiTheme="minorHAnsi" w:hAnsiTheme="minorHAnsi"/>
            <w:noProof/>
            <w:sz w:val="22"/>
            <w:lang w:val="en-US" w:eastAsia="en-US"/>
          </w:rPr>
          <w:tab/>
        </w:r>
        <w:r w:rsidR="00FF6E02" w:rsidRPr="00705156">
          <w:rPr>
            <w:rStyle w:val="Hyperlink"/>
            <w:noProof/>
          </w:rPr>
          <w:t>Dodavanje referenci u tekst</w:t>
        </w:r>
        <w:r w:rsidR="00FF6E02">
          <w:rPr>
            <w:noProof/>
            <w:webHidden/>
          </w:rPr>
          <w:tab/>
        </w:r>
        <w:r w:rsidR="00FF6E02">
          <w:rPr>
            <w:noProof/>
            <w:webHidden/>
          </w:rPr>
          <w:fldChar w:fldCharType="begin"/>
        </w:r>
        <w:r w:rsidR="00FF6E02">
          <w:rPr>
            <w:noProof/>
            <w:webHidden/>
          </w:rPr>
          <w:instrText xml:space="preserve"> PAGEREF _Toc23324552 \h </w:instrText>
        </w:r>
        <w:r w:rsidR="00FF6E02">
          <w:rPr>
            <w:noProof/>
            <w:webHidden/>
          </w:rPr>
        </w:r>
        <w:r w:rsidR="00FF6E02">
          <w:rPr>
            <w:noProof/>
            <w:webHidden/>
          </w:rPr>
          <w:fldChar w:fldCharType="separate"/>
        </w:r>
        <w:r w:rsidR="00F17016">
          <w:rPr>
            <w:noProof/>
            <w:webHidden/>
          </w:rPr>
          <w:t>33</w:t>
        </w:r>
        <w:r w:rsidR="00FF6E02">
          <w:rPr>
            <w:noProof/>
            <w:webHidden/>
          </w:rPr>
          <w:fldChar w:fldCharType="end"/>
        </w:r>
      </w:hyperlink>
    </w:p>
    <w:p w14:paraId="1CD44CC8" w14:textId="7FD49848" w:rsidR="00FF6E02" w:rsidRDefault="003949D5" w:rsidP="00FF6E02">
      <w:pPr>
        <w:pStyle w:val="TOC2"/>
        <w:rPr>
          <w:rFonts w:asciiTheme="minorHAnsi" w:hAnsiTheme="minorHAnsi"/>
          <w:noProof/>
          <w:sz w:val="22"/>
          <w:lang w:val="en-US" w:eastAsia="en-US"/>
        </w:rPr>
      </w:pPr>
      <w:hyperlink w:anchor="_Toc23324553" w:history="1">
        <w:r w:rsidR="00FF6E02" w:rsidRPr="00705156">
          <w:rPr>
            <w:rStyle w:val="Hyperlink"/>
            <w:noProof/>
            <w14:scene3d>
              <w14:camera w14:prst="orthographicFront"/>
              <w14:lightRig w14:rig="threePt" w14:dir="t">
                <w14:rot w14:lat="0" w14:lon="0" w14:rev="0"/>
              </w14:lightRig>
            </w14:scene3d>
          </w:rPr>
          <w:t>3.7.</w:t>
        </w:r>
        <w:r w:rsidR="00FF6E02">
          <w:rPr>
            <w:rFonts w:asciiTheme="minorHAnsi" w:hAnsiTheme="minorHAnsi"/>
            <w:noProof/>
            <w:sz w:val="22"/>
            <w:lang w:val="en-US" w:eastAsia="en-US"/>
          </w:rPr>
          <w:tab/>
        </w:r>
        <w:r w:rsidR="00FF6E02" w:rsidRPr="00705156">
          <w:rPr>
            <w:rStyle w:val="Hyperlink"/>
            <w:noProof/>
          </w:rPr>
          <w:t>Dodavanje bibliografije u tekst</w:t>
        </w:r>
        <w:r w:rsidR="00FF6E02">
          <w:rPr>
            <w:noProof/>
            <w:webHidden/>
          </w:rPr>
          <w:tab/>
        </w:r>
        <w:r w:rsidR="00FF6E02">
          <w:rPr>
            <w:noProof/>
            <w:webHidden/>
          </w:rPr>
          <w:fldChar w:fldCharType="begin"/>
        </w:r>
        <w:r w:rsidR="00FF6E02">
          <w:rPr>
            <w:noProof/>
            <w:webHidden/>
          </w:rPr>
          <w:instrText xml:space="preserve"> PAGEREF _Toc23324553 \h </w:instrText>
        </w:r>
        <w:r w:rsidR="00FF6E02">
          <w:rPr>
            <w:noProof/>
            <w:webHidden/>
          </w:rPr>
        </w:r>
        <w:r w:rsidR="00FF6E02">
          <w:rPr>
            <w:noProof/>
            <w:webHidden/>
          </w:rPr>
          <w:fldChar w:fldCharType="separate"/>
        </w:r>
        <w:r w:rsidR="00F17016">
          <w:rPr>
            <w:noProof/>
            <w:webHidden/>
          </w:rPr>
          <w:t>36</w:t>
        </w:r>
        <w:r w:rsidR="00FF6E02">
          <w:rPr>
            <w:noProof/>
            <w:webHidden/>
          </w:rPr>
          <w:fldChar w:fldCharType="end"/>
        </w:r>
      </w:hyperlink>
    </w:p>
    <w:p w14:paraId="17924A02" w14:textId="3396A3EA" w:rsidR="00FF6E02" w:rsidRDefault="003949D5" w:rsidP="00FF6E02">
      <w:pPr>
        <w:pStyle w:val="TOC2"/>
        <w:rPr>
          <w:rFonts w:asciiTheme="minorHAnsi" w:hAnsiTheme="minorHAnsi"/>
          <w:noProof/>
          <w:sz w:val="22"/>
          <w:lang w:val="en-US" w:eastAsia="en-US"/>
        </w:rPr>
      </w:pPr>
      <w:hyperlink w:anchor="_Toc23324554" w:history="1">
        <w:r w:rsidR="00FF6E02" w:rsidRPr="00705156">
          <w:rPr>
            <w:rStyle w:val="Hyperlink"/>
            <w:noProof/>
            <w14:scene3d>
              <w14:camera w14:prst="orthographicFront"/>
              <w14:lightRig w14:rig="threePt" w14:dir="t">
                <w14:rot w14:lat="0" w14:lon="0" w14:rev="0"/>
              </w14:lightRig>
            </w14:scene3d>
          </w:rPr>
          <w:t>3.8.</w:t>
        </w:r>
        <w:r w:rsidR="00FF6E02">
          <w:rPr>
            <w:rFonts w:asciiTheme="minorHAnsi" w:hAnsiTheme="minorHAnsi"/>
            <w:noProof/>
            <w:sz w:val="22"/>
            <w:lang w:val="en-US" w:eastAsia="en-US"/>
          </w:rPr>
          <w:tab/>
        </w:r>
        <w:r w:rsidR="00FF6E02" w:rsidRPr="00705156">
          <w:rPr>
            <w:rStyle w:val="Hyperlink"/>
            <w:noProof/>
          </w:rPr>
          <w:t>Za one koji žele znati više</w:t>
        </w:r>
        <w:r w:rsidR="00FF6E02">
          <w:rPr>
            <w:noProof/>
            <w:webHidden/>
          </w:rPr>
          <w:tab/>
        </w:r>
        <w:r w:rsidR="00FF6E02">
          <w:rPr>
            <w:noProof/>
            <w:webHidden/>
          </w:rPr>
          <w:fldChar w:fldCharType="begin"/>
        </w:r>
        <w:r w:rsidR="00FF6E02">
          <w:rPr>
            <w:noProof/>
            <w:webHidden/>
          </w:rPr>
          <w:instrText xml:space="preserve"> PAGEREF _Toc23324554 \h </w:instrText>
        </w:r>
        <w:r w:rsidR="00FF6E02">
          <w:rPr>
            <w:noProof/>
            <w:webHidden/>
          </w:rPr>
        </w:r>
        <w:r w:rsidR="00FF6E02">
          <w:rPr>
            <w:noProof/>
            <w:webHidden/>
          </w:rPr>
          <w:fldChar w:fldCharType="separate"/>
        </w:r>
        <w:r w:rsidR="00F17016">
          <w:rPr>
            <w:noProof/>
            <w:webHidden/>
          </w:rPr>
          <w:t>39</w:t>
        </w:r>
        <w:r w:rsidR="00FF6E02">
          <w:rPr>
            <w:noProof/>
            <w:webHidden/>
          </w:rPr>
          <w:fldChar w:fldCharType="end"/>
        </w:r>
      </w:hyperlink>
    </w:p>
    <w:p w14:paraId="622DEECA" w14:textId="6992DA2C" w:rsidR="00FF6E02" w:rsidRDefault="003949D5" w:rsidP="00FF6E02">
      <w:pPr>
        <w:pStyle w:val="TOC2"/>
        <w:rPr>
          <w:rFonts w:asciiTheme="minorHAnsi" w:hAnsiTheme="minorHAnsi"/>
          <w:noProof/>
          <w:sz w:val="22"/>
          <w:lang w:val="en-US" w:eastAsia="en-US"/>
        </w:rPr>
      </w:pPr>
      <w:hyperlink w:anchor="_Toc23324555" w:history="1">
        <w:r w:rsidR="00FF6E02" w:rsidRPr="00705156">
          <w:rPr>
            <w:rStyle w:val="Hyperlink"/>
            <w:noProof/>
            <w14:scene3d>
              <w14:camera w14:prst="orthographicFront"/>
              <w14:lightRig w14:rig="threePt" w14:dir="t">
                <w14:rot w14:lat="0" w14:lon="0" w14:rev="0"/>
              </w14:lightRig>
            </w14:scene3d>
          </w:rPr>
          <w:t>3.9.</w:t>
        </w:r>
        <w:r w:rsidR="00FF6E02">
          <w:rPr>
            <w:rFonts w:asciiTheme="minorHAnsi" w:hAnsiTheme="minorHAnsi"/>
            <w:noProof/>
            <w:sz w:val="22"/>
            <w:lang w:val="en-US" w:eastAsia="en-US"/>
          </w:rPr>
          <w:tab/>
        </w:r>
        <w:r w:rsidR="00FF6E02" w:rsidRPr="00705156">
          <w:rPr>
            <w:rStyle w:val="Hyperlink"/>
            <w:noProof/>
          </w:rPr>
          <w:t>Vježba: Upravljanje referencama u programu Zotero</w:t>
        </w:r>
        <w:r w:rsidR="00FF6E02">
          <w:rPr>
            <w:noProof/>
            <w:webHidden/>
          </w:rPr>
          <w:tab/>
        </w:r>
        <w:r w:rsidR="00FF6E02">
          <w:rPr>
            <w:noProof/>
            <w:webHidden/>
          </w:rPr>
          <w:fldChar w:fldCharType="begin"/>
        </w:r>
        <w:r w:rsidR="00FF6E02">
          <w:rPr>
            <w:noProof/>
            <w:webHidden/>
          </w:rPr>
          <w:instrText xml:space="preserve"> PAGEREF _Toc23324555 \h </w:instrText>
        </w:r>
        <w:r w:rsidR="00FF6E02">
          <w:rPr>
            <w:noProof/>
            <w:webHidden/>
          </w:rPr>
        </w:r>
        <w:r w:rsidR="00FF6E02">
          <w:rPr>
            <w:noProof/>
            <w:webHidden/>
          </w:rPr>
          <w:fldChar w:fldCharType="separate"/>
        </w:r>
        <w:r w:rsidR="00F17016">
          <w:rPr>
            <w:noProof/>
            <w:webHidden/>
          </w:rPr>
          <w:t>42</w:t>
        </w:r>
        <w:r w:rsidR="00FF6E02">
          <w:rPr>
            <w:noProof/>
            <w:webHidden/>
          </w:rPr>
          <w:fldChar w:fldCharType="end"/>
        </w:r>
      </w:hyperlink>
    </w:p>
    <w:p w14:paraId="172EA0D7" w14:textId="49DFC036" w:rsidR="00FF6E02" w:rsidRDefault="003949D5">
      <w:pPr>
        <w:pStyle w:val="TOC1"/>
        <w:rPr>
          <w:rFonts w:asciiTheme="minorHAnsi" w:hAnsiTheme="minorHAnsi"/>
          <w:b w:val="0"/>
          <w:noProof/>
          <w:lang w:val="en-US" w:eastAsia="en-US"/>
        </w:rPr>
      </w:pPr>
      <w:hyperlink w:anchor="_Toc23324556" w:history="1">
        <w:r w:rsidR="00FF6E02" w:rsidRPr="00705156">
          <w:rPr>
            <w:rStyle w:val="Hyperlink"/>
            <w:noProof/>
          </w:rPr>
          <w:t>4.</w:t>
        </w:r>
        <w:r w:rsidR="00FF6E02">
          <w:rPr>
            <w:rFonts w:asciiTheme="minorHAnsi" w:hAnsiTheme="minorHAnsi"/>
            <w:b w:val="0"/>
            <w:noProof/>
            <w:lang w:val="en-US" w:eastAsia="en-US"/>
          </w:rPr>
          <w:tab/>
        </w:r>
        <w:r w:rsidR="00FF6E02" w:rsidRPr="00705156">
          <w:rPr>
            <w:rStyle w:val="Hyperlink"/>
            <w:noProof/>
          </w:rPr>
          <w:t xml:space="preserve">Upravljanje referencama u programu </w:t>
        </w:r>
        <w:r w:rsidR="00FF6E02" w:rsidRPr="00705156">
          <w:rPr>
            <w:rStyle w:val="Hyperlink"/>
            <w:i/>
            <w:noProof/>
          </w:rPr>
          <w:t>Mendeley</w:t>
        </w:r>
        <w:r w:rsidR="00FF6E02">
          <w:rPr>
            <w:noProof/>
            <w:webHidden/>
          </w:rPr>
          <w:tab/>
        </w:r>
        <w:r w:rsidR="00FF6E02">
          <w:rPr>
            <w:noProof/>
            <w:webHidden/>
          </w:rPr>
          <w:fldChar w:fldCharType="begin"/>
        </w:r>
        <w:r w:rsidR="00FF6E02">
          <w:rPr>
            <w:noProof/>
            <w:webHidden/>
          </w:rPr>
          <w:instrText xml:space="preserve"> PAGEREF _Toc23324556 \h </w:instrText>
        </w:r>
        <w:r w:rsidR="00FF6E02">
          <w:rPr>
            <w:noProof/>
            <w:webHidden/>
          </w:rPr>
        </w:r>
        <w:r w:rsidR="00FF6E02">
          <w:rPr>
            <w:noProof/>
            <w:webHidden/>
          </w:rPr>
          <w:fldChar w:fldCharType="separate"/>
        </w:r>
        <w:r w:rsidR="00F17016">
          <w:rPr>
            <w:noProof/>
            <w:webHidden/>
          </w:rPr>
          <w:t>43</w:t>
        </w:r>
        <w:r w:rsidR="00FF6E02">
          <w:rPr>
            <w:noProof/>
            <w:webHidden/>
          </w:rPr>
          <w:fldChar w:fldCharType="end"/>
        </w:r>
      </w:hyperlink>
    </w:p>
    <w:p w14:paraId="72DD0955" w14:textId="7F6381DF" w:rsidR="00FF6E02" w:rsidRDefault="003949D5" w:rsidP="00FF6E02">
      <w:pPr>
        <w:pStyle w:val="TOC2"/>
        <w:rPr>
          <w:rFonts w:asciiTheme="minorHAnsi" w:hAnsiTheme="minorHAnsi"/>
          <w:noProof/>
          <w:sz w:val="22"/>
          <w:lang w:val="en-US" w:eastAsia="en-US"/>
        </w:rPr>
      </w:pPr>
      <w:hyperlink w:anchor="_Toc23324557" w:history="1">
        <w:r w:rsidR="00FF6E02" w:rsidRPr="00705156">
          <w:rPr>
            <w:rStyle w:val="Hyperlink"/>
            <w:noProof/>
            <w14:scene3d>
              <w14:camera w14:prst="orthographicFront"/>
              <w14:lightRig w14:rig="threePt" w14:dir="t">
                <w14:rot w14:lat="0" w14:lon="0" w14:rev="0"/>
              </w14:lightRig>
            </w14:scene3d>
          </w:rPr>
          <w:t>4.1.</w:t>
        </w:r>
        <w:r w:rsidR="00FF6E02">
          <w:rPr>
            <w:rFonts w:asciiTheme="minorHAnsi" w:hAnsiTheme="minorHAnsi"/>
            <w:noProof/>
            <w:sz w:val="22"/>
            <w:lang w:val="en-US" w:eastAsia="en-US"/>
          </w:rPr>
          <w:tab/>
        </w:r>
        <w:r w:rsidR="00FF6E02" w:rsidRPr="00705156">
          <w:rPr>
            <w:rStyle w:val="Hyperlink"/>
            <w:noProof/>
          </w:rPr>
          <w:t>Instalacija programa i izrada korisničkoga računa</w:t>
        </w:r>
        <w:r w:rsidR="00FF6E02">
          <w:rPr>
            <w:noProof/>
            <w:webHidden/>
          </w:rPr>
          <w:tab/>
        </w:r>
        <w:r w:rsidR="00FF6E02">
          <w:rPr>
            <w:noProof/>
            <w:webHidden/>
          </w:rPr>
          <w:fldChar w:fldCharType="begin"/>
        </w:r>
        <w:r w:rsidR="00FF6E02">
          <w:rPr>
            <w:noProof/>
            <w:webHidden/>
          </w:rPr>
          <w:instrText xml:space="preserve"> PAGEREF _Toc23324557 \h </w:instrText>
        </w:r>
        <w:r w:rsidR="00FF6E02">
          <w:rPr>
            <w:noProof/>
            <w:webHidden/>
          </w:rPr>
        </w:r>
        <w:r w:rsidR="00FF6E02">
          <w:rPr>
            <w:noProof/>
            <w:webHidden/>
          </w:rPr>
          <w:fldChar w:fldCharType="separate"/>
        </w:r>
        <w:r w:rsidR="00F17016">
          <w:rPr>
            <w:noProof/>
            <w:webHidden/>
          </w:rPr>
          <w:t>43</w:t>
        </w:r>
        <w:r w:rsidR="00FF6E02">
          <w:rPr>
            <w:noProof/>
            <w:webHidden/>
          </w:rPr>
          <w:fldChar w:fldCharType="end"/>
        </w:r>
      </w:hyperlink>
    </w:p>
    <w:p w14:paraId="24BBE8AF" w14:textId="16CCF35A" w:rsidR="00FF6E02" w:rsidRDefault="003949D5" w:rsidP="00FF6E02">
      <w:pPr>
        <w:pStyle w:val="TOC2"/>
        <w:rPr>
          <w:rFonts w:asciiTheme="minorHAnsi" w:hAnsiTheme="minorHAnsi"/>
          <w:noProof/>
          <w:sz w:val="22"/>
          <w:lang w:val="en-US" w:eastAsia="en-US"/>
        </w:rPr>
      </w:pPr>
      <w:hyperlink w:anchor="_Toc23324558" w:history="1">
        <w:r w:rsidR="00FF6E02" w:rsidRPr="00705156">
          <w:rPr>
            <w:rStyle w:val="Hyperlink"/>
            <w:noProof/>
            <w14:scene3d>
              <w14:camera w14:prst="orthographicFront"/>
              <w14:lightRig w14:rig="threePt" w14:dir="t">
                <w14:rot w14:lat="0" w14:lon="0" w14:rev="0"/>
              </w14:lightRig>
            </w14:scene3d>
          </w:rPr>
          <w:t>4.2.</w:t>
        </w:r>
        <w:r w:rsidR="00FF6E02">
          <w:rPr>
            <w:rFonts w:asciiTheme="minorHAnsi" w:hAnsiTheme="minorHAnsi"/>
            <w:noProof/>
            <w:sz w:val="22"/>
            <w:lang w:val="en-US" w:eastAsia="en-US"/>
          </w:rPr>
          <w:tab/>
        </w:r>
        <w:r w:rsidR="00FF6E02" w:rsidRPr="00705156">
          <w:rPr>
            <w:rStyle w:val="Hyperlink"/>
            <w:noProof/>
          </w:rPr>
          <w:t>Izrada bibliografskih zapisa</w:t>
        </w:r>
        <w:r w:rsidR="00FF6E02">
          <w:rPr>
            <w:noProof/>
            <w:webHidden/>
          </w:rPr>
          <w:tab/>
        </w:r>
        <w:r w:rsidR="00FF6E02">
          <w:rPr>
            <w:noProof/>
            <w:webHidden/>
          </w:rPr>
          <w:fldChar w:fldCharType="begin"/>
        </w:r>
        <w:r w:rsidR="00FF6E02">
          <w:rPr>
            <w:noProof/>
            <w:webHidden/>
          </w:rPr>
          <w:instrText xml:space="preserve"> PAGEREF _Toc23324558 \h </w:instrText>
        </w:r>
        <w:r w:rsidR="00FF6E02">
          <w:rPr>
            <w:noProof/>
            <w:webHidden/>
          </w:rPr>
        </w:r>
        <w:r w:rsidR="00FF6E02">
          <w:rPr>
            <w:noProof/>
            <w:webHidden/>
          </w:rPr>
          <w:fldChar w:fldCharType="separate"/>
        </w:r>
        <w:r w:rsidR="00F17016">
          <w:rPr>
            <w:noProof/>
            <w:webHidden/>
          </w:rPr>
          <w:t>48</w:t>
        </w:r>
        <w:r w:rsidR="00FF6E02">
          <w:rPr>
            <w:noProof/>
            <w:webHidden/>
          </w:rPr>
          <w:fldChar w:fldCharType="end"/>
        </w:r>
      </w:hyperlink>
    </w:p>
    <w:p w14:paraId="57DA3D24" w14:textId="5B5EB544" w:rsidR="00FF6E02" w:rsidRDefault="003949D5" w:rsidP="00FF6E02">
      <w:pPr>
        <w:pStyle w:val="TOC2"/>
        <w:rPr>
          <w:rFonts w:asciiTheme="minorHAnsi" w:hAnsiTheme="minorHAnsi"/>
          <w:noProof/>
          <w:sz w:val="22"/>
          <w:lang w:val="en-US" w:eastAsia="en-US"/>
        </w:rPr>
      </w:pPr>
      <w:hyperlink w:anchor="_Toc23324559" w:history="1">
        <w:r w:rsidR="00FF6E02" w:rsidRPr="00705156">
          <w:rPr>
            <w:rStyle w:val="Hyperlink"/>
            <w:noProof/>
            <w14:scene3d>
              <w14:camera w14:prst="orthographicFront"/>
              <w14:lightRig w14:rig="threePt" w14:dir="t">
                <w14:rot w14:lat="0" w14:lon="0" w14:rev="0"/>
              </w14:lightRig>
            </w14:scene3d>
          </w:rPr>
          <w:t>4.3.</w:t>
        </w:r>
        <w:r w:rsidR="00FF6E02">
          <w:rPr>
            <w:rFonts w:asciiTheme="minorHAnsi" w:hAnsiTheme="minorHAnsi"/>
            <w:noProof/>
            <w:sz w:val="22"/>
            <w:lang w:val="en-US" w:eastAsia="en-US"/>
          </w:rPr>
          <w:tab/>
        </w:r>
        <w:r w:rsidR="00FF6E02" w:rsidRPr="00705156">
          <w:rPr>
            <w:rStyle w:val="Hyperlink"/>
            <w:noProof/>
          </w:rPr>
          <w:t>Pretraživanje bibliografskih referenci</w:t>
        </w:r>
        <w:r w:rsidR="00FF6E02">
          <w:rPr>
            <w:noProof/>
            <w:webHidden/>
          </w:rPr>
          <w:tab/>
        </w:r>
        <w:r w:rsidR="00FF6E02">
          <w:rPr>
            <w:noProof/>
            <w:webHidden/>
          </w:rPr>
          <w:fldChar w:fldCharType="begin"/>
        </w:r>
        <w:r w:rsidR="00FF6E02">
          <w:rPr>
            <w:noProof/>
            <w:webHidden/>
          </w:rPr>
          <w:instrText xml:space="preserve"> PAGEREF _Toc23324559 \h </w:instrText>
        </w:r>
        <w:r w:rsidR="00FF6E02">
          <w:rPr>
            <w:noProof/>
            <w:webHidden/>
          </w:rPr>
        </w:r>
        <w:r w:rsidR="00FF6E02">
          <w:rPr>
            <w:noProof/>
            <w:webHidden/>
          </w:rPr>
          <w:fldChar w:fldCharType="separate"/>
        </w:r>
        <w:r w:rsidR="00F17016">
          <w:rPr>
            <w:noProof/>
            <w:webHidden/>
          </w:rPr>
          <w:t>60</w:t>
        </w:r>
        <w:r w:rsidR="00FF6E02">
          <w:rPr>
            <w:noProof/>
            <w:webHidden/>
          </w:rPr>
          <w:fldChar w:fldCharType="end"/>
        </w:r>
      </w:hyperlink>
    </w:p>
    <w:p w14:paraId="6A68776D" w14:textId="13273797" w:rsidR="00FF6E02" w:rsidRDefault="003949D5" w:rsidP="00FF6E02">
      <w:pPr>
        <w:pStyle w:val="TOC2"/>
        <w:rPr>
          <w:rFonts w:asciiTheme="minorHAnsi" w:hAnsiTheme="minorHAnsi"/>
          <w:noProof/>
          <w:sz w:val="22"/>
          <w:lang w:val="en-US" w:eastAsia="en-US"/>
        </w:rPr>
      </w:pPr>
      <w:hyperlink w:anchor="_Toc23324560" w:history="1">
        <w:r w:rsidR="00FF6E02" w:rsidRPr="00705156">
          <w:rPr>
            <w:rStyle w:val="Hyperlink"/>
            <w:noProof/>
            <w14:scene3d>
              <w14:camera w14:prst="orthographicFront"/>
              <w14:lightRig w14:rig="threePt" w14:dir="t">
                <w14:rot w14:lat="0" w14:lon="0" w14:rev="0"/>
              </w14:lightRig>
            </w14:scene3d>
          </w:rPr>
          <w:t>4.4.</w:t>
        </w:r>
        <w:r w:rsidR="00FF6E02">
          <w:rPr>
            <w:rFonts w:asciiTheme="minorHAnsi" w:hAnsiTheme="minorHAnsi"/>
            <w:noProof/>
            <w:sz w:val="22"/>
            <w:lang w:val="en-US" w:eastAsia="en-US"/>
          </w:rPr>
          <w:tab/>
        </w:r>
        <w:r w:rsidR="00FF6E02" w:rsidRPr="00705156">
          <w:rPr>
            <w:rStyle w:val="Hyperlink"/>
            <w:noProof/>
          </w:rPr>
          <w:t>Dodavanje referenci u tekst</w:t>
        </w:r>
        <w:r w:rsidR="00FF6E02">
          <w:rPr>
            <w:noProof/>
            <w:webHidden/>
          </w:rPr>
          <w:tab/>
        </w:r>
        <w:r w:rsidR="00FF6E02">
          <w:rPr>
            <w:noProof/>
            <w:webHidden/>
          </w:rPr>
          <w:fldChar w:fldCharType="begin"/>
        </w:r>
        <w:r w:rsidR="00FF6E02">
          <w:rPr>
            <w:noProof/>
            <w:webHidden/>
          </w:rPr>
          <w:instrText xml:space="preserve"> PAGEREF _Toc23324560 \h </w:instrText>
        </w:r>
        <w:r w:rsidR="00FF6E02">
          <w:rPr>
            <w:noProof/>
            <w:webHidden/>
          </w:rPr>
        </w:r>
        <w:r w:rsidR="00FF6E02">
          <w:rPr>
            <w:noProof/>
            <w:webHidden/>
          </w:rPr>
          <w:fldChar w:fldCharType="separate"/>
        </w:r>
        <w:r w:rsidR="00F17016">
          <w:rPr>
            <w:noProof/>
            <w:webHidden/>
          </w:rPr>
          <w:t>63</w:t>
        </w:r>
        <w:r w:rsidR="00FF6E02">
          <w:rPr>
            <w:noProof/>
            <w:webHidden/>
          </w:rPr>
          <w:fldChar w:fldCharType="end"/>
        </w:r>
      </w:hyperlink>
    </w:p>
    <w:p w14:paraId="44BA7946" w14:textId="3FDFB29B" w:rsidR="00FF6E02" w:rsidRDefault="003949D5" w:rsidP="00FF6E02">
      <w:pPr>
        <w:pStyle w:val="TOC2"/>
        <w:rPr>
          <w:rFonts w:asciiTheme="minorHAnsi" w:hAnsiTheme="minorHAnsi"/>
          <w:noProof/>
          <w:sz w:val="22"/>
          <w:lang w:val="en-US" w:eastAsia="en-US"/>
        </w:rPr>
      </w:pPr>
      <w:hyperlink w:anchor="_Toc23324561" w:history="1">
        <w:r w:rsidR="00FF6E02" w:rsidRPr="00705156">
          <w:rPr>
            <w:rStyle w:val="Hyperlink"/>
            <w:noProof/>
            <w14:scene3d>
              <w14:camera w14:prst="orthographicFront"/>
              <w14:lightRig w14:rig="threePt" w14:dir="t">
                <w14:rot w14:lat="0" w14:lon="0" w14:rev="0"/>
              </w14:lightRig>
            </w14:scene3d>
          </w:rPr>
          <w:t>4.5.</w:t>
        </w:r>
        <w:r w:rsidR="00FF6E02">
          <w:rPr>
            <w:rFonts w:asciiTheme="minorHAnsi" w:hAnsiTheme="minorHAnsi"/>
            <w:noProof/>
            <w:sz w:val="22"/>
            <w:lang w:val="en-US" w:eastAsia="en-US"/>
          </w:rPr>
          <w:tab/>
        </w:r>
        <w:r w:rsidR="00FF6E02" w:rsidRPr="00705156">
          <w:rPr>
            <w:rStyle w:val="Hyperlink"/>
            <w:noProof/>
          </w:rPr>
          <w:t>Dodavanje bibliografije u tekst</w:t>
        </w:r>
        <w:r w:rsidR="00FF6E02">
          <w:rPr>
            <w:noProof/>
            <w:webHidden/>
          </w:rPr>
          <w:tab/>
        </w:r>
        <w:r w:rsidR="00FF6E02">
          <w:rPr>
            <w:noProof/>
            <w:webHidden/>
          </w:rPr>
          <w:fldChar w:fldCharType="begin"/>
        </w:r>
        <w:r w:rsidR="00FF6E02">
          <w:rPr>
            <w:noProof/>
            <w:webHidden/>
          </w:rPr>
          <w:instrText xml:space="preserve"> PAGEREF _Toc23324561 \h </w:instrText>
        </w:r>
        <w:r w:rsidR="00FF6E02">
          <w:rPr>
            <w:noProof/>
            <w:webHidden/>
          </w:rPr>
        </w:r>
        <w:r w:rsidR="00FF6E02">
          <w:rPr>
            <w:noProof/>
            <w:webHidden/>
          </w:rPr>
          <w:fldChar w:fldCharType="separate"/>
        </w:r>
        <w:r w:rsidR="00F17016">
          <w:rPr>
            <w:noProof/>
            <w:webHidden/>
          </w:rPr>
          <w:t>65</w:t>
        </w:r>
        <w:r w:rsidR="00FF6E02">
          <w:rPr>
            <w:noProof/>
            <w:webHidden/>
          </w:rPr>
          <w:fldChar w:fldCharType="end"/>
        </w:r>
      </w:hyperlink>
    </w:p>
    <w:p w14:paraId="40CB42C1" w14:textId="6D29E9DD" w:rsidR="00FF6E02" w:rsidRDefault="003949D5" w:rsidP="00FF6E02">
      <w:pPr>
        <w:pStyle w:val="TOC2"/>
        <w:rPr>
          <w:rFonts w:asciiTheme="minorHAnsi" w:hAnsiTheme="minorHAnsi"/>
          <w:noProof/>
          <w:sz w:val="22"/>
          <w:lang w:val="en-US" w:eastAsia="en-US"/>
        </w:rPr>
      </w:pPr>
      <w:hyperlink w:anchor="_Toc23324562" w:history="1">
        <w:r w:rsidR="00FF6E02" w:rsidRPr="00705156">
          <w:rPr>
            <w:rStyle w:val="Hyperlink"/>
            <w:noProof/>
            <w14:scene3d>
              <w14:camera w14:prst="orthographicFront"/>
              <w14:lightRig w14:rig="threePt" w14:dir="t">
                <w14:rot w14:lat="0" w14:lon="0" w14:rev="0"/>
              </w14:lightRig>
            </w14:scene3d>
          </w:rPr>
          <w:t>4.6.</w:t>
        </w:r>
        <w:r w:rsidR="00FF6E02">
          <w:rPr>
            <w:rFonts w:asciiTheme="minorHAnsi" w:hAnsiTheme="minorHAnsi"/>
            <w:noProof/>
            <w:sz w:val="22"/>
            <w:lang w:val="en-US" w:eastAsia="en-US"/>
          </w:rPr>
          <w:tab/>
        </w:r>
        <w:r w:rsidR="00FF6E02" w:rsidRPr="00705156">
          <w:rPr>
            <w:rStyle w:val="Hyperlink"/>
            <w:noProof/>
          </w:rPr>
          <w:t>Za one koji žele znati više</w:t>
        </w:r>
        <w:r w:rsidR="00FF6E02">
          <w:rPr>
            <w:noProof/>
            <w:webHidden/>
          </w:rPr>
          <w:tab/>
        </w:r>
        <w:r w:rsidR="00FF6E02">
          <w:rPr>
            <w:noProof/>
            <w:webHidden/>
          </w:rPr>
          <w:fldChar w:fldCharType="begin"/>
        </w:r>
        <w:r w:rsidR="00FF6E02">
          <w:rPr>
            <w:noProof/>
            <w:webHidden/>
          </w:rPr>
          <w:instrText xml:space="preserve"> PAGEREF _Toc23324562 \h </w:instrText>
        </w:r>
        <w:r w:rsidR="00FF6E02">
          <w:rPr>
            <w:noProof/>
            <w:webHidden/>
          </w:rPr>
        </w:r>
        <w:r w:rsidR="00FF6E02">
          <w:rPr>
            <w:noProof/>
            <w:webHidden/>
          </w:rPr>
          <w:fldChar w:fldCharType="separate"/>
        </w:r>
        <w:r w:rsidR="00F17016">
          <w:rPr>
            <w:noProof/>
            <w:webHidden/>
          </w:rPr>
          <w:t>66</w:t>
        </w:r>
        <w:r w:rsidR="00FF6E02">
          <w:rPr>
            <w:noProof/>
            <w:webHidden/>
          </w:rPr>
          <w:fldChar w:fldCharType="end"/>
        </w:r>
      </w:hyperlink>
    </w:p>
    <w:p w14:paraId="50CCB529" w14:textId="4D4AB1E2" w:rsidR="00FF6E02" w:rsidRDefault="003949D5" w:rsidP="00FF6E02">
      <w:pPr>
        <w:pStyle w:val="TOC2"/>
        <w:rPr>
          <w:rFonts w:asciiTheme="minorHAnsi" w:hAnsiTheme="minorHAnsi"/>
          <w:noProof/>
          <w:sz w:val="22"/>
          <w:lang w:val="en-US" w:eastAsia="en-US"/>
        </w:rPr>
      </w:pPr>
      <w:hyperlink w:anchor="_Toc23324563" w:history="1">
        <w:r w:rsidR="00FF6E02" w:rsidRPr="00705156">
          <w:rPr>
            <w:rStyle w:val="Hyperlink"/>
            <w:noProof/>
            <w14:scene3d>
              <w14:camera w14:prst="orthographicFront"/>
              <w14:lightRig w14:rig="threePt" w14:dir="t">
                <w14:rot w14:lat="0" w14:lon="0" w14:rev="0"/>
              </w14:lightRig>
            </w14:scene3d>
          </w:rPr>
          <w:t>4.7.</w:t>
        </w:r>
        <w:r w:rsidR="00FF6E02">
          <w:rPr>
            <w:rFonts w:asciiTheme="minorHAnsi" w:hAnsiTheme="minorHAnsi"/>
            <w:noProof/>
            <w:sz w:val="22"/>
            <w:lang w:val="en-US" w:eastAsia="en-US"/>
          </w:rPr>
          <w:tab/>
        </w:r>
        <w:r w:rsidR="00FF6E02" w:rsidRPr="00705156">
          <w:rPr>
            <w:rStyle w:val="Hyperlink"/>
            <w:noProof/>
          </w:rPr>
          <w:t xml:space="preserve">Vježba: Upravljanje referencama u programu </w:t>
        </w:r>
        <w:r w:rsidR="00FF6E02" w:rsidRPr="00705156">
          <w:rPr>
            <w:rStyle w:val="Hyperlink"/>
            <w:i/>
            <w:noProof/>
          </w:rPr>
          <w:t>Mendeley</w:t>
        </w:r>
        <w:r w:rsidR="00FF6E02">
          <w:rPr>
            <w:noProof/>
            <w:webHidden/>
          </w:rPr>
          <w:tab/>
        </w:r>
        <w:r w:rsidR="00FF6E02">
          <w:rPr>
            <w:noProof/>
            <w:webHidden/>
          </w:rPr>
          <w:fldChar w:fldCharType="begin"/>
        </w:r>
        <w:r w:rsidR="00FF6E02">
          <w:rPr>
            <w:noProof/>
            <w:webHidden/>
          </w:rPr>
          <w:instrText xml:space="preserve"> PAGEREF _Toc23324563 \h </w:instrText>
        </w:r>
        <w:r w:rsidR="00FF6E02">
          <w:rPr>
            <w:noProof/>
            <w:webHidden/>
          </w:rPr>
        </w:r>
        <w:r w:rsidR="00FF6E02">
          <w:rPr>
            <w:noProof/>
            <w:webHidden/>
          </w:rPr>
          <w:fldChar w:fldCharType="separate"/>
        </w:r>
        <w:r w:rsidR="00F17016">
          <w:rPr>
            <w:noProof/>
            <w:webHidden/>
          </w:rPr>
          <w:t>68</w:t>
        </w:r>
        <w:r w:rsidR="00FF6E02">
          <w:rPr>
            <w:noProof/>
            <w:webHidden/>
          </w:rPr>
          <w:fldChar w:fldCharType="end"/>
        </w:r>
      </w:hyperlink>
    </w:p>
    <w:p w14:paraId="584ED7EF" w14:textId="4F37D11E" w:rsidR="00FF6E02" w:rsidRDefault="003949D5">
      <w:pPr>
        <w:pStyle w:val="TOC1"/>
        <w:rPr>
          <w:rFonts w:asciiTheme="minorHAnsi" w:hAnsiTheme="minorHAnsi"/>
          <w:b w:val="0"/>
          <w:noProof/>
          <w:lang w:val="en-US" w:eastAsia="en-US"/>
        </w:rPr>
      </w:pPr>
      <w:hyperlink w:anchor="_Toc23324564" w:history="1">
        <w:r w:rsidR="00FF6E02" w:rsidRPr="00705156">
          <w:rPr>
            <w:rStyle w:val="Hyperlink"/>
            <w:noProof/>
          </w:rPr>
          <w:t>Dodatak: Opis stilova APA, MLA i Chicago</w:t>
        </w:r>
        <w:r w:rsidR="00FF6E02">
          <w:rPr>
            <w:noProof/>
            <w:webHidden/>
          </w:rPr>
          <w:tab/>
        </w:r>
        <w:r w:rsidR="00FF6E02">
          <w:rPr>
            <w:noProof/>
            <w:webHidden/>
          </w:rPr>
          <w:fldChar w:fldCharType="begin"/>
        </w:r>
        <w:r w:rsidR="00FF6E02">
          <w:rPr>
            <w:noProof/>
            <w:webHidden/>
          </w:rPr>
          <w:instrText xml:space="preserve"> PAGEREF _Toc23324564 \h </w:instrText>
        </w:r>
        <w:r w:rsidR="00FF6E02">
          <w:rPr>
            <w:noProof/>
            <w:webHidden/>
          </w:rPr>
        </w:r>
        <w:r w:rsidR="00FF6E02">
          <w:rPr>
            <w:noProof/>
            <w:webHidden/>
          </w:rPr>
          <w:fldChar w:fldCharType="separate"/>
        </w:r>
        <w:r w:rsidR="00F17016">
          <w:rPr>
            <w:noProof/>
            <w:webHidden/>
          </w:rPr>
          <w:t>69</w:t>
        </w:r>
        <w:r w:rsidR="00FF6E02">
          <w:rPr>
            <w:noProof/>
            <w:webHidden/>
          </w:rPr>
          <w:fldChar w:fldCharType="end"/>
        </w:r>
      </w:hyperlink>
    </w:p>
    <w:p w14:paraId="503ABD11" w14:textId="0B772830" w:rsidR="00363CE3" w:rsidRPr="00501595" w:rsidRDefault="005A0B5B" w:rsidP="000403D1">
      <w:pPr>
        <w:pStyle w:val="TOC1"/>
      </w:pPr>
      <w:r w:rsidRPr="00501595">
        <w:rPr>
          <w:rFonts w:cs="Arial"/>
        </w:rPr>
        <w:fldChar w:fldCharType="end"/>
      </w:r>
      <w:r w:rsidR="00336E3B" w:rsidRPr="00501595">
        <w:fldChar w:fldCharType="begin"/>
      </w:r>
      <w:r w:rsidR="00336E3B" w:rsidRPr="00501595">
        <w:instrText xml:space="preserve"> TOC \o "1-3" \h \z \u </w:instrText>
      </w:r>
      <w:r w:rsidR="00336E3B" w:rsidRPr="00501595">
        <w:fldChar w:fldCharType="end"/>
      </w:r>
      <w:r w:rsidR="00336E3B" w:rsidRPr="00501595">
        <w:fldChar w:fldCharType="begin"/>
      </w:r>
      <w:r w:rsidR="00336E3B" w:rsidRPr="00501595">
        <w:instrText xml:space="preserve"> TOC \o "1-3" \h \z \u </w:instrText>
      </w:r>
      <w:r w:rsidR="00336E3B" w:rsidRPr="00501595">
        <w:fldChar w:fldCharType="end"/>
      </w:r>
      <w:r w:rsidR="00336E3B" w:rsidRPr="00501595">
        <w:fldChar w:fldCharType="begin"/>
      </w:r>
      <w:r w:rsidR="00336E3B" w:rsidRPr="00501595">
        <w:instrText xml:space="preserve"> TOC \o "1-3" \h \z \u </w:instrText>
      </w:r>
      <w:r w:rsidR="00336E3B" w:rsidRPr="00501595">
        <w:fldChar w:fldCharType="end"/>
      </w:r>
    </w:p>
    <w:p w14:paraId="78741B9A" w14:textId="77777777" w:rsidR="00C95087" w:rsidRPr="00501595" w:rsidRDefault="00C95087">
      <w:pPr>
        <w:rPr>
          <w:rFonts w:ascii="Arial" w:hAnsi="Arial" w:cs="Arial"/>
        </w:rPr>
        <w:sectPr w:rsidR="00C95087" w:rsidRPr="00501595" w:rsidSect="00990BB0">
          <w:headerReference w:type="default" r:id="rId14"/>
          <w:footerReference w:type="default" r:id="rId15"/>
          <w:type w:val="continuous"/>
          <w:pgSz w:w="11906" w:h="16838"/>
          <w:pgMar w:top="1417" w:right="1417" w:bottom="1417" w:left="1417" w:header="708" w:footer="708" w:gutter="0"/>
          <w:cols w:space="708"/>
          <w:docGrid w:linePitch="360"/>
        </w:sectPr>
      </w:pPr>
    </w:p>
    <w:p w14:paraId="1953C867" w14:textId="77777777" w:rsidR="00363CE3" w:rsidRPr="00501595" w:rsidRDefault="00363CE3">
      <w:pPr>
        <w:rPr>
          <w:rFonts w:ascii="Arial" w:hAnsi="Arial" w:cs="Arial"/>
        </w:rPr>
        <w:sectPr w:rsidR="00363CE3" w:rsidRPr="00501595" w:rsidSect="00C62704">
          <w:headerReference w:type="even" r:id="rId16"/>
          <w:footerReference w:type="even" r:id="rId17"/>
          <w:pgSz w:w="11906" w:h="16838"/>
          <w:pgMar w:top="1417" w:right="1417" w:bottom="1417" w:left="1417" w:header="708" w:footer="708" w:gutter="0"/>
          <w:cols w:space="708"/>
          <w:docGrid w:linePitch="360"/>
        </w:sectPr>
      </w:pPr>
    </w:p>
    <w:p w14:paraId="67EB0E74" w14:textId="75348FCE" w:rsidR="00285FB7" w:rsidRPr="00501595" w:rsidRDefault="00285FB7" w:rsidP="00285FB7">
      <w:pPr>
        <w:pStyle w:val="Heading1"/>
        <w:numPr>
          <w:ilvl w:val="0"/>
          <w:numId w:val="0"/>
        </w:numPr>
      </w:pPr>
      <w:bookmarkStart w:id="1" w:name="_Toc404678163"/>
      <w:bookmarkStart w:id="2" w:name="_Toc404678297"/>
      <w:bookmarkStart w:id="3" w:name="_Toc404688255"/>
      <w:bookmarkStart w:id="4" w:name="_Toc23324535"/>
      <w:r w:rsidRPr="00501595">
        <w:lastRenderedPageBreak/>
        <w:t>Uvod</w:t>
      </w:r>
      <w:bookmarkEnd w:id="1"/>
      <w:bookmarkEnd w:id="2"/>
      <w:bookmarkEnd w:id="3"/>
      <w:bookmarkEnd w:id="4"/>
    </w:p>
    <w:p w14:paraId="3F8D42DB" w14:textId="77777777" w:rsidR="00571732" w:rsidRPr="00501595" w:rsidRDefault="00571732" w:rsidP="00285FB7">
      <w:pPr>
        <w:pStyle w:val="TSnormal"/>
        <w:rPr>
          <w:noProof w:val="0"/>
        </w:rPr>
      </w:pPr>
      <w:r w:rsidRPr="00501595">
        <w:rPr>
          <w:noProof w:val="0"/>
        </w:rPr>
        <w:t xml:space="preserve">Radionica je namijenjena svima koji žele naučiti služiti se alatima za upravljanje referencama. </w:t>
      </w:r>
    </w:p>
    <w:p w14:paraId="58967BE7" w14:textId="3BE0BDCC" w:rsidR="00571732" w:rsidRPr="00501595" w:rsidRDefault="00571732" w:rsidP="00285FB7">
      <w:pPr>
        <w:pStyle w:val="TSnormal"/>
        <w:rPr>
          <w:noProof w:val="0"/>
        </w:rPr>
      </w:pPr>
      <w:r w:rsidRPr="00501595">
        <w:rPr>
          <w:noProof w:val="0"/>
        </w:rPr>
        <w:t xml:space="preserve">U okviru ove radionice upoznat ćete tri alata: </w:t>
      </w:r>
      <w:r w:rsidRPr="00501595">
        <w:rPr>
          <w:i/>
          <w:noProof w:val="0"/>
        </w:rPr>
        <w:t>Microsoft Word</w:t>
      </w:r>
      <w:r w:rsidRPr="00501595">
        <w:rPr>
          <w:noProof w:val="0"/>
        </w:rPr>
        <w:t xml:space="preserve">, </w:t>
      </w:r>
      <w:proofErr w:type="spellStart"/>
      <w:r w:rsidRPr="00501595">
        <w:rPr>
          <w:i/>
          <w:noProof w:val="0"/>
        </w:rPr>
        <w:t>Zotero</w:t>
      </w:r>
      <w:proofErr w:type="spellEnd"/>
      <w:r w:rsidRPr="00501595">
        <w:rPr>
          <w:noProof w:val="0"/>
        </w:rPr>
        <w:t xml:space="preserve"> i </w:t>
      </w:r>
      <w:proofErr w:type="spellStart"/>
      <w:r w:rsidRPr="00501595">
        <w:rPr>
          <w:i/>
          <w:noProof w:val="0"/>
        </w:rPr>
        <w:t>Mendeley</w:t>
      </w:r>
      <w:proofErr w:type="spellEnd"/>
      <w:r w:rsidRPr="00501595">
        <w:rPr>
          <w:noProof w:val="0"/>
        </w:rPr>
        <w:t>. Steći ćete osnovnu razinu znanja rada u navedenim alatima te ćete se moći samostalno koristiti njima prilikom izrade i organizacije bibliografskih izvora, umetanja referenci u tekst te uređivanja prikaza bibliografskih referenci prema različitim stilovima.</w:t>
      </w:r>
    </w:p>
    <w:p w14:paraId="2959C532" w14:textId="7A5D8741" w:rsidR="005A0DE6" w:rsidRPr="00501595" w:rsidRDefault="0043197E" w:rsidP="005A0DE6">
      <w:pPr>
        <w:pStyle w:val="TSnormal"/>
        <w:rPr>
          <w:b/>
          <w:noProof w:val="0"/>
        </w:rPr>
      </w:pPr>
      <w:r w:rsidRPr="00501595">
        <w:rPr>
          <w:noProof w:val="0"/>
        </w:rPr>
        <w:t xml:space="preserve">Za označavanje važnijih pojmova, naziva naredbi i elemenata sučelja te naziva drugih elemenata koji se nalaze na ekranu, koriste se </w:t>
      </w:r>
      <w:r w:rsidRPr="00501595">
        <w:rPr>
          <w:b/>
          <w:noProof w:val="0"/>
        </w:rPr>
        <w:t>podebljana slova</w:t>
      </w:r>
      <w:r w:rsidRPr="00501595">
        <w:rPr>
          <w:noProof w:val="0"/>
        </w:rPr>
        <w:t xml:space="preserve">. Put do naredbe pisan je </w:t>
      </w:r>
      <w:r w:rsidRPr="00501595">
        <w:rPr>
          <w:i/>
          <w:noProof w:val="0"/>
        </w:rPr>
        <w:t>kurzivom</w:t>
      </w:r>
      <w:r w:rsidRPr="00501595">
        <w:rPr>
          <w:noProof w:val="0"/>
        </w:rPr>
        <w:t xml:space="preserve">, a sama naredba </w:t>
      </w:r>
      <w:r w:rsidRPr="00501595">
        <w:rPr>
          <w:b/>
          <w:noProof w:val="0"/>
        </w:rPr>
        <w:t>podebljano</w:t>
      </w:r>
      <w:r w:rsidRPr="00501595">
        <w:rPr>
          <w:noProof w:val="0"/>
        </w:rPr>
        <w:t xml:space="preserve">, primjerice </w:t>
      </w:r>
      <w:r w:rsidRPr="00501595">
        <w:rPr>
          <w:i/>
          <w:noProof w:val="0"/>
        </w:rPr>
        <w:t>Reference</w:t>
      </w:r>
      <w:r w:rsidRPr="00501595">
        <w:rPr>
          <w:noProof w:val="0"/>
        </w:rPr>
        <w:t xml:space="preserve"> </w:t>
      </w:r>
      <w:r w:rsidRPr="00501595">
        <w:rPr>
          <w:noProof w:val="0"/>
        </w:rPr>
        <w:sym w:font="Wingdings" w:char="F0E0"/>
      </w:r>
      <w:r w:rsidRPr="00501595">
        <w:rPr>
          <w:noProof w:val="0"/>
        </w:rPr>
        <w:t xml:space="preserve"> </w:t>
      </w:r>
      <w:r w:rsidRPr="00501595">
        <w:rPr>
          <w:b/>
          <w:noProof w:val="0"/>
        </w:rPr>
        <w:t>Umetni navod.</w:t>
      </w:r>
      <w:bookmarkStart w:id="5" w:name="_Toc404678164"/>
      <w:bookmarkStart w:id="6" w:name="_Toc404678298"/>
      <w:bookmarkStart w:id="7" w:name="_Toc404688256"/>
    </w:p>
    <w:p w14:paraId="521D16A2" w14:textId="77777777" w:rsidR="00692B00" w:rsidRDefault="00692B00">
      <w:r>
        <w:br w:type="page"/>
      </w:r>
    </w:p>
    <w:p w14:paraId="525A1301" w14:textId="77777777" w:rsidR="00795569" w:rsidRDefault="00795569" w:rsidP="00990BB0">
      <w:pPr>
        <w:rPr>
          <w:rFonts w:ascii="Arial" w:hAnsi="Arial" w:cs="Arial"/>
          <w:b/>
          <w:sz w:val="36"/>
          <w:szCs w:val="36"/>
          <w:lang w:eastAsia="hr-HR"/>
        </w:rPr>
      </w:pPr>
      <w:bookmarkStart w:id="8" w:name="_Toc527029358"/>
      <w:bookmarkStart w:id="9" w:name="_Toc527029359"/>
      <w:bookmarkStart w:id="10" w:name="_Toc527029360"/>
      <w:bookmarkStart w:id="11" w:name="_Toc527029361"/>
      <w:bookmarkStart w:id="12" w:name="_Toc527029362"/>
      <w:bookmarkStart w:id="13" w:name="_Toc404678165"/>
      <w:bookmarkStart w:id="14" w:name="_Toc404678299"/>
      <w:bookmarkStart w:id="15" w:name="_Toc404688257"/>
      <w:bookmarkEnd w:id="5"/>
      <w:bookmarkEnd w:id="6"/>
      <w:bookmarkEnd w:id="7"/>
      <w:bookmarkEnd w:id="8"/>
      <w:bookmarkEnd w:id="9"/>
      <w:bookmarkEnd w:id="10"/>
      <w:bookmarkEnd w:id="11"/>
      <w:bookmarkEnd w:id="12"/>
      <w:r>
        <w:lastRenderedPageBreak/>
        <w:br w:type="page"/>
      </w:r>
    </w:p>
    <w:p w14:paraId="62FCF955" w14:textId="3BBB5C3F" w:rsidR="00584E4B" w:rsidRDefault="00584E4B" w:rsidP="00584E4B">
      <w:pPr>
        <w:pStyle w:val="TSnaslov1"/>
      </w:pPr>
      <w:bookmarkStart w:id="16" w:name="_Toc23324536"/>
      <w:r w:rsidRPr="00584E4B">
        <w:lastRenderedPageBreak/>
        <w:t>Zašto je potrebno upućivati na izvore u akademskim radovima?</w:t>
      </w:r>
      <w:bookmarkEnd w:id="16"/>
    </w:p>
    <w:p w14:paraId="571D7CB2" w14:textId="587517B7" w:rsidR="008D5578" w:rsidRDefault="008D5578" w:rsidP="00285FB7">
      <w:pPr>
        <w:pStyle w:val="TSnormal"/>
        <w:rPr>
          <w:noProof w:val="0"/>
        </w:rPr>
      </w:pPr>
      <w:r>
        <w:rPr>
          <w:lang w:val="en-US" w:eastAsia="en-US"/>
        </w:rPr>
        <mc:AlternateContent>
          <mc:Choice Requires="wps">
            <w:drawing>
              <wp:inline distT="0" distB="0" distL="0" distR="0" wp14:anchorId="1F1BAD9C" wp14:editId="4DA762A6">
                <wp:extent cx="4499610" cy="1202690"/>
                <wp:effectExtent l="0" t="0" r="0" b="0"/>
                <wp:docPr id="68"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9610" cy="1202690"/>
                        </a:xfrm>
                        <a:prstGeom prst="rect">
                          <a:avLst/>
                        </a:prstGeom>
                        <a:solidFill>
                          <a:srgbClr val="DBE5F1"/>
                        </a:solidFill>
                        <a:ln w="9525">
                          <a:noFill/>
                          <a:miter lim="800000"/>
                          <a:headEnd/>
                          <a:tailEnd/>
                        </a:ln>
                      </wps:spPr>
                      <wps:txbx>
                        <w:txbxContent>
                          <w:p w14:paraId="6E87BAFD" w14:textId="77777777" w:rsidR="00387E8E" w:rsidRPr="00284D06" w:rsidRDefault="00387E8E" w:rsidP="008D5578">
                            <w:pPr>
                              <w:pStyle w:val="TSishodi"/>
                              <w:numPr>
                                <w:ilvl w:val="0"/>
                                <w:numId w:val="0"/>
                              </w:numPr>
                              <w:shd w:val="clear" w:color="auto" w:fill="auto"/>
                            </w:pPr>
                            <w:r w:rsidRPr="00284D06">
                              <w:t>Po završetku ovog poglavlja polaznik će moći:</w:t>
                            </w:r>
                          </w:p>
                          <w:p w14:paraId="681D809B" w14:textId="48C8DA44" w:rsidR="00387E8E" w:rsidRDefault="00387E8E" w:rsidP="008D5578">
                            <w:pPr>
                              <w:pStyle w:val="TSishodi"/>
                              <w:shd w:val="clear" w:color="auto" w:fill="auto"/>
                              <w:spacing w:before="60" w:after="60"/>
                            </w:pPr>
                            <w:r>
                              <w:t>razlikovati pojmove citiranje i parafraziranje</w:t>
                            </w:r>
                          </w:p>
                          <w:p w14:paraId="5CC319F4" w14:textId="3B6C43A7" w:rsidR="00387E8E" w:rsidRPr="00284D06" w:rsidRDefault="00387E8E" w:rsidP="000D6144">
                            <w:pPr>
                              <w:pStyle w:val="TSishodi"/>
                              <w:shd w:val="clear" w:color="auto" w:fill="auto"/>
                              <w:spacing w:before="60" w:after="60"/>
                            </w:pPr>
                            <w:r>
                              <w:t>imenovati nekoliko najčešće korištenih stilova upućivanja na izvor.</w:t>
                            </w:r>
                          </w:p>
                        </w:txbxContent>
                      </wps:txbx>
                      <wps:bodyPr rot="0" vert="horz" wrap="square" lIns="91440" tIns="45720" rIns="91440" bIns="45720" anchor="t" anchorCtr="0">
                        <a:spAutoFit/>
                      </wps:bodyPr>
                    </wps:wsp>
                  </a:graphicData>
                </a:graphic>
              </wp:inline>
            </w:drawing>
          </mc:Choice>
          <mc:Fallback>
            <w:pict>
              <v:shape w14:anchorId="1F1BAD9C" id="Tekstni okvir 2" o:spid="_x0000_s1028" type="#_x0000_t202" style="width:354.3pt;height:9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" fillcolor="#dbe5f1" stroked="f">
                <v:textbox style="mso-fit-shape-to-text:t">
                  <w:txbxContent>
                    <w:p w14:paraId="6E87BAFD" w14:textId="77777777" w:rsidR="00387E8E" w:rsidRPr="00284D06" w:rsidRDefault="00387E8E" w:rsidP="008D5578">
                      <w:pPr>
                        <w:pStyle w:val="TSishodi"/>
                        <w:numPr>
                          <w:ilvl w:val="0"/>
                          <w:numId w:val="0"/>
                        </w:numPr>
                        <w:shd w:val="clear" w:color="auto" w:fill="auto"/>
                      </w:pPr>
                      <w:r w:rsidRPr="00284D06">
                        <w:t>Po završetku ovog poglavlja polaznik će moći:</w:t>
                      </w:r>
                    </w:p>
                    <w:p w14:paraId="681D809B" w14:textId="48C8DA44" w:rsidR="00387E8E" w:rsidRDefault="00387E8E" w:rsidP="008D5578">
                      <w:pPr>
                        <w:pStyle w:val="TSishodi"/>
                        <w:shd w:val="clear" w:color="auto" w:fill="auto"/>
                        <w:spacing w:before="60" w:after="60"/>
                      </w:pPr>
                      <w:r>
                        <w:t>razlikovati pojmove citiranje i parafraziranje</w:t>
                      </w:r>
                    </w:p>
                    <w:p w14:paraId="5CC319F4" w14:textId="3B6C43A7" w:rsidR="00387E8E" w:rsidRPr="00284D06" w:rsidRDefault="00387E8E" w:rsidP="000D6144">
                      <w:pPr>
                        <w:pStyle w:val="TSishodi"/>
                        <w:shd w:val="clear" w:color="auto" w:fill="auto"/>
                        <w:spacing w:before="60" w:after="60"/>
                      </w:pPr>
                      <w:r>
                        <w:t>imenovati nekoliko najčešće korištenih stilova upućivanja na izvor.</w:t>
                      </w:r>
                    </w:p>
                  </w:txbxContent>
                </v:textbox>
                <w10:anchorlock/>
              </v:shape>
            </w:pict>
          </mc:Fallback>
        </mc:AlternateContent>
      </w:r>
    </w:p>
    <w:p w14:paraId="034FF23A" w14:textId="3CAAA6B5" w:rsidR="00285FB7" w:rsidRPr="00501595" w:rsidRDefault="00285FB7" w:rsidP="00285FB7">
      <w:pPr>
        <w:pStyle w:val="TSnormal"/>
        <w:rPr>
          <w:noProof w:val="0"/>
        </w:rPr>
      </w:pPr>
      <w:r w:rsidRPr="00501595">
        <w:rPr>
          <w:noProof w:val="0"/>
        </w:rPr>
        <w:t xml:space="preserve">Prilikom pisanja seminarskih radova, završnih, diplomskih radova, znanstvenih ili stručnih članaka susrećemo se s pojmovima citiranje, </w:t>
      </w:r>
      <w:r w:rsidR="00F147E9">
        <w:rPr>
          <w:noProof w:val="0"/>
        </w:rPr>
        <w:t>parafraziranje</w:t>
      </w:r>
      <w:r w:rsidR="00E84C84" w:rsidRPr="00501595">
        <w:rPr>
          <w:noProof w:val="0"/>
        </w:rPr>
        <w:t xml:space="preserve"> </w:t>
      </w:r>
      <w:r w:rsidRPr="00501595">
        <w:rPr>
          <w:noProof w:val="0"/>
        </w:rPr>
        <w:t xml:space="preserve">i bibliografija. Vrlo </w:t>
      </w:r>
      <w:r w:rsidR="008E3310" w:rsidRPr="00501595">
        <w:rPr>
          <w:noProof w:val="0"/>
        </w:rPr>
        <w:t xml:space="preserve">je </w:t>
      </w:r>
      <w:r w:rsidRPr="00501595">
        <w:rPr>
          <w:noProof w:val="0"/>
        </w:rPr>
        <w:t xml:space="preserve">važno poznavati ispravan način citiranja, </w:t>
      </w:r>
      <w:r w:rsidR="00F147E9">
        <w:rPr>
          <w:noProof w:val="0"/>
        </w:rPr>
        <w:t>parafraziranja</w:t>
      </w:r>
      <w:r w:rsidR="00E84C84" w:rsidRPr="00501595">
        <w:rPr>
          <w:noProof w:val="0"/>
        </w:rPr>
        <w:t xml:space="preserve"> </w:t>
      </w:r>
      <w:r w:rsidRPr="00501595">
        <w:rPr>
          <w:noProof w:val="0"/>
        </w:rPr>
        <w:t xml:space="preserve">te izrade bibliografije kako bismo mogli vjerodostojno prenositi mišljenja i stavove drugih autora. </w:t>
      </w:r>
    </w:p>
    <w:p w14:paraId="2D0C5837" w14:textId="4C5C7D1F" w:rsidR="00285FB7" w:rsidRPr="00501595" w:rsidRDefault="00285FB7" w:rsidP="00285FB7">
      <w:pPr>
        <w:pStyle w:val="TSnormal"/>
        <w:rPr>
          <w:noProof w:val="0"/>
        </w:rPr>
      </w:pPr>
      <w:r w:rsidRPr="00501595">
        <w:rPr>
          <w:b/>
          <w:noProof w:val="0"/>
        </w:rPr>
        <w:t>Citiranje</w:t>
      </w:r>
      <w:r w:rsidRPr="00501595">
        <w:rPr>
          <w:noProof w:val="0"/>
        </w:rPr>
        <w:t xml:space="preserve"> predstavlja izravno navođenje „stranog“ izvora u našem trenut</w:t>
      </w:r>
      <w:r w:rsidR="008E3310" w:rsidRPr="00501595">
        <w:rPr>
          <w:noProof w:val="0"/>
        </w:rPr>
        <w:t>ač</w:t>
      </w:r>
      <w:r w:rsidRPr="00501595">
        <w:rPr>
          <w:noProof w:val="0"/>
        </w:rPr>
        <w:t>nom matičnom tekstu</w:t>
      </w:r>
      <w:r w:rsidR="008E3310" w:rsidRPr="00501595">
        <w:rPr>
          <w:noProof w:val="0"/>
        </w:rPr>
        <w:t>,</w:t>
      </w:r>
      <w:r w:rsidRPr="00501595">
        <w:rPr>
          <w:noProof w:val="0"/>
        </w:rPr>
        <w:t xml:space="preserve"> tj. umetanje drugog</w:t>
      </w:r>
      <w:r w:rsidR="008E3310" w:rsidRPr="00501595">
        <w:rPr>
          <w:noProof w:val="0"/>
        </w:rPr>
        <w:t>a</w:t>
      </w:r>
      <w:r w:rsidRPr="00501595">
        <w:rPr>
          <w:noProof w:val="0"/>
        </w:rPr>
        <w:t xml:space="preserve"> vanjskog teksta od riječi do riječi (ili </w:t>
      </w:r>
      <w:proofErr w:type="spellStart"/>
      <w:r w:rsidRPr="00501595">
        <w:rPr>
          <w:noProof w:val="0"/>
        </w:rPr>
        <w:t>netekstualnog</w:t>
      </w:r>
      <w:r w:rsidR="008E3310" w:rsidRPr="00501595">
        <w:rPr>
          <w:noProof w:val="0"/>
        </w:rPr>
        <w:t>a</w:t>
      </w:r>
      <w:proofErr w:type="spellEnd"/>
      <w:r w:rsidRPr="00501595">
        <w:rPr>
          <w:noProof w:val="0"/>
        </w:rPr>
        <w:t xml:space="preserve"> sadržaja poput slika, grafika, tablica, formula itd.) u naš matični tekst. Tekst (ili drugi </w:t>
      </w:r>
      <w:proofErr w:type="spellStart"/>
      <w:r w:rsidRPr="00501595">
        <w:rPr>
          <w:noProof w:val="0"/>
        </w:rPr>
        <w:t>netekstualni</w:t>
      </w:r>
      <w:proofErr w:type="spellEnd"/>
      <w:r w:rsidRPr="00501595">
        <w:rPr>
          <w:noProof w:val="0"/>
        </w:rPr>
        <w:t xml:space="preserve"> sadržaj) koji se umeće naziva se </w:t>
      </w:r>
      <w:r w:rsidRPr="00501595">
        <w:rPr>
          <w:b/>
          <w:noProof w:val="0"/>
        </w:rPr>
        <w:t>navod</w:t>
      </w:r>
      <w:r w:rsidRPr="00501595">
        <w:rPr>
          <w:noProof w:val="0"/>
        </w:rPr>
        <w:t xml:space="preserve"> ili </w:t>
      </w:r>
      <w:r w:rsidRPr="00501595">
        <w:rPr>
          <w:b/>
          <w:noProof w:val="0"/>
        </w:rPr>
        <w:t>citat</w:t>
      </w:r>
      <w:r w:rsidRPr="00501595">
        <w:rPr>
          <w:noProof w:val="0"/>
        </w:rPr>
        <w:t xml:space="preserve">. Umetnuti tekst treba </w:t>
      </w:r>
      <w:r w:rsidR="008E3310" w:rsidRPr="00501595">
        <w:rPr>
          <w:noProof w:val="0"/>
        </w:rPr>
        <w:t xml:space="preserve">se </w:t>
      </w:r>
      <w:r w:rsidRPr="00501595">
        <w:rPr>
          <w:noProof w:val="0"/>
        </w:rPr>
        <w:t>istaknuti stavljanjem pod navodnike ili izdvajanjem u zaseban te malo uvučen odlomak (1 do 2 cm od ostatka teksta). Obično se prvi način koristi ako se citira jedna do dvije rečenice</w:t>
      </w:r>
      <w:r w:rsidR="003E0A6C" w:rsidRPr="00501595">
        <w:rPr>
          <w:noProof w:val="0"/>
        </w:rPr>
        <w:t>, a</w:t>
      </w:r>
      <w:r w:rsidRPr="00501595">
        <w:rPr>
          <w:noProof w:val="0"/>
        </w:rPr>
        <w:t xml:space="preserve"> u slučaju da se citira veći dio teksta (više od dvije rečenice) preporuča se upotreba drugog</w:t>
      </w:r>
      <w:r w:rsidR="008E3310" w:rsidRPr="00501595">
        <w:rPr>
          <w:noProof w:val="0"/>
        </w:rPr>
        <w:t>a</w:t>
      </w:r>
      <w:r w:rsidRPr="00501595">
        <w:rPr>
          <w:noProof w:val="0"/>
        </w:rPr>
        <w:t xml:space="preserve"> spomenutog načina citiranja.</w:t>
      </w:r>
      <w:r w:rsidR="00D10728" w:rsidRPr="00501595">
        <w:rPr>
          <w:noProof w:val="0"/>
        </w:rPr>
        <w:t xml:space="preserve"> Uz citirani tekst potrebno je navesti referencu na izvor.</w:t>
      </w:r>
    </w:p>
    <w:p w14:paraId="4DA0F1DA" w14:textId="54FB76AC" w:rsidR="00285FB7" w:rsidRPr="00501595" w:rsidRDefault="00285FB7" w:rsidP="00285FB7">
      <w:pPr>
        <w:pStyle w:val="TSnormal"/>
        <w:rPr>
          <w:noProof w:val="0"/>
        </w:rPr>
      </w:pPr>
      <w:r w:rsidRPr="00501595">
        <w:rPr>
          <w:b/>
          <w:noProof w:val="0"/>
        </w:rPr>
        <w:t>Parafraziranje</w:t>
      </w:r>
      <w:r w:rsidRPr="00501595">
        <w:rPr>
          <w:noProof w:val="0"/>
        </w:rPr>
        <w:t xml:space="preserve"> predstavlja neizravno navođenje ili prepričavanje „stranog“ izvora s ciljem da se prenese smisao i poruka tuđeg</w:t>
      </w:r>
      <w:r w:rsidR="008E3310" w:rsidRPr="00501595">
        <w:rPr>
          <w:noProof w:val="0"/>
        </w:rPr>
        <w:t>a</w:t>
      </w:r>
      <w:r w:rsidRPr="00501595">
        <w:rPr>
          <w:noProof w:val="0"/>
        </w:rPr>
        <w:t xml:space="preserve"> teksta. Tekst nekog izvora može </w:t>
      </w:r>
      <w:r w:rsidR="008E3310" w:rsidRPr="00501595">
        <w:rPr>
          <w:noProof w:val="0"/>
        </w:rPr>
        <w:t xml:space="preserve">se </w:t>
      </w:r>
      <w:r w:rsidRPr="00501595">
        <w:rPr>
          <w:noProof w:val="0"/>
        </w:rPr>
        <w:t>parafrazirati kako bi se ukratko prikazalo, pojasnilo ili kritiziralo stajalište tog izvora. Parafrazirani tekst treba biti dovoljno različit od izvornog teksta i ne smije predstavljati prikriveno citiranje</w:t>
      </w:r>
      <w:r w:rsidR="008E3310" w:rsidRPr="00501595">
        <w:rPr>
          <w:noProof w:val="0"/>
        </w:rPr>
        <w:t>,</w:t>
      </w:r>
      <w:r w:rsidRPr="00501595">
        <w:rPr>
          <w:noProof w:val="0"/>
        </w:rPr>
        <w:t xml:space="preserve"> tj. izravno navođenje tuđeg</w:t>
      </w:r>
      <w:r w:rsidR="008E3310" w:rsidRPr="00501595">
        <w:rPr>
          <w:noProof w:val="0"/>
        </w:rPr>
        <w:t>a</w:t>
      </w:r>
      <w:r w:rsidRPr="00501595">
        <w:rPr>
          <w:noProof w:val="0"/>
        </w:rPr>
        <w:t xml:space="preserve"> teksta bez navodnika. Uz parafrazirani tekst potrebno je također navesti referencu na izvor. </w:t>
      </w:r>
    </w:p>
    <w:p w14:paraId="6DCF9230" w14:textId="4F9279E5" w:rsidR="007855F8" w:rsidRPr="00501595" w:rsidRDefault="00285FB7" w:rsidP="00CC27B3">
      <w:pPr>
        <w:pStyle w:val="TSnormal"/>
        <w:rPr>
          <w:noProof w:val="0"/>
        </w:rPr>
      </w:pPr>
      <w:r w:rsidRPr="00501595">
        <w:rPr>
          <w:noProof w:val="0"/>
        </w:rPr>
        <w:t>Čitajući tekst mora uvijek biti jasno što su stavovi i misli autora teksta, a što su mišljenja i stavovi drugih autora. Stoga se prilikom pisanja teksta postavlja uputa na odgovarajući bibliografski izvor (</w:t>
      </w:r>
      <w:r w:rsidRPr="00501595">
        <w:rPr>
          <w:b/>
          <w:noProof w:val="0"/>
        </w:rPr>
        <w:t>referenca</w:t>
      </w:r>
      <w:r w:rsidRPr="00501595">
        <w:rPr>
          <w:noProof w:val="0"/>
        </w:rPr>
        <w:t xml:space="preserve">) u kojoj se može pronaći taj navod ili misaona ideja. Reference su korisne u slučaju </w:t>
      </w:r>
      <w:r w:rsidR="008E3310" w:rsidRPr="00501595">
        <w:rPr>
          <w:noProof w:val="0"/>
        </w:rPr>
        <w:t>da</w:t>
      </w:r>
      <w:r w:rsidRPr="00501595">
        <w:rPr>
          <w:noProof w:val="0"/>
        </w:rPr>
        <w:t xml:space="preserve"> čitatelj želi provjeriti navedenu informaciju ili jednostavno proširiti svoje (pred)znanje o navedenoj tematici iz </w:t>
      </w:r>
      <w:r w:rsidR="00E84C84">
        <w:rPr>
          <w:noProof w:val="0"/>
        </w:rPr>
        <w:t>referiranog</w:t>
      </w:r>
      <w:r w:rsidR="00E84C84" w:rsidRPr="00501595">
        <w:rPr>
          <w:noProof w:val="0"/>
        </w:rPr>
        <w:t xml:space="preserve"> </w:t>
      </w:r>
      <w:r w:rsidRPr="00501595">
        <w:rPr>
          <w:noProof w:val="0"/>
        </w:rPr>
        <w:t xml:space="preserve">izvora. Ovisno o kontekstu citiranog ili parafraziranog teksta na odgovarajućem mjestu navodi </w:t>
      </w:r>
      <w:r w:rsidR="008E3310" w:rsidRPr="00501595">
        <w:rPr>
          <w:noProof w:val="0"/>
        </w:rPr>
        <w:t xml:space="preserve">se </w:t>
      </w:r>
      <w:r w:rsidRPr="00501595">
        <w:rPr>
          <w:noProof w:val="0"/>
        </w:rPr>
        <w:t xml:space="preserve">referenca. Tako se referenca može nalaziti na početku, u sredini ili na kraju teksta. </w:t>
      </w:r>
      <w:r w:rsidR="004B6883" w:rsidRPr="00501595">
        <w:rPr>
          <w:noProof w:val="0"/>
        </w:rPr>
        <w:t xml:space="preserve">Preporuča se </w:t>
      </w:r>
      <w:r w:rsidR="00CC27B3" w:rsidRPr="00501595">
        <w:rPr>
          <w:noProof w:val="0"/>
        </w:rPr>
        <w:t xml:space="preserve">da </w:t>
      </w:r>
      <w:r w:rsidR="004B6883" w:rsidRPr="00501595">
        <w:rPr>
          <w:noProof w:val="0"/>
        </w:rPr>
        <w:t xml:space="preserve">u tekstu </w:t>
      </w:r>
      <w:r w:rsidR="00CC27B3" w:rsidRPr="00501595">
        <w:rPr>
          <w:noProof w:val="0"/>
        </w:rPr>
        <w:t xml:space="preserve">koji prethodi citatu ili parafraziranom tekstu bude jasno da se radi o preuzimanju tuđih misli. </w:t>
      </w:r>
    </w:p>
    <w:p w14:paraId="4B56C76F" w14:textId="77777777" w:rsidR="00A922F0" w:rsidRDefault="00A922F0" w:rsidP="00CC27B3">
      <w:pPr>
        <w:pStyle w:val="TSnormal"/>
        <w:rPr>
          <w:noProof w:val="0"/>
        </w:rPr>
      </w:pPr>
    </w:p>
    <w:p w14:paraId="77E8C4F6" w14:textId="35CE6DCB" w:rsidR="007855F8" w:rsidRPr="00501595" w:rsidRDefault="007855F8" w:rsidP="00CC27B3">
      <w:pPr>
        <w:pStyle w:val="TSnormal"/>
        <w:rPr>
          <w:noProof w:val="0"/>
        </w:rPr>
      </w:pPr>
      <w:r w:rsidRPr="00501595">
        <w:rPr>
          <w:noProof w:val="0"/>
        </w:rPr>
        <w:t>Primjer:</w:t>
      </w:r>
    </w:p>
    <w:p w14:paraId="326B07B2" w14:textId="3AAC783E" w:rsidR="00285FB7" w:rsidRPr="00501595" w:rsidRDefault="00F53749" w:rsidP="00A922F0">
      <w:pPr>
        <w:spacing w:after="240"/>
        <w:rPr>
          <w:rFonts w:ascii="Courier New" w:hAnsi="Courier New" w:cs="Courier New"/>
          <w:color w:val="ED7D31" w:themeColor="accent2"/>
          <w:shd w:val="clear" w:color="auto" w:fill="FFFFFF"/>
        </w:rPr>
      </w:pPr>
      <w:r w:rsidRPr="00501595">
        <w:rPr>
          <w:rFonts w:ascii="Courier New" w:hAnsi="Courier New" w:cs="Courier New"/>
          <w:color w:val="ED7D31" w:themeColor="accent2"/>
          <w:shd w:val="clear" w:color="auto" w:fill="FFFFFF"/>
        </w:rPr>
        <w:t>Prema autoru Bates</w:t>
      </w:r>
      <w:r w:rsidR="00C13B8F">
        <w:rPr>
          <w:rFonts w:ascii="Courier New" w:hAnsi="Courier New" w:cs="Courier New"/>
          <w:color w:val="ED7D31" w:themeColor="accent2"/>
          <w:shd w:val="clear" w:color="auto" w:fill="FFFFFF"/>
        </w:rPr>
        <w:t>,</w:t>
      </w:r>
      <w:r w:rsidRPr="00501595">
        <w:rPr>
          <w:rFonts w:ascii="Courier New" w:hAnsi="Courier New" w:cs="Courier New"/>
          <w:color w:val="ED7D31" w:themeColor="accent2"/>
          <w:shd w:val="clear" w:color="auto" w:fill="FFFFFF"/>
        </w:rPr>
        <w:t xml:space="preserve"> e</w:t>
      </w:r>
      <w:r w:rsidRPr="00501595">
        <w:rPr>
          <w:rFonts w:ascii="Courier New" w:hAnsi="Courier New" w:cs="Courier New"/>
          <w:color w:val="ED7D31" w:themeColor="accent2"/>
          <w:shd w:val="clear" w:color="auto" w:fill="FFFFFF"/>
        </w:rPr>
        <w:noBreakHyphen/>
        <w:t xml:space="preserve">učenje predstavlja svako učenje koje se izvodi uz </w:t>
      </w:r>
      <w:r w:rsidR="007855F8" w:rsidRPr="00501595">
        <w:rPr>
          <w:rFonts w:ascii="Courier New" w:hAnsi="Courier New" w:cs="Courier New"/>
          <w:color w:val="ED7D31" w:themeColor="accent2"/>
          <w:shd w:val="clear" w:color="auto" w:fill="FFFFFF"/>
        </w:rPr>
        <w:t>pomoć tehnologije (Bates, 2008)</w:t>
      </w:r>
      <w:r w:rsidR="004B6883" w:rsidRPr="00501595">
        <w:rPr>
          <w:rFonts w:ascii="Courier New" w:hAnsi="Courier New" w:cs="Courier New"/>
          <w:color w:val="ED7D31" w:themeColor="accent2"/>
          <w:shd w:val="clear" w:color="auto" w:fill="FFFFFF"/>
        </w:rPr>
        <w:t>.</w:t>
      </w:r>
    </w:p>
    <w:p w14:paraId="4F1306CA" w14:textId="583ECEDF" w:rsidR="00285FB7" w:rsidRPr="00501595" w:rsidRDefault="00285FB7" w:rsidP="00285FB7">
      <w:pPr>
        <w:pStyle w:val="TSnormal"/>
        <w:rPr>
          <w:noProof w:val="0"/>
        </w:rPr>
      </w:pPr>
      <w:r w:rsidRPr="00501595">
        <w:rPr>
          <w:noProof w:val="0"/>
        </w:rPr>
        <w:lastRenderedPageBreak/>
        <w:t xml:space="preserve">Citiranje </w:t>
      </w:r>
      <w:r w:rsidR="00F53749" w:rsidRPr="00501595">
        <w:rPr>
          <w:noProof w:val="0"/>
        </w:rPr>
        <w:t xml:space="preserve">i parafraziranje </w:t>
      </w:r>
      <w:r w:rsidRPr="00501595">
        <w:rPr>
          <w:noProof w:val="0"/>
        </w:rPr>
        <w:t>koris</w:t>
      </w:r>
      <w:r w:rsidR="00F53749" w:rsidRPr="00501595">
        <w:rPr>
          <w:noProof w:val="0"/>
        </w:rPr>
        <w:t>te</w:t>
      </w:r>
      <w:r w:rsidRPr="00501595">
        <w:rPr>
          <w:noProof w:val="0"/>
        </w:rPr>
        <w:t xml:space="preserve"> </w:t>
      </w:r>
      <w:r w:rsidR="006B1327" w:rsidRPr="00501595">
        <w:rPr>
          <w:noProof w:val="0"/>
        </w:rPr>
        <w:t xml:space="preserve">se </w:t>
      </w:r>
      <w:r w:rsidRPr="00501595">
        <w:rPr>
          <w:noProof w:val="0"/>
        </w:rPr>
        <w:t>prvenstveno kako bismo se mogli nadovezati na nečije misli, rezultate istraživanja (bilo da se slažemo ili razilazimo u stajalištima) ili kako bismo potkrijepili naše misli sa sličnim stavovima ili rezultatima drugih autora. Ako se iznose misli drugih, a da t</w:t>
      </w:r>
      <w:r w:rsidR="00B77E21">
        <w:rPr>
          <w:noProof w:val="0"/>
        </w:rPr>
        <w:t>o nije jasno obilježeno</w:t>
      </w:r>
      <w:r w:rsidRPr="00501595">
        <w:rPr>
          <w:noProof w:val="0"/>
        </w:rPr>
        <w:t>, postoji povreda autorskog</w:t>
      </w:r>
      <w:r w:rsidR="006B1327" w:rsidRPr="00501595">
        <w:rPr>
          <w:noProof w:val="0"/>
        </w:rPr>
        <w:t>a</w:t>
      </w:r>
      <w:r w:rsidRPr="00501595">
        <w:rPr>
          <w:noProof w:val="0"/>
        </w:rPr>
        <w:t xml:space="preserve"> rada i shodno tome mogu proizaći ozbiljne optužbe za prisvajanje tuđega autorskog rada</w:t>
      </w:r>
      <w:r w:rsidR="006B1327" w:rsidRPr="00501595">
        <w:rPr>
          <w:noProof w:val="0"/>
        </w:rPr>
        <w:t>,</w:t>
      </w:r>
      <w:r w:rsidRPr="00501595">
        <w:rPr>
          <w:noProof w:val="0"/>
        </w:rPr>
        <w:t xml:space="preserve"> tj. plagiranje. Ideja i smisao </w:t>
      </w:r>
      <w:r w:rsidR="00B77E21">
        <w:rPr>
          <w:noProof w:val="0"/>
        </w:rPr>
        <w:t>upućivanja na izvor</w:t>
      </w:r>
      <w:r w:rsidR="00E84C84" w:rsidRPr="00501595">
        <w:rPr>
          <w:noProof w:val="0"/>
        </w:rPr>
        <w:t xml:space="preserve"> </w:t>
      </w:r>
      <w:r w:rsidR="00B77E21">
        <w:rPr>
          <w:noProof w:val="0"/>
        </w:rPr>
        <w:t>je u</w:t>
      </w:r>
      <w:r w:rsidR="006B1327" w:rsidRPr="00501595">
        <w:rPr>
          <w:noProof w:val="0"/>
        </w:rPr>
        <w:t xml:space="preserve"> tome </w:t>
      </w:r>
      <w:r w:rsidR="006B1327" w:rsidRPr="00F17521">
        <w:rPr>
          <w:noProof w:val="0"/>
        </w:rPr>
        <w:t>da</w:t>
      </w:r>
      <w:r w:rsidR="006B1327" w:rsidRPr="00501595">
        <w:rPr>
          <w:noProof w:val="0"/>
        </w:rPr>
        <w:t xml:space="preserve"> autor</w:t>
      </w:r>
      <w:r w:rsidRPr="00501595">
        <w:rPr>
          <w:noProof w:val="0"/>
        </w:rPr>
        <w:t xml:space="preserve"> potkrijepi svoj rad vjerodostojnim izvorima i na taj način poveća kvalitetu vlastitog</w:t>
      </w:r>
      <w:r w:rsidR="006B1327" w:rsidRPr="00501595">
        <w:rPr>
          <w:noProof w:val="0"/>
        </w:rPr>
        <w:t>a</w:t>
      </w:r>
      <w:r w:rsidRPr="00501595">
        <w:rPr>
          <w:noProof w:val="0"/>
        </w:rPr>
        <w:t xml:space="preserve"> rada. </w:t>
      </w:r>
    </w:p>
    <w:p w14:paraId="27F84608" w14:textId="4D41805A" w:rsidR="00285FB7" w:rsidRPr="00501595" w:rsidRDefault="00285FB7" w:rsidP="00DD7F2C">
      <w:pPr>
        <w:pStyle w:val="TSnormal"/>
        <w:rPr>
          <w:noProof w:val="0"/>
        </w:rPr>
      </w:pPr>
      <w:r w:rsidRPr="00501595">
        <w:rPr>
          <w:noProof w:val="0"/>
        </w:rPr>
        <w:t xml:space="preserve">Na kraju pisanja teksta potrebno je izraditi </w:t>
      </w:r>
      <w:r w:rsidRPr="00501595">
        <w:rPr>
          <w:b/>
          <w:noProof w:val="0"/>
        </w:rPr>
        <w:t>popis korištene literature</w:t>
      </w:r>
      <w:r w:rsidRPr="00501595">
        <w:rPr>
          <w:noProof w:val="0"/>
        </w:rPr>
        <w:t xml:space="preserve"> (</w:t>
      </w:r>
      <w:r w:rsidRPr="00501595">
        <w:rPr>
          <w:b/>
          <w:noProof w:val="0"/>
        </w:rPr>
        <w:t>bibliografija</w:t>
      </w:r>
      <w:r w:rsidRPr="00501595">
        <w:rPr>
          <w:noProof w:val="0"/>
        </w:rPr>
        <w:t xml:space="preserve">). </w:t>
      </w:r>
      <w:r w:rsidR="00DD7F2C" w:rsidRPr="00501595">
        <w:rPr>
          <w:noProof w:val="0"/>
        </w:rPr>
        <w:t>Sve reference koje su navedene u tekstu moraju biti navedene u bibliografiji na kraju, jer referenca predstavlja skraćeni zapis izvora, dok bibliografski zapis u potpunosti identificira korišteno djelo.</w:t>
      </w:r>
      <w:r w:rsidRPr="00501595">
        <w:rPr>
          <w:noProof w:val="0"/>
        </w:rPr>
        <w:t xml:space="preserve"> U popisu literature ne bi trebao biti naveden ni jedan izvor koji nije korišten</w:t>
      </w:r>
      <w:r w:rsidR="00DD7F2C" w:rsidRPr="00501595">
        <w:rPr>
          <w:noProof w:val="0"/>
        </w:rPr>
        <w:t xml:space="preserve"> </w:t>
      </w:r>
      <w:r w:rsidR="006B1327" w:rsidRPr="00501595">
        <w:rPr>
          <w:noProof w:val="0"/>
        </w:rPr>
        <w:t>u</w:t>
      </w:r>
      <w:r w:rsidR="00DD7F2C" w:rsidRPr="00501595">
        <w:rPr>
          <w:noProof w:val="0"/>
        </w:rPr>
        <w:t xml:space="preserve"> tekst</w:t>
      </w:r>
      <w:r w:rsidR="006B1327" w:rsidRPr="00501595">
        <w:rPr>
          <w:noProof w:val="0"/>
        </w:rPr>
        <w:t>u</w:t>
      </w:r>
      <w:r w:rsidRPr="00501595">
        <w:rPr>
          <w:noProof w:val="0"/>
        </w:rPr>
        <w:t xml:space="preserve">. </w:t>
      </w:r>
    </w:p>
    <w:p w14:paraId="68EB8E1F" w14:textId="344F8F3D" w:rsidR="00285FB7" w:rsidRPr="00501595" w:rsidRDefault="00285FB7" w:rsidP="00285FB7">
      <w:pPr>
        <w:pStyle w:val="TSnormal"/>
        <w:rPr>
          <w:noProof w:val="0"/>
        </w:rPr>
      </w:pPr>
      <w:bookmarkStart w:id="17" w:name="_Toc404678166"/>
      <w:bookmarkStart w:id="18" w:name="_Toc404678300"/>
      <w:bookmarkStart w:id="19" w:name="_Toc404688258"/>
      <w:bookmarkEnd w:id="13"/>
      <w:bookmarkEnd w:id="14"/>
      <w:bookmarkEnd w:id="15"/>
      <w:r w:rsidRPr="00501595">
        <w:rPr>
          <w:noProof w:val="0"/>
        </w:rPr>
        <w:t xml:space="preserve">Postoji </w:t>
      </w:r>
      <w:r w:rsidR="005969D8" w:rsidRPr="00501595">
        <w:rPr>
          <w:noProof w:val="0"/>
        </w:rPr>
        <w:t>veliki broj različitih bibliografskih stilova</w:t>
      </w:r>
      <w:r w:rsidRPr="00501595">
        <w:rPr>
          <w:noProof w:val="0"/>
        </w:rPr>
        <w:t xml:space="preserve">. </w:t>
      </w:r>
      <w:r w:rsidR="00AD7F45" w:rsidRPr="00501595">
        <w:rPr>
          <w:noProof w:val="0"/>
        </w:rPr>
        <w:t xml:space="preserve">Svi stilovi imaju svoje posebnosti oko načina i redoslijeda obuhvaćanja sljedećih podataka: ime i prezime autora, naziv publikacije, godina izdanja/datum objave, naziv izvornika/časopisa, broj stranica, URL adresa, itd. Autor može biti i korporacija, </w:t>
      </w:r>
      <w:r w:rsidR="00AD7F45">
        <w:rPr>
          <w:noProof w:val="0"/>
        </w:rPr>
        <w:t>organizacija</w:t>
      </w:r>
      <w:r w:rsidR="00AD7F45" w:rsidRPr="00501595">
        <w:rPr>
          <w:noProof w:val="0"/>
        </w:rPr>
        <w:t xml:space="preserve"> ili skupina</w:t>
      </w:r>
      <w:r w:rsidR="009D6A5C">
        <w:rPr>
          <w:noProof w:val="0"/>
        </w:rPr>
        <w:t xml:space="preserve"> </w:t>
      </w:r>
      <w:r w:rsidR="00AD7F45" w:rsidRPr="00501595">
        <w:rPr>
          <w:noProof w:val="0"/>
        </w:rPr>
        <w:t>. Ako autor (bilo da je riječ o pojedincu ili korporativnom autoru) nije poznat, publikacija se smatra anonimnom. U tom slučaju sljedeći element po kojemu se publikacija identificira jest naziv publikacije.</w:t>
      </w:r>
      <w:r w:rsidR="00AD7F45">
        <w:rPr>
          <w:noProof w:val="0"/>
        </w:rPr>
        <w:t xml:space="preserve"> Također, s</w:t>
      </w:r>
      <w:r w:rsidRPr="00501595">
        <w:rPr>
          <w:noProof w:val="0"/>
        </w:rPr>
        <w:t>vaki stil ima posebno definiran skup pravila pri navođenju izvora u tekstu</w:t>
      </w:r>
      <w:r w:rsidR="005969D8" w:rsidRPr="00501595">
        <w:rPr>
          <w:noProof w:val="0"/>
        </w:rPr>
        <w:t>, tj. reference</w:t>
      </w:r>
      <w:r w:rsidR="00A34CA7" w:rsidRPr="00501595">
        <w:rPr>
          <w:noProof w:val="0"/>
        </w:rPr>
        <w:t>,</w:t>
      </w:r>
      <w:r w:rsidRPr="00501595">
        <w:rPr>
          <w:noProof w:val="0"/>
        </w:rPr>
        <w:t xml:space="preserve"> kao i navođenje izvora u popisu literature</w:t>
      </w:r>
      <w:r w:rsidR="006B1327" w:rsidRPr="00501595">
        <w:rPr>
          <w:noProof w:val="0"/>
        </w:rPr>
        <w:t>,</w:t>
      </w:r>
      <w:r w:rsidRPr="00501595">
        <w:rPr>
          <w:noProof w:val="0"/>
        </w:rPr>
        <w:t xml:space="preserve"> tj. bibliografij</w:t>
      </w:r>
      <w:r w:rsidR="005969D8" w:rsidRPr="00501595">
        <w:rPr>
          <w:noProof w:val="0"/>
        </w:rPr>
        <w:t>e</w:t>
      </w:r>
      <w:r w:rsidRPr="00501595">
        <w:rPr>
          <w:noProof w:val="0"/>
        </w:rPr>
        <w:t xml:space="preserve">. Kroz ovaj tečaj </w:t>
      </w:r>
      <w:r w:rsidR="007F1E13">
        <w:rPr>
          <w:noProof w:val="0"/>
        </w:rPr>
        <w:t>korist</w:t>
      </w:r>
      <w:r w:rsidR="007F1E13" w:rsidRPr="00501595">
        <w:rPr>
          <w:noProof w:val="0"/>
        </w:rPr>
        <w:t xml:space="preserve"> </w:t>
      </w:r>
      <w:r w:rsidRPr="00501595">
        <w:rPr>
          <w:noProof w:val="0"/>
        </w:rPr>
        <w:t xml:space="preserve">će se </w:t>
      </w:r>
      <w:r w:rsidR="00D242AF">
        <w:rPr>
          <w:noProof w:val="0"/>
        </w:rPr>
        <w:t>tri</w:t>
      </w:r>
      <w:r w:rsidRPr="00501595">
        <w:rPr>
          <w:noProof w:val="0"/>
        </w:rPr>
        <w:t xml:space="preserve"> najčešće korištena </w:t>
      </w:r>
      <w:r w:rsidR="00A34CA7" w:rsidRPr="00501595">
        <w:rPr>
          <w:noProof w:val="0"/>
        </w:rPr>
        <w:t xml:space="preserve">bibliografska </w:t>
      </w:r>
      <w:r w:rsidRPr="00501595">
        <w:rPr>
          <w:noProof w:val="0"/>
        </w:rPr>
        <w:t xml:space="preserve">stila u praksi: </w:t>
      </w:r>
    </w:p>
    <w:p w14:paraId="2FB83253" w14:textId="2FD0424C" w:rsidR="00285FB7" w:rsidRPr="00501595" w:rsidRDefault="006B1327" w:rsidP="00924F96">
      <w:pPr>
        <w:pStyle w:val="TSnormal"/>
        <w:numPr>
          <w:ilvl w:val="1"/>
          <w:numId w:val="10"/>
        </w:numPr>
        <w:ind w:left="851" w:hanging="284"/>
        <w:rPr>
          <w:noProof w:val="0"/>
        </w:rPr>
      </w:pPr>
      <w:r w:rsidRPr="00501595">
        <w:rPr>
          <w:noProof w:val="0"/>
        </w:rPr>
        <w:t>s</w:t>
      </w:r>
      <w:r w:rsidR="00285FB7" w:rsidRPr="00501595">
        <w:rPr>
          <w:noProof w:val="0"/>
        </w:rPr>
        <w:t xml:space="preserve">til </w:t>
      </w:r>
      <w:r w:rsidR="00285FB7" w:rsidRPr="00501595">
        <w:rPr>
          <w:i/>
          <w:noProof w:val="0"/>
        </w:rPr>
        <w:t xml:space="preserve">American </w:t>
      </w:r>
      <w:proofErr w:type="spellStart"/>
      <w:r w:rsidR="00285FB7" w:rsidRPr="00501595">
        <w:rPr>
          <w:i/>
          <w:noProof w:val="0"/>
        </w:rPr>
        <w:t>Psychological</w:t>
      </w:r>
      <w:proofErr w:type="spellEnd"/>
      <w:r w:rsidR="00285FB7" w:rsidRPr="00501595">
        <w:rPr>
          <w:i/>
          <w:noProof w:val="0"/>
        </w:rPr>
        <w:t xml:space="preserve"> </w:t>
      </w:r>
      <w:proofErr w:type="spellStart"/>
      <w:r w:rsidR="00285FB7" w:rsidRPr="00501595">
        <w:rPr>
          <w:i/>
          <w:noProof w:val="0"/>
        </w:rPr>
        <w:t>Association</w:t>
      </w:r>
      <w:proofErr w:type="spellEnd"/>
      <w:r w:rsidR="00285FB7" w:rsidRPr="00501595">
        <w:rPr>
          <w:noProof w:val="0"/>
        </w:rPr>
        <w:t xml:space="preserve"> (APA) </w:t>
      </w:r>
    </w:p>
    <w:p w14:paraId="749CA1A5" w14:textId="4381FEF8" w:rsidR="00285FB7" w:rsidRPr="00501595" w:rsidRDefault="006B1327" w:rsidP="00924F96">
      <w:pPr>
        <w:pStyle w:val="TSnormal"/>
        <w:numPr>
          <w:ilvl w:val="1"/>
          <w:numId w:val="10"/>
        </w:numPr>
        <w:ind w:left="851" w:hanging="284"/>
        <w:rPr>
          <w:noProof w:val="0"/>
        </w:rPr>
      </w:pPr>
      <w:r w:rsidRPr="00501595">
        <w:rPr>
          <w:noProof w:val="0"/>
        </w:rPr>
        <w:t>s</w:t>
      </w:r>
      <w:r w:rsidR="00285FB7" w:rsidRPr="00501595">
        <w:rPr>
          <w:noProof w:val="0"/>
        </w:rPr>
        <w:t xml:space="preserve">til </w:t>
      </w:r>
      <w:proofErr w:type="spellStart"/>
      <w:r w:rsidR="00285FB7" w:rsidRPr="00501595">
        <w:rPr>
          <w:i/>
          <w:noProof w:val="0"/>
        </w:rPr>
        <w:t>Modern</w:t>
      </w:r>
      <w:proofErr w:type="spellEnd"/>
      <w:r w:rsidR="00285FB7" w:rsidRPr="00501595">
        <w:rPr>
          <w:i/>
          <w:noProof w:val="0"/>
        </w:rPr>
        <w:t xml:space="preserve"> </w:t>
      </w:r>
      <w:proofErr w:type="spellStart"/>
      <w:r w:rsidR="00285FB7" w:rsidRPr="00501595">
        <w:rPr>
          <w:i/>
          <w:noProof w:val="0"/>
        </w:rPr>
        <w:t>Language</w:t>
      </w:r>
      <w:proofErr w:type="spellEnd"/>
      <w:r w:rsidR="00285FB7" w:rsidRPr="00501595">
        <w:rPr>
          <w:i/>
          <w:noProof w:val="0"/>
        </w:rPr>
        <w:t xml:space="preserve"> </w:t>
      </w:r>
      <w:proofErr w:type="spellStart"/>
      <w:r w:rsidR="00285FB7" w:rsidRPr="00501595">
        <w:rPr>
          <w:i/>
          <w:noProof w:val="0"/>
        </w:rPr>
        <w:t>Association</w:t>
      </w:r>
      <w:proofErr w:type="spellEnd"/>
      <w:r w:rsidR="00285FB7" w:rsidRPr="00501595">
        <w:rPr>
          <w:noProof w:val="0"/>
        </w:rPr>
        <w:t xml:space="preserve"> (MLA)  </w:t>
      </w:r>
    </w:p>
    <w:p w14:paraId="37F22430" w14:textId="35AC3B43" w:rsidR="00285FB7" w:rsidRPr="00501595" w:rsidRDefault="003337BC" w:rsidP="00924F96">
      <w:pPr>
        <w:pStyle w:val="TSnormal"/>
        <w:numPr>
          <w:ilvl w:val="1"/>
          <w:numId w:val="10"/>
        </w:numPr>
        <w:ind w:left="851" w:hanging="284"/>
        <w:rPr>
          <w:noProof w:val="0"/>
        </w:rPr>
      </w:pPr>
      <w:r w:rsidRPr="00501595">
        <w:rPr>
          <w:rFonts w:eastAsia="Times New Roman" w:cs="Times New Roman"/>
          <w:lang w:val="en-US" w:eastAsia="en-US"/>
        </w:rPr>
        <mc:AlternateContent>
          <mc:Choice Requires="wps">
            <w:drawing>
              <wp:anchor distT="0" distB="0" distL="114300" distR="114300" simplePos="0" relativeHeight="251813888" behindDoc="0" locked="0" layoutInCell="1" allowOverlap="1" wp14:anchorId="65BB079D" wp14:editId="1F19147B">
                <wp:simplePos x="0" y="0"/>
                <wp:positionH relativeFrom="column">
                  <wp:posOffset>-1847914</wp:posOffset>
                </wp:positionH>
                <wp:positionV relativeFrom="paragraph">
                  <wp:posOffset>469900</wp:posOffset>
                </wp:positionV>
                <wp:extent cx="1619885" cy="1466850"/>
                <wp:effectExtent l="0" t="0" r="18415" b="19050"/>
                <wp:wrapNone/>
                <wp:docPr id="740" name="Pravokutnik 7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146685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4055CC17" w14:textId="77777777" w:rsidR="00387E8E" w:rsidRPr="00986A0D" w:rsidRDefault="00387E8E" w:rsidP="005969D8">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6A1319E7" w14:textId="117EBE15" w:rsidR="00387E8E" w:rsidRPr="00414811" w:rsidRDefault="00387E8E" w:rsidP="005969D8">
                            <w:pPr>
                              <w:rPr>
                                <w:rFonts w:ascii="Arial" w:hAnsi="Arial" w:cs="Arial"/>
                                <w:sz w:val="18"/>
                                <w:szCs w:val="18"/>
                              </w:rPr>
                            </w:pPr>
                            <w:r w:rsidRPr="00414811">
                              <w:rPr>
                                <w:rFonts w:ascii="Arial" w:hAnsi="Arial" w:cs="Arial"/>
                                <w:sz w:val="18"/>
                                <w:szCs w:val="18"/>
                              </w:rPr>
                              <w:t xml:space="preserve">U </w:t>
                            </w:r>
                            <w:r>
                              <w:rPr>
                                <w:rFonts w:ascii="Arial" w:hAnsi="Arial" w:cs="Arial"/>
                                <w:sz w:val="18"/>
                                <w:szCs w:val="18"/>
                              </w:rPr>
                              <w:t>praksi bibliografski stilovi pod istim nazivom mogu varirati, stoga je svakako preporuka držati se pravila ustanove, skupa ili organizacije gdje planirate publicirati svoj ra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BB079D" id="Pravokutnik 740" o:spid="_x0000_s1029" style="position:absolute;left:0;text-align:left;margin-left:-145.5pt;margin-top:37pt;width:127.55pt;height:115.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" filled="f" strokeweight=".25pt">
                <v:fill opacity="46003f"/>
                <v:textbox>
                  <w:txbxContent>
                    <w:p w14:paraId="4055CC17" w14:textId="77777777" w:rsidR="00387E8E" w:rsidRPr="00986A0D" w:rsidRDefault="00387E8E" w:rsidP="005969D8">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6A1319E7" w14:textId="117EBE15" w:rsidR="00387E8E" w:rsidRPr="00414811" w:rsidRDefault="00387E8E" w:rsidP="005969D8">
                      <w:pPr>
                        <w:rPr>
                          <w:rFonts w:ascii="Arial" w:hAnsi="Arial" w:cs="Arial"/>
                          <w:sz w:val="18"/>
                          <w:szCs w:val="18"/>
                        </w:rPr>
                      </w:pPr>
                      <w:r w:rsidRPr="00414811">
                        <w:rPr>
                          <w:rFonts w:ascii="Arial" w:hAnsi="Arial" w:cs="Arial"/>
                          <w:sz w:val="18"/>
                          <w:szCs w:val="18"/>
                        </w:rPr>
                        <w:t xml:space="preserve">U </w:t>
                      </w:r>
                      <w:r>
                        <w:rPr>
                          <w:rFonts w:ascii="Arial" w:hAnsi="Arial" w:cs="Arial"/>
                          <w:sz w:val="18"/>
                          <w:szCs w:val="18"/>
                        </w:rPr>
                        <w:t>praksi bibliografski stilovi pod istim nazivom mogu varirati, stoga je svakako preporuka držati se pravila ustanove, skupa ili organizacije gdje planirate publicirati svoj rad.</w:t>
                      </w:r>
                    </w:p>
                  </w:txbxContent>
                </v:textbox>
              </v:rect>
            </w:pict>
          </mc:Fallback>
        </mc:AlternateContent>
      </w:r>
      <w:r w:rsidR="006B1327" w:rsidRPr="00501595">
        <w:rPr>
          <w:noProof w:val="0"/>
        </w:rPr>
        <w:t xml:space="preserve">stil </w:t>
      </w:r>
      <w:r w:rsidR="00285FB7" w:rsidRPr="00501595">
        <w:rPr>
          <w:noProof w:val="0"/>
        </w:rPr>
        <w:t>Chicago.</w:t>
      </w:r>
    </w:p>
    <w:p w14:paraId="167B5142" w14:textId="40C3E16F" w:rsidR="007F1E13" w:rsidRDefault="007F1E13" w:rsidP="007F1E13">
      <w:pPr>
        <w:pStyle w:val="TSnormal"/>
        <w:rPr>
          <w:noProof w:val="0"/>
        </w:rPr>
      </w:pPr>
      <w:r>
        <w:rPr>
          <w:noProof w:val="0"/>
        </w:rPr>
        <w:t>Stil APA je</w:t>
      </w:r>
      <w:r w:rsidRPr="00501595">
        <w:rPr>
          <w:noProof w:val="0"/>
        </w:rPr>
        <w:t xml:space="preserve"> najčešće korišten u društvenim znanostima poput psihologije, sociologije, ekonomije i politologije</w:t>
      </w:r>
      <w:r w:rsidR="0055378F">
        <w:rPr>
          <w:noProof w:val="0"/>
        </w:rPr>
        <w:t>, a s</w:t>
      </w:r>
      <w:r>
        <w:rPr>
          <w:noProof w:val="0"/>
        </w:rPr>
        <w:t xml:space="preserve">til MLA se </w:t>
      </w:r>
      <w:r w:rsidRPr="00501595">
        <w:rPr>
          <w:noProof w:val="0"/>
        </w:rPr>
        <w:t>najčešće koristi u humanističkim znanostima i umjetnosti.</w:t>
      </w:r>
      <w:r w:rsidR="00AD7F45">
        <w:rPr>
          <w:noProof w:val="0"/>
        </w:rPr>
        <w:t xml:space="preserve"> </w:t>
      </w:r>
      <w:r>
        <w:rPr>
          <w:noProof w:val="0"/>
        </w:rPr>
        <w:t>Stil Chicago ima dva</w:t>
      </w:r>
      <w:r w:rsidRPr="00501595">
        <w:rPr>
          <w:noProof w:val="0"/>
        </w:rPr>
        <w:t xml:space="preserve"> osnovna oblika citiranja</w:t>
      </w:r>
      <w:r>
        <w:rPr>
          <w:noProof w:val="0"/>
        </w:rPr>
        <w:t>:</w:t>
      </w:r>
      <w:r w:rsidRPr="00501595">
        <w:rPr>
          <w:noProof w:val="0"/>
        </w:rPr>
        <w:t xml:space="preserve"> </w:t>
      </w:r>
      <w:r w:rsidRPr="00084E2C">
        <w:rPr>
          <w:i/>
          <w:noProof w:val="0"/>
        </w:rPr>
        <w:t>notacijski oblik</w:t>
      </w:r>
      <w:r w:rsidRPr="00501595">
        <w:rPr>
          <w:noProof w:val="0"/>
        </w:rPr>
        <w:t xml:space="preserve"> i </w:t>
      </w:r>
      <w:r w:rsidRPr="00084E2C">
        <w:rPr>
          <w:i/>
          <w:noProof w:val="0"/>
        </w:rPr>
        <w:t>autor-datum</w:t>
      </w:r>
      <w:r>
        <w:rPr>
          <w:i/>
          <w:noProof w:val="0"/>
        </w:rPr>
        <w:t xml:space="preserve"> oblik</w:t>
      </w:r>
      <w:r w:rsidRPr="00501595">
        <w:rPr>
          <w:noProof w:val="0"/>
        </w:rPr>
        <w:t xml:space="preserve">. Prvi oblik najčešće se koristi u humanističkim znanostima poput povijesti, umjetnosti i književnosti, dok je drugi oblik više prisutan u prirodnim i društvenim znanostima. </w:t>
      </w:r>
    </w:p>
    <w:p w14:paraId="11948F0E" w14:textId="17043AA0" w:rsidR="007F1E13" w:rsidRPr="00501595" w:rsidRDefault="007F1E13" w:rsidP="00285FB7">
      <w:pPr>
        <w:pStyle w:val="TSnormal"/>
        <w:rPr>
          <w:noProof w:val="0"/>
        </w:rPr>
      </w:pPr>
      <w:r>
        <w:rPr>
          <w:noProof w:val="0"/>
        </w:rPr>
        <w:t>Detaljniji opis navedenih stilova dostupan je u dodatku na kraju priručnika.</w:t>
      </w:r>
    </w:p>
    <w:bookmarkEnd w:id="17"/>
    <w:bookmarkEnd w:id="18"/>
    <w:bookmarkEnd w:id="19"/>
    <w:p w14:paraId="58DAE644" w14:textId="469923DD" w:rsidR="00CE5024" w:rsidRPr="00501595" w:rsidRDefault="00CE5024">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br w:type="page"/>
      </w:r>
    </w:p>
    <w:p w14:paraId="08074842" w14:textId="2FE79101" w:rsidR="00285FB7" w:rsidRPr="00501595" w:rsidRDefault="00967E1D" w:rsidP="00967E1D">
      <w:pPr>
        <w:pStyle w:val="TSnaslov2"/>
      </w:pPr>
      <w:bookmarkStart w:id="20" w:name="_Toc467504154"/>
      <w:bookmarkStart w:id="21" w:name="_Toc23324537"/>
      <w:r>
        <w:lastRenderedPageBreak/>
        <w:t>Pitanja za ponavljanje</w:t>
      </w:r>
      <w:bookmarkEnd w:id="20"/>
      <w:r w:rsidR="002D5D72" w:rsidRPr="00501595">
        <w:t xml:space="preserve">: </w:t>
      </w:r>
      <w:r w:rsidR="00E84C84">
        <w:t xml:space="preserve">Osnovni pojmovi i stilovi </w:t>
      </w:r>
      <w:r w:rsidR="00B77E21">
        <w:t>citiranja</w:t>
      </w:r>
      <w:bookmarkEnd w:id="21"/>
    </w:p>
    <w:p w14:paraId="1A6BB99C" w14:textId="10197E9D" w:rsidR="00285FB7" w:rsidRPr="00501595" w:rsidRDefault="00A75A26" w:rsidP="000A5750">
      <w:pPr>
        <w:pStyle w:val="TSnormal"/>
        <w:numPr>
          <w:ilvl w:val="0"/>
          <w:numId w:val="44"/>
        </w:numPr>
        <w:ind w:left="1134" w:hanging="425"/>
        <w:rPr>
          <w:noProof w:val="0"/>
        </w:rPr>
      </w:pPr>
      <w:r w:rsidRPr="00501595">
        <w:rPr>
          <w:noProof w:val="0"/>
        </w:rPr>
        <w:t>Odgovorite na sljedeća pitanja</w:t>
      </w:r>
      <w:r w:rsidR="00FD6E50" w:rsidRPr="00501595">
        <w:rPr>
          <w:noProof w:val="0"/>
        </w:rPr>
        <w:t>:</w:t>
      </w:r>
    </w:p>
    <w:p w14:paraId="31BC60E7" w14:textId="2DAEB8F6" w:rsidR="00285FB7" w:rsidRDefault="00285FB7" w:rsidP="000A5750">
      <w:pPr>
        <w:pStyle w:val="TSnormal"/>
        <w:numPr>
          <w:ilvl w:val="0"/>
          <w:numId w:val="45"/>
        </w:numPr>
        <w:ind w:hanging="294"/>
        <w:rPr>
          <w:noProof w:val="0"/>
        </w:rPr>
      </w:pPr>
      <w:r w:rsidRPr="00501595">
        <w:rPr>
          <w:noProof w:val="0"/>
        </w:rPr>
        <w:t>Što je citat?</w:t>
      </w:r>
    </w:p>
    <w:p w14:paraId="22FA84F1" w14:textId="77777777" w:rsidR="00FF5A39" w:rsidRPr="00501595" w:rsidRDefault="00FF5A39" w:rsidP="00FF5A39">
      <w:pPr>
        <w:pStyle w:val="TSnormal"/>
        <w:pBdr>
          <w:bottom w:val="single" w:sz="4" w:space="1" w:color="auto"/>
        </w:pBdr>
        <w:ind w:left="1416"/>
        <w:rPr>
          <w:noProof w:val="0"/>
        </w:rPr>
      </w:pPr>
    </w:p>
    <w:p w14:paraId="473C42B4" w14:textId="77777777" w:rsidR="005015B7" w:rsidRDefault="005015B7" w:rsidP="005015B7">
      <w:pPr>
        <w:pStyle w:val="TSnormal"/>
        <w:spacing w:before="0" w:after="0"/>
        <w:ind w:left="1416"/>
        <w:rPr>
          <w:noProof w:val="0"/>
        </w:rPr>
      </w:pPr>
    </w:p>
    <w:p w14:paraId="3E4F19E7" w14:textId="77777777" w:rsidR="005015B7" w:rsidRDefault="005015B7" w:rsidP="005015B7">
      <w:pPr>
        <w:pStyle w:val="TSnormal"/>
        <w:pBdr>
          <w:bottom w:val="single" w:sz="4" w:space="1" w:color="auto"/>
        </w:pBdr>
        <w:spacing w:before="0" w:after="0"/>
        <w:ind w:left="1418"/>
        <w:rPr>
          <w:noProof w:val="0"/>
        </w:rPr>
      </w:pPr>
    </w:p>
    <w:p w14:paraId="22DE3F7B" w14:textId="7A5587FE" w:rsidR="00285FB7" w:rsidRDefault="00285FB7" w:rsidP="000A5750">
      <w:pPr>
        <w:pStyle w:val="TSnormal"/>
        <w:numPr>
          <w:ilvl w:val="0"/>
          <w:numId w:val="45"/>
        </w:numPr>
        <w:ind w:hanging="294"/>
        <w:rPr>
          <w:noProof w:val="0"/>
        </w:rPr>
      </w:pPr>
      <w:r w:rsidRPr="00501595">
        <w:rPr>
          <w:noProof w:val="0"/>
        </w:rPr>
        <w:t>Koja je razlika između citiranja i parafraziranja?</w:t>
      </w:r>
    </w:p>
    <w:p w14:paraId="49D9EF64" w14:textId="77777777" w:rsidR="00FF5A39" w:rsidRPr="00501595" w:rsidRDefault="00FF5A39" w:rsidP="00FF5A39">
      <w:pPr>
        <w:pStyle w:val="TSnormal"/>
        <w:pBdr>
          <w:bottom w:val="single" w:sz="4" w:space="1" w:color="auto"/>
        </w:pBdr>
        <w:ind w:left="1416"/>
        <w:rPr>
          <w:noProof w:val="0"/>
        </w:rPr>
      </w:pPr>
    </w:p>
    <w:p w14:paraId="37655073" w14:textId="77777777" w:rsidR="005015B7" w:rsidRDefault="005015B7" w:rsidP="005015B7">
      <w:pPr>
        <w:pStyle w:val="TSnormal"/>
        <w:spacing w:before="0" w:after="0"/>
        <w:ind w:left="1416"/>
        <w:rPr>
          <w:noProof w:val="0"/>
        </w:rPr>
      </w:pPr>
    </w:p>
    <w:p w14:paraId="794B1E98" w14:textId="77777777" w:rsidR="005015B7" w:rsidRDefault="005015B7" w:rsidP="005015B7">
      <w:pPr>
        <w:pStyle w:val="TSnormal"/>
        <w:pBdr>
          <w:bottom w:val="single" w:sz="4" w:space="1" w:color="auto"/>
        </w:pBdr>
        <w:spacing w:before="0" w:after="0"/>
        <w:ind w:left="1416"/>
        <w:rPr>
          <w:noProof w:val="0"/>
        </w:rPr>
      </w:pPr>
    </w:p>
    <w:p w14:paraId="4336290D" w14:textId="14857549" w:rsidR="00285FB7" w:rsidRDefault="00584E4B" w:rsidP="000A5750">
      <w:pPr>
        <w:pStyle w:val="TSnormal"/>
        <w:numPr>
          <w:ilvl w:val="0"/>
          <w:numId w:val="45"/>
        </w:numPr>
        <w:ind w:hanging="294"/>
        <w:rPr>
          <w:noProof w:val="0"/>
        </w:rPr>
      </w:pPr>
      <w:r>
        <w:t>Zašto je važno upućivati na izvor?</w:t>
      </w:r>
    </w:p>
    <w:p w14:paraId="5E92C798" w14:textId="77777777" w:rsidR="00FF5A39" w:rsidRPr="00501595" w:rsidRDefault="00FF5A39" w:rsidP="00FF5A39">
      <w:pPr>
        <w:pStyle w:val="TSnormal"/>
        <w:pBdr>
          <w:bottom w:val="single" w:sz="4" w:space="1" w:color="auto"/>
        </w:pBdr>
        <w:ind w:left="1416"/>
        <w:rPr>
          <w:noProof w:val="0"/>
        </w:rPr>
      </w:pPr>
    </w:p>
    <w:p w14:paraId="54EAAF65" w14:textId="77777777" w:rsidR="005015B7" w:rsidRPr="005015B7" w:rsidRDefault="005015B7" w:rsidP="005015B7">
      <w:pPr>
        <w:pStyle w:val="TSnormal"/>
        <w:spacing w:before="0" w:after="0"/>
        <w:ind w:left="1416"/>
      </w:pPr>
    </w:p>
    <w:p w14:paraId="1916D2BA" w14:textId="77777777" w:rsidR="005015B7" w:rsidRDefault="005015B7" w:rsidP="005015B7">
      <w:pPr>
        <w:pStyle w:val="TSnormal"/>
        <w:pBdr>
          <w:bottom w:val="single" w:sz="4" w:space="1" w:color="auto"/>
        </w:pBdr>
        <w:spacing w:before="0" w:after="0"/>
        <w:ind w:left="1416"/>
      </w:pPr>
    </w:p>
    <w:p w14:paraId="01B992A2" w14:textId="77777777" w:rsidR="004B3ABF" w:rsidRDefault="004B3ABF"/>
    <w:p w14:paraId="00A41277" w14:textId="77777777" w:rsidR="004B3ABF" w:rsidRDefault="009D6A5C" w:rsidP="004B3ABF">
      <w:pPr>
        <w:pStyle w:val="TSnormal"/>
        <w:numPr>
          <w:ilvl w:val="0"/>
          <w:numId w:val="44"/>
        </w:numPr>
        <w:ind w:left="1134" w:hanging="425"/>
        <w:rPr>
          <w:noProof w:val="0"/>
        </w:rPr>
      </w:pPr>
      <w:r>
        <w:rPr>
          <w:noProof w:val="0"/>
        </w:rPr>
        <w:t>Navedite nekoliko najčešće korištenih stilova citiranja</w:t>
      </w:r>
      <w:r w:rsidR="004B3ABF">
        <w:rPr>
          <w:noProof w:val="0"/>
        </w:rPr>
        <w:t>:</w:t>
      </w:r>
    </w:p>
    <w:p w14:paraId="215E7FDC" w14:textId="77777777" w:rsidR="004B3ABF" w:rsidRPr="00501595" w:rsidRDefault="004B3ABF" w:rsidP="004B3ABF">
      <w:pPr>
        <w:pStyle w:val="TSnormal"/>
        <w:pBdr>
          <w:bottom w:val="single" w:sz="4" w:space="1" w:color="auto"/>
        </w:pBdr>
        <w:ind w:left="1416"/>
        <w:rPr>
          <w:noProof w:val="0"/>
        </w:rPr>
      </w:pPr>
    </w:p>
    <w:p w14:paraId="415BF117" w14:textId="77777777" w:rsidR="004B3ABF" w:rsidRPr="005015B7" w:rsidRDefault="004B3ABF" w:rsidP="004B3ABF">
      <w:pPr>
        <w:pStyle w:val="TSnormal"/>
        <w:spacing w:before="0" w:after="0"/>
        <w:ind w:left="1416"/>
      </w:pPr>
    </w:p>
    <w:p w14:paraId="7F3CD4D8" w14:textId="77777777" w:rsidR="004B3ABF" w:rsidRDefault="004B3ABF" w:rsidP="004B3ABF">
      <w:pPr>
        <w:pStyle w:val="TSnormal"/>
        <w:pBdr>
          <w:bottom w:val="single" w:sz="4" w:space="1" w:color="auto"/>
        </w:pBdr>
        <w:spacing w:before="0" w:after="0"/>
        <w:ind w:left="1416"/>
      </w:pPr>
    </w:p>
    <w:p w14:paraId="7461A024" w14:textId="77777777" w:rsidR="004B3ABF" w:rsidRDefault="004B3ABF" w:rsidP="004B3ABF">
      <w:pPr>
        <w:pStyle w:val="TSnormal"/>
        <w:rPr>
          <w:noProof w:val="0"/>
        </w:rPr>
      </w:pPr>
    </w:p>
    <w:p w14:paraId="4A75052E" w14:textId="77777777" w:rsidR="00692B00" w:rsidRPr="00692B00" w:rsidRDefault="00692B00" w:rsidP="004B3ABF">
      <w:pPr>
        <w:pStyle w:val="TSnormal"/>
        <w:ind w:left="1134"/>
      </w:pPr>
    </w:p>
    <w:p w14:paraId="77B1A7C2" w14:textId="77777777" w:rsidR="00692B00" w:rsidRPr="00692B00" w:rsidRDefault="00692B00"/>
    <w:p w14:paraId="73A630BF" w14:textId="77777777" w:rsidR="00692B00" w:rsidRPr="00692B00" w:rsidRDefault="00692B00"/>
    <w:p w14:paraId="7388FF77" w14:textId="77777777" w:rsidR="00692B00" w:rsidRPr="00692B00" w:rsidRDefault="00692B00"/>
    <w:p w14:paraId="22C5430A" w14:textId="77777777" w:rsidR="00692B00" w:rsidRPr="00692B00" w:rsidRDefault="00692B00"/>
    <w:p w14:paraId="793DADA8" w14:textId="77777777" w:rsidR="00692B00" w:rsidRPr="00692B00" w:rsidRDefault="00692B00"/>
    <w:p w14:paraId="6F356410" w14:textId="77777777" w:rsidR="00692B00" w:rsidRPr="00692B00" w:rsidRDefault="00692B00"/>
    <w:p w14:paraId="0D784096" w14:textId="77777777" w:rsidR="00692B00" w:rsidRPr="00692B00" w:rsidRDefault="00692B00"/>
    <w:p w14:paraId="487A29FA" w14:textId="77777777" w:rsidR="00692B00" w:rsidRPr="00692B00" w:rsidRDefault="00692B00"/>
    <w:p w14:paraId="2137C031" w14:textId="77777777" w:rsidR="00692B00" w:rsidRPr="00692B00" w:rsidRDefault="00692B00"/>
    <w:p w14:paraId="6C7B06F1" w14:textId="0E2A34DF" w:rsidR="0055378F" w:rsidRPr="00EC3AF1" w:rsidRDefault="00692B00" w:rsidP="00EC3AF1">
      <w:pPr>
        <w:tabs>
          <w:tab w:val="left" w:pos="4125"/>
        </w:tabs>
      </w:pPr>
      <w:r>
        <w:tab/>
      </w:r>
      <w:r w:rsidR="0055378F">
        <w:br w:type="page"/>
      </w:r>
    </w:p>
    <w:p w14:paraId="6E4C51D3" w14:textId="77777777" w:rsidR="0055378F" w:rsidRDefault="0055378F" w:rsidP="00EC3AF1">
      <w:pPr>
        <w:pStyle w:val="TSnormal"/>
        <w:spacing w:before="320" w:after="0"/>
        <w:ind w:left="1134"/>
        <w:rPr>
          <w:noProof w:val="0"/>
        </w:rPr>
      </w:pPr>
    </w:p>
    <w:p w14:paraId="43873CF8" w14:textId="77777777" w:rsidR="00795569" w:rsidRDefault="00795569">
      <w:pPr>
        <w:rPr>
          <w:rFonts w:ascii="Arial" w:hAnsi="Arial" w:cs="Arial"/>
          <w:b/>
          <w:sz w:val="36"/>
          <w:szCs w:val="36"/>
          <w:lang w:eastAsia="hr-HR"/>
        </w:rPr>
      </w:pPr>
      <w:bookmarkStart w:id="22" w:name="_Toc527029368"/>
      <w:bookmarkStart w:id="23" w:name="_Toc527029369"/>
      <w:bookmarkEnd w:id="22"/>
      <w:bookmarkEnd w:id="23"/>
      <w:r>
        <w:br w:type="page"/>
      </w:r>
    </w:p>
    <w:p w14:paraId="17D79D3D" w14:textId="080CE727" w:rsidR="006F7A86" w:rsidRPr="00501595" w:rsidRDefault="00A456DA" w:rsidP="00C9468D">
      <w:pPr>
        <w:pStyle w:val="TSnaslov1"/>
        <w:numPr>
          <w:ilvl w:val="0"/>
          <w:numId w:val="46"/>
        </w:numPr>
        <w:ind w:left="567" w:hanging="567"/>
      </w:pPr>
      <w:bookmarkStart w:id="24" w:name="_Toc23324538"/>
      <w:r w:rsidRPr="00501595">
        <w:lastRenderedPageBreak/>
        <w:t xml:space="preserve">Upravljanje referencama u programu </w:t>
      </w:r>
      <w:r w:rsidR="006F7A86" w:rsidRPr="00501595">
        <w:rPr>
          <w:i/>
        </w:rPr>
        <w:t>Microsoft Word</w:t>
      </w:r>
      <w:bookmarkEnd w:id="24"/>
    </w:p>
    <w:p w14:paraId="6B362CFD" w14:textId="52D4B8E9" w:rsidR="00DA7C57" w:rsidRDefault="00DA7C57" w:rsidP="00285FB7">
      <w:pPr>
        <w:pStyle w:val="TSnormal"/>
        <w:rPr>
          <w:noProof w:val="0"/>
        </w:rPr>
      </w:pPr>
      <w:bookmarkStart w:id="25" w:name="_Toc406665899"/>
      <w:bookmarkStart w:id="26" w:name="_Toc406666120"/>
      <w:bookmarkStart w:id="27" w:name="_Toc406666268"/>
      <w:bookmarkStart w:id="28" w:name="_Toc406681618"/>
      <w:bookmarkStart w:id="29" w:name="_Toc457230366"/>
      <w:bookmarkStart w:id="30" w:name="_Toc457230410"/>
      <w:bookmarkStart w:id="31" w:name="_Toc457230468"/>
      <w:bookmarkStart w:id="32" w:name="_Toc457282459"/>
      <w:bookmarkStart w:id="33" w:name="_Toc457393774"/>
      <w:bookmarkStart w:id="34" w:name="_Toc468362136"/>
      <w:bookmarkStart w:id="35" w:name="_Toc468362222"/>
      <w:bookmarkStart w:id="36" w:name="_Toc469907336"/>
      <w:bookmarkStart w:id="37" w:name="_Toc469907483"/>
      <w:bookmarkStart w:id="38" w:name="_Toc469907514"/>
      <w:bookmarkStart w:id="39" w:name="_Toc469994548"/>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Pr>
          <w:lang w:val="en-US" w:eastAsia="en-US"/>
        </w:rPr>
        <mc:AlternateContent>
          <mc:Choice Requires="wps">
            <w:drawing>
              <wp:inline distT="0" distB="0" distL="0" distR="0" wp14:anchorId="45C69511" wp14:editId="720C78E4">
                <wp:extent cx="4499610" cy="1202690"/>
                <wp:effectExtent l="0" t="0" r="0" b="0"/>
                <wp:docPr id="20"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9610" cy="1202690"/>
                        </a:xfrm>
                        <a:prstGeom prst="rect">
                          <a:avLst/>
                        </a:prstGeom>
                        <a:solidFill>
                          <a:srgbClr val="DBE5F1"/>
                        </a:solidFill>
                        <a:ln w="9525">
                          <a:noFill/>
                          <a:miter lim="800000"/>
                          <a:headEnd/>
                          <a:tailEnd/>
                        </a:ln>
                      </wps:spPr>
                      <wps:txbx>
                        <w:txbxContent>
                          <w:p w14:paraId="40E533B2" w14:textId="77777777" w:rsidR="00387E8E" w:rsidRPr="00284D06" w:rsidRDefault="00387E8E" w:rsidP="00DA7C57">
                            <w:pPr>
                              <w:pStyle w:val="TSishodi"/>
                              <w:numPr>
                                <w:ilvl w:val="0"/>
                                <w:numId w:val="0"/>
                              </w:numPr>
                              <w:shd w:val="clear" w:color="auto" w:fill="auto"/>
                            </w:pPr>
                            <w:r w:rsidRPr="00284D06">
                              <w:t>Po završetku ovog poglavlja polaznik će moći:</w:t>
                            </w:r>
                          </w:p>
                          <w:p w14:paraId="172A8D23" w14:textId="77777777" w:rsidR="00387E8E" w:rsidRDefault="00387E8E" w:rsidP="00DA7C57">
                            <w:pPr>
                              <w:pStyle w:val="TSishodi"/>
                              <w:shd w:val="clear" w:color="auto" w:fill="auto"/>
                              <w:spacing w:before="60" w:after="60"/>
                            </w:pPr>
                            <w:r>
                              <w:t>prepoznati dijelove sučelja programa Word za upravljanje referencama</w:t>
                            </w:r>
                          </w:p>
                          <w:p w14:paraId="7652DF39" w14:textId="20EEB496" w:rsidR="00387E8E" w:rsidRDefault="00387E8E" w:rsidP="00DA7C57">
                            <w:pPr>
                              <w:pStyle w:val="TSishodi"/>
                              <w:shd w:val="clear" w:color="auto" w:fill="auto"/>
                              <w:spacing w:before="60" w:after="60"/>
                            </w:pPr>
                            <w:r>
                              <w:t>izraditi bibliografski zapis pomoću programa Word</w:t>
                            </w:r>
                          </w:p>
                          <w:p w14:paraId="0B5E0E1F" w14:textId="58EE113C" w:rsidR="00387E8E" w:rsidRPr="00284D06" w:rsidRDefault="00387E8E" w:rsidP="000D6144">
                            <w:pPr>
                              <w:pStyle w:val="TSishodi"/>
                              <w:shd w:val="clear" w:color="auto" w:fill="auto"/>
                              <w:spacing w:before="60" w:after="60"/>
                            </w:pPr>
                            <w:r>
                              <w:t>oblikovati referencu i dodati bibliografiju u tekst pomoću programa Word.</w:t>
                            </w:r>
                          </w:p>
                        </w:txbxContent>
                      </wps:txbx>
                      <wps:bodyPr rot="0" vert="horz" wrap="square" lIns="91440" tIns="45720" rIns="91440" bIns="45720" anchor="t" anchorCtr="0">
                        <a:spAutoFit/>
                      </wps:bodyPr>
                    </wps:wsp>
                  </a:graphicData>
                </a:graphic>
              </wp:inline>
            </w:drawing>
          </mc:Choice>
          <mc:Fallback>
            <w:pict>
              <v:shape w14:anchorId="45C69511" id="_x0000_s1030" type="#_x0000_t202" style="width:354.3pt;height:9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" fillcolor="#dbe5f1" stroked="f">
                <v:textbox style="mso-fit-shape-to-text:t">
                  <w:txbxContent>
                    <w:p w14:paraId="40E533B2" w14:textId="77777777" w:rsidR="00387E8E" w:rsidRPr="00284D06" w:rsidRDefault="00387E8E" w:rsidP="00DA7C57">
                      <w:pPr>
                        <w:pStyle w:val="TSishodi"/>
                        <w:numPr>
                          <w:ilvl w:val="0"/>
                          <w:numId w:val="0"/>
                        </w:numPr>
                        <w:shd w:val="clear" w:color="auto" w:fill="auto"/>
                      </w:pPr>
                      <w:r w:rsidRPr="00284D06">
                        <w:t>Po završetku ovog poglavlja polaznik će moći:</w:t>
                      </w:r>
                    </w:p>
                    <w:p w14:paraId="172A8D23" w14:textId="77777777" w:rsidR="00387E8E" w:rsidRDefault="00387E8E" w:rsidP="00DA7C57">
                      <w:pPr>
                        <w:pStyle w:val="TSishodi"/>
                        <w:shd w:val="clear" w:color="auto" w:fill="auto"/>
                        <w:spacing w:before="60" w:after="60"/>
                      </w:pPr>
                      <w:r>
                        <w:t>prepoznati dijelove sučelja programa Word za upravljanje referencama</w:t>
                      </w:r>
                    </w:p>
                    <w:p w14:paraId="7652DF39" w14:textId="20EEB496" w:rsidR="00387E8E" w:rsidRDefault="00387E8E" w:rsidP="00DA7C57">
                      <w:pPr>
                        <w:pStyle w:val="TSishodi"/>
                        <w:shd w:val="clear" w:color="auto" w:fill="auto"/>
                        <w:spacing w:before="60" w:after="60"/>
                      </w:pPr>
                      <w:r>
                        <w:t>izraditi bibliografski zapis pomoću programa Word</w:t>
                      </w:r>
                    </w:p>
                    <w:p w14:paraId="0B5E0E1F" w14:textId="58EE113C" w:rsidR="00387E8E" w:rsidRPr="00284D06" w:rsidRDefault="00387E8E" w:rsidP="000D6144">
                      <w:pPr>
                        <w:pStyle w:val="TSishodi"/>
                        <w:shd w:val="clear" w:color="auto" w:fill="auto"/>
                        <w:spacing w:before="60" w:after="60"/>
                      </w:pPr>
                      <w:r>
                        <w:t>oblikovati referencu i dodati bibliografiju u tekst pomoću programa Word.</w:t>
                      </w:r>
                    </w:p>
                  </w:txbxContent>
                </v:textbox>
                <w10:anchorlock/>
              </v:shape>
            </w:pict>
          </mc:Fallback>
        </mc:AlternateContent>
      </w:r>
    </w:p>
    <w:p w14:paraId="60497A79" w14:textId="1C118124" w:rsidR="00285FB7" w:rsidRPr="00501595" w:rsidRDefault="00285FB7" w:rsidP="00285FB7">
      <w:pPr>
        <w:pStyle w:val="TSnormal"/>
        <w:rPr>
          <w:noProof w:val="0"/>
        </w:rPr>
      </w:pPr>
      <w:r w:rsidRPr="00501595">
        <w:rPr>
          <w:noProof w:val="0"/>
        </w:rPr>
        <w:t xml:space="preserve">Inačice </w:t>
      </w:r>
      <w:r w:rsidRPr="00501595">
        <w:rPr>
          <w:i/>
          <w:noProof w:val="0"/>
        </w:rPr>
        <w:t>Microsoft Word 2007</w:t>
      </w:r>
      <w:r w:rsidR="00643390" w:rsidRPr="00501595">
        <w:rPr>
          <w:i/>
          <w:noProof w:val="0"/>
        </w:rPr>
        <w:t xml:space="preserve"> </w:t>
      </w:r>
      <w:r w:rsidR="00643390" w:rsidRPr="00501595">
        <w:rPr>
          <w:noProof w:val="0"/>
        </w:rPr>
        <w:t>i više</w:t>
      </w:r>
      <w:r w:rsidRPr="00501595">
        <w:rPr>
          <w:noProof w:val="0"/>
        </w:rPr>
        <w:t xml:space="preserve"> imaju dodatak za izradu i upravljanje referencama u dokumentu. Za korištenje ove mogućnosti potrebno je otvoriti dokument u alatu </w:t>
      </w:r>
      <w:r w:rsidR="00B06806" w:rsidRPr="00501595">
        <w:rPr>
          <w:i/>
          <w:noProof w:val="0"/>
        </w:rPr>
        <w:t xml:space="preserve">Microsoft </w:t>
      </w:r>
      <w:r w:rsidRPr="00501595">
        <w:rPr>
          <w:i/>
          <w:noProof w:val="0"/>
        </w:rPr>
        <w:t>Word</w:t>
      </w:r>
      <w:r w:rsidRPr="00501595">
        <w:rPr>
          <w:noProof w:val="0"/>
        </w:rPr>
        <w:t xml:space="preserve"> te iz izbornika odabrati karticu </w:t>
      </w:r>
      <w:r w:rsidRPr="00501595">
        <w:rPr>
          <w:b/>
          <w:noProof w:val="0"/>
        </w:rPr>
        <w:t>Reference</w:t>
      </w:r>
      <w:r w:rsidRPr="00501595">
        <w:rPr>
          <w:noProof w:val="0"/>
        </w:rPr>
        <w:t>. Tada post</w:t>
      </w:r>
      <w:r w:rsidR="000E341B" w:rsidRPr="00501595">
        <w:rPr>
          <w:noProof w:val="0"/>
        </w:rPr>
        <w:t>a</w:t>
      </w:r>
      <w:r w:rsidRPr="00501595">
        <w:rPr>
          <w:noProof w:val="0"/>
        </w:rPr>
        <w:t xml:space="preserve">je vidljivo nekoliko dostupnih skupina. U ovom </w:t>
      </w:r>
      <w:r w:rsidR="000E341B" w:rsidRPr="00501595">
        <w:rPr>
          <w:noProof w:val="0"/>
        </w:rPr>
        <w:t xml:space="preserve">ćemo se </w:t>
      </w:r>
      <w:r w:rsidRPr="00501595">
        <w:rPr>
          <w:noProof w:val="0"/>
        </w:rPr>
        <w:t xml:space="preserve">tečaju koncentrirati na skupinu </w:t>
      </w:r>
      <w:r w:rsidRPr="00501595">
        <w:rPr>
          <w:b/>
          <w:noProof w:val="0"/>
        </w:rPr>
        <w:t>Navodi i bibliografija</w:t>
      </w:r>
      <w:r w:rsidRPr="00501595">
        <w:rPr>
          <w:i/>
          <w:noProof w:val="0"/>
        </w:rPr>
        <w:t>.</w:t>
      </w:r>
      <w:r w:rsidRPr="00501595">
        <w:rPr>
          <w:noProof w:val="0"/>
        </w:rPr>
        <w:t xml:space="preserve"> </w:t>
      </w:r>
    </w:p>
    <w:p w14:paraId="7DEC6984" w14:textId="31131A59" w:rsidR="00285FB7" w:rsidRPr="00501595" w:rsidRDefault="00285FB7" w:rsidP="004633B5">
      <w:pPr>
        <w:pStyle w:val="TSnaslov2"/>
      </w:pPr>
      <w:bookmarkStart w:id="40" w:name="_Toc23324539"/>
      <w:r w:rsidRPr="00501595">
        <w:t>Upoznavanje sa skupinom naredbi za upravljanje referencama</w:t>
      </w:r>
      <w:bookmarkEnd w:id="40"/>
    </w:p>
    <w:p w14:paraId="7198ECEE" w14:textId="5806FAFC" w:rsidR="00285FB7" w:rsidRPr="00501595" w:rsidRDefault="00285FB7" w:rsidP="00285FB7">
      <w:pPr>
        <w:pStyle w:val="TSnormal"/>
        <w:rPr>
          <w:noProof w:val="0"/>
        </w:rPr>
      </w:pPr>
      <w:r w:rsidRPr="00501595">
        <w:rPr>
          <w:noProof w:val="0"/>
        </w:rPr>
        <w:t xml:space="preserve">Unutar skupine </w:t>
      </w:r>
      <w:r w:rsidRPr="00501595">
        <w:rPr>
          <w:i/>
          <w:noProof w:val="0"/>
        </w:rPr>
        <w:t>Navodi i bibliografija</w:t>
      </w:r>
      <w:r w:rsidRPr="00501595">
        <w:rPr>
          <w:noProof w:val="0"/>
        </w:rPr>
        <w:t xml:space="preserve"> nalazi se nekoliko funkcionalnosti koje su prikazane na donjoj slici.</w:t>
      </w:r>
    </w:p>
    <w:p w14:paraId="12C64998" w14:textId="49D39B6B" w:rsidR="00285FB7" w:rsidRPr="00501595" w:rsidRDefault="00285FB7" w:rsidP="00285FB7">
      <w:pPr>
        <w:pStyle w:val="TSnormal"/>
        <w:rPr>
          <w:noProof w:val="0"/>
        </w:rPr>
      </w:pPr>
      <w:r w:rsidRPr="00501595">
        <w:rPr>
          <w:lang w:val="en-US" w:eastAsia="en-US"/>
        </w:rPr>
        <w:drawing>
          <wp:inline distT="0" distB="0" distL="0" distR="0" wp14:anchorId="190C539C" wp14:editId="6386A5BB">
            <wp:extent cx="2908300" cy="1829703"/>
            <wp:effectExtent l="0" t="0" r="0" b="0"/>
            <wp:docPr id="911" name="Slika 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3055" cy="1832694"/>
                    </a:xfrm>
                    <a:prstGeom prst="rect">
                      <a:avLst/>
                    </a:prstGeom>
                    <a:noFill/>
                  </pic:spPr>
                </pic:pic>
              </a:graphicData>
            </a:graphic>
          </wp:inline>
        </w:drawing>
      </w:r>
    </w:p>
    <w:p w14:paraId="5C020BAE" w14:textId="196239BC" w:rsidR="00285FB7" w:rsidRPr="00493915" w:rsidRDefault="00285FB7" w:rsidP="00285FB7">
      <w:pPr>
        <w:pStyle w:val="TSnormal"/>
        <w:numPr>
          <w:ilvl w:val="0"/>
          <w:numId w:val="2"/>
        </w:numPr>
        <w:rPr>
          <w:noProof w:val="0"/>
        </w:rPr>
      </w:pPr>
      <w:r w:rsidRPr="00493915">
        <w:rPr>
          <w:b/>
          <w:noProof w:val="0"/>
        </w:rPr>
        <w:t>Upravljanje izvorima</w:t>
      </w:r>
      <w:r w:rsidR="002A04F9" w:rsidRPr="00493915">
        <w:rPr>
          <w:noProof w:val="0"/>
        </w:rPr>
        <w:t xml:space="preserve"> – ova </w:t>
      </w:r>
      <w:r w:rsidR="00F975B0" w:rsidRPr="00493915">
        <w:rPr>
          <w:noProof w:val="0"/>
        </w:rPr>
        <w:t>naredba o</w:t>
      </w:r>
      <w:r w:rsidRPr="00493915">
        <w:rPr>
          <w:noProof w:val="0"/>
        </w:rPr>
        <w:t xml:space="preserve">tvara dijaloški okvir </w:t>
      </w:r>
      <w:r w:rsidRPr="00493915">
        <w:rPr>
          <w:b/>
          <w:noProof w:val="0"/>
        </w:rPr>
        <w:t>Upravitelj izvora</w:t>
      </w:r>
      <w:r w:rsidRPr="00493915">
        <w:rPr>
          <w:noProof w:val="0"/>
        </w:rPr>
        <w:t xml:space="preserve"> pomoću kojega je moguće izraditi nove </w:t>
      </w:r>
      <w:r w:rsidR="007615BB" w:rsidRPr="00493915">
        <w:rPr>
          <w:noProof w:val="0"/>
        </w:rPr>
        <w:t>bibliografske zapise</w:t>
      </w:r>
      <w:r w:rsidR="00834F25" w:rsidRPr="00493915">
        <w:rPr>
          <w:noProof w:val="0"/>
        </w:rPr>
        <w:t xml:space="preserve"> te</w:t>
      </w:r>
      <w:r w:rsidR="00726D5D" w:rsidRPr="00493915">
        <w:rPr>
          <w:noProof w:val="0"/>
        </w:rPr>
        <w:t xml:space="preserve"> pretražiti ili izmijeniti postojeće</w:t>
      </w:r>
      <w:r w:rsidRPr="00493915">
        <w:rPr>
          <w:noProof w:val="0"/>
        </w:rPr>
        <w:t xml:space="preserve">. Pomoću </w:t>
      </w:r>
      <w:r w:rsidRPr="00493915">
        <w:rPr>
          <w:b/>
          <w:noProof w:val="0"/>
        </w:rPr>
        <w:t>Upravitelja izvora</w:t>
      </w:r>
      <w:r w:rsidRPr="00493915">
        <w:rPr>
          <w:noProof w:val="0"/>
        </w:rPr>
        <w:t xml:space="preserve"> moguće je sortirati trenut</w:t>
      </w:r>
      <w:r w:rsidR="002A04F9" w:rsidRPr="00493915">
        <w:rPr>
          <w:noProof w:val="0"/>
        </w:rPr>
        <w:t>ač</w:t>
      </w:r>
      <w:r w:rsidRPr="00493915">
        <w:rPr>
          <w:noProof w:val="0"/>
        </w:rPr>
        <w:t xml:space="preserve">no vidljiv prikaz referenci te dijeliti reference između više dokumenata, tj. </w:t>
      </w:r>
      <w:r w:rsidR="002A04F9" w:rsidRPr="00493915">
        <w:rPr>
          <w:noProof w:val="0"/>
        </w:rPr>
        <w:t xml:space="preserve">kopirati </w:t>
      </w:r>
      <w:r w:rsidRPr="00493915">
        <w:rPr>
          <w:noProof w:val="0"/>
        </w:rPr>
        <w:t xml:space="preserve">ih iz </w:t>
      </w:r>
      <w:r w:rsidRPr="00493915">
        <w:rPr>
          <w:b/>
          <w:noProof w:val="0"/>
        </w:rPr>
        <w:t>Glavnog popisa</w:t>
      </w:r>
      <w:r w:rsidRPr="00493915">
        <w:rPr>
          <w:noProof w:val="0"/>
        </w:rPr>
        <w:t xml:space="preserve"> u </w:t>
      </w:r>
      <w:r w:rsidRPr="00493915">
        <w:rPr>
          <w:b/>
          <w:noProof w:val="0"/>
        </w:rPr>
        <w:t>Trenutni popis</w:t>
      </w:r>
      <w:r w:rsidRPr="00493915">
        <w:rPr>
          <w:noProof w:val="0"/>
        </w:rPr>
        <w:t xml:space="preserve"> i obrnuto. </w:t>
      </w:r>
    </w:p>
    <w:p w14:paraId="55870CA5" w14:textId="5E207704" w:rsidR="00285FB7" w:rsidRPr="00501595" w:rsidRDefault="00285FB7" w:rsidP="00285FB7">
      <w:pPr>
        <w:pStyle w:val="TSnormal"/>
        <w:numPr>
          <w:ilvl w:val="0"/>
          <w:numId w:val="2"/>
        </w:numPr>
        <w:rPr>
          <w:noProof w:val="0"/>
        </w:rPr>
      </w:pPr>
      <w:r w:rsidRPr="00501595">
        <w:rPr>
          <w:b/>
          <w:noProof w:val="0"/>
        </w:rPr>
        <w:t>Stil</w:t>
      </w:r>
      <w:r w:rsidRPr="00501595">
        <w:rPr>
          <w:noProof w:val="0"/>
        </w:rPr>
        <w:t xml:space="preserve"> – </w:t>
      </w:r>
      <w:r w:rsidR="00270A23" w:rsidRPr="00501595">
        <w:rPr>
          <w:noProof w:val="0"/>
        </w:rPr>
        <w:t>odabirom padajućeg izbornika moguće je</w:t>
      </w:r>
      <w:r w:rsidRPr="00501595">
        <w:rPr>
          <w:noProof w:val="0"/>
        </w:rPr>
        <w:t xml:space="preserve"> </w:t>
      </w:r>
      <w:r w:rsidR="00270A23" w:rsidRPr="00501595">
        <w:rPr>
          <w:noProof w:val="0"/>
        </w:rPr>
        <w:t>izabrati stil</w:t>
      </w:r>
      <w:r w:rsidRPr="00501595">
        <w:rPr>
          <w:noProof w:val="0"/>
        </w:rPr>
        <w:t xml:space="preserve"> prema kojemu će se izraditi reference u tekstu i ispisati bibliografija (popis korištenih referenci u tekstu).</w:t>
      </w:r>
    </w:p>
    <w:p w14:paraId="5B9CA1B4" w14:textId="69C638A3" w:rsidR="0055378F" w:rsidRPr="00EC3AF1" w:rsidRDefault="00285FB7" w:rsidP="00EC3AF1">
      <w:pPr>
        <w:pStyle w:val="TSnormal"/>
        <w:widowControl w:val="0"/>
        <w:numPr>
          <w:ilvl w:val="0"/>
          <w:numId w:val="2"/>
        </w:numPr>
        <w:autoSpaceDE w:val="0"/>
        <w:autoSpaceDN w:val="0"/>
        <w:adjustRightInd w:val="0"/>
        <w:spacing w:after="0" w:line="240" w:lineRule="auto"/>
        <w:rPr>
          <w:rFonts w:ascii="Times New Roman" w:hAnsi="Times New Roman" w:cs="Times New Roman"/>
          <w:sz w:val="24"/>
          <w:szCs w:val="24"/>
        </w:rPr>
      </w:pPr>
      <w:r w:rsidRPr="002B2912">
        <w:rPr>
          <w:b/>
          <w:noProof w:val="0"/>
        </w:rPr>
        <w:t xml:space="preserve">Umetni navod </w:t>
      </w:r>
      <w:r w:rsidRPr="00501595">
        <w:rPr>
          <w:noProof w:val="0"/>
        </w:rPr>
        <w:t xml:space="preserve">– </w:t>
      </w:r>
      <w:r w:rsidR="00270A23" w:rsidRPr="00501595">
        <w:rPr>
          <w:noProof w:val="0"/>
        </w:rPr>
        <w:t>pomoću ove</w:t>
      </w:r>
      <w:r w:rsidRPr="00501595">
        <w:rPr>
          <w:noProof w:val="0"/>
        </w:rPr>
        <w:t xml:space="preserve"> </w:t>
      </w:r>
      <w:r w:rsidR="00270A23" w:rsidRPr="00501595">
        <w:rPr>
          <w:noProof w:val="0"/>
        </w:rPr>
        <w:t>naredbe moguće je odabrati dodavanje reference u tekst za već pohranjeni bibliografski zapis unutar sustava</w:t>
      </w:r>
      <w:r w:rsidRPr="00501595">
        <w:rPr>
          <w:noProof w:val="0"/>
        </w:rPr>
        <w:t>. Unutar ovog</w:t>
      </w:r>
      <w:r w:rsidR="002A04F9" w:rsidRPr="00501595">
        <w:rPr>
          <w:noProof w:val="0"/>
        </w:rPr>
        <w:t>a</w:t>
      </w:r>
      <w:r w:rsidRPr="00501595">
        <w:rPr>
          <w:noProof w:val="0"/>
        </w:rPr>
        <w:t xml:space="preserve"> padajućeg izbornika također je moguće </w:t>
      </w:r>
      <w:r w:rsidR="00270A23" w:rsidRPr="00501595">
        <w:rPr>
          <w:noProof w:val="0"/>
        </w:rPr>
        <w:t xml:space="preserve">odabrati naredbu </w:t>
      </w:r>
      <w:r w:rsidR="00270A23" w:rsidRPr="002B2912">
        <w:rPr>
          <w:b/>
          <w:noProof w:val="0"/>
        </w:rPr>
        <w:t>Dodaj novi izvor</w:t>
      </w:r>
      <w:r w:rsidR="00270A23" w:rsidRPr="00501595">
        <w:rPr>
          <w:noProof w:val="0"/>
        </w:rPr>
        <w:t xml:space="preserve"> kako bi se </w:t>
      </w:r>
      <w:r w:rsidRPr="00501595">
        <w:rPr>
          <w:noProof w:val="0"/>
        </w:rPr>
        <w:t>izrad</w:t>
      </w:r>
      <w:r w:rsidR="00270A23" w:rsidRPr="00501595">
        <w:rPr>
          <w:noProof w:val="0"/>
        </w:rPr>
        <w:t>io</w:t>
      </w:r>
      <w:r w:rsidRPr="00501595">
        <w:rPr>
          <w:noProof w:val="0"/>
        </w:rPr>
        <w:t xml:space="preserve"> nov</w:t>
      </w:r>
      <w:r w:rsidR="00270A23" w:rsidRPr="00501595">
        <w:rPr>
          <w:noProof w:val="0"/>
        </w:rPr>
        <w:t>i</w:t>
      </w:r>
      <w:r w:rsidRPr="00501595">
        <w:rPr>
          <w:noProof w:val="0"/>
        </w:rPr>
        <w:t xml:space="preserve"> bibliografsk</w:t>
      </w:r>
      <w:r w:rsidR="00270A23" w:rsidRPr="00501595">
        <w:rPr>
          <w:noProof w:val="0"/>
        </w:rPr>
        <w:t>i</w:t>
      </w:r>
      <w:r w:rsidRPr="00501595">
        <w:rPr>
          <w:noProof w:val="0"/>
        </w:rPr>
        <w:t xml:space="preserve"> zapis. </w:t>
      </w:r>
      <w:r w:rsidR="00270A23" w:rsidRPr="00501595">
        <w:rPr>
          <w:noProof w:val="0"/>
        </w:rPr>
        <w:t>U</w:t>
      </w:r>
      <w:r w:rsidRPr="00501595">
        <w:rPr>
          <w:noProof w:val="0"/>
        </w:rPr>
        <w:t xml:space="preserve"> tekst </w:t>
      </w:r>
      <w:r w:rsidR="00270A23" w:rsidRPr="00501595">
        <w:rPr>
          <w:noProof w:val="0"/>
        </w:rPr>
        <w:t xml:space="preserve">je moguće </w:t>
      </w:r>
      <w:r w:rsidRPr="00501595">
        <w:rPr>
          <w:noProof w:val="0"/>
        </w:rPr>
        <w:t xml:space="preserve">dodati </w:t>
      </w:r>
      <w:r w:rsidR="00270A23" w:rsidRPr="00501595">
        <w:rPr>
          <w:noProof w:val="0"/>
        </w:rPr>
        <w:t xml:space="preserve">rezervaciju za </w:t>
      </w:r>
      <w:r w:rsidRPr="00501595">
        <w:rPr>
          <w:noProof w:val="0"/>
        </w:rPr>
        <w:lastRenderedPageBreak/>
        <w:t>referenc</w:t>
      </w:r>
      <w:r w:rsidR="00270A23" w:rsidRPr="00501595">
        <w:rPr>
          <w:noProof w:val="0"/>
        </w:rPr>
        <w:t>u</w:t>
      </w:r>
      <w:r w:rsidRPr="00501595">
        <w:rPr>
          <w:noProof w:val="0"/>
        </w:rPr>
        <w:t xml:space="preserve"> pomoću </w:t>
      </w:r>
      <w:r w:rsidR="00270A23" w:rsidRPr="00501595">
        <w:rPr>
          <w:noProof w:val="0"/>
        </w:rPr>
        <w:t>naredbe</w:t>
      </w:r>
      <w:r w:rsidRPr="00501595">
        <w:rPr>
          <w:noProof w:val="0"/>
        </w:rPr>
        <w:t xml:space="preserve"> </w:t>
      </w:r>
      <w:r w:rsidRPr="002B2912">
        <w:rPr>
          <w:b/>
          <w:noProof w:val="0"/>
        </w:rPr>
        <w:t>Dodaj novo rezervirano mjesto</w:t>
      </w:r>
      <w:r w:rsidRPr="00501595">
        <w:rPr>
          <w:noProof w:val="0"/>
        </w:rPr>
        <w:t xml:space="preserve">. U tom slučaju, informacije o </w:t>
      </w:r>
      <w:r w:rsidR="00270A23" w:rsidRPr="00501595">
        <w:rPr>
          <w:noProof w:val="0"/>
        </w:rPr>
        <w:t xml:space="preserve">referenci </w:t>
      </w:r>
      <w:r w:rsidRPr="00501595">
        <w:rPr>
          <w:noProof w:val="0"/>
        </w:rPr>
        <w:t xml:space="preserve">moguće je kasnije dopuniti u dijaloškom okviru </w:t>
      </w:r>
      <w:r w:rsidRPr="002B2912">
        <w:rPr>
          <w:b/>
          <w:noProof w:val="0"/>
        </w:rPr>
        <w:t>Uredi izvor</w:t>
      </w:r>
      <w:r w:rsidRPr="00501595">
        <w:rPr>
          <w:noProof w:val="0"/>
        </w:rPr>
        <w:t xml:space="preserve">. </w:t>
      </w:r>
    </w:p>
    <w:p w14:paraId="59626A85" w14:textId="5286C975" w:rsidR="00285FB7" w:rsidRPr="002B2912" w:rsidRDefault="00285FB7" w:rsidP="00EC3AF1">
      <w:pPr>
        <w:pStyle w:val="TSnormal"/>
        <w:widowControl w:val="0"/>
        <w:numPr>
          <w:ilvl w:val="0"/>
          <w:numId w:val="2"/>
        </w:numPr>
        <w:autoSpaceDE w:val="0"/>
        <w:autoSpaceDN w:val="0"/>
        <w:adjustRightInd w:val="0"/>
        <w:spacing w:after="0" w:line="240" w:lineRule="auto"/>
        <w:rPr>
          <w:b/>
          <w:noProof w:val="0"/>
        </w:rPr>
      </w:pPr>
      <w:r w:rsidRPr="002B2912">
        <w:rPr>
          <w:b/>
        </w:rPr>
        <w:t xml:space="preserve">Bibliografija </w:t>
      </w:r>
      <w:r w:rsidRPr="00501595">
        <w:t xml:space="preserve">– pomoću ovog izbornika moguće je odabrati jedan </w:t>
      </w:r>
      <w:r w:rsidR="00270A23" w:rsidRPr="00501595">
        <w:t xml:space="preserve">od ponuđena </w:t>
      </w:r>
      <w:r w:rsidRPr="00501595">
        <w:t xml:space="preserve">tri </w:t>
      </w:r>
      <w:r w:rsidR="00A1497E" w:rsidRPr="00501595">
        <w:t>načina prikaza</w:t>
      </w:r>
      <w:r w:rsidR="00270A23" w:rsidRPr="00501595">
        <w:t xml:space="preserve"> bibliografije</w:t>
      </w:r>
      <w:r w:rsidRPr="00501595">
        <w:t xml:space="preserve"> koji se razliku</w:t>
      </w:r>
      <w:r w:rsidR="00A1497E" w:rsidRPr="00501595">
        <w:t>ju</w:t>
      </w:r>
      <w:r w:rsidRPr="00501595">
        <w:t xml:space="preserve"> po </w:t>
      </w:r>
      <w:r w:rsidR="00270A23" w:rsidRPr="00501595">
        <w:rPr>
          <w:noProof w:val="0"/>
        </w:rPr>
        <w:fldChar w:fldCharType="begin"/>
      </w:r>
      <w:r w:rsidR="00270A23" w:rsidRPr="00501595">
        <w:rPr>
          <w:noProof w:val="0"/>
        </w:rPr>
        <w:instrText xml:space="preserve">ADDIN Mendeley Bibliography CSL_BIBLIOGRAPHY </w:instrText>
      </w:r>
      <w:r w:rsidR="00270A23" w:rsidRPr="00501595">
        <w:rPr>
          <w:noProof w:val="0"/>
        </w:rPr>
        <w:fldChar w:fldCharType="end"/>
      </w:r>
      <w:r w:rsidR="002B7BA8" w:rsidRPr="00501595">
        <w:rPr>
          <w:noProof w:val="0"/>
        </w:rPr>
        <w:t>nazivu</w:t>
      </w:r>
      <w:r w:rsidRPr="00501595">
        <w:rPr>
          <w:noProof w:val="0"/>
        </w:rPr>
        <w:t>.</w:t>
      </w:r>
    </w:p>
    <w:p w14:paraId="2F9D480F" w14:textId="34E9B2AB" w:rsidR="00285FB7" w:rsidRPr="00501595" w:rsidRDefault="00285FB7" w:rsidP="004633B5">
      <w:pPr>
        <w:pStyle w:val="TSnaslov2"/>
      </w:pPr>
      <w:bookmarkStart w:id="41" w:name="_Toc406576993"/>
      <w:bookmarkStart w:id="42" w:name="_Toc23324540"/>
      <w:bookmarkEnd w:id="41"/>
      <w:r w:rsidRPr="00501595">
        <w:t>Izrada referenci</w:t>
      </w:r>
      <w:bookmarkEnd w:id="42"/>
      <w:r w:rsidRPr="00501595">
        <w:t xml:space="preserve"> </w:t>
      </w:r>
    </w:p>
    <w:p w14:paraId="3FE235D3" w14:textId="74496041" w:rsidR="00285FB7" w:rsidRPr="00501595" w:rsidRDefault="00285FB7" w:rsidP="00285FB7">
      <w:pPr>
        <w:pStyle w:val="TSnormal"/>
        <w:rPr>
          <w:noProof w:val="0"/>
        </w:rPr>
      </w:pPr>
      <w:r w:rsidRPr="00501595">
        <w:rPr>
          <w:noProof w:val="0"/>
        </w:rPr>
        <w:t xml:space="preserve">Odabirom naredbe </w:t>
      </w:r>
      <w:r w:rsidRPr="00501595">
        <w:rPr>
          <w:b/>
          <w:noProof w:val="0"/>
        </w:rPr>
        <w:t>Upravljanje izvorima</w:t>
      </w:r>
      <w:r w:rsidRPr="00501595">
        <w:rPr>
          <w:noProof w:val="0"/>
        </w:rPr>
        <w:t xml:space="preserve"> iz kartice </w:t>
      </w:r>
      <w:r w:rsidRPr="00501595">
        <w:rPr>
          <w:b/>
          <w:noProof w:val="0"/>
        </w:rPr>
        <w:t>Reference</w:t>
      </w:r>
      <w:r w:rsidR="00834F25" w:rsidRPr="00501595">
        <w:rPr>
          <w:b/>
          <w:noProof w:val="0"/>
        </w:rPr>
        <w:t>,</w:t>
      </w:r>
      <w:r w:rsidRPr="00501595">
        <w:rPr>
          <w:i/>
          <w:noProof w:val="0"/>
        </w:rPr>
        <w:t xml:space="preserve"> </w:t>
      </w:r>
      <w:r w:rsidRPr="00501595">
        <w:rPr>
          <w:noProof w:val="0"/>
        </w:rPr>
        <w:t xml:space="preserve">skupine </w:t>
      </w:r>
      <w:r w:rsidRPr="00501595">
        <w:rPr>
          <w:b/>
          <w:noProof w:val="0"/>
        </w:rPr>
        <w:t>Navodi i bibliografija</w:t>
      </w:r>
      <w:r w:rsidR="00834F25" w:rsidRPr="00501595">
        <w:rPr>
          <w:b/>
          <w:noProof w:val="0"/>
        </w:rPr>
        <w:t>,</w:t>
      </w:r>
      <w:r w:rsidRPr="00501595">
        <w:rPr>
          <w:noProof w:val="0"/>
        </w:rPr>
        <w:t xml:space="preserve"> otvara se dijaloški okvir </w:t>
      </w:r>
      <w:r w:rsidRPr="00501595">
        <w:rPr>
          <w:b/>
          <w:noProof w:val="0"/>
        </w:rPr>
        <w:t>Upravitelj izvora</w:t>
      </w:r>
      <w:r w:rsidRPr="00501595">
        <w:rPr>
          <w:noProof w:val="0"/>
        </w:rPr>
        <w:t xml:space="preserve"> kroz koji je moguće izraditi novi bibliografski zapis</w:t>
      </w:r>
      <w:r w:rsidR="00D33E6F" w:rsidRPr="00501595">
        <w:rPr>
          <w:noProof w:val="0"/>
        </w:rPr>
        <w:t xml:space="preserve"> (knjige, poglavlja u knjiz</w:t>
      </w:r>
      <w:r w:rsidR="001E335F" w:rsidRPr="00501595">
        <w:rPr>
          <w:noProof w:val="0"/>
        </w:rPr>
        <w:t>i, članak u časopisu, izvještaja</w:t>
      </w:r>
      <w:r w:rsidR="00D33E6F" w:rsidRPr="00501595">
        <w:rPr>
          <w:noProof w:val="0"/>
        </w:rPr>
        <w:t xml:space="preserve">, </w:t>
      </w:r>
      <w:r w:rsidR="00D33E6F" w:rsidRPr="00501595">
        <w:rPr>
          <w:i/>
          <w:noProof w:val="0"/>
        </w:rPr>
        <w:t>web</w:t>
      </w:r>
      <w:r w:rsidR="0059439B" w:rsidRPr="00501595">
        <w:rPr>
          <w:noProof w:val="0"/>
        </w:rPr>
        <w:t>-</w:t>
      </w:r>
      <w:r w:rsidR="00D33E6F" w:rsidRPr="00501595">
        <w:rPr>
          <w:noProof w:val="0"/>
        </w:rPr>
        <w:t>stranice</w:t>
      </w:r>
      <w:r w:rsidRPr="00501595">
        <w:rPr>
          <w:noProof w:val="0"/>
        </w:rPr>
        <w:t xml:space="preserve"> itd.</w:t>
      </w:r>
      <w:r w:rsidR="00D33E6F" w:rsidRPr="00501595">
        <w:rPr>
          <w:noProof w:val="0"/>
        </w:rPr>
        <w:t>).</w:t>
      </w:r>
    </w:p>
    <w:p w14:paraId="6437B957" w14:textId="45638602" w:rsidR="00285FB7" w:rsidRPr="00501595" w:rsidRDefault="00285FB7" w:rsidP="00285FB7">
      <w:pPr>
        <w:rPr>
          <w:rFonts w:ascii="Arial" w:hAnsi="Arial" w:cs="Arial"/>
        </w:rPr>
      </w:pPr>
      <w:r w:rsidRPr="00501595">
        <w:rPr>
          <w:rFonts w:ascii="Arial" w:hAnsi="Arial" w:cs="Arial"/>
          <w:noProof/>
          <w:lang w:val="en-US"/>
        </w:rPr>
        <w:drawing>
          <wp:inline distT="0" distB="0" distL="0" distR="0" wp14:anchorId="26DCA1F2" wp14:editId="3F90EE25">
            <wp:extent cx="4499610" cy="2349500"/>
            <wp:effectExtent l="19050" t="19050" r="15240" b="12700"/>
            <wp:docPr id="915" name="Slika 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9610" cy="2349500"/>
                    </a:xfrm>
                    <a:prstGeom prst="rect">
                      <a:avLst/>
                    </a:prstGeom>
                    <a:ln w="6350">
                      <a:solidFill>
                        <a:schemeClr val="tx1"/>
                      </a:solidFill>
                    </a:ln>
                  </pic:spPr>
                </pic:pic>
              </a:graphicData>
            </a:graphic>
          </wp:inline>
        </w:drawing>
      </w:r>
    </w:p>
    <w:p w14:paraId="3C86613D" w14:textId="3160AECA" w:rsidR="005823AC" w:rsidRDefault="005823AC" w:rsidP="00285FB7">
      <w:pPr>
        <w:rPr>
          <w:rFonts w:ascii="Arial" w:hAnsi="Arial" w:cs="Arial"/>
        </w:rPr>
      </w:pPr>
    </w:p>
    <w:p w14:paraId="48CE28B4" w14:textId="1BC34B84" w:rsidR="00285FB7" w:rsidRPr="00501595" w:rsidRDefault="00011D2E" w:rsidP="00285FB7">
      <w:pPr>
        <w:rPr>
          <w:rFonts w:ascii="Arial" w:hAnsi="Arial" w:cs="Arial"/>
        </w:rPr>
      </w:pPr>
      <w:r w:rsidRPr="00501595">
        <w:rPr>
          <w:rFonts w:eastAsia="Times New Roman" w:cs="Times New Roman"/>
          <w:noProof/>
          <w:szCs w:val="24"/>
          <w:lang w:val="en-US"/>
        </w:rPr>
        <mc:AlternateContent>
          <mc:Choice Requires="wps">
            <w:drawing>
              <wp:anchor distT="0" distB="0" distL="114300" distR="114300" simplePos="0" relativeHeight="251809792" behindDoc="0" locked="0" layoutInCell="1" allowOverlap="1" wp14:anchorId="77C63290" wp14:editId="599946BD">
                <wp:simplePos x="0" y="0"/>
                <wp:positionH relativeFrom="column">
                  <wp:posOffset>-1849964</wp:posOffset>
                </wp:positionH>
                <wp:positionV relativeFrom="paragraph">
                  <wp:posOffset>1000760</wp:posOffset>
                </wp:positionV>
                <wp:extent cx="1619885" cy="2286000"/>
                <wp:effectExtent l="0" t="0" r="18415" b="19050"/>
                <wp:wrapNone/>
                <wp:docPr id="933" name="Pravokutnik 6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228600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0E2FC016" w14:textId="77777777" w:rsidR="00387E8E" w:rsidRPr="00986A0D" w:rsidRDefault="00387E8E" w:rsidP="003227CF">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58E8C8E8" w14:textId="70F15A11" w:rsidR="00387E8E" w:rsidRPr="00414811" w:rsidRDefault="00387E8E" w:rsidP="003227CF">
                            <w:pPr>
                              <w:rPr>
                                <w:rFonts w:ascii="Arial" w:hAnsi="Arial" w:cs="Arial"/>
                                <w:i/>
                                <w:sz w:val="18"/>
                                <w:szCs w:val="18"/>
                              </w:rPr>
                            </w:pPr>
                            <w:r>
                              <w:rPr>
                                <w:rFonts w:ascii="Arial" w:hAnsi="Arial" w:cs="Arial"/>
                                <w:sz w:val="18"/>
                                <w:szCs w:val="18"/>
                              </w:rPr>
                              <w:t xml:space="preserve">Sve reference koje se izrađuju pomoću programa </w:t>
                            </w:r>
                            <w:r w:rsidRPr="00925EE5">
                              <w:rPr>
                                <w:rFonts w:ascii="Arial" w:hAnsi="Arial" w:cs="Arial"/>
                                <w:i/>
                                <w:sz w:val="18"/>
                                <w:szCs w:val="18"/>
                              </w:rPr>
                              <w:t>Word</w:t>
                            </w:r>
                            <w:r>
                              <w:rPr>
                                <w:rFonts w:ascii="Arial" w:hAnsi="Arial" w:cs="Arial"/>
                                <w:sz w:val="18"/>
                                <w:szCs w:val="18"/>
                              </w:rPr>
                              <w:t xml:space="preserve"> ostaju spremljene samo lokalno na računalu i vidljive su unutar polja </w:t>
                            </w:r>
                            <w:r w:rsidRPr="00257E4C">
                              <w:rPr>
                                <w:rFonts w:ascii="Arial" w:hAnsi="Arial" w:cs="Arial"/>
                                <w:b/>
                                <w:sz w:val="18"/>
                                <w:szCs w:val="18"/>
                              </w:rPr>
                              <w:t>Glavni popis</w:t>
                            </w:r>
                            <w:r>
                              <w:rPr>
                                <w:rFonts w:ascii="Arial" w:hAnsi="Arial" w:cs="Arial"/>
                                <w:sz w:val="18"/>
                                <w:szCs w:val="18"/>
                              </w:rPr>
                              <w:t xml:space="preserve">. Ako se želi kopirati  lista spremljenih bibliografskih zapisa na drugo računalo, potrebno je kopirati </w:t>
                            </w:r>
                            <w:r w:rsidRPr="00925EE5">
                              <w:rPr>
                                <w:rFonts w:ascii="Arial" w:hAnsi="Arial" w:cs="Arial"/>
                                <w:i/>
                                <w:sz w:val="18"/>
                                <w:szCs w:val="18"/>
                              </w:rPr>
                              <w:t>Sources.xml</w:t>
                            </w:r>
                            <w:r>
                              <w:rPr>
                                <w:rFonts w:ascii="Arial" w:hAnsi="Arial" w:cs="Arial"/>
                                <w:sz w:val="18"/>
                                <w:szCs w:val="18"/>
                              </w:rPr>
                              <w:t xml:space="preserve"> datoteku do koje je moguće doći odabirom dugmeta </w:t>
                            </w:r>
                            <w:r w:rsidRPr="00925EE5">
                              <w:rPr>
                                <w:rFonts w:ascii="Arial" w:hAnsi="Arial" w:cs="Arial"/>
                                <w:b/>
                                <w:sz w:val="18"/>
                                <w:szCs w:val="18"/>
                              </w:rPr>
                              <w:t>Pregled</w:t>
                            </w:r>
                            <w:r>
                              <w:rPr>
                                <w:rFonts w:ascii="Arial" w:hAnsi="Arial" w:cs="Arial"/>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C63290" id="Pravokutnik 683" o:spid="_x0000_s1031" style="position:absolute;margin-left:-145.65pt;margin-top:78.8pt;width:127.55pt;height:180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" filled="f" strokeweight=".25pt">
                <v:fill opacity="46003f"/>
                <v:textbox>
                  <w:txbxContent>
                    <w:p w14:paraId="0E2FC016" w14:textId="77777777" w:rsidR="00387E8E" w:rsidRPr="00986A0D" w:rsidRDefault="00387E8E" w:rsidP="003227CF">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58E8C8E8" w14:textId="70F15A11" w:rsidR="00387E8E" w:rsidRPr="00414811" w:rsidRDefault="00387E8E" w:rsidP="003227CF">
                      <w:pPr>
                        <w:rPr>
                          <w:rFonts w:ascii="Arial" w:hAnsi="Arial" w:cs="Arial"/>
                          <w:i/>
                          <w:sz w:val="18"/>
                          <w:szCs w:val="18"/>
                        </w:rPr>
                      </w:pPr>
                      <w:r>
                        <w:rPr>
                          <w:rFonts w:ascii="Arial" w:hAnsi="Arial" w:cs="Arial"/>
                          <w:sz w:val="18"/>
                          <w:szCs w:val="18"/>
                        </w:rPr>
                        <w:t xml:space="preserve">Sve reference koje se izrađuju pomoću programa </w:t>
                      </w:r>
                      <w:r w:rsidRPr="00925EE5">
                        <w:rPr>
                          <w:rFonts w:ascii="Arial" w:hAnsi="Arial" w:cs="Arial"/>
                          <w:i/>
                          <w:sz w:val="18"/>
                          <w:szCs w:val="18"/>
                        </w:rPr>
                        <w:t>Word</w:t>
                      </w:r>
                      <w:r>
                        <w:rPr>
                          <w:rFonts w:ascii="Arial" w:hAnsi="Arial" w:cs="Arial"/>
                          <w:sz w:val="18"/>
                          <w:szCs w:val="18"/>
                        </w:rPr>
                        <w:t xml:space="preserve"> ostaju spremljene samo lokalno na računalu i vidljive su unutar polja </w:t>
                      </w:r>
                      <w:r w:rsidRPr="00257E4C">
                        <w:rPr>
                          <w:rFonts w:ascii="Arial" w:hAnsi="Arial" w:cs="Arial"/>
                          <w:b/>
                          <w:sz w:val="18"/>
                          <w:szCs w:val="18"/>
                        </w:rPr>
                        <w:t>Glavni popis</w:t>
                      </w:r>
                      <w:r>
                        <w:rPr>
                          <w:rFonts w:ascii="Arial" w:hAnsi="Arial" w:cs="Arial"/>
                          <w:sz w:val="18"/>
                          <w:szCs w:val="18"/>
                        </w:rPr>
                        <w:t xml:space="preserve">. Ako se želi kopirati  lista spremljenih bibliografskih zapisa na drugo računalo, potrebno je kopirati </w:t>
                      </w:r>
                      <w:r w:rsidRPr="00925EE5">
                        <w:rPr>
                          <w:rFonts w:ascii="Arial" w:hAnsi="Arial" w:cs="Arial"/>
                          <w:i/>
                          <w:sz w:val="18"/>
                          <w:szCs w:val="18"/>
                        </w:rPr>
                        <w:t>Sources.xml</w:t>
                      </w:r>
                      <w:r>
                        <w:rPr>
                          <w:rFonts w:ascii="Arial" w:hAnsi="Arial" w:cs="Arial"/>
                          <w:sz w:val="18"/>
                          <w:szCs w:val="18"/>
                        </w:rPr>
                        <w:t xml:space="preserve"> datoteku do koje je moguće doći odabirom dugmeta </w:t>
                      </w:r>
                      <w:r w:rsidRPr="00925EE5">
                        <w:rPr>
                          <w:rFonts w:ascii="Arial" w:hAnsi="Arial" w:cs="Arial"/>
                          <w:b/>
                          <w:sz w:val="18"/>
                          <w:szCs w:val="18"/>
                        </w:rPr>
                        <w:t>Pregled</w:t>
                      </w:r>
                      <w:r>
                        <w:rPr>
                          <w:rFonts w:ascii="Arial" w:hAnsi="Arial" w:cs="Arial"/>
                          <w:sz w:val="18"/>
                          <w:szCs w:val="18"/>
                        </w:rPr>
                        <w:t>.</w:t>
                      </w:r>
                    </w:p>
                  </w:txbxContent>
                </v:textbox>
              </v:rect>
            </w:pict>
          </mc:Fallback>
        </mc:AlternateContent>
      </w:r>
      <w:r w:rsidR="00285FB7" w:rsidRPr="00501595">
        <w:rPr>
          <w:rFonts w:ascii="Arial" w:hAnsi="Arial" w:cs="Arial"/>
        </w:rPr>
        <w:t xml:space="preserve">Dijaloški okvir </w:t>
      </w:r>
      <w:r w:rsidR="00285FB7" w:rsidRPr="00501595">
        <w:rPr>
          <w:rFonts w:ascii="Arial" w:hAnsi="Arial" w:cs="Arial"/>
          <w:b/>
        </w:rPr>
        <w:t>Upravitelj izvora</w:t>
      </w:r>
      <w:r w:rsidR="00285FB7" w:rsidRPr="00501595">
        <w:rPr>
          <w:rFonts w:ascii="Arial" w:hAnsi="Arial" w:cs="Arial"/>
        </w:rPr>
        <w:t xml:space="preserve"> sastoji </w:t>
      </w:r>
      <w:r w:rsidR="002A04F9" w:rsidRPr="00501595">
        <w:rPr>
          <w:rFonts w:ascii="Arial" w:hAnsi="Arial" w:cs="Arial"/>
        </w:rPr>
        <w:t xml:space="preserve">se </w:t>
      </w:r>
      <w:r w:rsidR="00285FB7" w:rsidRPr="00501595">
        <w:rPr>
          <w:rFonts w:ascii="Arial" w:hAnsi="Arial" w:cs="Arial"/>
        </w:rPr>
        <w:t>od nekoliko glavnih dijelova i nekoliko glavn</w:t>
      </w:r>
      <w:r w:rsidR="002A04F9" w:rsidRPr="00501595">
        <w:rPr>
          <w:rFonts w:ascii="Arial" w:hAnsi="Arial" w:cs="Arial"/>
        </w:rPr>
        <w:t>e</w:t>
      </w:r>
      <w:r w:rsidR="00285FB7" w:rsidRPr="00501595">
        <w:rPr>
          <w:rFonts w:ascii="Arial" w:hAnsi="Arial" w:cs="Arial"/>
        </w:rPr>
        <w:t xml:space="preserve"> dugm</w:t>
      </w:r>
      <w:r w:rsidR="002A04F9" w:rsidRPr="00501595">
        <w:rPr>
          <w:rFonts w:ascii="Arial" w:hAnsi="Arial" w:cs="Arial"/>
        </w:rPr>
        <w:t>adi</w:t>
      </w:r>
      <w:r w:rsidR="00285FB7" w:rsidRPr="00501595">
        <w:rPr>
          <w:rFonts w:ascii="Arial" w:hAnsi="Arial" w:cs="Arial"/>
        </w:rPr>
        <w:t xml:space="preserve">. Gore lijevo u vrhu nalazi se izbornik za pretraživanje </w:t>
      </w:r>
      <w:r w:rsidR="00285FB7" w:rsidRPr="00501595">
        <w:rPr>
          <w:rFonts w:ascii="Arial" w:hAnsi="Arial" w:cs="Arial"/>
          <w:b/>
        </w:rPr>
        <w:t>Traži</w:t>
      </w:r>
      <w:r w:rsidR="00285FB7" w:rsidRPr="00501595">
        <w:rPr>
          <w:rFonts w:ascii="Arial" w:hAnsi="Arial" w:cs="Arial"/>
        </w:rPr>
        <w:t xml:space="preserve">. U ovo polje upisuje se riječ prema kojoj će se pretraživati reference iz glavne liste referenci. </w:t>
      </w:r>
      <w:r w:rsidR="001E335F" w:rsidRPr="00501595">
        <w:rPr>
          <w:rFonts w:ascii="Arial" w:hAnsi="Arial" w:cs="Arial"/>
        </w:rPr>
        <w:t>Ako su već ranije unes</w:t>
      </w:r>
      <w:r w:rsidR="00834F25" w:rsidRPr="00501595">
        <w:rPr>
          <w:rFonts w:ascii="Arial" w:hAnsi="Arial" w:cs="Arial"/>
        </w:rPr>
        <w:t>en</w:t>
      </w:r>
      <w:r w:rsidR="001E335F" w:rsidRPr="00501595">
        <w:rPr>
          <w:rFonts w:ascii="Arial" w:hAnsi="Arial" w:cs="Arial"/>
        </w:rPr>
        <w:t xml:space="preserve">i bibliografski </w:t>
      </w:r>
      <w:r w:rsidR="005001CC" w:rsidRPr="00501595">
        <w:rPr>
          <w:rFonts w:ascii="Arial" w:hAnsi="Arial" w:cs="Arial"/>
        </w:rPr>
        <w:t>zapisi</w:t>
      </w:r>
      <w:r w:rsidR="002A04F9" w:rsidRPr="00501595">
        <w:rPr>
          <w:rFonts w:ascii="Arial" w:hAnsi="Arial" w:cs="Arial"/>
        </w:rPr>
        <w:t>,</w:t>
      </w:r>
      <w:r w:rsidR="005001CC" w:rsidRPr="00501595">
        <w:rPr>
          <w:rFonts w:ascii="Arial" w:hAnsi="Arial" w:cs="Arial"/>
        </w:rPr>
        <w:t xml:space="preserve"> bit će </w:t>
      </w:r>
      <w:r w:rsidR="00285FB7" w:rsidRPr="00501595">
        <w:rPr>
          <w:rFonts w:ascii="Arial" w:hAnsi="Arial" w:cs="Arial"/>
        </w:rPr>
        <w:t>vidljiv</w:t>
      </w:r>
      <w:r w:rsidR="005001CC" w:rsidRPr="00501595">
        <w:rPr>
          <w:rFonts w:ascii="Arial" w:hAnsi="Arial" w:cs="Arial"/>
        </w:rPr>
        <w:t>i</w:t>
      </w:r>
      <w:r w:rsidR="00285FB7" w:rsidRPr="00501595">
        <w:rPr>
          <w:rFonts w:ascii="Arial" w:hAnsi="Arial" w:cs="Arial"/>
        </w:rPr>
        <w:t xml:space="preserve"> u polju </w:t>
      </w:r>
      <w:r w:rsidR="00285FB7" w:rsidRPr="00501595">
        <w:rPr>
          <w:rFonts w:ascii="Arial" w:hAnsi="Arial" w:cs="Arial"/>
          <w:b/>
        </w:rPr>
        <w:t>Glavni popis</w:t>
      </w:r>
      <w:r w:rsidR="005001CC" w:rsidRPr="00501595">
        <w:rPr>
          <w:rFonts w:ascii="Arial" w:hAnsi="Arial" w:cs="Arial"/>
        </w:rPr>
        <w:t>, u protivnom će ovo polje biti prazno</w:t>
      </w:r>
      <w:r w:rsidR="00285FB7" w:rsidRPr="00501595">
        <w:rPr>
          <w:rFonts w:ascii="Arial" w:hAnsi="Arial" w:cs="Arial"/>
        </w:rPr>
        <w:t xml:space="preserve">. Prikaz referenci </w:t>
      </w:r>
      <w:r w:rsidR="00992D61" w:rsidRPr="00501595">
        <w:rPr>
          <w:rFonts w:ascii="Arial" w:hAnsi="Arial" w:cs="Arial"/>
        </w:rPr>
        <w:t xml:space="preserve">u ovom popisu </w:t>
      </w:r>
      <w:r w:rsidR="00285FB7" w:rsidRPr="00501595">
        <w:rPr>
          <w:rFonts w:ascii="Arial" w:hAnsi="Arial" w:cs="Arial"/>
        </w:rPr>
        <w:t xml:space="preserve">moguće je sortirati prema prezimenu autora, oznakama, </w:t>
      </w:r>
      <w:r w:rsidR="002B7BA8" w:rsidRPr="00501595">
        <w:rPr>
          <w:rFonts w:ascii="Arial" w:hAnsi="Arial" w:cs="Arial"/>
        </w:rPr>
        <w:t>nazivu</w:t>
      </w:r>
      <w:r w:rsidR="00285FB7" w:rsidRPr="00501595">
        <w:rPr>
          <w:rFonts w:ascii="Arial" w:hAnsi="Arial" w:cs="Arial"/>
        </w:rPr>
        <w:t xml:space="preserve"> publikacije i godini publikacije odabirom željene mogućnosti iz izbornika u gornjem desnom kutu. </w:t>
      </w:r>
    </w:p>
    <w:p w14:paraId="27FC6306" w14:textId="7D39611F" w:rsidR="00285FB7" w:rsidRPr="00501595" w:rsidRDefault="00285FB7" w:rsidP="00285FB7">
      <w:pPr>
        <w:rPr>
          <w:rFonts w:ascii="Arial" w:hAnsi="Arial" w:cs="Arial"/>
        </w:rPr>
      </w:pPr>
      <w:r w:rsidRPr="00501595">
        <w:rPr>
          <w:rFonts w:ascii="Arial" w:hAnsi="Arial" w:cs="Arial"/>
        </w:rPr>
        <w:t xml:space="preserve">Prikaz </w:t>
      </w:r>
      <w:r w:rsidR="005E5751" w:rsidRPr="00501595">
        <w:rPr>
          <w:rFonts w:ascii="Arial" w:hAnsi="Arial" w:cs="Arial"/>
        </w:rPr>
        <w:t xml:space="preserve">trenutno </w:t>
      </w:r>
      <w:r w:rsidRPr="00501595">
        <w:rPr>
          <w:rFonts w:ascii="Arial" w:hAnsi="Arial" w:cs="Arial"/>
        </w:rPr>
        <w:t xml:space="preserve">izrađene (ili druge odabrane reference) u </w:t>
      </w:r>
      <w:r w:rsidR="005E5751" w:rsidRPr="00501595">
        <w:rPr>
          <w:rFonts w:ascii="Arial" w:hAnsi="Arial" w:cs="Arial"/>
        </w:rPr>
        <w:t>određenom</w:t>
      </w:r>
      <w:r w:rsidRPr="00501595">
        <w:rPr>
          <w:rFonts w:ascii="Arial" w:hAnsi="Arial" w:cs="Arial"/>
        </w:rPr>
        <w:t xml:space="preserve"> stil</w:t>
      </w:r>
      <w:r w:rsidR="005E5751" w:rsidRPr="00501595">
        <w:rPr>
          <w:rFonts w:ascii="Arial" w:hAnsi="Arial" w:cs="Arial"/>
        </w:rPr>
        <w:t>u</w:t>
      </w:r>
      <w:r w:rsidRPr="00501595">
        <w:rPr>
          <w:rFonts w:ascii="Arial" w:hAnsi="Arial" w:cs="Arial"/>
        </w:rPr>
        <w:t xml:space="preserve"> vidljiv je u donjem dijelu okvira u polju </w:t>
      </w:r>
      <w:proofErr w:type="spellStart"/>
      <w:r w:rsidRPr="00501595">
        <w:rPr>
          <w:rFonts w:ascii="Arial" w:hAnsi="Arial" w:cs="Arial"/>
          <w:b/>
        </w:rPr>
        <w:t>Pretpregled</w:t>
      </w:r>
      <w:proofErr w:type="spellEnd"/>
      <w:r w:rsidRPr="00501595">
        <w:rPr>
          <w:rFonts w:ascii="Arial" w:hAnsi="Arial" w:cs="Arial"/>
        </w:rPr>
        <w:t xml:space="preserve">. Stil za prikaz referenci </w:t>
      </w:r>
      <w:r w:rsidR="005E5751" w:rsidRPr="00501595">
        <w:rPr>
          <w:rFonts w:ascii="Arial" w:hAnsi="Arial" w:cs="Arial"/>
        </w:rPr>
        <w:t xml:space="preserve">bira se u kartici </w:t>
      </w:r>
      <w:r w:rsidR="005E5751" w:rsidRPr="00501595">
        <w:rPr>
          <w:rFonts w:ascii="Arial" w:hAnsi="Arial" w:cs="Arial"/>
          <w:b/>
        </w:rPr>
        <w:t>Reference</w:t>
      </w:r>
      <w:r w:rsidR="005E5751" w:rsidRPr="00501595">
        <w:rPr>
          <w:rFonts w:ascii="Arial" w:hAnsi="Arial" w:cs="Arial"/>
        </w:rPr>
        <w:t xml:space="preserve"> </w:t>
      </w:r>
      <w:r w:rsidRPr="00501595">
        <w:rPr>
          <w:rFonts w:ascii="Arial" w:hAnsi="Arial" w:cs="Arial"/>
        </w:rPr>
        <w:t xml:space="preserve">unutar skupine </w:t>
      </w:r>
      <w:r w:rsidRPr="00501595">
        <w:rPr>
          <w:rFonts w:ascii="Arial" w:hAnsi="Arial" w:cs="Arial"/>
          <w:b/>
        </w:rPr>
        <w:t xml:space="preserve">Navodi i bibliografija </w:t>
      </w:r>
      <w:r w:rsidRPr="00501595">
        <w:rPr>
          <w:rFonts w:ascii="Arial" w:hAnsi="Arial" w:cs="Arial"/>
        </w:rPr>
        <w:t xml:space="preserve">u izborniku </w:t>
      </w:r>
      <w:r w:rsidRPr="00501595">
        <w:rPr>
          <w:rFonts w:ascii="Arial" w:hAnsi="Arial" w:cs="Arial"/>
          <w:b/>
        </w:rPr>
        <w:t>Stil</w:t>
      </w:r>
      <w:r w:rsidR="005E5751" w:rsidRPr="00501595">
        <w:rPr>
          <w:rFonts w:ascii="Arial" w:hAnsi="Arial" w:cs="Arial"/>
          <w:b/>
        </w:rPr>
        <w:t xml:space="preserve"> </w:t>
      </w:r>
      <w:r w:rsidR="005E5751" w:rsidRPr="00501595">
        <w:rPr>
          <w:rFonts w:ascii="Arial" w:hAnsi="Arial" w:cs="Arial"/>
        </w:rPr>
        <w:t xml:space="preserve">prije otvaranja okvira </w:t>
      </w:r>
      <w:r w:rsidR="005E5751" w:rsidRPr="00501595">
        <w:rPr>
          <w:rFonts w:ascii="Arial" w:hAnsi="Arial" w:cs="Arial"/>
          <w:b/>
        </w:rPr>
        <w:t>Upravitelj izvora</w:t>
      </w:r>
      <w:r w:rsidRPr="00501595">
        <w:rPr>
          <w:rFonts w:ascii="Arial" w:hAnsi="Arial" w:cs="Arial"/>
        </w:rPr>
        <w:t>.</w:t>
      </w:r>
    </w:p>
    <w:p w14:paraId="186FAAA9" w14:textId="521FE564" w:rsidR="00285FB7" w:rsidRPr="00501595" w:rsidRDefault="00285FB7" w:rsidP="00285FB7">
      <w:pPr>
        <w:rPr>
          <w:rFonts w:ascii="Arial" w:hAnsi="Arial" w:cs="Arial"/>
        </w:rPr>
      </w:pPr>
      <w:r w:rsidRPr="00501595">
        <w:rPr>
          <w:rFonts w:ascii="Arial" w:hAnsi="Arial" w:cs="Arial"/>
        </w:rPr>
        <w:t>Prikaz referenci koje su nalaze</w:t>
      </w:r>
      <w:r w:rsidR="002A04F9" w:rsidRPr="00501595">
        <w:rPr>
          <w:rFonts w:ascii="Arial" w:hAnsi="Arial" w:cs="Arial"/>
        </w:rPr>
        <w:t xml:space="preserve"> u</w:t>
      </w:r>
      <w:r w:rsidRPr="00501595">
        <w:rPr>
          <w:rFonts w:ascii="Arial" w:hAnsi="Arial" w:cs="Arial"/>
        </w:rPr>
        <w:t xml:space="preserve"> trenut</w:t>
      </w:r>
      <w:r w:rsidR="002A04F9" w:rsidRPr="00501595">
        <w:rPr>
          <w:rFonts w:ascii="Arial" w:hAnsi="Arial" w:cs="Arial"/>
        </w:rPr>
        <w:t>ač</w:t>
      </w:r>
      <w:r w:rsidRPr="00501595">
        <w:rPr>
          <w:rFonts w:ascii="Arial" w:hAnsi="Arial" w:cs="Arial"/>
        </w:rPr>
        <w:t xml:space="preserve">nom dokumentu vidljiv je u polju </w:t>
      </w:r>
      <w:r w:rsidRPr="00501595">
        <w:rPr>
          <w:rFonts w:ascii="Arial" w:hAnsi="Arial" w:cs="Arial"/>
          <w:b/>
        </w:rPr>
        <w:t>Trenutni popis</w:t>
      </w:r>
      <w:r w:rsidRPr="00501595">
        <w:rPr>
          <w:rFonts w:ascii="Arial" w:hAnsi="Arial" w:cs="Arial"/>
        </w:rPr>
        <w:t xml:space="preserve">. Pomoću dugmeta </w:t>
      </w:r>
      <w:r w:rsidRPr="00501595">
        <w:rPr>
          <w:rFonts w:ascii="Arial" w:hAnsi="Arial" w:cs="Arial"/>
          <w:b/>
        </w:rPr>
        <w:t xml:space="preserve">Kopiraj </w:t>
      </w:r>
      <w:r w:rsidRPr="00501595">
        <w:rPr>
          <w:rFonts w:ascii="Arial" w:hAnsi="Arial" w:cs="Arial"/>
        </w:rPr>
        <w:t>moguće je kopirati odabranu referencu iz glavne liste (</w:t>
      </w:r>
      <w:r w:rsidRPr="00501595">
        <w:rPr>
          <w:rFonts w:ascii="Arial" w:hAnsi="Arial" w:cs="Arial"/>
          <w:b/>
        </w:rPr>
        <w:t>Glavni popis</w:t>
      </w:r>
      <w:r w:rsidRPr="00501595">
        <w:rPr>
          <w:rFonts w:ascii="Arial" w:hAnsi="Arial" w:cs="Arial"/>
        </w:rPr>
        <w:t>) u trenut</w:t>
      </w:r>
      <w:r w:rsidR="002A04F9" w:rsidRPr="00501595">
        <w:rPr>
          <w:rFonts w:ascii="Arial" w:hAnsi="Arial" w:cs="Arial"/>
        </w:rPr>
        <w:t>ač</w:t>
      </w:r>
      <w:r w:rsidRPr="00501595">
        <w:rPr>
          <w:rFonts w:ascii="Arial" w:hAnsi="Arial" w:cs="Arial"/>
        </w:rPr>
        <w:t>nu listu (</w:t>
      </w:r>
      <w:r w:rsidRPr="00501595">
        <w:rPr>
          <w:rFonts w:ascii="Arial" w:hAnsi="Arial" w:cs="Arial"/>
          <w:b/>
        </w:rPr>
        <w:t>Trenutni popis</w:t>
      </w:r>
      <w:r w:rsidRPr="00501595">
        <w:rPr>
          <w:rFonts w:ascii="Arial" w:hAnsi="Arial" w:cs="Arial"/>
        </w:rPr>
        <w:t xml:space="preserve">) referenci (ili obrnuto). Reference je moguće obrisati pomoću dugmeta </w:t>
      </w:r>
      <w:r w:rsidRPr="00501595">
        <w:rPr>
          <w:rFonts w:ascii="Arial" w:hAnsi="Arial" w:cs="Arial"/>
          <w:b/>
        </w:rPr>
        <w:t>Izbriši</w:t>
      </w:r>
      <w:r w:rsidRPr="00501595">
        <w:rPr>
          <w:rFonts w:ascii="Arial" w:hAnsi="Arial" w:cs="Arial"/>
        </w:rPr>
        <w:t xml:space="preserve">. Reference koje su navedene u tekstu imaju oznaku </w:t>
      </w:r>
      <w:r w:rsidRPr="00501595">
        <w:rPr>
          <w:rFonts w:ascii="Arial" w:hAnsi="Arial" w:cs="Arial"/>
          <w:b/>
        </w:rPr>
        <w:sym w:font="Wingdings" w:char="F0FC"/>
      </w:r>
      <w:r w:rsidRPr="00501595">
        <w:rPr>
          <w:rFonts w:ascii="Arial" w:hAnsi="Arial" w:cs="Arial"/>
        </w:rPr>
        <w:t>. Takve</w:t>
      </w:r>
      <w:r w:rsidR="00B67DF8" w:rsidRPr="00501595">
        <w:rPr>
          <w:rFonts w:ascii="Arial" w:hAnsi="Arial" w:cs="Arial"/>
        </w:rPr>
        <w:t xml:space="preserve"> se</w:t>
      </w:r>
      <w:r w:rsidRPr="00501595">
        <w:rPr>
          <w:rFonts w:ascii="Arial" w:hAnsi="Arial" w:cs="Arial"/>
        </w:rPr>
        <w:t xml:space="preserve"> reference ne mogu obrisati u ovom okviru sve dok </w:t>
      </w:r>
      <w:r w:rsidRPr="00501595">
        <w:rPr>
          <w:rFonts w:ascii="Arial" w:hAnsi="Arial" w:cs="Arial"/>
        </w:rPr>
        <w:lastRenderedPageBreak/>
        <w:t xml:space="preserve">se ne obrišu iz teksta. Reference koje imaju oznaku </w:t>
      </w:r>
      <w:r w:rsidRPr="00501595">
        <w:rPr>
          <w:rFonts w:ascii="Arial" w:hAnsi="Arial" w:cs="Arial"/>
          <w:b/>
        </w:rPr>
        <w:t>?</w:t>
      </w:r>
      <w:r w:rsidRPr="00501595">
        <w:rPr>
          <w:rFonts w:ascii="Arial" w:hAnsi="Arial" w:cs="Arial"/>
        </w:rPr>
        <w:t xml:space="preserve"> </w:t>
      </w:r>
      <w:r w:rsidR="00B67DF8" w:rsidRPr="00501595">
        <w:rPr>
          <w:rFonts w:ascii="Arial" w:hAnsi="Arial" w:cs="Arial"/>
        </w:rPr>
        <w:t>su one</w:t>
      </w:r>
      <w:r w:rsidRPr="00501595">
        <w:rPr>
          <w:rFonts w:ascii="Arial" w:hAnsi="Arial" w:cs="Arial"/>
        </w:rPr>
        <w:t xml:space="preserve"> za </w:t>
      </w:r>
      <w:r w:rsidR="00B67DF8" w:rsidRPr="00501595">
        <w:rPr>
          <w:rFonts w:ascii="Arial" w:hAnsi="Arial" w:cs="Arial"/>
        </w:rPr>
        <w:t>koje je</w:t>
      </w:r>
      <w:r w:rsidRPr="00501595">
        <w:rPr>
          <w:rFonts w:ascii="Arial" w:hAnsi="Arial" w:cs="Arial"/>
        </w:rPr>
        <w:t xml:space="preserve"> </w:t>
      </w:r>
      <w:r w:rsidRPr="003A0A1C">
        <w:rPr>
          <w:rFonts w:ascii="Arial" w:hAnsi="Arial" w:cs="Arial"/>
        </w:rPr>
        <w:t xml:space="preserve">rezervirano mjesto u tekstu, ali </w:t>
      </w:r>
      <w:r w:rsidR="00B67DF8" w:rsidRPr="003A0A1C">
        <w:rPr>
          <w:rFonts w:ascii="Arial" w:hAnsi="Arial" w:cs="Arial"/>
        </w:rPr>
        <w:t xml:space="preserve">za koje </w:t>
      </w:r>
      <w:r w:rsidRPr="003A0A1C">
        <w:rPr>
          <w:rFonts w:ascii="Arial" w:hAnsi="Arial" w:cs="Arial"/>
        </w:rPr>
        <w:t>nisu upisani detalji.</w:t>
      </w:r>
      <w:r w:rsidRPr="00501595">
        <w:rPr>
          <w:rFonts w:ascii="Arial" w:hAnsi="Arial" w:cs="Arial"/>
        </w:rPr>
        <w:t xml:space="preserve"> </w:t>
      </w:r>
    </w:p>
    <w:p w14:paraId="0EF2C1D5" w14:textId="72567F3C" w:rsidR="00285FB7" w:rsidRPr="00501595" w:rsidRDefault="00285FB7" w:rsidP="00285FB7">
      <w:pPr>
        <w:rPr>
          <w:rFonts w:ascii="Arial" w:hAnsi="Arial" w:cs="Arial"/>
        </w:rPr>
      </w:pPr>
      <w:r w:rsidRPr="00501595">
        <w:rPr>
          <w:rFonts w:ascii="Arial" w:hAnsi="Arial" w:cs="Arial"/>
        </w:rPr>
        <w:t>Za izradu novog</w:t>
      </w:r>
      <w:r w:rsidR="00B67DF8" w:rsidRPr="00501595">
        <w:rPr>
          <w:rFonts w:ascii="Arial" w:hAnsi="Arial" w:cs="Arial"/>
        </w:rPr>
        <w:t>a</w:t>
      </w:r>
      <w:r w:rsidRPr="00501595">
        <w:rPr>
          <w:rFonts w:ascii="Arial" w:hAnsi="Arial" w:cs="Arial"/>
        </w:rPr>
        <w:t xml:space="preserve"> bibliografskog zapisa potrebno je u </w:t>
      </w:r>
      <w:r w:rsidRPr="00501595">
        <w:rPr>
          <w:rFonts w:ascii="Arial" w:hAnsi="Arial" w:cs="Arial"/>
          <w:b/>
        </w:rPr>
        <w:t>Upravitelju izvora</w:t>
      </w:r>
      <w:r w:rsidRPr="00501595">
        <w:rPr>
          <w:rFonts w:ascii="Arial" w:hAnsi="Arial" w:cs="Arial"/>
          <w:i/>
        </w:rPr>
        <w:t xml:space="preserve"> </w:t>
      </w:r>
      <w:r w:rsidRPr="00501595">
        <w:rPr>
          <w:rFonts w:ascii="Arial" w:hAnsi="Arial" w:cs="Arial"/>
        </w:rPr>
        <w:t xml:space="preserve">odabrati dugme </w:t>
      </w:r>
      <w:r w:rsidRPr="00501595">
        <w:rPr>
          <w:rFonts w:ascii="Arial" w:hAnsi="Arial" w:cs="Arial"/>
          <w:b/>
        </w:rPr>
        <w:t>Novo</w:t>
      </w:r>
      <w:r w:rsidRPr="00501595">
        <w:rPr>
          <w:rFonts w:ascii="Arial" w:hAnsi="Arial" w:cs="Arial"/>
          <w:i/>
        </w:rPr>
        <w:t xml:space="preserve"> </w:t>
      </w:r>
      <w:r w:rsidRPr="00501595">
        <w:rPr>
          <w:rFonts w:ascii="Arial" w:hAnsi="Arial" w:cs="Arial"/>
        </w:rPr>
        <w:t xml:space="preserve">kako bi se otvorio dijaloški okvir </w:t>
      </w:r>
      <w:r w:rsidRPr="00501595">
        <w:rPr>
          <w:rFonts w:ascii="Arial" w:hAnsi="Arial" w:cs="Arial"/>
          <w:b/>
        </w:rPr>
        <w:t>Stvaranje izvora</w:t>
      </w:r>
      <w:r w:rsidRPr="00501595">
        <w:rPr>
          <w:rFonts w:ascii="Arial" w:hAnsi="Arial" w:cs="Arial"/>
        </w:rPr>
        <w:t xml:space="preserve"> za unos informacija o novoj referenci. Unutar ovog okvira iz izbornika </w:t>
      </w:r>
      <w:r w:rsidRPr="00501595">
        <w:rPr>
          <w:rFonts w:ascii="Arial" w:hAnsi="Arial" w:cs="Arial"/>
          <w:b/>
        </w:rPr>
        <w:t>Vrsta izvora</w:t>
      </w:r>
      <w:r w:rsidRPr="00501595">
        <w:rPr>
          <w:rFonts w:ascii="Arial" w:hAnsi="Arial" w:cs="Arial"/>
        </w:rPr>
        <w:t xml:space="preserve"> potrebno je prvo odabrati željenu vrstu izvora za unos. S obzirom na odabranu vrstu izvora prikazuju se određena polja u koje je potrebno upisati tražene informacije. Na primjer</w:t>
      </w:r>
      <w:r w:rsidR="00B67DF8" w:rsidRPr="00501595">
        <w:rPr>
          <w:rFonts w:ascii="Arial" w:hAnsi="Arial" w:cs="Arial"/>
        </w:rPr>
        <w:t>,</w:t>
      </w:r>
      <w:r w:rsidRPr="00501595">
        <w:rPr>
          <w:rFonts w:ascii="Arial" w:hAnsi="Arial" w:cs="Arial"/>
        </w:rPr>
        <w:t xml:space="preserve"> za knjigu je potrebno upisati imena autora po redoslijedu (ako ih je više) ili samo naziv korporativnog autora, potom </w:t>
      </w:r>
      <w:r w:rsidR="002B7BA8" w:rsidRPr="00501595">
        <w:rPr>
          <w:rFonts w:ascii="Arial" w:hAnsi="Arial" w:cs="Arial"/>
        </w:rPr>
        <w:t>naziv (naslov)</w:t>
      </w:r>
      <w:r w:rsidRPr="00501595">
        <w:rPr>
          <w:rFonts w:ascii="Arial" w:hAnsi="Arial" w:cs="Arial"/>
        </w:rPr>
        <w:t>, godinu objave, mjesto gdje je knjiga objavljena i izdavača. U obrascu su vidljiva polja koj</w:t>
      </w:r>
      <w:r w:rsidR="00B67DF8" w:rsidRPr="00501595">
        <w:rPr>
          <w:rFonts w:ascii="Arial" w:hAnsi="Arial" w:cs="Arial"/>
        </w:rPr>
        <w:t>a</w:t>
      </w:r>
      <w:r w:rsidRPr="00501595">
        <w:rPr>
          <w:rFonts w:ascii="Arial" w:hAnsi="Arial" w:cs="Arial"/>
        </w:rPr>
        <w:t xml:space="preserve"> je potrebno ispuniti. Uključivanjem mogućnosti </w:t>
      </w:r>
      <w:r w:rsidRPr="00501595">
        <w:rPr>
          <w:rFonts w:ascii="Arial" w:hAnsi="Arial" w:cs="Arial"/>
          <w:b/>
        </w:rPr>
        <w:t>Prikaži sva bibliografska polja</w:t>
      </w:r>
      <w:r w:rsidRPr="00501595">
        <w:rPr>
          <w:rFonts w:ascii="Arial" w:hAnsi="Arial" w:cs="Arial"/>
        </w:rPr>
        <w:t xml:space="preserve"> prikazuju se i ostala polja (koja nisu obavezna), a za koje je moguće zabilježiti potrebne informacije. </w:t>
      </w:r>
      <w:r w:rsidRPr="00501595">
        <w:rPr>
          <w:rFonts w:ascii="Arial" w:hAnsi="Arial" w:cs="Arial"/>
          <w:b/>
        </w:rPr>
        <w:t>Naziv oznake</w:t>
      </w:r>
      <w:r w:rsidRPr="00501595">
        <w:rPr>
          <w:rFonts w:ascii="Arial" w:hAnsi="Arial" w:cs="Arial"/>
        </w:rPr>
        <w:t xml:space="preserve"> predstavlja ključnu riječ prema kojoj je moguće pretražiti kasnije potrebni bibliografski izvor. Odabirom dugmeta </w:t>
      </w:r>
      <w:r w:rsidRPr="00501595">
        <w:rPr>
          <w:rFonts w:ascii="Arial" w:hAnsi="Arial" w:cs="Arial"/>
          <w:b/>
        </w:rPr>
        <w:t>U redu</w:t>
      </w:r>
      <w:r w:rsidRPr="00501595">
        <w:rPr>
          <w:rFonts w:ascii="Arial" w:hAnsi="Arial" w:cs="Arial"/>
        </w:rPr>
        <w:t xml:space="preserve"> uneseni </w:t>
      </w:r>
      <w:r w:rsidR="00B67DF8" w:rsidRPr="00501595">
        <w:rPr>
          <w:rFonts w:ascii="Arial" w:hAnsi="Arial" w:cs="Arial"/>
        </w:rPr>
        <w:t xml:space="preserve">se </w:t>
      </w:r>
      <w:r w:rsidRPr="00501595">
        <w:rPr>
          <w:rFonts w:ascii="Arial" w:hAnsi="Arial" w:cs="Arial"/>
        </w:rPr>
        <w:t>podaci spremaju.</w:t>
      </w:r>
    </w:p>
    <w:p w14:paraId="1202B0D8" w14:textId="77777777" w:rsidR="00285FB7" w:rsidRPr="00501595" w:rsidRDefault="00285FB7" w:rsidP="00285FB7">
      <w:pPr>
        <w:jc w:val="center"/>
        <w:rPr>
          <w:rFonts w:ascii="Arial" w:hAnsi="Arial" w:cs="Arial"/>
        </w:rPr>
      </w:pPr>
      <w:r w:rsidRPr="00501595">
        <w:rPr>
          <w:rFonts w:ascii="Arial" w:hAnsi="Arial" w:cs="Arial"/>
          <w:noProof/>
          <w:lang w:val="en-US"/>
        </w:rPr>
        <w:drawing>
          <wp:inline distT="0" distB="0" distL="0" distR="0" wp14:anchorId="45C97073" wp14:editId="5BEBBA3A">
            <wp:extent cx="4347607" cy="2682435"/>
            <wp:effectExtent l="19050" t="19050" r="15240" b="22860"/>
            <wp:docPr id="916" name="Slika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53621" cy="2686145"/>
                    </a:xfrm>
                    <a:prstGeom prst="rect">
                      <a:avLst/>
                    </a:prstGeom>
                    <a:ln w="6350">
                      <a:solidFill>
                        <a:schemeClr val="tx1"/>
                      </a:solidFill>
                    </a:ln>
                  </pic:spPr>
                </pic:pic>
              </a:graphicData>
            </a:graphic>
          </wp:inline>
        </w:drawing>
      </w:r>
    </w:p>
    <w:p w14:paraId="5B428A14" w14:textId="77777777" w:rsidR="005823AC" w:rsidRDefault="005823AC" w:rsidP="00285FB7">
      <w:pPr>
        <w:pStyle w:val="TSnormal"/>
        <w:rPr>
          <w:noProof w:val="0"/>
        </w:rPr>
      </w:pPr>
    </w:p>
    <w:p w14:paraId="0C47053F" w14:textId="3B232928" w:rsidR="00285FB7" w:rsidRPr="00501595" w:rsidRDefault="00285FB7" w:rsidP="00285FB7">
      <w:pPr>
        <w:pStyle w:val="TSnormal"/>
        <w:rPr>
          <w:b/>
          <w:noProof w:val="0"/>
        </w:rPr>
      </w:pPr>
      <w:r w:rsidRPr="00501595">
        <w:rPr>
          <w:noProof w:val="0"/>
        </w:rPr>
        <w:t>Do dijaloškog okvira za izradu novog</w:t>
      </w:r>
      <w:r w:rsidR="00B67DF8" w:rsidRPr="00501595">
        <w:rPr>
          <w:noProof w:val="0"/>
        </w:rPr>
        <w:t>a</w:t>
      </w:r>
      <w:r w:rsidRPr="00501595">
        <w:rPr>
          <w:noProof w:val="0"/>
        </w:rPr>
        <w:t xml:space="preserve"> bibliografskog zapisa </w:t>
      </w:r>
      <w:r w:rsidRPr="00501595">
        <w:rPr>
          <w:b/>
          <w:noProof w:val="0"/>
        </w:rPr>
        <w:t xml:space="preserve">Stvaranje izvora </w:t>
      </w:r>
      <w:r w:rsidRPr="00501595">
        <w:rPr>
          <w:noProof w:val="0"/>
        </w:rPr>
        <w:t xml:space="preserve">moguće je doći i putem sljedeće putanje </w:t>
      </w:r>
      <w:r w:rsidRPr="00501595">
        <w:rPr>
          <w:i/>
          <w:noProof w:val="0"/>
        </w:rPr>
        <w:t xml:space="preserve">Reference </w:t>
      </w:r>
      <w:r w:rsidRPr="00501595">
        <w:rPr>
          <w:noProof w:val="0"/>
        </w:rPr>
        <w:sym w:font="Wingdings" w:char="F0E0"/>
      </w:r>
      <w:r w:rsidRPr="00501595">
        <w:rPr>
          <w:noProof w:val="0"/>
        </w:rPr>
        <w:t xml:space="preserve"> </w:t>
      </w:r>
      <w:r w:rsidRPr="00501595">
        <w:rPr>
          <w:i/>
          <w:noProof w:val="0"/>
        </w:rPr>
        <w:t>Umetni navod</w:t>
      </w:r>
      <w:r w:rsidRPr="00501595">
        <w:rPr>
          <w:noProof w:val="0"/>
        </w:rPr>
        <w:t xml:space="preserve"> </w:t>
      </w:r>
      <w:r w:rsidRPr="00501595">
        <w:rPr>
          <w:noProof w:val="0"/>
        </w:rPr>
        <w:sym w:font="Wingdings" w:char="F0E0"/>
      </w:r>
      <w:r w:rsidRPr="00501595">
        <w:rPr>
          <w:noProof w:val="0"/>
        </w:rPr>
        <w:t xml:space="preserve"> </w:t>
      </w:r>
      <w:r w:rsidRPr="00501595">
        <w:rPr>
          <w:b/>
          <w:noProof w:val="0"/>
        </w:rPr>
        <w:t>Dodaj novi izvor</w:t>
      </w:r>
      <w:r w:rsidR="007E3184">
        <w:rPr>
          <w:b/>
          <w:noProof w:val="0"/>
        </w:rPr>
        <w:t>.</w:t>
      </w:r>
    </w:p>
    <w:p w14:paraId="4FE91466" w14:textId="7F7E9582" w:rsidR="00B908DC" w:rsidRDefault="00285FB7">
      <w:pPr>
        <w:rPr>
          <w:rFonts w:ascii="Arial" w:hAnsi="Arial" w:cs="Arial"/>
          <w:b/>
          <w:sz w:val="28"/>
          <w:szCs w:val="28"/>
          <w:lang w:eastAsia="hr-HR"/>
        </w:rPr>
      </w:pPr>
      <w:r w:rsidRPr="00501595">
        <w:rPr>
          <w:rFonts w:ascii="Arial" w:hAnsi="Arial" w:cs="Arial"/>
        </w:rPr>
        <w:t xml:space="preserve">Za izmjenu postojećih referenci u </w:t>
      </w:r>
      <w:r w:rsidRPr="00501595">
        <w:rPr>
          <w:rFonts w:ascii="Arial" w:hAnsi="Arial" w:cs="Arial"/>
          <w:b/>
        </w:rPr>
        <w:t>Upravitelju izvora</w:t>
      </w:r>
      <w:r w:rsidRPr="00501595">
        <w:rPr>
          <w:rFonts w:ascii="Arial" w:hAnsi="Arial" w:cs="Arial"/>
          <w:i/>
        </w:rPr>
        <w:t xml:space="preserve"> </w:t>
      </w:r>
      <w:r w:rsidRPr="00501595">
        <w:rPr>
          <w:rFonts w:ascii="Arial" w:hAnsi="Arial" w:cs="Arial"/>
        </w:rPr>
        <w:t xml:space="preserve">potrebno je referencu prvo odabrati s popisa te potom odabrati dugme </w:t>
      </w:r>
      <w:r w:rsidRPr="00501595">
        <w:rPr>
          <w:rFonts w:ascii="Arial" w:hAnsi="Arial" w:cs="Arial"/>
          <w:b/>
        </w:rPr>
        <w:t>Uređivanje</w:t>
      </w:r>
      <w:r w:rsidRPr="00501595">
        <w:rPr>
          <w:rFonts w:ascii="Arial" w:hAnsi="Arial" w:cs="Arial"/>
        </w:rPr>
        <w:t xml:space="preserve">. U tom </w:t>
      </w:r>
      <w:r w:rsidR="00B67DF8" w:rsidRPr="00501595">
        <w:rPr>
          <w:rFonts w:ascii="Arial" w:hAnsi="Arial" w:cs="Arial"/>
        </w:rPr>
        <w:t xml:space="preserve">se </w:t>
      </w:r>
      <w:r w:rsidRPr="00501595">
        <w:rPr>
          <w:rFonts w:ascii="Arial" w:hAnsi="Arial" w:cs="Arial"/>
        </w:rPr>
        <w:t xml:space="preserve">slučaju otvara okvir </w:t>
      </w:r>
      <w:r w:rsidRPr="00501595">
        <w:rPr>
          <w:rFonts w:ascii="Arial" w:hAnsi="Arial" w:cs="Arial"/>
          <w:b/>
        </w:rPr>
        <w:t>Uredi izvor</w:t>
      </w:r>
      <w:r w:rsidRPr="00501595">
        <w:rPr>
          <w:rFonts w:ascii="Arial" w:hAnsi="Arial" w:cs="Arial"/>
        </w:rPr>
        <w:t xml:space="preserve"> gdje je moguće izmijeniti neku od postojećih informacija ili dodati novu informaciju.</w:t>
      </w:r>
    </w:p>
    <w:p w14:paraId="07ACF113" w14:textId="2C369617" w:rsidR="00285FB7" w:rsidRPr="00501595" w:rsidRDefault="00285FB7" w:rsidP="004633B5">
      <w:pPr>
        <w:pStyle w:val="TSnaslov2"/>
      </w:pPr>
      <w:bookmarkStart w:id="43" w:name="_Toc23324541"/>
      <w:r w:rsidRPr="00501595">
        <w:t>Dodavanje referenci u tekst</w:t>
      </w:r>
      <w:bookmarkEnd w:id="43"/>
    </w:p>
    <w:p w14:paraId="10A91E40" w14:textId="1E65BC19" w:rsidR="00285FB7" w:rsidRPr="00501595" w:rsidRDefault="00B67DF8" w:rsidP="00285FB7">
      <w:pPr>
        <w:pStyle w:val="TSnormal"/>
        <w:rPr>
          <w:noProof w:val="0"/>
        </w:rPr>
      </w:pPr>
      <w:r w:rsidRPr="00501595">
        <w:rPr>
          <w:noProof w:val="0"/>
        </w:rPr>
        <w:t>Da</w:t>
      </w:r>
      <w:r w:rsidR="00285FB7" w:rsidRPr="00501595">
        <w:rPr>
          <w:noProof w:val="0"/>
        </w:rPr>
        <w:t xml:space="preserve"> bi se dodala referenca u tekst</w:t>
      </w:r>
      <w:r w:rsidRPr="00501595">
        <w:rPr>
          <w:noProof w:val="0"/>
        </w:rPr>
        <w:t>,</w:t>
      </w:r>
      <w:r w:rsidR="00285FB7" w:rsidRPr="00501595">
        <w:rPr>
          <w:noProof w:val="0"/>
        </w:rPr>
        <w:t xml:space="preserve"> potrebno je postaviti pokazivač miša na željeno mjesto u tekstu te potom odabrati naredbu </w:t>
      </w:r>
      <w:r w:rsidR="00285FB7" w:rsidRPr="00501595">
        <w:rPr>
          <w:i/>
          <w:noProof w:val="0"/>
        </w:rPr>
        <w:t>Reference</w:t>
      </w:r>
      <w:r w:rsidRPr="00501595">
        <w:rPr>
          <w:i/>
          <w:noProof w:val="0"/>
        </w:rPr>
        <w:t xml:space="preserve"> </w:t>
      </w:r>
      <w:r w:rsidR="00285FB7" w:rsidRPr="00501595">
        <w:rPr>
          <w:noProof w:val="0"/>
        </w:rPr>
        <w:sym w:font="Wingdings" w:char="F0E0"/>
      </w:r>
      <w:r w:rsidRPr="00501595">
        <w:rPr>
          <w:noProof w:val="0"/>
        </w:rPr>
        <w:t xml:space="preserve"> </w:t>
      </w:r>
      <w:r w:rsidR="00285FB7" w:rsidRPr="00501595">
        <w:rPr>
          <w:b/>
          <w:noProof w:val="0"/>
        </w:rPr>
        <w:t>Umetni navod</w:t>
      </w:r>
      <w:r w:rsidR="00285FB7" w:rsidRPr="00501595">
        <w:rPr>
          <w:noProof w:val="0"/>
        </w:rPr>
        <w:t>. U slučaju da nema dodanih referenci</w:t>
      </w:r>
      <w:r w:rsidRPr="00501595">
        <w:rPr>
          <w:noProof w:val="0"/>
        </w:rPr>
        <w:t>,</w:t>
      </w:r>
      <w:r w:rsidR="00285FB7" w:rsidRPr="00501595">
        <w:rPr>
          <w:noProof w:val="0"/>
        </w:rPr>
        <w:t xml:space="preserve"> bit će vidljive samo mogućnosti </w:t>
      </w:r>
      <w:r w:rsidR="00285FB7" w:rsidRPr="00501595">
        <w:rPr>
          <w:b/>
          <w:noProof w:val="0"/>
        </w:rPr>
        <w:t>Dodaj novi izvor</w:t>
      </w:r>
      <w:r w:rsidR="00285FB7" w:rsidRPr="00501595">
        <w:rPr>
          <w:noProof w:val="0"/>
        </w:rPr>
        <w:t xml:space="preserve"> (koja otvara okvir za izradu novog</w:t>
      </w:r>
      <w:r w:rsidRPr="00501595">
        <w:rPr>
          <w:noProof w:val="0"/>
        </w:rPr>
        <w:t>a</w:t>
      </w:r>
      <w:r w:rsidR="00285FB7" w:rsidRPr="00501595">
        <w:rPr>
          <w:noProof w:val="0"/>
        </w:rPr>
        <w:t xml:space="preserve"> </w:t>
      </w:r>
      <w:r w:rsidR="00285FB7" w:rsidRPr="00501595">
        <w:rPr>
          <w:noProof w:val="0"/>
        </w:rPr>
        <w:lastRenderedPageBreak/>
        <w:t xml:space="preserve">bibliografskog zapisa Stvaranje izvora) i </w:t>
      </w:r>
      <w:r w:rsidR="00285FB7" w:rsidRPr="00501595">
        <w:rPr>
          <w:b/>
          <w:noProof w:val="0"/>
        </w:rPr>
        <w:t>Dodaj novo rezervirano mjesto</w:t>
      </w:r>
      <w:r w:rsidR="00285FB7" w:rsidRPr="00501595">
        <w:rPr>
          <w:noProof w:val="0"/>
        </w:rPr>
        <w:t xml:space="preserve"> (preko koje je moguće dodati oznaku za referencu, a kasnije prema potrebi za tu oznaku urediti ostale potrebne informacije). Ako su reference već unesene, vidljive su na popisu te je moguće odabrati željenu referencu s popisa. </w:t>
      </w:r>
    </w:p>
    <w:p w14:paraId="42FA4781" w14:textId="09742C29" w:rsidR="00285FB7" w:rsidRPr="00501595" w:rsidRDefault="00285FB7" w:rsidP="00285FB7">
      <w:pPr>
        <w:pStyle w:val="TSnormal"/>
        <w:rPr>
          <w:noProof w:val="0"/>
        </w:rPr>
      </w:pPr>
      <w:r w:rsidRPr="00501595">
        <w:rPr>
          <w:lang w:val="en-US" w:eastAsia="en-US"/>
        </w:rPr>
        <w:drawing>
          <wp:inline distT="0" distB="0" distL="0" distR="0" wp14:anchorId="7D5423B9" wp14:editId="4528CC84">
            <wp:extent cx="2664095" cy="2376000"/>
            <wp:effectExtent l="19050" t="19050" r="22225" b="24765"/>
            <wp:docPr id="917" name="Slika 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66" t="775" b="-1"/>
                    <a:stretch/>
                  </pic:blipFill>
                  <pic:spPr bwMode="auto">
                    <a:xfrm>
                      <a:off x="0" y="0"/>
                      <a:ext cx="2664095" cy="237600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1695F9EE" w14:textId="7FCA8709" w:rsidR="00285FB7" w:rsidRPr="00501595" w:rsidRDefault="00285FB7" w:rsidP="00285FB7">
      <w:pPr>
        <w:pStyle w:val="TSnormal"/>
        <w:rPr>
          <w:noProof w:val="0"/>
        </w:rPr>
      </w:pPr>
      <w:r w:rsidRPr="00501595">
        <w:rPr>
          <w:noProof w:val="0"/>
        </w:rPr>
        <w:t xml:space="preserve">S obzirom na odabrani stil </w:t>
      </w:r>
      <w:r w:rsidR="004B3ABF">
        <w:rPr>
          <w:noProof w:val="0"/>
        </w:rPr>
        <w:t>citiranja</w:t>
      </w:r>
      <w:r w:rsidR="009D6A5C" w:rsidRPr="00501595">
        <w:rPr>
          <w:noProof w:val="0"/>
        </w:rPr>
        <w:t xml:space="preserve"> </w:t>
      </w:r>
      <w:r w:rsidRPr="00501595">
        <w:rPr>
          <w:noProof w:val="0"/>
        </w:rPr>
        <w:t xml:space="preserve">u izborniku </w:t>
      </w:r>
      <w:r w:rsidRPr="00501595">
        <w:rPr>
          <w:b/>
          <w:noProof w:val="0"/>
        </w:rPr>
        <w:t>Stil</w:t>
      </w:r>
      <w:r w:rsidR="00B67DF8" w:rsidRPr="00501595">
        <w:rPr>
          <w:noProof w:val="0"/>
        </w:rPr>
        <w:t>,</w:t>
      </w:r>
      <w:r w:rsidRPr="00501595">
        <w:rPr>
          <w:noProof w:val="0"/>
        </w:rPr>
        <w:t xml:space="preserve"> u tekstu će se prikazat</w:t>
      </w:r>
      <w:r w:rsidR="00B67DF8" w:rsidRPr="00501595">
        <w:rPr>
          <w:noProof w:val="0"/>
        </w:rPr>
        <w:t>i</w:t>
      </w:r>
      <w:r w:rsidRPr="00501595">
        <w:rPr>
          <w:noProof w:val="0"/>
        </w:rPr>
        <w:t xml:space="preserve"> referenca u odgovarajućem obliku. Primjerice, ako je odabran stil APA, tada će se u tekstu referenca prikazati u oblim zagradama te će biti vidljivo prezime autora i godina objave publikacije (</w:t>
      </w:r>
      <w:proofErr w:type="spellStart"/>
      <w:r w:rsidRPr="00501595">
        <w:rPr>
          <w:noProof w:val="0"/>
        </w:rPr>
        <w:t>Bognar</w:t>
      </w:r>
      <w:proofErr w:type="spellEnd"/>
      <w:r w:rsidRPr="00501595">
        <w:rPr>
          <w:noProof w:val="0"/>
        </w:rPr>
        <w:t xml:space="preserve">, </w:t>
      </w:r>
      <w:proofErr w:type="spellStart"/>
      <w:r w:rsidRPr="00501595">
        <w:rPr>
          <w:noProof w:val="0"/>
        </w:rPr>
        <w:t>Gajger</w:t>
      </w:r>
      <w:proofErr w:type="spellEnd"/>
      <w:r w:rsidRPr="00501595">
        <w:rPr>
          <w:noProof w:val="0"/>
        </w:rPr>
        <w:t>, &amp; Ivić, 2016). Moguće je trenutačno promijeniti izgled referenci odabirom drugog</w:t>
      </w:r>
      <w:r w:rsidR="00B67DF8" w:rsidRPr="00501595">
        <w:rPr>
          <w:noProof w:val="0"/>
        </w:rPr>
        <w:t>a</w:t>
      </w:r>
      <w:r w:rsidRPr="00501595">
        <w:rPr>
          <w:noProof w:val="0"/>
        </w:rPr>
        <w:t xml:space="preserve"> stila iz izbornika </w:t>
      </w:r>
      <w:r w:rsidRPr="00501595">
        <w:rPr>
          <w:b/>
          <w:noProof w:val="0"/>
        </w:rPr>
        <w:t>Stil</w:t>
      </w:r>
      <w:r w:rsidRPr="00501595">
        <w:rPr>
          <w:noProof w:val="0"/>
        </w:rPr>
        <w:t>.</w:t>
      </w:r>
    </w:p>
    <w:p w14:paraId="12A1DFAD" w14:textId="0244F531" w:rsidR="00285FB7" w:rsidRPr="00501595" w:rsidRDefault="00285FB7" w:rsidP="004633B5">
      <w:pPr>
        <w:pStyle w:val="TSnaslov2"/>
      </w:pPr>
      <w:bookmarkStart w:id="44" w:name="_Toc23324542"/>
      <w:r w:rsidRPr="00501595">
        <w:t>Uređivanje referenci</w:t>
      </w:r>
      <w:bookmarkEnd w:id="44"/>
    </w:p>
    <w:p w14:paraId="670EBCDF" w14:textId="0AAA4B59" w:rsidR="00285FB7" w:rsidRPr="00501595" w:rsidRDefault="00285FB7" w:rsidP="00285FB7">
      <w:pPr>
        <w:pStyle w:val="TSnormal"/>
        <w:rPr>
          <w:noProof w:val="0"/>
        </w:rPr>
      </w:pPr>
      <w:r w:rsidRPr="00501595">
        <w:rPr>
          <w:noProof w:val="0"/>
        </w:rPr>
        <w:t xml:space="preserve">Reference koje su dodane u tekst mogu se urediti na dva načina: </w:t>
      </w:r>
    </w:p>
    <w:p w14:paraId="3B70ACBA" w14:textId="49710087" w:rsidR="00285FB7" w:rsidRPr="00501595" w:rsidRDefault="00285FB7" w:rsidP="00924F96">
      <w:pPr>
        <w:pStyle w:val="TSnormal"/>
        <w:numPr>
          <w:ilvl w:val="0"/>
          <w:numId w:val="14"/>
        </w:numPr>
        <w:rPr>
          <w:noProof w:val="0"/>
        </w:rPr>
      </w:pPr>
      <w:r w:rsidRPr="00501595">
        <w:rPr>
          <w:noProof w:val="0"/>
        </w:rPr>
        <w:t xml:space="preserve">U kartici </w:t>
      </w:r>
      <w:r w:rsidRPr="00501595">
        <w:rPr>
          <w:i/>
          <w:noProof w:val="0"/>
        </w:rPr>
        <w:t>Reference</w:t>
      </w:r>
      <w:r w:rsidRPr="00501595">
        <w:rPr>
          <w:noProof w:val="0"/>
        </w:rPr>
        <w:t xml:space="preserve">, skupini </w:t>
      </w:r>
      <w:r w:rsidRPr="00501595">
        <w:rPr>
          <w:i/>
          <w:noProof w:val="0"/>
        </w:rPr>
        <w:t>Navodi i bibliografija</w:t>
      </w:r>
      <w:r w:rsidRPr="00501595">
        <w:rPr>
          <w:noProof w:val="0"/>
        </w:rPr>
        <w:t xml:space="preserve"> potrebno je odabrati naredbu </w:t>
      </w:r>
      <w:r w:rsidRPr="00501595">
        <w:rPr>
          <w:b/>
          <w:noProof w:val="0"/>
        </w:rPr>
        <w:t>Upravljanje izvorima</w:t>
      </w:r>
      <w:r w:rsidRPr="00501595">
        <w:rPr>
          <w:noProof w:val="0"/>
        </w:rPr>
        <w:t xml:space="preserve"> kako bi se otvorio dijaloški okvir </w:t>
      </w:r>
      <w:r w:rsidRPr="00501595">
        <w:rPr>
          <w:b/>
          <w:noProof w:val="0"/>
        </w:rPr>
        <w:t>Upravitelj izvora</w:t>
      </w:r>
      <w:r w:rsidRPr="00501595">
        <w:rPr>
          <w:noProof w:val="0"/>
        </w:rPr>
        <w:t>. S popisa (glavnog</w:t>
      </w:r>
      <w:r w:rsidR="00B67DF8" w:rsidRPr="00501595">
        <w:rPr>
          <w:noProof w:val="0"/>
        </w:rPr>
        <w:t>a</w:t>
      </w:r>
      <w:r w:rsidRPr="00501595">
        <w:rPr>
          <w:noProof w:val="0"/>
        </w:rPr>
        <w:t xml:space="preserve"> ili trenut</w:t>
      </w:r>
      <w:r w:rsidR="00B67DF8" w:rsidRPr="00501595">
        <w:rPr>
          <w:noProof w:val="0"/>
        </w:rPr>
        <w:t>ač</w:t>
      </w:r>
      <w:r w:rsidRPr="00501595">
        <w:rPr>
          <w:noProof w:val="0"/>
        </w:rPr>
        <w:t>nog</w:t>
      </w:r>
      <w:r w:rsidR="00B67DF8" w:rsidRPr="00501595">
        <w:rPr>
          <w:noProof w:val="0"/>
        </w:rPr>
        <w:t>a</w:t>
      </w:r>
      <w:r w:rsidRPr="00501595">
        <w:rPr>
          <w:noProof w:val="0"/>
        </w:rPr>
        <w:t xml:space="preserve">) potrebno je odabrati željenu referencu za izmjenu i dugme </w:t>
      </w:r>
      <w:r w:rsidRPr="00501595">
        <w:rPr>
          <w:b/>
          <w:noProof w:val="0"/>
        </w:rPr>
        <w:t>Uređivanje</w:t>
      </w:r>
      <w:r w:rsidRPr="00501595">
        <w:rPr>
          <w:noProof w:val="0"/>
        </w:rPr>
        <w:t xml:space="preserve">. Otvorit će se dijaloški okvir </w:t>
      </w:r>
      <w:r w:rsidRPr="00501595">
        <w:rPr>
          <w:b/>
          <w:noProof w:val="0"/>
        </w:rPr>
        <w:t>Uredi izvor</w:t>
      </w:r>
      <w:r w:rsidR="00B67DF8" w:rsidRPr="00501595">
        <w:rPr>
          <w:b/>
          <w:noProof w:val="0"/>
        </w:rPr>
        <w:t xml:space="preserve"> </w:t>
      </w:r>
      <w:r w:rsidR="00B67DF8" w:rsidRPr="00501595">
        <w:rPr>
          <w:noProof w:val="0"/>
        </w:rPr>
        <w:t>u</w:t>
      </w:r>
      <w:r w:rsidR="00B67DF8" w:rsidRPr="00501595">
        <w:rPr>
          <w:b/>
          <w:noProof w:val="0"/>
        </w:rPr>
        <w:t xml:space="preserve"> </w:t>
      </w:r>
      <w:r w:rsidR="00B67DF8" w:rsidRPr="00501595">
        <w:rPr>
          <w:noProof w:val="0"/>
        </w:rPr>
        <w:t>kojem se</w:t>
      </w:r>
      <w:r w:rsidRPr="00501595">
        <w:rPr>
          <w:noProof w:val="0"/>
        </w:rPr>
        <w:t xml:space="preserve"> mijenjaju željene informacije. </w:t>
      </w:r>
    </w:p>
    <w:p w14:paraId="6C9F1CC1" w14:textId="55992A55" w:rsidR="00285FB7" w:rsidRPr="00501595" w:rsidRDefault="00692B00" w:rsidP="00285FB7">
      <w:pPr>
        <w:pStyle w:val="TSnormal"/>
        <w:ind w:left="708"/>
        <w:rPr>
          <w:noProof w:val="0"/>
        </w:rPr>
      </w:pPr>
      <w:r w:rsidRPr="00501595">
        <w:rPr>
          <w:rFonts w:eastAsia="Times New Roman" w:cs="Times New Roman"/>
          <w:lang w:val="en-US" w:eastAsia="en-US"/>
        </w:rPr>
        <mc:AlternateContent>
          <mc:Choice Requires="wps">
            <w:drawing>
              <wp:anchor distT="0" distB="0" distL="114300" distR="114300" simplePos="0" relativeHeight="251811840" behindDoc="0" locked="0" layoutInCell="1" allowOverlap="1" wp14:anchorId="3DD3BC21" wp14:editId="72D60DAB">
                <wp:simplePos x="0" y="0"/>
                <wp:positionH relativeFrom="column">
                  <wp:posOffset>-1833864</wp:posOffset>
                </wp:positionH>
                <wp:positionV relativeFrom="paragraph">
                  <wp:posOffset>219710</wp:posOffset>
                </wp:positionV>
                <wp:extent cx="1620000" cy="1905000"/>
                <wp:effectExtent l="0" t="0" r="18415" b="19050"/>
                <wp:wrapNone/>
                <wp:docPr id="940" name="Pravokutnik 9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0000" cy="190500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02946724" w14:textId="77777777" w:rsidR="00387E8E" w:rsidRPr="00986A0D" w:rsidRDefault="00387E8E" w:rsidP="007615BB">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12458C19" w14:textId="5F05B3B9" w:rsidR="00387E8E" w:rsidRPr="00744D6A" w:rsidRDefault="00387E8E" w:rsidP="007615BB">
                            <w:pPr>
                              <w:rPr>
                                <w:rFonts w:ascii="Arial" w:hAnsi="Arial" w:cs="Arial"/>
                                <w:sz w:val="18"/>
                                <w:szCs w:val="18"/>
                              </w:rPr>
                            </w:pPr>
                            <w:r>
                              <w:rPr>
                                <w:rFonts w:ascii="Arial" w:hAnsi="Arial" w:cs="Arial"/>
                                <w:sz w:val="18"/>
                                <w:szCs w:val="18"/>
                              </w:rPr>
                              <w:t xml:space="preserve">Prilikom unosa bibliografskog zapisa istog autora koji je objavio u istoj godini više publikacija, potrebno je kod unosa uz godinu objave dopisati slovo a, b, c i sl. kako bi referenca i bibliografski zapis u popisu literature razlikovali. </w:t>
                            </w:r>
                          </w:p>
                          <w:p w14:paraId="111C6185" w14:textId="77777777" w:rsidR="00387E8E" w:rsidRPr="00414811" w:rsidRDefault="00387E8E" w:rsidP="007615BB">
                            <w:pPr>
                              <w:rPr>
                                <w:rFonts w:ascii="Arial" w:hAnsi="Arial" w:cs="Arial"/>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D3BC21" id="Pravokutnik 940" o:spid="_x0000_s1032" style="position:absolute;left:0;text-align:left;margin-left:-144.4pt;margin-top:17.3pt;width:127.55pt;height:150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" filled="f" strokeweight=".25pt">
                <v:fill opacity="46003f"/>
                <v:textbox>
                  <w:txbxContent>
                    <w:p w14:paraId="02946724" w14:textId="77777777" w:rsidR="00387E8E" w:rsidRPr="00986A0D" w:rsidRDefault="00387E8E" w:rsidP="007615BB">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12458C19" w14:textId="5F05B3B9" w:rsidR="00387E8E" w:rsidRPr="00744D6A" w:rsidRDefault="00387E8E" w:rsidP="007615BB">
                      <w:pPr>
                        <w:rPr>
                          <w:rFonts w:ascii="Arial" w:hAnsi="Arial" w:cs="Arial"/>
                          <w:sz w:val="18"/>
                          <w:szCs w:val="18"/>
                        </w:rPr>
                      </w:pPr>
                      <w:r>
                        <w:rPr>
                          <w:rFonts w:ascii="Arial" w:hAnsi="Arial" w:cs="Arial"/>
                          <w:sz w:val="18"/>
                          <w:szCs w:val="18"/>
                        </w:rPr>
                        <w:t xml:space="preserve">Prilikom unosa bibliografskog zapisa istog autora koji je objavio u istoj godini više publikacija, potrebno je kod unosa uz godinu objave dopisati slovo a, b, c i sl. kako bi referenca i bibliografski zapis u popisu literature razlikovali. </w:t>
                      </w:r>
                    </w:p>
                    <w:p w14:paraId="111C6185" w14:textId="77777777" w:rsidR="00387E8E" w:rsidRPr="00414811" w:rsidRDefault="00387E8E" w:rsidP="007615BB">
                      <w:pPr>
                        <w:rPr>
                          <w:rFonts w:ascii="Arial" w:hAnsi="Arial" w:cs="Arial"/>
                          <w:sz w:val="18"/>
                          <w:szCs w:val="18"/>
                        </w:rPr>
                      </w:pPr>
                    </w:p>
                  </w:txbxContent>
                </v:textbox>
              </v:rect>
            </w:pict>
          </mc:Fallback>
        </mc:AlternateContent>
      </w:r>
      <w:r w:rsidR="00285FB7" w:rsidRPr="00501595">
        <w:rPr>
          <w:lang w:val="en-US" w:eastAsia="en-US"/>
        </w:rPr>
        <w:drawing>
          <wp:inline distT="0" distB="0" distL="0" distR="0" wp14:anchorId="7CB4A063" wp14:editId="486AE01E">
            <wp:extent cx="4259071" cy="2052000"/>
            <wp:effectExtent l="19050" t="19050" r="27305" b="24765"/>
            <wp:docPr id="918" name="Slika 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9071" cy="2052000"/>
                    </a:xfrm>
                    <a:prstGeom prst="rect">
                      <a:avLst/>
                    </a:prstGeom>
                    <a:ln w="6350">
                      <a:solidFill>
                        <a:schemeClr val="tx1"/>
                      </a:solidFill>
                    </a:ln>
                  </pic:spPr>
                </pic:pic>
              </a:graphicData>
            </a:graphic>
          </wp:inline>
        </w:drawing>
      </w:r>
    </w:p>
    <w:p w14:paraId="5AEBBB43" w14:textId="77777777" w:rsidR="00A96309" w:rsidRDefault="00A96309">
      <w:pPr>
        <w:rPr>
          <w:rFonts w:ascii="Arial" w:hAnsi="Arial" w:cs="Arial"/>
          <w:lang w:eastAsia="hr-HR"/>
        </w:rPr>
      </w:pPr>
      <w:r>
        <w:br w:type="page"/>
      </w:r>
    </w:p>
    <w:p w14:paraId="2F1F195E" w14:textId="37949A2E" w:rsidR="00285FB7" w:rsidRPr="00501595" w:rsidRDefault="00285FB7" w:rsidP="00924F96">
      <w:pPr>
        <w:pStyle w:val="TSnormal"/>
        <w:numPr>
          <w:ilvl w:val="0"/>
          <w:numId w:val="14"/>
        </w:numPr>
        <w:rPr>
          <w:noProof w:val="0"/>
        </w:rPr>
      </w:pPr>
      <w:r w:rsidRPr="00501595">
        <w:rPr>
          <w:noProof w:val="0"/>
        </w:rPr>
        <w:lastRenderedPageBreak/>
        <w:t xml:space="preserve">Kada je referenca dodana u tekst, potrebno je odabrati željenu referencu za izmjenu kako bi se aktivirao okvir u kojem je vidljiva referenca. Odabirom strelice s desne strane okvira prikazat će se sadržaj padajućeg izbornika. U izborniku su ponuđene sljedeće mogućnosti: </w:t>
      </w:r>
      <w:r w:rsidRPr="00501595">
        <w:rPr>
          <w:b/>
          <w:noProof w:val="0"/>
        </w:rPr>
        <w:t>Uredi citat</w:t>
      </w:r>
      <w:r w:rsidRPr="00501595">
        <w:rPr>
          <w:noProof w:val="0"/>
        </w:rPr>
        <w:t xml:space="preserve">, </w:t>
      </w:r>
      <w:r w:rsidRPr="00501595">
        <w:rPr>
          <w:b/>
          <w:noProof w:val="0"/>
        </w:rPr>
        <w:t>Uredi izvor</w:t>
      </w:r>
      <w:r w:rsidRPr="00501595">
        <w:rPr>
          <w:noProof w:val="0"/>
        </w:rPr>
        <w:t xml:space="preserve">, </w:t>
      </w:r>
      <w:r w:rsidRPr="00501595">
        <w:rPr>
          <w:b/>
          <w:noProof w:val="0"/>
        </w:rPr>
        <w:t>Pretvori navod u statičan tekst</w:t>
      </w:r>
      <w:r w:rsidRPr="00501595">
        <w:rPr>
          <w:noProof w:val="0"/>
        </w:rPr>
        <w:t xml:space="preserve">, </w:t>
      </w:r>
      <w:r w:rsidRPr="00501595">
        <w:rPr>
          <w:b/>
          <w:noProof w:val="0"/>
        </w:rPr>
        <w:t>Ažuriranje navoda i bibliografije</w:t>
      </w:r>
      <w:r w:rsidRPr="00501595">
        <w:rPr>
          <w:noProof w:val="0"/>
        </w:rPr>
        <w:t xml:space="preserve">. </w:t>
      </w:r>
    </w:p>
    <w:p w14:paraId="571CEB5C" w14:textId="77777777" w:rsidR="00285FB7" w:rsidRPr="00501595" w:rsidRDefault="00285FB7" w:rsidP="00285FB7">
      <w:pPr>
        <w:pStyle w:val="TSnormal"/>
        <w:ind w:left="780"/>
        <w:rPr>
          <w:noProof w:val="0"/>
        </w:rPr>
      </w:pPr>
      <w:r w:rsidRPr="00501595">
        <w:rPr>
          <w:lang w:val="en-US" w:eastAsia="en-US"/>
        </w:rPr>
        <w:drawing>
          <wp:inline distT="0" distB="0" distL="0" distR="0" wp14:anchorId="3898305F" wp14:editId="41847831">
            <wp:extent cx="2137340" cy="1308914"/>
            <wp:effectExtent l="19050" t="19050" r="15875" b="24765"/>
            <wp:docPr id="919" name="Slika 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47224" cy="1314967"/>
                    </a:xfrm>
                    <a:prstGeom prst="rect">
                      <a:avLst/>
                    </a:prstGeom>
                    <a:ln w="6350">
                      <a:solidFill>
                        <a:schemeClr val="tx1"/>
                      </a:solidFill>
                    </a:ln>
                  </pic:spPr>
                </pic:pic>
              </a:graphicData>
            </a:graphic>
          </wp:inline>
        </w:drawing>
      </w:r>
      <w:r w:rsidRPr="00501595">
        <w:rPr>
          <w:noProof w:val="0"/>
          <w:lang w:eastAsia="en-GB"/>
        </w:rPr>
        <w:t xml:space="preserve"> </w:t>
      </w:r>
    </w:p>
    <w:p w14:paraId="0B7E1BD1" w14:textId="1E24BDC7" w:rsidR="00285FB7" w:rsidRPr="00501595" w:rsidRDefault="00285FB7" w:rsidP="00285FB7">
      <w:pPr>
        <w:pStyle w:val="TSnormal"/>
        <w:ind w:left="708"/>
        <w:rPr>
          <w:noProof w:val="0"/>
        </w:rPr>
      </w:pPr>
      <w:r w:rsidRPr="00501595">
        <w:rPr>
          <w:noProof w:val="0"/>
        </w:rPr>
        <w:t xml:space="preserve">Odabirom mogućnosti </w:t>
      </w:r>
      <w:r w:rsidRPr="00501595">
        <w:rPr>
          <w:b/>
          <w:noProof w:val="0"/>
        </w:rPr>
        <w:t>Uredi citat</w:t>
      </w:r>
      <w:r w:rsidRPr="00501595">
        <w:rPr>
          <w:noProof w:val="0"/>
        </w:rPr>
        <w:t xml:space="preserve"> otvara se okvir </w:t>
      </w:r>
      <w:r w:rsidRPr="00501595">
        <w:rPr>
          <w:b/>
          <w:noProof w:val="0"/>
        </w:rPr>
        <w:t>Uređivanje navoda</w:t>
      </w:r>
      <w:r w:rsidRPr="00501595">
        <w:rPr>
          <w:noProof w:val="0"/>
        </w:rPr>
        <w:t xml:space="preserve"> gdje se upisuju </w:t>
      </w:r>
      <w:r w:rsidR="00B67DF8" w:rsidRPr="00501595">
        <w:rPr>
          <w:noProof w:val="0"/>
        </w:rPr>
        <w:t xml:space="preserve">(ili izmjenjuju) </w:t>
      </w:r>
      <w:r w:rsidRPr="00501595">
        <w:rPr>
          <w:noProof w:val="0"/>
        </w:rPr>
        <w:t xml:space="preserve">brojevi stranica. Osim toga, može se odabrati </w:t>
      </w:r>
      <w:r w:rsidR="00B67DF8" w:rsidRPr="00501595">
        <w:rPr>
          <w:noProof w:val="0"/>
        </w:rPr>
        <w:t xml:space="preserve">ono </w:t>
      </w:r>
      <w:r w:rsidRPr="00501595">
        <w:rPr>
          <w:noProof w:val="0"/>
        </w:rPr>
        <w:t>što se želi maknuti iz prikaza reference: prezime autora (u tom</w:t>
      </w:r>
      <w:r w:rsidR="00B67DF8" w:rsidRPr="00501595">
        <w:rPr>
          <w:noProof w:val="0"/>
        </w:rPr>
        <w:t xml:space="preserve"> se</w:t>
      </w:r>
      <w:r w:rsidRPr="00501595">
        <w:rPr>
          <w:noProof w:val="0"/>
        </w:rPr>
        <w:t xml:space="preserve"> slučaju prikazuje naslov rada), godinu objave publikacije ili naslov publikacije.</w:t>
      </w:r>
    </w:p>
    <w:p w14:paraId="7FFDC9E8" w14:textId="77777777" w:rsidR="00285FB7" w:rsidRPr="00501595" w:rsidRDefault="00285FB7" w:rsidP="00285FB7">
      <w:pPr>
        <w:pStyle w:val="TSnormal"/>
        <w:ind w:left="708"/>
        <w:rPr>
          <w:noProof w:val="0"/>
        </w:rPr>
      </w:pPr>
      <w:r w:rsidRPr="00501595">
        <w:rPr>
          <w:lang w:val="en-US" w:eastAsia="en-US"/>
        </w:rPr>
        <w:drawing>
          <wp:inline distT="0" distB="0" distL="0" distR="0" wp14:anchorId="1203B4D0" wp14:editId="333C4E34">
            <wp:extent cx="1924319" cy="1552792"/>
            <wp:effectExtent l="19050" t="19050" r="19050" b="28575"/>
            <wp:docPr id="921" name="Slika 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24319" cy="1552792"/>
                    </a:xfrm>
                    <a:prstGeom prst="rect">
                      <a:avLst/>
                    </a:prstGeom>
                    <a:ln w="6350">
                      <a:solidFill>
                        <a:schemeClr val="tx1"/>
                      </a:solidFill>
                    </a:ln>
                  </pic:spPr>
                </pic:pic>
              </a:graphicData>
            </a:graphic>
          </wp:inline>
        </w:drawing>
      </w:r>
    </w:p>
    <w:p w14:paraId="4637D732" w14:textId="398FDBE1" w:rsidR="00285FB7" w:rsidRPr="00501595" w:rsidRDefault="00285FB7" w:rsidP="00285FB7">
      <w:pPr>
        <w:pStyle w:val="TSnormal"/>
        <w:ind w:left="708"/>
        <w:rPr>
          <w:noProof w:val="0"/>
        </w:rPr>
      </w:pPr>
      <w:r w:rsidRPr="00501595">
        <w:rPr>
          <w:noProof w:val="0"/>
        </w:rPr>
        <w:t xml:space="preserve">Odabirom mogućnosti </w:t>
      </w:r>
      <w:r w:rsidRPr="00501595">
        <w:rPr>
          <w:b/>
          <w:noProof w:val="0"/>
        </w:rPr>
        <w:t xml:space="preserve">Uredi izvor </w:t>
      </w:r>
      <w:r w:rsidRPr="00501595">
        <w:rPr>
          <w:noProof w:val="0"/>
        </w:rPr>
        <w:t xml:space="preserve">otvara se istoimeni okvir za uređivanje informacija reference. Netočni podaci mogu </w:t>
      </w:r>
      <w:r w:rsidR="00B67DF8" w:rsidRPr="00501595">
        <w:rPr>
          <w:noProof w:val="0"/>
        </w:rPr>
        <w:t xml:space="preserve">se </w:t>
      </w:r>
      <w:r w:rsidRPr="00501595">
        <w:rPr>
          <w:noProof w:val="0"/>
        </w:rPr>
        <w:t>na ovaj način ispraviti, a informacije koje nedostaju mogu se ovdje nadopuniti. Osim toga</w:t>
      </w:r>
      <w:r w:rsidR="00B67DF8" w:rsidRPr="00501595">
        <w:rPr>
          <w:noProof w:val="0"/>
        </w:rPr>
        <w:t>,</w:t>
      </w:r>
      <w:r w:rsidRPr="00501595">
        <w:rPr>
          <w:noProof w:val="0"/>
        </w:rPr>
        <w:t xml:space="preserve"> moguće je izmijeniti </w:t>
      </w:r>
      <w:r w:rsidRPr="00501595">
        <w:rPr>
          <w:i/>
          <w:noProof w:val="0"/>
        </w:rPr>
        <w:t>vrstu zapisa</w:t>
      </w:r>
      <w:r w:rsidRPr="00501595">
        <w:rPr>
          <w:noProof w:val="0"/>
        </w:rPr>
        <w:t xml:space="preserve"> te s obzirom na vrstu dopuniti ili izmijeniti postojeće informacije. </w:t>
      </w:r>
    </w:p>
    <w:p w14:paraId="67477433" w14:textId="5DE17CBA" w:rsidR="00285FB7" w:rsidRPr="00501595" w:rsidRDefault="00285FB7" w:rsidP="00285FB7">
      <w:pPr>
        <w:pStyle w:val="TSnormal"/>
        <w:rPr>
          <w:noProof w:val="0"/>
        </w:rPr>
      </w:pPr>
      <w:r w:rsidRPr="00501595">
        <w:rPr>
          <w:noProof w:val="0"/>
        </w:rPr>
        <w:t xml:space="preserve">Odabirom mogućnosti </w:t>
      </w:r>
      <w:r w:rsidRPr="00501595">
        <w:rPr>
          <w:b/>
          <w:noProof w:val="0"/>
        </w:rPr>
        <w:t>Pretvori navod u statičan tekst</w:t>
      </w:r>
      <w:r w:rsidRPr="00501595">
        <w:rPr>
          <w:noProof w:val="0"/>
          <w:color w:val="FF0000"/>
        </w:rPr>
        <w:t xml:space="preserve"> </w:t>
      </w:r>
      <w:r w:rsidRPr="00501595">
        <w:rPr>
          <w:noProof w:val="0"/>
        </w:rPr>
        <w:t xml:space="preserve">referenca postaje običan tekst te se gube mogućnosti povezivanja s izbornikom za uređivanje reference. </w:t>
      </w:r>
    </w:p>
    <w:p w14:paraId="3B41BCF7" w14:textId="57B866C2" w:rsidR="00285FB7" w:rsidRPr="00501595" w:rsidRDefault="00285FB7" w:rsidP="00285FB7">
      <w:pPr>
        <w:pStyle w:val="TSnormal"/>
        <w:rPr>
          <w:noProof w:val="0"/>
        </w:rPr>
      </w:pPr>
      <w:r w:rsidRPr="00501595">
        <w:rPr>
          <w:noProof w:val="0"/>
        </w:rPr>
        <w:t>Pomoću mogućnosti</w:t>
      </w:r>
      <w:r w:rsidRPr="00501595">
        <w:rPr>
          <w:i/>
          <w:noProof w:val="0"/>
        </w:rPr>
        <w:t xml:space="preserve"> </w:t>
      </w:r>
      <w:r w:rsidRPr="00501595">
        <w:rPr>
          <w:b/>
          <w:noProof w:val="0"/>
        </w:rPr>
        <w:t>Ažuriranje navoda i bibliografije</w:t>
      </w:r>
      <w:r w:rsidRPr="00501595">
        <w:rPr>
          <w:noProof w:val="0"/>
        </w:rPr>
        <w:t xml:space="preserve"> provodi se osvježavanje (ažuriranje) prikaza reference i bibliografije u slučaju da je referenca bila mijenjana. </w:t>
      </w:r>
    </w:p>
    <w:p w14:paraId="63FB33E8" w14:textId="77777777" w:rsidR="00285FB7" w:rsidRPr="00501595" w:rsidRDefault="00285FB7" w:rsidP="004633B5">
      <w:pPr>
        <w:pStyle w:val="TSnaslov2"/>
      </w:pPr>
      <w:bookmarkStart w:id="45" w:name="_Toc23324543"/>
      <w:r w:rsidRPr="00501595">
        <w:t>Dodavanje bibliografije u tekst</w:t>
      </w:r>
      <w:bookmarkEnd w:id="45"/>
    </w:p>
    <w:p w14:paraId="370345DD" w14:textId="51A01765" w:rsidR="00285FB7" w:rsidRPr="00501595" w:rsidRDefault="00285FB7" w:rsidP="00285FB7">
      <w:pPr>
        <w:pStyle w:val="TSnormal"/>
        <w:rPr>
          <w:noProof w:val="0"/>
        </w:rPr>
      </w:pPr>
      <w:r w:rsidRPr="00501595">
        <w:rPr>
          <w:noProof w:val="0"/>
        </w:rPr>
        <w:t>Nakon što je tekst napisan i sve reference uredno zabilježene i spomenute u tekstu</w:t>
      </w:r>
      <w:r w:rsidR="00CF1AD1" w:rsidRPr="00501595">
        <w:rPr>
          <w:noProof w:val="0"/>
        </w:rPr>
        <w:t>,</w:t>
      </w:r>
      <w:r w:rsidRPr="00501595">
        <w:rPr>
          <w:noProof w:val="0"/>
        </w:rPr>
        <w:t xml:space="preserve"> moguće </w:t>
      </w:r>
      <w:r w:rsidR="00BA0247" w:rsidRPr="00501595">
        <w:rPr>
          <w:noProof w:val="0"/>
        </w:rPr>
        <w:t xml:space="preserve">je izraditi bibliografski popis korištene literature. Bibliografija se ne izrađuje automatski na kraju teksta, nego je prvo potrebno postaviti </w:t>
      </w:r>
      <w:r w:rsidR="00834F25" w:rsidRPr="00501595">
        <w:rPr>
          <w:noProof w:val="0"/>
        </w:rPr>
        <w:t>pokazivač</w:t>
      </w:r>
      <w:r w:rsidR="00BA0247" w:rsidRPr="00501595">
        <w:rPr>
          <w:noProof w:val="0"/>
        </w:rPr>
        <w:t xml:space="preserve"> miša na željeno mjesto te odabrati</w:t>
      </w:r>
      <w:r w:rsidRPr="00501595">
        <w:rPr>
          <w:noProof w:val="0"/>
        </w:rPr>
        <w:t xml:space="preserve"> naredb</w:t>
      </w:r>
      <w:r w:rsidR="00BA0247" w:rsidRPr="00501595">
        <w:rPr>
          <w:noProof w:val="0"/>
        </w:rPr>
        <w:t>u</w:t>
      </w:r>
      <w:r w:rsidRPr="00501595">
        <w:rPr>
          <w:noProof w:val="0"/>
        </w:rPr>
        <w:t xml:space="preserve"> </w:t>
      </w:r>
      <w:r w:rsidRPr="00501595">
        <w:rPr>
          <w:b/>
          <w:noProof w:val="0"/>
        </w:rPr>
        <w:t>Bibliografija</w:t>
      </w:r>
      <w:r w:rsidRPr="00501595">
        <w:rPr>
          <w:noProof w:val="0"/>
        </w:rPr>
        <w:t xml:space="preserve">. </w:t>
      </w:r>
      <w:r w:rsidR="00BA0247" w:rsidRPr="00501595">
        <w:rPr>
          <w:noProof w:val="0"/>
        </w:rPr>
        <w:t xml:space="preserve">Otvorit će </w:t>
      </w:r>
      <w:r w:rsidRPr="00501595">
        <w:rPr>
          <w:noProof w:val="0"/>
        </w:rPr>
        <w:t xml:space="preserve">se popis mogućih prikaza ispisa </w:t>
      </w:r>
      <w:r w:rsidRPr="00501595">
        <w:rPr>
          <w:noProof w:val="0"/>
        </w:rPr>
        <w:lastRenderedPageBreak/>
        <w:t>bibliografije koji se razlikuju samo po naslovu. P</w:t>
      </w:r>
      <w:r w:rsidR="00BA0247" w:rsidRPr="00501595">
        <w:rPr>
          <w:noProof w:val="0"/>
        </w:rPr>
        <w:t>otom je p</w:t>
      </w:r>
      <w:r w:rsidRPr="00501595">
        <w:rPr>
          <w:noProof w:val="0"/>
        </w:rPr>
        <w:t>otrebno odabrati željeni prikaz popisa bibliografije kako bi se isti dodao u tekst</w:t>
      </w:r>
      <w:r w:rsidR="00BA0247" w:rsidRPr="00501595">
        <w:rPr>
          <w:noProof w:val="0"/>
        </w:rPr>
        <w:t xml:space="preserve">. </w:t>
      </w:r>
      <w:r w:rsidRPr="00501595">
        <w:rPr>
          <w:noProof w:val="0"/>
        </w:rPr>
        <w:t xml:space="preserve">Bibliografija će se ispisati u već odabranom i korištenom stilu koji je odabran u izborniku </w:t>
      </w:r>
      <w:r w:rsidRPr="00501595">
        <w:rPr>
          <w:b/>
          <w:noProof w:val="0"/>
        </w:rPr>
        <w:t>Stil</w:t>
      </w:r>
      <w:r w:rsidRPr="00501595">
        <w:rPr>
          <w:noProof w:val="0"/>
        </w:rPr>
        <w:t>. Primjerice, ako je odabran stil APA (što je po zadanim postavkama odabrani stil) u istom stilu će se, pored prikaza referenci u tekstu, prikazati i popis bibliografije. Promjenom stila, mijenja se i prikaz referenci kroz tekst i popis bibliografije na kraju teksta.</w:t>
      </w:r>
    </w:p>
    <w:p w14:paraId="139C0F6C" w14:textId="7D836A1B" w:rsidR="00285FB7" w:rsidRPr="00501595" w:rsidRDefault="00285FB7" w:rsidP="00285FB7">
      <w:pPr>
        <w:pStyle w:val="TSnormal"/>
        <w:rPr>
          <w:noProof w:val="0"/>
        </w:rPr>
      </w:pPr>
      <w:r w:rsidRPr="00501595">
        <w:rPr>
          <w:lang w:val="en-US" w:eastAsia="en-US"/>
        </w:rPr>
        <w:drawing>
          <wp:inline distT="0" distB="0" distL="0" distR="0" wp14:anchorId="4BB52E31" wp14:editId="00B9F522">
            <wp:extent cx="3706918" cy="4684196"/>
            <wp:effectExtent l="19050" t="19050" r="27305" b="21590"/>
            <wp:docPr id="922" name="Slika 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11886" cy="4690473"/>
                    </a:xfrm>
                    <a:prstGeom prst="rect">
                      <a:avLst/>
                    </a:prstGeom>
                    <a:ln w="6350">
                      <a:solidFill>
                        <a:schemeClr val="tx1"/>
                      </a:solidFill>
                    </a:ln>
                  </pic:spPr>
                </pic:pic>
              </a:graphicData>
            </a:graphic>
          </wp:inline>
        </w:drawing>
      </w:r>
    </w:p>
    <w:p w14:paraId="2FA08225" w14:textId="01C93C93" w:rsidR="007615BB" w:rsidRPr="00501595" w:rsidRDefault="00C65583">
      <w:r w:rsidRPr="00501595">
        <w:br w:type="page"/>
      </w:r>
    </w:p>
    <w:p w14:paraId="0EB3FD44" w14:textId="51B8D1FD" w:rsidR="007615BB" w:rsidRPr="00501595" w:rsidRDefault="007615BB" w:rsidP="007615BB">
      <w:pPr>
        <w:pStyle w:val="TSnaslov2"/>
      </w:pPr>
      <w:bookmarkStart w:id="46" w:name="_Toc23324544"/>
      <w:r w:rsidRPr="00501595">
        <w:lastRenderedPageBreak/>
        <w:t>Za one koji žele znati više</w:t>
      </w:r>
      <w:bookmarkEnd w:id="46"/>
    </w:p>
    <w:p w14:paraId="70E6E70C" w14:textId="7B29F8EC" w:rsidR="00970F69" w:rsidRPr="00501595" w:rsidRDefault="00970F69" w:rsidP="00801FCF">
      <w:pPr>
        <w:pStyle w:val="TSnormal"/>
        <w:rPr>
          <w:i/>
          <w:noProof w:val="0"/>
        </w:rPr>
      </w:pPr>
      <w:r w:rsidRPr="00501595">
        <w:rPr>
          <w:i/>
          <w:noProof w:val="0"/>
        </w:rPr>
        <w:t>Izrada vlastitog stila</w:t>
      </w:r>
    </w:p>
    <w:p w14:paraId="47FC8AF2" w14:textId="528FEDF0" w:rsidR="00801FCF" w:rsidRPr="00501595" w:rsidRDefault="00801FCF" w:rsidP="00801FCF">
      <w:pPr>
        <w:pStyle w:val="TSnormal"/>
        <w:rPr>
          <w:noProof w:val="0"/>
        </w:rPr>
      </w:pPr>
      <w:r w:rsidRPr="00501595">
        <w:rPr>
          <w:noProof w:val="0"/>
        </w:rPr>
        <w:t xml:space="preserve">Program </w:t>
      </w:r>
      <w:r w:rsidRPr="00501595">
        <w:rPr>
          <w:i/>
          <w:noProof w:val="0"/>
        </w:rPr>
        <w:t>Word</w:t>
      </w:r>
      <w:r w:rsidRPr="00501595">
        <w:rPr>
          <w:noProof w:val="0"/>
        </w:rPr>
        <w:t xml:space="preserve"> omogućava izradu prilagođenih bibliografskih stilova. Svi stilovi koji se izrade smješteni</w:t>
      </w:r>
      <w:r w:rsidR="00F85D48" w:rsidRPr="00501595">
        <w:rPr>
          <w:noProof w:val="0"/>
        </w:rPr>
        <w:t xml:space="preserve"> su</w:t>
      </w:r>
      <w:r w:rsidRPr="00501595">
        <w:rPr>
          <w:noProof w:val="0"/>
        </w:rPr>
        <w:t xml:space="preserve"> u datoteku %APPDATA%\Microsoft\</w:t>
      </w:r>
      <w:proofErr w:type="spellStart"/>
      <w:r w:rsidRPr="00501595">
        <w:rPr>
          <w:noProof w:val="0"/>
        </w:rPr>
        <w:t>Bibliography</w:t>
      </w:r>
      <w:proofErr w:type="spellEnd"/>
      <w:r w:rsidRPr="00501595">
        <w:rPr>
          <w:noProof w:val="0"/>
        </w:rPr>
        <w:t>\</w:t>
      </w:r>
      <w:r w:rsidRPr="00501595">
        <w:rPr>
          <w:b/>
          <w:noProof w:val="0"/>
        </w:rPr>
        <w:t>Sources.xml</w:t>
      </w:r>
      <w:r w:rsidRPr="00501595">
        <w:rPr>
          <w:noProof w:val="0"/>
        </w:rPr>
        <w:t>.</w:t>
      </w:r>
      <w:r w:rsidR="00970F69" w:rsidRPr="00501595">
        <w:rPr>
          <w:noProof w:val="0"/>
        </w:rPr>
        <w:t xml:space="preserve"> </w:t>
      </w:r>
      <w:r w:rsidRPr="00501595">
        <w:rPr>
          <w:noProof w:val="0"/>
        </w:rPr>
        <w:t xml:space="preserve">Ova datoteka ne postoji sve dok se u programu </w:t>
      </w:r>
      <w:r w:rsidRPr="000951DA">
        <w:rPr>
          <w:i/>
          <w:noProof w:val="0"/>
        </w:rPr>
        <w:t>Word</w:t>
      </w:r>
      <w:r w:rsidRPr="00501595">
        <w:rPr>
          <w:noProof w:val="0"/>
        </w:rPr>
        <w:t xml:space="preserve"> ne izradi prvi bibliografski izvor. Do ove datoteke je moguće doći odabirom dugmeta </w:t>
      </w:r>
      <w:r w:rsidRPr="00501595">
        <w:rPr>
          <w:b/>
          <w:noProof w:val="0"/>
        </w:rPr>
        <w:t>Pregled</w:t>
      </w:r>
      <w:r w:rsidRPr="00501595">
        <w:rPr>
          <w:noProof w:val="0"/>
        </w:rPr>
        <w:t xml:space="preserve"> koji je vidljiv kada se otvori </w:t>
      </w:r>
      <w:r w:rsidRPr="00501595">
        <w:rPr>
          <w:b/>
          <w:noProof w:val="0"/>
        </w:rPr>
        <w:t>Upravitelj izvora</w:t>
      </w:r>
      <w:r w:rsidRPr="00501595">
        <w:rPr>
          <w:noProof w:val="0"/>
        </w:rPr>
        <w:t>.</w:t>
      </w:r>
      <w:r w:rsidR="00970F69" w:rsidRPr="00501595">
        <w:rPr>
          <w:noProof w:val="0"/>
        </w:rPr>
        <w:t xml:space="preserve"> </w:t>
      </w:r>
      <w:r w:rsidRPr="00501595">
        <w:rPr>
          <w:noProof w:val="0"/>
        </w:rPr>
        <w:t>Dostupni bibliografski stilovi nalaze se u mapi %APPDATA%\Microsoft\</w:t>
      </w:r>
      <w:proofErr w:type="spellStart"/>
      <w:r w:rsidRPr="00501595">
        <w:rPr>
          <w:noProof w:val="0"/>
        </w:rPr>
        <w:t>Bibliography</w:t>
      </w:r>
      <w:proofErr w:type="spellEnd"/>
      <w:r w:rsidRPr="00501595">
        <w:rPr>
          <w:noProof w:val="0"/>
        </w:rPr>
        <w:t>\</w:t>
      </w:r>
      <w:proofErr w:type="spellStart"/>
      <w:r w:rsidRPr="00501595">
        <w:rPr>
          <w:b/>
          <w:noProof w:val="0"/>
        </w:rPr>
        <w:t>Style</w:t>
      </w:r>
      <w:proofErr w:type="spellEnd"/>
      <w:r w:rsidRPr="00501595">
        <w:rPr>
          <w:noProof w:val="0"/>
        </w:rPr>
        <w:t>, do koje</w:t>
      </w:r>
      <w:r w:rsidR="00684433" w:rsidRPr="00501595">
        <w:rPr>
          <w:noProof w:val="0"/>
        </w:rPr>
        <w:t>ga</w:t>
      </w:r>
      <w:r w:rsidRPr="00501595">
        <w:rPr>
          <w:noProof w:val="0"/>
        </w:rPr>
        <w:t xml:space="preserve"> je </w:t>
      </w:r>
      <w:r w:rsidR="00970F69" w:rsidRPr="00501595">
        <w:rPr>
          <w:noProof w:val="0"/>
        </w:rPr>
        <w:t xml:space="preserve">također </w:t>
      </w:r>
      <w:r w:rsidRPr="00501595">
        <w:rPr>
          <w:noProof w:val="0"/>
        </w:rPr>
        <w:t xml:space="preserve">moguće doći odabirom dugmeta </w:t>
      </w:r>
      <w:r w:rsidRPr="00501595">
        <w:rPr>
          <w:b/>
          <w:noProof w:val="0"/>
        </w:rPr>
        <w:t>Pregled</w:t>
      </w:r>
      <w:r w:rsidRPr="00501595">
        <w:rPr>
          <w:noProof w:val="0"/>
        </w:rPr>
        <w:t xml:space="preserve"> koji je vidljiv kada se otvori </w:t>
      </w:r>
      <w:r w:rsidRPr="00501595">
        <w:rPr>
          <w:b/>
          <w:noProof w:val="0"/>
        </w:rPr>
        <w:t>Upravitelj izvora</w:t>
      </w:r>
      <w:r w:rsidRPr="00501595">
        <w:rPr>
          <w:noProof w:val="0"/>
        </w:rPr>
        <w:t>.</w:t>
      </w:r>
    </w:p>
    <w:p w14:paraId="1950A505" w14:textId="07495C66" w:rsidR="00684433" w:rsidRPr="00501595" w:rsidRDefault="00EE7CB8" w:rsidP="00801FCF">
      <w:pPr>
        <w:pStyle w:val="TSnormal"/>
        <w:rPr>
          <w:noProof w:val="0"/>
        </w:rPr>
      </w:pPr>
      <w:r w:rsidRPr="00501595">
        <w:rPr>
          <w:noProof w:val="0"/>
        </w:rPr>
        <w:t>Za izradu svo</w:t>
      </w:r>
      <w:r w:rsidR="007E3184">
        <w:rPr>
          <w:noProof w:val="0"/>
        </w:rPr>
        <w:t>je</w:t>
      </w:r>
      <w:r w:rsidRPr="00501595">
        <w:rPr>
          <w:noProof w:val="0"/>
        </w:rPr>
        <w:t xml:space="preserve">g vlastitog stila potrebno je u istoj mapi izraditi novi dokument ekstenzije </w:t>
      </w:r>
      <w:r w:rsidRPr="00501595">
        <w:rPr>
          <w:b/>
          <w:noProof w:val="0"/>
        </w:rPr>
        <w:t>.</w:t>
      </w:r>
      <w:proofErr w:type="spellStart"/>
      <w:r w:rsidRPr="00501595">
        <w:rPr>
          <w:b/>
          <w:noProof w:val="0"/>
        </w:rPr>
        <w:t>xsl</w:t>
      </w:r>
      <w:proofErr w:type="spellEnd"/>
      <w:r w:rsidRPr="00501595">
        <w:rPr>
          <w:noProof w:val="0"/>
        </w:rPr>
        <w:t xml:space="preserve"> u koji će se upisati odgovarajuća </w:t>
      </w:r>
      <w:r w:rsidRPr="00501595">
        <w:rPr>
          <w:b/>
          <w:noProof w:val="0"/>
        </w:rPr>
        <w:t>XML</w:t>
      </w:r>
      <w:r w:rsidRPr="00501595">
        <w:rPr>
          <w:noProof w:val="0"/>
        </w:rPr>
        <w:t xml:space="preserve"> sintaksa. Upute za oblikovanje vlastitog stila koristeći XML sintaksu dostup</w:t>
      </w:r>
      <w:r w:rsidR="00B84AF1">
        <w:rPr>
          <w:noProof w:val="0"/>
        </w:rPr>
        <w:t>ne</w:t>
      </w:r>
      <w:r w:rsidRPr="00501595">
        <w:rPr>
          <w:noProof w:val="0"/>
        </w:rPr>
        <w:t xml:space="preserve"> </w:t>
      </w:r>
      <w:r w:rsidR="00B84AF1">
        <w:rPr>
          <w:noProof w:val="0"/>
        </w:rPr>
        <w:t>su</w:t>
      </w:r>
      <w:r w:rsidRPr="00501595">
        <w:rPr>
          <w:noProof w:val="0"/>
        </w:rPr>
        <w:t xml:space="preserve"> na poveznici </w:t>
      </w:r>
      <w:hyperlink r:id="rId26" w:history="1">
        <w:r w:rsidRPr="007E3184">
          <w:rPr>
            <w:rStyle w:val="Hyperlink"/>
            <w:noProof w:val="0"/>
          </w:rPr>
          <w:t>https://msdn.microsoft.com/en-us/library/office/jj851016.aspx</w:t>
        </w:r>
      </w:hyperlink>
      <w:r w:rsidR="00B3522B" w:rsidRPr="00501595">
        <w:rPr>
          <w:noProof w:val="0"/>
        </w:rPr>
        <w:t>.</w:t>
      </w:r>
      <w:r w:rsidR="009B4E35" w:rsidRPr="00501595">
        <w:rPr>
          <w:noProof w:val="0"/>
        </w:rPr>
        <w:t xml:space="preserve"> </w:t>
      </w:r>
      <w:r w:rsidR="00141658">
        <w:rPr>
          <w:noProof w:val="0"/>
        </w:rPr>
        <w:t xml:space="preserve">Preporuka je za lakšu izradu koristiti već postojeći stil i napraviti potrebne dorade </w:t>
      </w:r>
      <w:r w:rsidR="007E3184">
        <w:rPr>
          <w:noProof w:val="0"/>
        </w:rPr>
        <w:t>tog stila</w:t>
      </w:r>
      <w:r w:rsidR="00141658">
        <w:rPr>
          <w:noProof w:val="0"/>
        </w:rPr>
        <w:t>.</w:t>
      </w:r>
    </w:p>
    <w:p w14:paraId="56B45382" w14:textId="55A57722" w:rsidR="00970F69" w:rsidRPr="00501595" w:rsidRDefault="00970F69" w:rsidP="00801FCF">
      <w:pPr>
        <w:pStyle w:val="TSnormal"/>
        <w:rPr>
          <w:noProof w:val="0"/>
        </w:rPr>
      </w:pPr>
    </w:p>
    <w:p w14:paraId="47D8283F" w14:textId="4CB5B293" w:rsidR="00970F69" w:rsidRPr="00501595" w:rsidRDefault="00970F69" w:rsidP="00801FCF">
      <w:pPr>
        <w:pStyle w:val="TSnormal"/>
        <w:rPr>
          <w:i/>
          <w:noProof w:val="0"/>
        </w:rPr>
      </w:pPr>
      <w:r w:rsidRPr="00501595">
        <w:rPr>
          <w:i/>
          <w:noProof w:val="0"/>
        </w:rPr>
        <w:t>Dodavanje postojećeg stila</w:t>
      </w:r>
    </w:p>
    <w:p w14:paraId="4EBCBA6F" w14:textId="3DEDD4C6" w:rsidR="00801FCF" w:rsidRPr="00501595" w:rsidRDefault="00F85D48" w:rsidP="00801FCF">
      <w:pPr>
        <w:pStyle w:val="TSnormal"/>
        <w:rPr>
          <w:noProof w:val="0"/>
        </w:rPr>
      </w:pPr>
      <w:r w:rsidRPr="007E3184">
        <w:rPr>
          <w:i/>
          <w:noProof w:val="0"/>
        </w:rPr>
        <w:t>Web</w:t>
      </w:r>
      <w:r w:rsidR="007E3184">
        <w:rPr>
          <w:i/>
          <w:noProof w:val="0"/>
        </w:rPr>
        <w:t>-</w:t>
      </w:r>
      <w:r w:rsidRPr="00501595">
        <w:rPr>
          <w:noProof w:val="0"/>
        </w:rPr>
        <w:t xml:space="preserve">mjesto </w:t>
      </w:r>
      <w:proofErr w:type="spellStart"/>
      <w:r w:rsidRPr="00501595">
        <w:rPr>
          <w:i/>
          <w:noProof w:val="0"/>
        </w:rPr>
        <w:t>BibWord</w:t>
      </w:r>
      <w:proofErr w:type="spellEnd"/>
      <w:r w:rsidRPr="00501595">
        <w:rPr>
          <w:noProof w:val="0"/>
        </w:rPr>
        <w:t xml:space="preserve"> (</w:t>
      </w:r>
      <w:hyperlink r:id="rId27" w:history="1">
        <w:r w:rsidRPr="00B84AF1">
          <w:rPr>
            <w:rStyle w:val="Hyperlink"/>
            <w:noProof w:val="0"/>
          </w:rPr>
          <w:t>https://bibword.codeplex.com</w:t>
        </w:r>
      </w:hyperlink>
      <w:r w:rsidRPr="007E3184">
        <w:rPr>
          <w:noProof w:val="0"/>
        </w:rPr>
        <w:t>) predstavlja</w:t>
      </w:r>
      <w:r w:rsidRPr="00501595">
        <w:rPr>
          <w:noProof w:val="0"/>
        </w:rPr>
        <w:t xml:space="preserve"> repozitorij bibliografskih stilova kompatibilni</w:t>
      </w:r>
      <w:r w:rsidR="00970F69" w:rsidRPr="00501595">
        <w:rPr>
          <w:noProof w:val="0"/>
        </w:rPr>
        <w:t>h</w:t>
      </w:r>
      <w:r w:rsidRPr="00501595">
        <w:rPr>
          <w:noProof w:val="0"/>
        </w:rPr>
        <w:t xml:space="preserve"> s programom </w:t>
      </w:r>
      <w:r w:rsidRPr="004832E5">
        <w:rPr>
          <w:i/>
          <w:noProof w:val="0"/>
        </w:rPr>
        <w:t>Word</w:t>
      </w:r>
      <w:r w:rsidRPr="00501595">
        <w:rPr>
          <w:noProof w:val="0"/>
        </w:rPr>
        <w:t xml:space="preserve">. </w:t>
      </w:r>
      <w:r w:rsidR="004707BF" w:rsidRPr="00501595">
        <w:rPr>
          <w:noProof w:val="0"/>
        </w:rPr>
        <w:t xml:space="preserve">Lista dostupnih stilova vidljiva je na sljedećoj poveznici </w:t>
      </w:r>
      <w:hyperlink r:id="rId28" w:history="1">
        <w:r w:rsidR="004707BF" w:rsidRPr="007E3184">
          <w:rPr>
            <w:rStyle w:val="Hyperlink"/>
            <w:noProof w:val="0"/>
          </w:rPr>
          <w:t>https://bibword.codeplex.com/releases/view/15852</w:t>
        </w:r>
      </w:hyperlink>
      <w:r w:rsidR="004707BF" w:rsidRPr="00501595">
        <w:rPr>
          <w:noProof w:val="0"/>
        </w:rPr>
        <w:t xml:space="preserve">. Preuzimanjem stila s ove </w:t>
      </w:r>
      <w:r w:rsidR="00970F69" w:rsidRPr="00501595">
        <w:rPr>
          <w:noProof w:val="0"/>
        </w:rPr>
        <w:t>stranice i kopiranjem istoga unutar mape %APPDATA%\Microsoft\</w:t>
      </w:r>
      <w:proofErr w:type="spellStart"/>
      <w:r w:rsidR="00970F69" w:rsidRPr="00501595">
        <w:rPr>
          <w:noProof w:val="0"/>
        </w:rPr>
        <w:t>Biblio</w:t>
      </w:r>
      <w:r w:rsidR="00970F69" w:rsidRPr="00747284">
        <w:rPr>
          <w:noProof w:val="0"/>
        </w:rPr>
        <w:t>graphy</w:t>
      </w:r>
      <w:proofErr w:type="spellEnd"/>
      <w:r w:rsidR="00970F69" w:rsidRPr="00747284">
        <w:rPr>
          <w:noProof w:val="0"/>
        </w:rPr>
        <w:t>\</w:t>
      </w:r>
      <w:proofErr w:type="spellStart"/>
      <w:r w:rsidR="00970F69" w:rsidRPr="00C74FC7">
        <w:rPr>
          <w:b/>
          <w:noProof w:val="0"/>
        </w:rPr>
        <w:t>Style</w:t>
      </w:r>
      <w:proofErr w:type="spellEnd"/>
      <w:r w:rsidR="00747284" w:rsidRPr="00747284">
        <w:rPr>
          <w:noProof w:val="0"/>
        </w:rPr>
        <w:t xml:space="preserve"> te </w:t>
      </w:r>
      <w:r w:rsidR="007E3184" w:rsidRPr="00747284">
        <w:rPr>
          <w:noProof w:val="0"/>
        </w:rPr>
        <w:t>p</w:t>
      </w:r>
      <w:r w:rsidR="00970F69" w:rsidRPr="00747284">
        <w:rPr>
          <w:noProof w:val="0"/>
        </w:rPr>
        <w:t>ono</w:t>
      </w:r>
      <w:r w:rsidR="00970F69" w:rsidRPr="00501595">
        <w:rPr>
          <w:noProof w:val="0"/>
        </w:rPr>
        <w:t xml:space="preserve">vnim pokretanjem programa </w:t>
      </w:r>
      <w:r w:rsidR="00970F69" w:rsidRPr="00501595">
        <w:rPr>
          <w:i/>
          <w:noProof w:val="0"/>
        </w:rPr>
        <w:t>Word</w:t>
      </w:r>
      <w:r w:rsidR="008B348A">
        <w:rPr>
          <w:i/>
          <w:noProof w:val="0"/>
        </w:rPr>
        <w:t>,</w:t>
      </w:r>
      <w:r w:rsidR="00970F69" w:rsidRPr="00501595">
        <w:rPr>
          <w:noProof w:val="0"/>
        </w:rPr>
        <w:t xml:space="preserve"> novi dodani bibliografski stil postaje vidljiv na popisu stilova koje je moguće odabrati za prikaz reference i popisa bibliografije.</w:t>
      </w:r>
    </w:p>
    <w:p w14:paraId="20257F03" w14:textId="4AFA3F7F" w:rsidR="007615BB" w:rsidRPr="00501595" w:rsidRDefault="007615BB" w:rsidP="00801FCF">
      <w:pPr>
        <w:pStyle w:val="TSnormal"/>
        <w:rPr>
          <w:noProof w:val="0"/>
        </w:rPr>
      </w:pPr>
      <w:r w:rsidRPr="00501595">
        <w:rPr>
          <w:noProof w:val="0"/>
        </w:rPr>
        <w:br w:type="page"/>
      </w:r>
    </w:p>
    <w:p w14:paraId="6508576E" w14:textId="21B25C96" w:rsidR="00285FB7" w:rsidRPr="00501595" w:rsidRDefault="00285FB7" w:rsidP="004633B5">
      <w:pPr>
        <w:pStyle w:val="TSnaslov2"/>
        <w:rPr>
          <w:i/>
        </w:rPr>
      </w:pPr>
      <w:bookmarkStart w:id="47" w:name="_Toc23324545"/>
      <w:r w:rsidRPr="00501595">
        <w:lastRenderedPageBreak/>
        <w:t>Vježba</w:t>
      </w:r>
      <w:r w:rsidR="002D5D72" w:rsidRPr="00501595">
        <w:t xml:space="preserve">: </w:t>
      </w:r>
      <w:r w:rsidR="009D6A5C" w:rsidRPr="009D6A5C">
        <w:t xml:space="preserve">Upravljanje referencama u programu </w:t>
      </w:r>
      <w:r w:rsidR="009D6A5C" w:rsidRPr="009D6A5C">
        <w:rPr>
          <w:i/>
        </w:rPr>
        <w:t>Microsoft Word</w:t>
      </w:r>
      <w:bookmarkEnd w:id="47"/>
    </w:p>
    <w:p w14:paraId="66A9D92A" w14:textId="5146C94E" w:rsidR="00C65583" w:rsidRPr="00501595" w:rsidRDefault="00C65583" w:rsidP="00EA6D86">
      <w:pPr>
        <w:pStyle w:val="TSnaslov3"/>
        <w:numPr>
          <w:ilvl w:val="0"/>
          <w:numId w:val="36"/>
        </w:numPr>
        <w:rPr>
          <w:b w:val="0"/>
          <w:sz w:val="22"/>
          <w:szCs w:val="22"/>
        </w:rPr>
      </w:pPr>
      <w:r w:rsidRPr="00501595">
        <w:rPr>
          <w:b w:val="0"/>
          <w:sz w:val="22"/>
          <w:szCs w:val="22"/>
        </w:rPr>
        <w:t xml:space="preserve">Otvorite dokument koji je unaprijed pripremljen za potrebe izvođenja ove vježbe </w:t>
      </w:r>
      <w:r w:rsidR="00F21954" w:rsidRPr="008B348A">
        <w:rPr>
          <w:i/>
          <w:sz w:val="22"/>
          <w:szCs w:val="22"/>
        </w:rPr>
        <w:t>Word_vjezba.docx</w:t>
      </w:r>
      <w:r w:rsidRPr="00501595">
        <w:rPr>
          <w:b w:val="0"/>
          <w:sz w:val="22"/>
          <w:szCs w:val="22"/>
        </w:rPr>
        <w:t xml:space="preserve">. </w:t>
      </w:r>
      <w:r w:rsidR="00285FB7" w:rsidRPr="00501595">
        <w:rPr>
          <w:b w:val="0"/>
          <w:sz w:val="22"/>
          <w:szCs w:val="22"/>
        </w:rPr>
        <w:t xml:space="preserve">Izradite sljedeće bibliografske zapise pomoću </w:t>
      </w:r>
      <w:r w:rsidR="00E12349" w:rsidRPr="00501595">
        <w:rPr>
          <w:b w:val="0"/>
          <w:sz w:val="22"/>
          <w:szCs w:val="22"/>
        </w:rPr>
        <w:t>programa</w:t>
      </w:r>
      <w:r w:rsidR="00285FB7" w:rsidRPr="00501595">
        <w:rPr>
          <w:b w:val="0"/>
          <w:sz w:val="22"/>
          <w:szCs w:val="22"/>
        </w:rPr>
        <w:t xml:space="preserve"> </w:t>
      </w:r>
      <w:r w:rsidR="00285FB7" w:rsidRPr="00501595">
        <w:rPr>
          <w:b w:val="0"/>
          <w:i/>
          <w:sz w:val="22"/>
          <w:szCs w:val="22"/>
        </w:rPr>
        <w:t>Word</w:t>
      </w:r>
      <w:r w:rsidR="00285FB7" w:rsidRPr="00501595">
        <w:rPr>
          <w:b w:val="0"/>
          <w:sz w:val="22"/>
          <w:szCs w:val="22"/>
        </w:rPr>
        <w:t>:</w:t>
      </w:r>
      <w:r w:rsidRPr="00501595">
        <w:rPr>
          <w:b w:val="0"/>
          <w:sz w:val="22"/>
          <w:szCs w:val="22"/>
        </w:rPr>
        <w:t xml:space="preserve"> </w:t>
      </w:r>
    </w:p>
    <w:p w14:paraId="4B2A4CD1" w14:textId="22E12F06" w:rsidR="00285FB7" w:rsidRPr="00501595" w:rsidRDefault="00F21954" w:rsidP="002547DC">
      <w:pPr>
        <w:pStyle w:val="TSnormal"/>
        <w:numPr>
          <w:ilvl w:val="0"/>
          <w:numId w:val="9"/>
        </w:numPr>
        <w:ind w:left="1418" w:hanging="284"/>
        <w:rPr>
          <w:noProof w:val="0"/>
        </w:rPr>
      </w:pPr>
      <w:r w:rsidRPr="00501595">
        <w:rPr>
          <w:noProof w:val="0"/>
        </w:rPr>
        <w:t xml:space="preserve">Vrsta izvora: </w:t>
      </w:r>
      <w:r w:rsidR="00285FB7" w:rsidRPr="00501595">
        <w:rPr>
          <w:noProof w:val="0"/>
        </w:rPr>
        <w:t>Knjiga</w:t>
      </w:r>
    </w:p>
    <w:p w14:paraId="30D1DBC6" w14:textId="340E9368" w:rsidR="00285FB7" w:rsidRPr="00501595" w:rsidRDefault="00285FB7" w:rsidP="002547DC">
      <w:pPr>
        <w:pStyle w:val="TSnormal"/>
        <w:ind w:left="1416"/>
        <w:rPr>
          <w:noProof w:val="0"/>
        </w:rPr>
      </w:pPr>
      <w:r w:rsidRPr="00501595">
        <w:rPr>
          <w:noProof w:val="0"/>
        </w:rPr>
        <w:t xml:space="preserve">Autor 1: Maja </w:t>
      </w:r>
      <w:proofErr w:type="spellStart"/>
      <w:r w:rsidRPr="00501595">
        <w:rPr>
          <w:noProof w:val="0"/>
        </w:rPr>
        <w:t>Ćukušić</w:t>
      </w:r>
      <w:proofErr w:type="spellEnd"/>
      <w:r w:rsidRPr="00501595">
        <w:rPr>
          <w:noProof w:val="0"/>
        </w:rPr>
        <w:br/>
        <w:t xml:space="preserve">Autor 2: Mario </w:t>
      </w:r>
      <w:proofErr w:type="spellStart"/>
      <w:r w:rsidRPr="00501595">
        <w:rPr>
          <w:noProof w:val="0"/>
        </w:rPr>
        <w:t>Jadrić</w:t>
      </w:r>
      <w:proofErr w:type="spellEnd"/>
      <w:r w:rsidR="00CF01D2" w:rsidRPr="00501595">
        <w:rPr>
          <w:noProof w:val="0"/>
        </w:rPr>
        <w:br/>
      </w:r>
      <w:r w:rsidR="002B7BA8" w:rsidRPr="00501595">
        <w:rPr>
          <w:noProof w:val="0"/>
        </w:rPr>
        <w:t>Naziv</w:t>
      </w:r>
      <w:r w:rsidR="00C36DA3">
        <w:rPr>
          <w:noProof w:val="0"/>
        </w:rPr>
        <w:t xml:space="preserve"> knjige</w:t>
      </w:r>
      <w:r w:rsidR="00CF01D2" w:rsidRPr="00501595">
        <w:rPr>
          <w:noProof w:val="0"/>
        </w:rPr>
        <w:t>: E-učenje: koncept i primjena</w:t>
      </w:r>
      <w:r w:rsidR="00CF01D2" w:rsidRPr="00501595">
        <w:rPr>
          <w:noProof w:val="0"/>
        </w:rPr>
        <w:br/>
      </w:r>
      <w:r w:rsidRPr="00501595">
        <w:rPr>
          <w:noProof w:val="0"/>
        </w:rPr>
        <w:t>Godina: 2012</w:t>
      </w:r>
      <w:r w:rsidR="00CF01D2" w:rsidRPr="00501595">
        <w:rPr>
          <w:noProof w:val="0"/>
        </w:rPr>
        <w:br/>
        <w:t>Grad: Zagreb</w:t>
      </w:r>
      <w:r w:rsidR="00CF01D2" w:rsidRPr="00501595">
        <w:rPr>
          <w:noProof w:val="0"/>
        </w:rPr>
        <w:br/>
        <w:t>Izdavač: Školska knjiga</w:t>
      </w:r>
      <w:r w:rsidR="00CF01D2" w:rsidRPr="00501595">
        <w:rPr>
          <w:noProof w:val="0"/>
        </w:rPr>
        <w:br/>
      </w:r>
    </w:p>
    <w:p w14:paraId="7DE8F957" w14:textId="4D022591" w:rsidR="00285FB7" w:rsidRPr="00501595" w:rsidRDefault="00F21954" w:rsidP="00B623BA">
      <w:pPr>
        <w:pStyle w:val="TSnormal"/>
        <w:numPr>
          <w:ilvl w:val="0"/>
          <w:numId w:val="9"/>
        </w:numPr>
        <w:ind w:left="1418" w:hanging="284"/>
        <w:rPr>
          <w:noProof w:val="0"/>
        </w:rPr>
      </w:pPr>
      <w:r w:rsidRPr="00501595">
        <w:rPr>
          <w:noProof w:val="0"/>
        </w:rPr>
        <w:t xml:space="preserve">Vrsta izvora: </w:t>
      </w:r>
      <w:r w:rsidR="00285FB7" w:rsidRPr="00501595">
        <w:rPr>
          <w:noProof w:val="0"/>
        </w:rPr>
        <w:t>Članak</w:t>
      </w:r>
      <w:r w:rsidRPr="00501595">
        <w:rPr>
          <w:noProof w:val="0"/>
        </w:rPr>
        <w:t xml:space="preserve"> u časopisu</w:t>
      </w:r>
    </w:p>
    <w:p w14:paraId="276217FE" w14:textId="7121D453" w:rsidR="00CE5024" w:rsidRPr="00501595" w:rsidRDefault="00285FB7" w:rsidP="00B623BA">
      <w:pPr>
        <w:pStyle w:val="TSnormal"/>
        <w:ind w:left="1416"/>
        <w:rPr>
          <w:noProof w:val="0"/>
        </w:rPr>
      </w:pPr>
      <w:r w:rsidRPr="00501595">
        <w:rPr>
          <w:noProof w:val="0"/>
        </w:rPr>
        <w:t xml:space="preserve">Autor 1: Božidar </w:t>
      </w:r>
      <w:proofErr w:type="spellStart"/>
      <w:r w:rsidRPr="00501595">
        <w:rPr>
          <w:noProof w:val="0"/>
        </w:rPr>
        <w:t>Radenković</w:t>
      </w:r>
      <w:proofErr w:type="spellEnd"/>
      <w:r w:rsidRPr="00501595">
        <w:rPr>
          <w:noProof w:val="0"/>
        </w:rPr>
        <w:br/>
        <w:t>Autor 2: Marijana Despotović</w:t>
      </w:r>
      <w:r w:rsidRPr="00501595">
        <w:rPr>
          <w:noProof w:val="0"/>
        </w:rPr>
        <w:br/>
        <w:t xml:space="preserve">Autor 3: Zorica </w:t>
      </w:r>
      <w:proofErr w:type="spellStart"/>
      <w:r w:rsidRPr="00501595">
        <w:rPr>
          <w:noProof w:val="0"/>
        </w:rPr>
        <w:t>Bogdanović</w:t>
      </w:r>
      <w:proofErr w:type="spellEnd"/>
      <w:r w:rsidRPr="00501595">
        <w:rPr>
          <w:noProof w:val="0"/>
        </w:rPr>
        <w:br/>
        <w:t xml:space="preserve">Autor 4: Dušan </w:t>
      </w:r>
      <w:proofErr w:type="spellStart"/>
      <w:r w:rsidRPr="00501595">
        <w:rPr>
          <w:noProof w:val="0"/>
        </w:rPr>
        <w:t>Barać</w:t>
      </w:r>
      <w:proofErr w:type="spellEnd"/>
      <w:r w:rsidR="009B1EDA" w:rsidRPr="00501595">
        <w:rPr>
          <w:noProof w:val="0"/>
        </w:rPr>
        <w:br/>
      </w:r>
      <w:r w:rsidR="002B7BA8" w:rsidRPr="00501595">
        <w:rPr>
          <w:noProof w:val="0"/>
        </w:rPr>
        <w:t>Naziv članka</w:t>
      </w:r>
      <w:r w:rsidR="009B1EDA" w:rsidRPr="00501595">
        <w:rPr>
          <w:noProof w:val="0"/>
        </w:rPr>
        <w:t xml:space="preserve">: </w:t>
      </w:r>
      <w:proofErr w:type="spellStart"/>
      <w:r w:rsidR="009B1EDA" w:rsidRPr="00501595">
        <w:rPr>
          <w:noProof w:val="0"/>
        </w:rPr>
        <w:t>Creating</w:t>
      </w:r>
      <w:proofErr w:type="spellEnd"/>
      <w:r w:rsidR="009B1EDA" w:rsidRPr="00501595">
        <w:rPr>
          <w:noProof w:val="0"/>
        </w:rPr>
        <w:t xml:space="preserve"> </w:t>
      </w:r>
      <w:proofErr w:type="spellStart"/>
      <w:r w:rsidR="009B1EDA" w:rsidRPr="00501595">
        <w:rPr>
          <w:noProof w:val="0"/>
        </w:rPr>
        <w:t>Adaptive</w:t>
      </w:r>
      <w:proofErr w:type="spellEnd"/>
      <w:r w:rsidR="009B1EDA" w:rsidRPr="00501595">
        <w:rPr>
          <w:noProof w:val="0"/>
        </w:rPr>
        <w:t xml:space="preserve"> </w:t>
      </w:r>
      <w:proofErr w:type="spellStart"/>
      <w:r w:rsidR="009B1EDA" w:rsidRPr="00501595">
        <w:rPr>
          <w:noProof w:val="0"/>
        </w:rPr>
        <w:t>Environment</w:t>
      </w:r>
      <w:proofErr w:type="spellEnd"/>
      <w:r w:rsidR="009B1EDA" w:rsidRPr="00501595">
        <w:rPr>
          <w:noProof w:val="0"/>
        </w:rPr>
        <w:t xml:space="preserve"> for e-</w:t>
      </w:r>
      <w:proofErr w:type="spellStart"/>
      <w:r w:rsidR="009B1EDA" w:rsidRPr="00501595">
        <w:rPr>
          <w:noProof w:val="0"/>
        </w:rPr>
        <w:t>Learning</w:t>
      </w:r>
      <w:proofErr w:type="spellEnd"/>
      <w:r w:rsidR="009B1EDA" w:rsidRPr="00501595">
        <w:rPr>
          <w:noProof w:val="0"/>
        </w:rPr>
        <w:t xml:space="preserve"> </w:t>
      </w:r>
      <w:proofErr w:type="spellStart"/>
      <w:r w:rsidR="009B1EDA" w:rsidRPr="00501595">
        <w:rPr>
          <w:noProof w:val="0"/>
        </w:rPr>
        <w:t>Courses</w:t>
      </w:r>
      <w:proofErr w:type="spellEnd"/>
      <w:r w:rsidRPr="00501595">
        <w:rPr>
          <w:noProof w:val="0"/>
        </w:rPr>
        <w:br/>
      </w:r>
      <w:r w:rsidR="002B7BA8" w:rsidRPr="00501595">
        <w:rPr>
          <w:noProof w:val="0"/>
        </w:rPr>
        <w:t>Naziv</w:t>
      </w:r>
      <w:r w:rsidR="009B1EDA" w:rsidRPr="00501595">
        <w:rPr>
          <w:noProof w:val="0"/>
        </w:rPr>
        <w:t xml:space="preserve"> č</w:t>
      </w:r>
      <w:r w:rsidRPr="00501595">
        <w:rPr>
          <w:noProof w:val="0"/>
        </w:rPr>
        <w:t>asopis</w:t>
      </w:r>
      <w:r w:rsidR="009B1EDA" w:rsidRPr="00501595">
        <w:rPr>
          <w:noProof w:val="0"/>
        </w:rPr>
        <w:t>a</w:t>
      </w:r>
      <w:r w:rsidRPr="00501595">
        <w:rPr>
          <w:noProof w:val="0"/>
        </w:rPr>
        <w:t xml:space="preserve">: Journal </w:t>
      </w:r>
      <w:proofErr w:type="spellStart"/>
      <w:r w:rsidRPr="00501595">
        <w:rPr>
          <w:noProof w:val="0"/>
        </w:rPr>
        <w:t>of</w:t>
      </w:r>
      <w:proofErr w:type="spellEnd"/>
      <w:r w:rsidRPr="00501595">
        <w:rPr>
          <w:noProof w:val="0"/>
        </w:rPr>
        <w:t xml:space="preserve"> </w:t>
      </w:r>
      <w:proofErr w:type="spellStart"/>
      <w:r w:rsidRPr="00501595">
        <w:rPr>
          <w:noProof w:val="0"/>
        </w:rPr>
        <w:t>Information</w:t>
      </w:r>
      <w:proofErr w:type="spellEnd"/>
      <w:r w:rsidRPr="00501595">
        <w:rPr>
          <w:noProof w:val="0"/>
        </w:rPr>
        <w:t xml:space="preserve"> </w:t>
      </w:r>
      <w:proofErr w:type="spellStart"/>
      <w:r w:rsidRPr="00501595">
        <w:rPr>
          <w:noProof w:val="0"/>
        </w:rPr>
        <w:t>and</w:t>
      </w:r>
      <w:proofErr w:type="spellEnd"/>
      <w:r w:rsidRPr="00501595">
        <w:rPr>
          <w:noProof w:val="0"/>
        </w:rPr>
        <w:t xml:space="preserve"> </w:t>
      </w:r>
      <w:proofErr w:type="spellStart"/>
      <w:r w:rsidRPr="00501595">
        <w:rPr>
          <w:noProof w:val="0"/>
        </w:rPr>
        <w:t>Organizational</w:t>
      </w:r>
      <w:proofErr w:type="spellEnd"/>
      <w:r w:rsidRPr="00501595">
        <w:rPr>
          <w:noProof w:val="0"/>
        </w:rPr>
        <w:t xml:space="preserve"> </w:t>
      </w:r>
      <w:proofErr w:type="spellStart"/>
      <w:r w:rsidRPr="00501595">
        <w:rPr>
          <w:noProof w:val="0"/>
        </w:rPr>
        <w:t>Sciences</w:t>
      </w:r>
      <w:proofErr w:type="spellEnd"/>
      <w:r w:rsidR="009B1EDA" w:rsidRPr="00501595">
        <w:rPr>
          <w:noProof w:val="0"/>
        </w:rPr>
        <w:br/>
        <w:t>Godina: 2009</w:t>
      </w:r>
      <w:r w:rsidR="009B1EDA" w:rsidRPr="00501595">
        <w:rPr>
          <w:noProof w:val="0"/>
        </w:rPr>
        <w:br/>
        <w:t>Mjesec: Rujan</w:t>
      </w:r>
      <w:r w:rsidR="009B1EDA" w:rsidRPr="00501595">
        <w:rPr>
          <w:noProof w:val="0"/>
        </w:rPr>
        <w:br/>
        <w:t>Dan: 3</w:t>
      </w:r>
      <w:r w:rsidR="009B1EDA" w:rsidRPr="00501595">
        <w:rPr>
          <w:noProof w:val="0"/>
        </w:rPr>
        <w:br/>
        <w:t>Stranice: 179</w:t>
      </w:r>
      <w:r w:rsidR="004F36EF" w:rsidRPr="00501595">
        <w:rPr>
          <w:noProof w:val="0"/>
        </w:rPr>
        <w:t>–</w:t>
      </w:r>
      <w:r w:rsidR="009B1EDA" w:rsidRPr="00501595">
        <w:rPr>
          <w:noProof w:val="0"/>
        </w:rPr>
        <w:t>189</w:t>
      </w:r>
      <w:r w:rsidRPr="00501595">
        <w:rPr>
          <w:noProof w:val="0"/>
        </w:rPr>
        <w:br/>
      </w:r>
      <w:r w:rsidR="00CE5024" w:rsidRPr="00501595">
        <w:rPr>
          <w:noProof w:val="0"/>
        </w:rPr>
        <w:t>Volumen (S</w:t>
      </w:r>
      <w:r w:rsidRPr="00501595">
        <w:rPr>
          <w:noProof w:val="0"/>
        </w:rPr>
        <w:t>ve</w:t>
      </w:r>
      <w:r w:rsidR="00CE5024" w:rsidRPr="00501595">
        <w:rPr>
          <w:noProof w:val="0"/>
        </w:rPr>
        <w:t>zak): 33</w:t>
      </w:r>
      <w:r w:rsidR="00CE5024" w:rsidRPr="00501595">
        <w:rPr>
          <w:noProof w:val="0"/>
        </w:rPr>
        <w:br/>
        <w:t>Broj: 1</w:t>
      </w:r>
    </w:p>
    <w:p w14:paraId="6DB28A92" w14:textId="48A46FEF" w:rsidR="00285FB7" w:rsidRPr="00501595" w:rsidRDefault="00285FB7" w:rsidP="00B623BA">
      <w:pPr>
        <w:pStyle w:val="TSnormal"/>
        <w:ind w:left="1416"/>
        <w:rPr>
          <w:noProof w:val="0"/>
        </w:rPr>
      </w:pPr>
    </w:p>
    <w:p w14:paraId="757AE890" w14:textId="5F6C8589" w:rsidR="00285FB7" w:rsidRPr="00501595" w:rsidRDefault="00F21954" w:rsidP="00B623BA">
      <w:pPr>
        <w:pStyle w:val="TSnormal"/>
        <w:numPr>
          <w:ilvl w:val="0"/>
          <w:numId w:val="9"/>
        </w:numPr>
        <w:ind w:left="1418" w:hanging="284"/>
        <w:rPr>
          <w:noProof w:val="0"/>
        </w:rPr>
      </w:pPr>
      <w:r w:rsidRPr="00501595">
        <w:rPr>
          <w:noProof w:val="0"/>
        </w:rPr>
        <w:t xml:space="preserve">Vrsta izvora: </w:t>
      </w:r>
      <w:r w:rsidR="00285FB7" w:rsidRPr="00501595">
        <w:rPr>
          <w:i/>
          <w:noProof w:val="0"/>
        </w:rPr>
        <w:t>Web</w:t>
      </w:r>
      <w:r w:rsidR="009B1EDA" w:rsidRPr="00501595">
        <w:rPr>
          <w:noProof w:val="0"/>
        </w:rPr>
        <w:t>-mjesto</w:t>
      </w:r>
    </w:p>
    <w:p w14:paraId="0738E150" w14:textId="52969FBD" w:rsidR="00285FB7" w:rsidRPr="00501595" w:rsidRDefault="009B1EDA" w:rsidP="00B623BA">
      <w:pPr>
        <w:pStyle w:val="TSnormal"/>
        <w:ind w:left="1416"/>
        <w:rPr>
          <w:noProof w:val="0"/>
        </w:rPr>
      </w:pPr>
      <w:r w:rsidRPr="00501595">
        <w:rPr>
          <w:noProof w:val="0"/>
        </w:rPr>
        <w:t xml:space="preserve">Autor: Maja </w:t>
      </w:r>
      <w:proofErr w:type="spellStart"/>
      <w:r w:rsidRPr="00501595">
        <w:rPr>
          <w:noProof w:val="0"/>
        </w:rPr>
        <w:t>Katinić</w:t>
      </w:r>
      <w:proofErr w:type="spellEnd"/>
      <w:r w:rsidRPr="00501595">
        <w:rPr>
          <w:noProof w:val="0"/>
        </w:rPr>
        <w:t xml:space="preserve"> </w:t>
      </w:r>
      <w:r w:rsidRPr="00501595">
        <w:rPr>
          <w:noProof w:val="0"/>
        </w:rPr>
        <w:br/>
        <w:t xml:space="preserve">Naziv </w:t>
      </w:r>
      <w:r w:rsidRPr="00501595">
        <w:rPr>
          <w:i/>
          <w:noProof w:val="0"/>
        </w:rPr>
        <w:t>web</w:t>
      </w:r>
      <w:r w:rsidRPr="00501595">
        <w:rPr>
          <w:noProof w:val="0"/>
        </w:rPr>
        <w:t>-</w:t>
      </w:r>
      <w:r w:rsidR="00CE5024" w:rsidRPr="00501595">
        <w:rPr>
          <w:noProof w:val="0"/>
        </w:rPr>
        <w:t>mjesta</w:t>
      </w:r>
      <w:r w:rsidR="00285FB7" w:rsidRPr="00501595">
        <w:rPr>
          <w:noProof w:val="0"/>
        </w:rPr>
        <w:t xml:space="preserve">: </w:t>
      </w:r>
      <w:proofErr w:type="spellStart"/>
      <w:r w:rsidR="00285FB7" w:rsidRPr="00501595">
        <w:rPr>
          <w:noProof w:val="0"/>
        </w:rPr>
        <w:t>Lider.media</w:t>
      </w:r>
      <w:proofErr w:type="spellEnd"/>
      <w:r w:rsidR="00285FB7" w:rsidRPr="00501595">
        <w:rPr>
          <w:noProof w:val="0"/>
        </w:rPr>
        <w:br/>
        <w:t>Na</w:t>
      </w:r>
      <w:r w:rsidR="00E51DB2" w:rsidRPr="00501595">
        <w:rPr>
          <w:noProof w:val="0"/>
        </w:rPr>
        <w:t xml:space="preserve">ziv </w:t>
      </w:r>
      <w:r w:rsidR="00E51DB2" w:rsidRPr="00501595">
        <w:rPr>
          <w:i/>
          <w:noProof w:val="0"/>
        </w:rPr>
        <w:t>web</w:t>
      </w:r>
      <w:r w:rsidR="00E51DB2" w:rsidRPr="00501595">
        <w:rPr>
          <w:noProof w:val="0"/>
        </w:rPr>
        <w:t>-</w:t>
      </w:r>
      <w:r w:rsidR="00CE5024" w:rsidRPr="00501595">
        <w:rPr>
          <w:noProof w:val="0"/>
        </w:rPr>
        <w:t>stranice</w:t>
      </w:r>
      <w:r w:rsidR="00285FB7" w:rsidRPr="00501595">
        <w:rPr>
          <w:noProof w:val="0"/>
        </w:rPr>
        <w:t>: Trendovi u organizacijskom učenju</w:t>
      </w:r>
      <w:r w:rsidR="00285FB7" w:rsidRPr="00501595">
        <w:rPr>
          <w:noProof w:val="0"/>
        </w:rPr>
        <w:br/>
      </w:r>
      <w:r w:rsidR="00E51DB2" w:rsidRPr="00501595">
        <w:rPr>
          <w:noProof w:val="0"/>
        </w:rPr>
        <w:t>Godina: 2016</w:t>
      </w:r>
      <w:r w:rsidR="00E51DB2" w:rsidRPr="00501595">
        <w:rPr>
          <w:noProof w:val="0"/>
        </w:rPr>
        <w:br/>
        <w:t>Mjesec: Travanj</w:t>
      </w:r>
      <w:r w:rsidR="00E51DB2" w:rsidRPr="00501595">
        <w:rPr>
          <w:noProof w:val="0"/>
        </w:rPr>
        <w:br/>
        <w:t>Dan</w:t>
      </w:r>
      <w:r w:rsidR="00285FB7" w:rsidRPr="00501595">
        <w:rPr>
          <w:noProof w:val="0"/>
        </w:rPr>
        <w:t>: 22</w:t>
      </w:r>
      <w:r w:rsidR="00285FB7" w:rsidRPr="00501595">
        <w:rPr>
          <w:noProof w:val="0"/>
        </w:rPr>
        <w:br/>
      </w:r>
      <w:r w:rsidR="00F21954" w:rsidRPr="00501595">
        <w:rPr>
          <w:noProof w:val="0"/>
        </w:rPr>
        <w:t>URL</w:t>
      </w:r>
      <w:r w:rsidR="00285FB7" w:rsidRPr="00501595">
        <w:rPr>
          <w:noProof w:val="0"/>
        </w:rPr>
        <w:t xml:space="preserve">: </w:t>
      </w:r>
      <w:hyperlink r:id="rId29" w:history="1">
        <w:r w:rsidR="00285FB7" w:rsidRPr="00C44D40">
          <w:rPr>
            <w:rStyle w:val="Hyperlink"/>
            <w:noProof w:val="0"/>
          </w:rPr>
          <w:t>http://lider.media/znanja/trendovi-u-organizacijskom-ucenju</w:t>
        </w:r>
      </w:hyperlink>
    </w:p>
    <w:p w14:paraId="424289AD" w14:textId="68FBAF23" w:rsidR="00B91707" w:rsidRPr="00501595" w:rsidRDefault="00B91707">
      <w:pPr>
        <w:rPr>
          <w:rFonts w:ascii="Arial" w:hAnsi="Arial" w:cs="Arial"/>
        </w:rPr>
      </w:pPr>
      <w:r w:rsidRPr="00501595">
        <w:br w:type="page"/>
      </w:r>
    </w:p>
    <w:p w14:paraId="2C287D6D" w14:textId="54B7D9F2" w:rsidR="00285FB7" w:rsidRPr="00501595" w:rsidRDefault="00285FB7" w:rsidP="00EA6D86">
      <w:pPr>
        <w:pStyle w:val="TSnaslov3"/>
        <w:numPr>
          <w:ilvl w:val="0"/>
          <w:numId w:val="36"/>
        </w:numPr>
        <w:rPr>
          <w:b w:val="0"/>
          <w:sz w:val="22"/>
          <w:szCs w:val="22"/>
        </w:rPr>
      </w:pPr>
      <w:r w:rsidRPr="00501595">
        <w:rPr>
          <w:b w:val="0"/>
          <w:sz w:val="22"/>
          <w:szCs w:val="22"/>
        </w:rPr>
        <w:lastRenderedPageBreak/>
        <w:t xml:space="preserve">U tekstu koji je upisan u dokumentu </w:t>
      </w:r>
      <w:r w:rsidR="00895B08" w:rsidRPr="00501595">
        <w:rPr>
          <w:b w:val="0"/>
          <w:sz w:val="22"/>
          <w:szCs w:val="22"/>
        </w:rPr>
        <w:t>MS</w:t>
      </w:r>
      <w:r w:rsidR="00C44D40">
        <w:rPr>
          <w:b w:val="0"/>
          <w:sz w:val="22"/>
          <w:szCs w:val="22"/>
        </w:rPr>
        <w:noBreakHyphen/>
      </w:r>
      <w:r w:rsidR="00895B08" w:rsidRPr="00501595">
        <w:rPr>
          <w:b w:val="0"/>
          <w:sz w:val="22"/>
          <w:szCs w:val="22"/>
        </w:rPr>
        <w:t>Word/</w:t>
      </w:r>
      <w:r w:rsidR="0056146C" w:rsidRPr="00501595">
        <w:rPr>
          <w:i/>
          <w:sz w:val="22"/>
          <w:szCs w:val="22"/>
        </w:rPr>
        <w:t>Word_vjezba.docx</w:t>
      </w:r>
      <w:r w:rsidRPr="00501595">
        <w:rPr>
          <w:b w:val="0"/>
          <w:sz w:val="22"/>
          <w:szCs w:val="22"/>
        </w:rPr>
        <w:t xml:space="preserve"> zamijenite tekst </w:t>
      </w:r>
      <w:proofErr w:type="spellStart"/>
      <w:r w:rsidRPr="00501595">
        <w:rPr>
          <w:b w:val="0"/>
          <w:sz w:val="22"/>
          <w:szCs w:val="22"/>
        </w:rPr>
        <w:t>ReferencaA</w:t>
      </w:r>
      <w:proofErr w:type="spellEnd"/>
      <w:r w:rsidRPr="00501595">
        <w:rPr>
          <w:b w:val="0"/>
          <w:sz w:val="22"/>
          <w:szCs w:val="22"/>
        </w:rPr>
        <w:t xml:space="preserve"> s referencom iz zadataka 1 a), tekst </w:t>
      </w:r>
      <w:proofErr w:type="spellStart"/>
      <w:r w:rsidRPr="00501595">
        <w:rPr>
          <w:b w:val="0"/>
          <w:sz w:val="22"/>
          <w:szCs w:val="22"/>
        </w:rPr>
        <w:t>ReferencaB</w:t>
      </w:r>
      <w:proofErr w:type="spellEnd"/>
      <w:r w:rsidRPr="00501595">
        <w:rPr>
          <w:b w:val="0"/>
          <w:sz w:val="22"/>
          <w:szCs w:val="22"/>
        </w:rPr>
        <w:t xml:space="preserve"> s referencom iz zadataka 1 b) i tekst </w:t>
      </w:r>
      <w:proofErr w:type="spellStart"/>
      <w:r w:rsidRPr="00501595">
        <w:rPr>
          <w:b w:val="0"/>
          <w:sz w:val="22"/>
          <w:szCs w:val="22"/>
        </w:rPr>
        <w:t>ReferencaC</w:t>
      </w:r>
      <w:proofErr w:type="spellEnd"/>
      <w:r w:rsidRPr="00501595">
        <w:rPr>
          <w:b w:val="0"/>
          <w:sz w:val="22"/>
          <w:szCs w:val="22"/>
        </w:rPr>
        <w:t xml:space="preserve"> s referencom iz zadataka 1 c). </w:t>
      </w:r>
      <w:r w:rsidR="00335D9A" w:rsidRPr="00501595">
        <w:rPr>
          <w:b w:val="0"/>
          <w:sz w:val="22"/>
          <w:szCs w:val="22"/>
        </w:rPr>
        <w:t>Postavite</w:t>
      </w:r>
      <w:r w:rsidRPr="00501595">
        <w:rPr>
          <w:b w:val="0"/>
          <w:sz w:val="22"/>
          <w:szCs w:val="22"/>
        </w:rPr>
        <w:t xml:space="preserve"> stil </w:t>
      </w:r>
      <w:r w:rsidR="000951DA">
        <w:rPr>
          <w:b w:val="0"/>
          <w:sz w:val="22"/>
          <w:szCs w:val="22"/>
        </w:rPr>
        <w:t>citiranja</w:t>
      </w:r>
      <w:r w:rsidR="009D6A5C" w:rsidRPr="00501595">
        <w:rPr>
          <w:b w:val="0"/>
          <w:sz w:val="22"/>
          <w:szCs w:val="22"/>
        </w:rPr>
        <w:t xml:space="preserve"> </w:t>
      </w:r>
      <w:r w:rsidRPr="00501595">
        <w:rPr>
          <w:b w:val="0"/>
          <w:sz w:val="22"/>
          <w:szCs w:val="22"/>
        </w:rPr>
        <w:t>MLA.</w:t>
      </w:r>
      <w:r w:rsidR="00895B08" w:rsidRPr="00501595">
        <w:t xml:space="preserve"> </w:t>
      </w:r>
    </w:p>
    <w:p w14:paraId="28607D64" w14:textId="1FEBB921" w:rsidR="00285FB7" w:rsidRPr="00501595" w:rsidRDefault="00285FB7" w:rsidP="00EA6D86">
      <w:pPr>
        <w:pStyle w:val="TSnaslov3"/>
        <w:numPr>
          <w:ilvl w:val="0"/>
          <w:numId w:val="36"/>
        </w:numPr>
        <w:rPr>
          <w:b w:val="0"/>
          <w:sz w:val="22"/>
          <w:szCs w:val="22"/>
        </w:rPr>
      </w:pPr>
      <w:r w:rsidRPr="00501595">
        <w:rPr>
          <w:b w:val="0"/>
          <w:sz w:val="22"/>
          <w:szCs w:val="22"/>
        </w:rPr>
        <w:t xml:space="preserve">Dodajte bibliografiju (popis literature) koja je korištena </w:t>
      </w:r>
      <w:r w:rsidR="00AD4AC9" w:rsidRPr="00501595">
        <w:rPr>
          <w:b w:val="0"/>
          <w:sz w:val="22"/>
          <w:szCs w:val="22"/>
        </w:rPr>
        <w:t>u tekst</w:t>
      </w:r>
      <w:r w:rsidR="003B60E1" w:rsidRPr="00501595">
        <w:rPr>
          <w:b w:val="0"/>
          <w:sz w:val="22"/>
          <w:szCs w:val="22"/>
        </w:rPr>
        <w:t>u,</w:t>
      </w:r>
      <w:r w:rsidR="00AD4AC9" w:rsidRPr="00501595">
        <w:rPr>
          <w:b w:val="0"/>
          <w:sz w:val="22"/>
          <w:szCs w:val="22"/>
        </w:rPr>
        <w:t xml:space="preserve"> </w:t>
      </w:r>
      <w:r w:rsidRPr="00501595">
        <w:rPr>
          <w:b w:val="0"/>
          <w:sz w:val="22"/>
          <w:szCs w:val="22"/>
        </w:rPr>
        <w:t xml:space="preserve">u istom stilu </w:t>
      </w:r>
      <w:r w:rsidR="000951DA">
        <w:rPr>
          <w:b w:val="0"/>
          <w:sz w:val="22"/>
          <w:szCs w:val="22"/>
        </w:rPr>
        <w:t>citiranja</w:t>
      </w:r>
      <w:r w:rsidR="009D6A5C">
        <w:rPr>
          <w:b w:val="0"/>
          <w:sz w:val="22"/>
          <w:szCs w:val="22"/>
        </w:rPr>
        <w:t xml:space="preserve"> </w:t>
      </w:r>
      <w:r w:rsidRPr="00501595">
        <w:rPr>
          <w:b w:val="0"/>
          <w:sz w:val="22"/>
          <w:szCs w:val="22"/>
        </w:rPr>
        <w:t xml:space="preserve">MLA </w:t>
      </w:r>
      <w:r w:rsidR="00AE38F0" w:rsidRPr="00501595">
        <w:rPr>
          <w:b w:val="0"/>
          <w:sz w:val="22"/>
          <w:szCs w:val="22"/>
        </w:rPr>
        <w:t>umjesto teksta</w:t>
      </w:r>
      <w:r w:rsidRPr="00501595">
        <w:rPr>
          <w:b w:val="0"/>
          <w:sz w:val="22"/>
          <w:szCs w:val="22"/>
        </w:rPr>
        <w:t xml:space="preserve"> </w:t>
      </w:r>
      <w:proofErr w:type="spellStart"/>
      <w:r w:rsidRPr="00501595">
        <w:rPr>
          <w:b w:val="0"/>
          <w:sz w:val="22"/>
          <w:szCs w:val="22"/>
        </w:rPr>
        <w:t>BibliografijaABC</w:t>
      </w:r>
      <w:proofErr w:type="spellEnd"/>
      <w:r w:rsidRPr="00501595">
        <w:rPr>
          <w:b w:val="0"/>
          <w:sz w:val="22"/>
          <w:szCs w:val="22"/>
        </w:rPr>
        <w:t>.</w:t>
      </w:r>
    </w:p>
    <w:p w14:paraId="7BE3BB00" w14:textId="77777777" w:rsidR="00B4409B" w:rsidRDefault="00B4409B">
      <w:r>
        <w:br w:type="page"/>
      </w:r>
    </w:p>
    <w:p w14:paraId="7E46F11B" w14:textId="77777777" w:rsidR="00795569" w:rsidRDefault="00795569">
      <w:pPr>
        <w:rPr>
          <w:rFonts w:ascii="Arial" w:hAnsi="Arial" w:cs="Arial"/>
          <w:b/>
          <w:sz w:val="36"/>
          <w:szCs w:val="36"/>
          <w:lang w:eastAsia="hr-HR"/>
        </w:rPr>
      </w:pPr>
      <w:r>
        <w:lastRenderedPageBreak/>
        <w:br w:type="page"/>
      </w:r>
    </w:p>
    <w:p w14:paraId="79EAFD07" w14:textId="521D8478" w:rsidR="006F7A86" w:rsidRPr="00501595" w:rsidRDefault="00A456DA" w:rsidP="00C9468D">
      <w:pPr>
        <w:pStyle w:val="TSnaslov1"/>
      </w:pPr>
      <w:bookmarkStart w:id="48" w:name="_Toc23324546"/>
      <w:r w:rsidRPr="00501595">
        <w:lastRenderedPageBreak/>
        <w:t xml:space="preserve">Upravljanje referencama u programu </w:t>
      </w:r>
      <w:proofErr w:type="spellStart"/>
      <w:r w:rsidR="006F7A86" w:rsidRPr="00501595">
        <w:rPr>
          <w:i/>
        </w:rPr>
        <w:t>Zotero</w:t>
      </w:r>
      <w:bookmarkEnd w:id="48"/>
      <w:proofErr w:type="spellEnd"/>
    </w:p>
    <w:p w14:paraId="469DC79A" w14:textId="5F7E4A9C" w:rsidR="007B55AA" w:rsidRDefault="007B55AA" w:rsidP="003B60E1">
      <w:pPr>
        <w:pStyle w:val="TSnormal"/>
        <w:spacing w:before="240"/>
        <w:rPr>
          <w:b/>
          <w:i/>
          <w:noProof w:val="0"/>
        </w:rPr>
      </w:pPr>
      <w:r>
        <w:rPr>
          <w:lang w:val="en-US" w:eastAsia="en-US"/>
        </w:rPr>
        <mc:AlternateContent>
          <mc:Choice Requires="wps">
            <w:drawing>
              <wp:inline distT="0" distB="0" distL="0" distR="0" wp14:anchorId="5BFA37E5" wp14:editId="516FC204">
                <wp:extent cx="4499610" cy="1202690"/>
                <wp:effectExtent l="0" t="0" r="0" b="0"/>
                <wp:docPr id="25"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9610" cy="1202690"/>
                        </a:xfrm>
                        <a:prstGeom prst="rect">
                          <a:avLst/>
                        </a:prstGeom>
                        <a:solidFill>
                          <a:srgbClr val="DBE5F1"/>
                        </a:solidFill>
                        <a:ln w="9525">
                          <a:noFill/>
                          <a:miter lim="800000"/>
                          <a:headEnd/>
                          <a:tailEnd/>
                        </a:ln>
                      </wps:spPr>
                      <wps:txbx>
                        <w:txbxContent>
                          <w:p w14:paraId="3C1E0580" w14:textId="77777777" w:rsidR="00387E8E" w:rsidRPr="00284D06" w:rsidRDefault="00387E8E" w:rsidP="007B55AA">
                            <w:pPr>
                              <w:pStyle w:val="TSishodi"/>
                              <w:numPr>
                                <w:ilvl w:val="0"/>
                                <w:numId w:val="0"/>
                              </w:numPr>
                              <w:shd w:val="clear" w:color="auto" w:fill="auto"/>
                            </w:pPr>
                            <w:r w:rsidRPr="00284D06">
                              <w:t>Po završetku ovog poglavlja polaznik će moći:</w:t>
                            </w:r>
                          </w:p>
                          <w:p w14:paraId="66C5C9E7" w14:textId="23CBDCD8" w:rsidR="00387E8E" w:rsidRDefault="00387E8E" w:rsidP="007B55AA">
                            <w:pPr>
                              <w:pStyle w:val="TSishodi"/>
                              <w:shd w:val="clear" w:color="auto" w:fill="auto"/>
                              <w:spacing w:before="60" w:after="60"/>
                            </w:pPr>
                            <w:r>
                              <w:t>instalirati lokalnu inačicu programa i dodatak za program Word</w:t>
                            </w:r>
                          </w:p>
                          <w:p w14:paraId="5EE3FD7E" w14:textId="4317A7FF" w:rsidR="00387E8E" w:rsidRDefault="00387E8E" w:rsidP="007B55AA">
                            <w:pPr>
                              <w:pStyle w:val="TSishodi"/>
                              <w:shd w:val="clear" w:color="auto" w:fill="auto"/>
                              <w:spacing w:before="60" w:after="60"/>
                            </w:pPr>
                            <w:r>
                              <w:t>razlikovati načine korištenja programa Zotero</w:t>
                            </w:r>
                          </w:p>
                          <w:p w14:paraId="7D94BFF8" w14:textId="507616E6" w:rsidR="00387E8E" w:rsidRDefault="00387E8E" w:rsidP="007B55AA">
                            <w:pPr>
                              <w:pStyle w:val="TSishodi"/>
                              <w:shd w:val="clear" w:color="auto" w:fill="auto"/>
                              <w:spacing w:before="60" w:after="60"/>
                            </w:pPr>
                            <w:r>
                              <w:t>izraditi bibliografske zapise pomoću programa Zotero</w:t>
                            </w:r>
                          </w:p>
                          <w:p w14:paraId="5D59547D" w14:textId="51E6AE1D" w:rsidR="00387E8E" w:rsidRDefault="00387E8E" w:rsidP="007B55AA">
                            <w:pPr>
                              <w:pStyle w:val="TSishodi"/>
                              <w:shd w:val="clear" w:color="auto" w:fill="auto"/>
                              <w:spacing w:before="60" w:after="60"/>
                            </w:pPr>
                            <w:r>
                              <w:t>prepoznati dijelove sučelja dodatka Zotero u programu Word za upravljanje referencama i bibliografskim zapisima</w:t>
                            </w:r>
                          </w:p>
                          <w:p w14:paraId="36E137B5" w14:textId="605D62E2" w:rsidR="00387E8E" w:rsidRPr="00284D06" w:rsidRDefault="00387E8E" w:rsidP="000D6144">
                            <w:pPr>
                              <w:pStyle w:val="TSishodi"/>
                              <w:shd w:val="clear" w:color="auto" w:fill="auto"/>
                              <w:spacing w:before="60" w:after="60"/>
                            </w:pPr>
                            <w:r>
                              <w:t>dodati reference i bibliografiju u tekst pomoću programa Zotero i pomoću dodatka Zotero u programu Word.</w:t>
                            </w:r>
                          </w:p>
                        </w:txbxContent>
                      </wps:txbx>
                      <wps:bodyPr rot="0" vert="horz" wrap="square" lIns="91440" tIns="45720" rIns="91440" bIns="45720" anchor="t" anchorCtr="0">
                        <a:spAutoFit/>
                      </wps:bodyPr>
                    </wps:wsp>
                  </a:graphicData>
                </a:graphic>
              </wp:inline>
            </w:drawing>
          </mc:Choice>
          <mc:Fallback>
            <w:pict>
              <v:shape w14:anchorId="5BFA37E5" id="_x0000_s1033" type="#_x0000_t202" style="width:354.3pt;height:9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" fillcolor="#dbe5f1" stroked="f">
                <v:textbox style="mso-fit-shape-to-text:t">
                  <w:txbxContent>
                    <w:p w14:paraId="3C1E0580" w14:textId="77777777" w:rsidR="00387E8E" w:rsidRPr="00284D06" w:rsidRDefault="00387E8E" w:rsidP="007B55AA">
                      <w:pPr>
                        <w:pStyle w:val="TSishodi"/>
                        <w:numPr>
                          <w:ilvl w:val="0"/>
                          <w:numId w:val="0"/>
                        </w:numPr>
                        <w:shd w:val="clear" w:color="auto" w:fill="auto"/>
                      </w:pPr>
                      <w:r w:rsidRPr="00284D06">
                        <w:t>Po završetku ovog poglavlja polaznik će moći:</w:t>
                      </w:r>
                    </w:p>
                    <w:p w14:paraId="66C5C9E7" w14:textId="23CBDCD8" w:rsidR="00387E8E" w:rsidRDefault="00387E8E" w:rsidP="007B55AA">
                      <w:pPr>
                        <w:pStyle w:val="TSishodi"/>
                        <w:shd w:val="clear" w:color="auto" w:fill="auto"/>
                        <w:spacing w:before="60" w:after="60"/>
                      </w:pPr>
                      <w:r>
                        <w:t>instalirati lokalnu inačicu programa i dodatak za program Word</w:t>
                      </w:r>
                    </w:p>
                    <w:p w14:paraId="5EE3FD7E" w14:textId="4317A7FF" w:rsidR="00387E8E" w:rsidRDefault="00387E8E" w:rsidP="007B55AA">
                      <w:pPr>
                        <w:pStyle w:val="TSishodi"/>
                        <w:shd w:val="clear" w:color="auto" w:fill="auto"/>
                        <w:spacing w:before="60" w:after="60"/>
                      </w:pPr>
                      <w:r>
                        <w:t>razlikovati načine korištenja programa Zotero</w:t>
                      </w:r>
                    </w:p>
                    <w:p w14:paraId="7D94BFF8" w14:textId="507616E6" w:rsidR="00387E8E" w:rsidRDefault="00387E8E" w:rsidP="007B55AA">
                      <w:pPr>
                        <w:pStyle w:val="TSishodi"/>
                        <w:shd w:val="clear" w:color="auto" w:fill="auto"/>
                        <w:spacing w:before="60" w:after="60"/>
                      </w:pPr>
                      <w:r>
                        <w:t>izraditi bibliografske zapise pomoću programa Zotero</w:t>
                      </w:r>
                    </w:p>
                    <w:p w14:paraId="5D59547D" w14:textId="51E6AE1D" w:rsidR="00387E8E" w:rsidRDefault="00387E8E" w:rsidP="007B55AA">
                      <w:pPr>
                        <w:pStyle w:val="TSishodi"/>
                        <w:shd w:val="clear" w:color="auto" w:fill="auto"/>
                        <w:spacing w:before="60" w:after="60"/>
                      </w:pPr>
                      <w:r>
                        <w:t>prepoznati dijelove sučelja dodatka Zotero u programu Word za upravljanje referencama i bibliografskim zapisima</w:t>
                      </w:r>
                    </w:p>
                    <w:p w14:paraId="36E137B5" w14:textId="605D62E2" w:rsidR="00387E8E" w:rsidRPr="00284D06" w:rsidRDefault="00387E8E" w:rsidP="000D6144">
                      <w:pPr>
                        <w:pStyle w:val="TSishodi"/>
                        <w:shd w:val="clear" w:color="auto" w:fill="auto"/>
                        <w:spacing w:before="60" w:after="60"/>
                      </w:pPr>
                      <w:r>
                        <w:t>dodati reference i bibliografiju u tekst pomoću programa Zotero i pomoću dodatka Zotero u programu Word.</w:t>
                      </w:r>
                    </w:p>
                  </w:txbxContent>
                </v:textbox>
                <w10:anchorlock/>
              </v:shape>
            </w:pict>
          </mc:Fallback>
        </mc:AlternateContent>
      </w:r>
    </w:p>
    <w:p w14:paraId="2BF08774" w14:textId="5D5C8D23" w:rsidR="003445F1" w:rsidRPr="00501595" w:rsidRDefault="00285FB7" w:rsidP="003B60E1">
      <w:pPr>
        <w:pStyle w:val="TSnormal"/>
        <w:spacing w:before="240"/>
        <w:rPr>
          <w:noProof w:val="0"/>
        </w:rPr>
      </w:pPr>
      <w:proofErr w:type="spellStart"/>
      <w:r w:rsidRPr="00501595">
        <w:rPr>
          <w:b/>
          <w:i/>
          <w:noProof w:val="0"/>
        </w:rPr>
        <w:t>Zotero</w:t>
      </w:r>
      <w:proofErr w:type="spellEnd"/>
      <w:r w:rsidRPr="00501595">
        <w:rPr>
          <w:noProof w:val="0"/>
        </w:rPr>
        <w:t xml:space="preserve"> je besplatni programski alat za izradu, pohranu i organizaciju bibliografskih zapisa. Može se koristiti kao </w:t>
      </w:r>
      <w:r w:rsidRPr="00501595">
        <w:rPr>
          <w:i/>
          <w:noProof w:val="0"/>
        </w:rPr>
        <w:t>web</w:t>
      </w:r>
      <w:r w:rsidR="0059439B" w:rsidRPr="00501595">
        <w:rPr>
          <w:noProof w:val="0"/>
        </w:rPr>
        <w:t>-</w:t>
      </w:r>
      <w:r w:rsidRPr="00501595">
        <w:rPr>
          <w:noProof w:val="0"/>
        </w:rPr>
        <w:t xml:space="preserve">aplikacija ili kao samostalna lokalna instalacija. Osim toga, moguće je paralelno koristiti </w:t>
      </w:r>
      <w:r w:rsidR="004F36EF" w:rsidRPr="00501595">
        <w:rPr>
          <w:noProof w:val="0"/>
        </w:rPr>
        <w:t>obje</w:t>
      </w:r>
      <w:r w:rsidRPr="00501595">
        <w:rPr>
          <w:noProof w:val="0"/>
        </w:rPr>
        <w:t xml:space="preserve"> mogućnosti te uspostaviti sinkronizaciju svih spremljenih zapisa između ovih dviju varijanti. U tom slučaju, ako se izradi novi bibliografski zapis putem </w:t>
      </w:r>
      <w:r w:rsidRPr="00501595">
        <w:rPr>
          <w:i/>
          <w:noProof w:val="0"/>
        </w:rPr>
        <w:t>web</w:t>
      </w:r>
      <w:r w:rsidR="0059439B" w:rsidRPr="00501595">
        <w:rPr>
          <w:noProof w:val="0"/>
        </w:rPr>
        <w:t>-</w:t>
      </w:r>
      <w:r w:rsidRPr="00501595">
        <w:rPr>
          <w:noProof w:val="0"/>
        </w:rPr>
        <w:t>aplikacije</w:t>
      </w:r>
      <w:r w:rsidR="00C860B3" w:rsidRPr="00501595">
        <w:rPr>
          <w:noProof w:val="0"/>
        </w:rPr>
        <w:t>,</w:t>
      </w:r>
      <w:r w:rsidRPr="00501595">
        <w:rPr>
          <w:noProof w:val="0"/>
        </w:rPr>
        <w:t xml:space="preserve"> svi </w:t>
      </w:r>
      <w:r w:rsidR="00C860B3" w:rsidRPr="00501595">
        <w:rPr>
          <w:noProof w:val="0"/>
        </w:rPr>
        <w:t xml:space="preserve">se </w:t>
      </w:r>
      <w:r w:rsidRPr="00501595">
        <w:rPr>
          <w:noProof w:val="0"/>
        </w:rPr>
        <w:t>podaci mogu sinkronizirati (kopirati) da budu dostupni i na lokalnoj inačici, ali i obrnuto.</w:t>
      </w:r>
    </w:p>
    <w:p w14:paraId="784FFB43" w14:textId="6513B62D" w:rsidR="00285FB7" w:rsidRPr="00501595" w:rsidRDefault="003445F1" w:rsidP="005E3A5D">
      <w:pPr>
        <w:pStyle w:val="TSnaslov2"/>
      </w:pPr>
      <w:bookmarkStart w:id="49" w:name="_Toc23324547"/>
      <w:r w:rsidRPr="00F8425C">
        <w:t>Instalacija lokalne inačice programa</w:t>
      </w:r>
      <w:r w:rsidR="00B756F2">
        <w:t xml:space="preserve"> i</w:t>
      </w:r>
      <w:r w:rsidRPr="00F8425C">
        <w:t xml:space="preserve"> dodatka za </w:t>
      </w:r>
      <w:r w:rsidR="00891FB3">
        <w:t>Word</w:t>
      </w:r>
      <w:bookmarkEnd w:id="49"/>
    </w:p>
    <w:p w14:paraId="7EEDC647" w14:textId="3BB127A6" w:rsidR="00285FB7" w:rsidRPr="00501595" w:rsidRDefault="009766B4" w:rsidP="006308B8">
      <w:pPr>
        <w:pStyle w:val="TSnormal"/>
        <w:rPr>
          <w:b/>
          <w:noProof w:val="0"/>
        </w:rPr>
      </w:pPr>
      <w:r w:rsidRPr="00501595">
        <w:rPr>
          <w:rFonts w:eastAsia="Times New Roman" w:cs="Times New Roman"/>
          <w:szCs w:val="24"/>
          <w:lang w:val="en-US" w:eastAsia="en-US"/>
        </w:rPr>
        <mc:AlternateContent>
          <mc:Choice Requires="wps">
            <w:drawing>
              <wp:anchor distT="0" distB="0" distL="114300" distR="114300" simplePos="0" relativeHeight="251741184" behindDoc="0" locked="0" layoutInCell="1" allowOverlap="1" wp14:anchorId="385A58C7" wp14:editId="0342E049">
                <wp:simplePos x="0" y="0"/>
                <wp:positionH relativeFrom="column">
                  <wp:posOffset>4786108</wp:posOffset>
                </wp:positionH>
                <wp:positionV relativeFrom="paragraph">
                  <wp:posOffset>531495</wp:posOffset>
                </wp:positionV>
                <wp:extent cx="1619885" cy="1168107"/>
                <wp:effectExtent l="0" t="0" r="18415" b="13335"/>
                <wp:wrapNone/>
                <wp:docPr id="683" name="Pravokutnik 6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1168107"/>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0ADB2A08" w14:textId="77777777" w:rsidR="00387E8E" w:rsidRPr="00986A0D" w:rsidRDefault="00387E8E" w:rsidP="00414811">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14E82F81" w14:textId="6C507D04" w:rsidR="00387E8E" w:rsidRPr="00414811" w:rsidRDefault="00387E8E" w:rsidP="00414811">
                            <w:pPr>
                              <w:rPr>
                                <w:rFonts w:ascii="Arial" w:hAnsi="Arial" w:cs="Arial"/>
                                <w:i/>
                                <w:sz w:val="18"/>
                                <w:szCs w:val="18"/>
                              </w:rPr>
                            </w:pPr>
                            <w:r w:rsidRPr="00414811">
                              <w:rPr>
                                <w:rFonts w:ascii="Arial" w:hAnsi="Arial" w:cs="Arial"/>
                                <w:sz w:val="18"/>
                                <w:szCs w:val="18"/>
                              </w:rPr>
                              <w:t>Svaki korisnik ima besplatno 300 MB online prostora za pohranu (https://www.zotero.org/</w:t>
                            </w:r>
                            <w:r w:rsidRPr="00414811" w:rsidDel="002111E1">
                              <w:rPr>
                                <w:rFonts w:ascii="Arial" w:hAnsi="Arial" w:cs="Arial"/>
                                <w:sz w:val="18"/>
                                <w:szCs w:val="18"/>
                              </w:rPr>
                              <w:t xml:space="preserve"> </w:t>
                            </w:r>
                            <w:proofErr w:type="spellStart"/>
                            <w:r w:rsidRPr="00414811">
                              <w:rPr>
                                <w:rFonts w:ascii="Arial" w:hAnsi="Arial" w:cs="Arial"/>
                                <w:sz w:val="18"/>
                                <w:szCs w:val="18"/>
                              </w:rPr>
                              <w:t>storage</w:t>
                            </w:r>
                            <w:proofErr w:type="spellEnd"/>
                            <w:r w:rsidRPr="00414811">
                              <w:rPr>
                                <w:rFonts w:ascii="Arial" w:hAnsi="Arial" w:cs="Arial"/>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5A58C7" id="_x0000_s1034" style="position:absolute;margin-left:376.85pt;margin-top:41.85pt;width:127.55pt;height:9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" filled="f" strokeweight=".25pt">
                <v:fill opacity="46003f"/>
                <v:textbox>
                  <w:txbxContent>
                    <w:p w14:paraId="0ADB2A08" w14:textId="77777777" w:rsidR="00387E8E" w:rsidRPr="00986A0D" w:rsidRDefault="00387E8E" w:rsidP="00414811">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14E82F81" w14:textId="6C507D04" w:rsidR="00387E8E" w:rsidRPr="00414811" w:rsidRDefault="00387E8E" w:rsidP="00414811">
                      <w:pPr>
                        <w:rPr>
                          <w:rFonts w:ascii="Arial" w:hAnsi="Arial" w:cs="Arial"/>
                          <w:i/>
                          <w:sz w:val="18"/>
                          <w:szCs w:val="18"/>
                        </w:rPr>
                      </w:pPr>
                      <w:r w:rsidRPr="00414811">
                        <w:rPr>
                          <w:rFonts w:ascii="Arial" w:hAnsi="Arial" w:cs="Arial"/>
                          <w:sz w:val="18"/>
                          <w:szCs w:val="18"/>
                        </w:rPr>
                        <w:t>Svaki korisnik ima besplatno 300 MB online prostora za pohranu (https://www.zotero.org/</w:t>
                      </w:r>
                      <w:r w:rsidRPr="00414811" w:rsidDel="002111E1">
                        <w:rPr>
                          <w:rFonts w:ascii="Arial" w:hAnsi="Arial" w:cs="Arial"/>
                          <w:sz w:val="18"/>
                          <w:szCs w:val="18"/>
                        </w:rPr>
                        <w:t xml:space="preserve"> </w:t>
                      </w:r>
                      <w:proofErr w:type="spellStart"/>
                      <w:r w:rsidRPr="00414811">
                        <w:rPr>
                          <w:rFonts w:ascii="Arial" w:hAnsi="Arial" w:cs="Arial"/>
                          <w:sz w:val="18"/>
                          <w:szCs w:val="18"/>
                        </w:rPr>
                        <w:t>storage</w:t>
                      </w:r>
                      <w:proofErr w:type="spellEnd"/>
                      <w:r w:rsidRPr="00414811">
                        <w:rPr>
                          <w:rFonts w:ascii="Arial" w:hAnsi="Arial" w:cs="Arial"/>
                          <w:sz w:val="18"/>
                          <w:szCs w:val="18"/>
                        </w:rPr>
                        <w:t>).</w:t>
                      </w:r>
                    </w:p>
                  </w:txbxContent>
                </v:textbox>
              </v:rect>
            </w:pict>
          </mc:Fallback>
        </mc:AlternateContent>
      </w:r>
      <w:r w:rsidR="002555CF" w:rsidRPr="004115D1">
        <w:rPr>
          <w:i/>
        </w:rPr>
        <w:t>Zotero</w:t>
      </w:r>
      <w:r w:rsidR="00C50B73">
        <w:rPr>
          <w:i/>
          <w:noProof w:val="0"/>
        </w:rPr>
        <w:t xml:space="preserve"> </w:t>
      </w:r>
      <w:proofErr w:type="spellStart"/>
      <w:r w:rsidR="00C50B73">
        <w:rPr>
          <w:i/>
          <w:noProof w:val="0"/>
        </w:rPr>
        <w:t>Standalone</w:t>
      </w:r>
      <w:proofErr w:type="spellEnd"/>
      <w:r w:rsidR="00C50B73">
        <w:rPr>
          <w:i/>
          <w:noProof w:val="0"/>
        </w:rPr>
        <w:t xml:space="preserve"> </w:t>
      </w:r>
      <w:r w:rsidR="00C50B73" w:rsidRPr="004115D1">
        <w:t>je</w:t>
      </w:r>
      <w:r w:rsidR="002555CF" w:rsidRPr="002555CF">
        <w:rPr>
          <w:noProof w:val="0"/>
        </w:rPr>
        <w:t xml:space="preserve"> lokalna instalacija dostupna kao samostalni program s mogućnošću korištenja dodatka </w:t>
      </w:r>
      <w:proofErr w:type="spellStart"/>
      <w:r w:rsidRPr="00BF40E2">
        <w:rPr>
          <w:i/>
          <w:noProof w:val="0"/>
        </w:rPr>
        <w:t>Zotero</w:t>
      </w:r>
      <w:proofErr w:type="spellEnd"/>
      <w:r>
        <w:rPr>
          <w:i/>
          <w:noProof w:val="0"/>
        </w:rPr>
        <w:t xml:space="preserve"> </w:t>
      </w:r>
      <w:proofErr w:type="spellStart"/>
      <w:r>
        <w:rPr>
          <w:i/>
          <w:noProof w:val="0"/>
        </w:rPr>
        <w:t>Connector</w:t>
      </w:r>
      <w:proofErr w:type="spellEnd"/>
      <w:r w:rsidRPr="002555CF">
        <w:rPr>
          <w:noProof w:val="0"/>
        </w:rPr>
        <w:t xml:space="preserve"> </w:t>
      </w:r>
      <w:r w:rsidR="002555CF" w:rsidRPr="002555CF">
        <w:rPr>
          <w:noProof w:val="0"/>
        </w:rPr>
        <w:t xml:space="preserve">za </w:t>
      </w:r>
      <w:r w:rsidR="002555CF" w:rsidRPr="000951DA">
        <w:rPr>
          <w:i/>
          <w:noProof w:val="0"/>
        </w:rPr>
        <w:t>web</w:t>
      </w:r>
      <w:r w:rsidR="002555CF" w:rsidRPr="002555CF">
        <w:rPr>
          <w:noProof w:val="0"/>
        </w:rPr>
        <w:t xml:space="preserve">-preglednike </w:t>
      </w:r>
      <w:r w:rsidR="002555CF" w:rsidRPr="004115D1">
        <w:rPr>
          <w:i/>
        </w:rPr>
        <w:t>Chrome</w:t>
      </w:r>
      <w:r w:rsidR="002555CF" w:rsidRPr="002555CF">
        <w:rPr>
          <w:noProof w:val="0"/>
        </w:rPr>
        <w:t xml:space="preserve">, </w:t>
      </w:r>
      <w:r w:rsidR="002555CF" w:rsidRPr="004115D1">
        <w:rPr>
          <w:i/>
        </w:rPr>
        <w:t>Firefox</w:t>
      </w:r>
      <w:r w:rsidR="002555CF" w:rsidRPr="002555CF">
        <w:rPr>
          <w:noProof w:val="0"/>
        </w:rPr>
        <w:t xml:space="preserve"> i </w:t>
      </w:r>
      <w:r w:rsidR="002555CF" w:rsidRPr="004115D1">
        <w:rPr>
          <w:i/>
        </w:rPr>
        <w:t>Safari</w:t>
      </w:r>
      <w:r w:rsidR="00C50B73">
        <w:rPr>
          <w:noProof w:val="0"/>
        </w:rPr>
        <w:t>.</w:t>
      </w:r>
      <w:r w:rsidR="002555CF" w:rsidRPr="002555CF">
        <w:rPr>
          <w:noProof w:val="0"/>
        </w:rPr>
        <w:t xml:space="preserve"> </w:t>
      </w:r>
      <w:r w:rsidR="00285FB7" w:rsidRPr="00501595">
        <w:rPr>
          <w:noProof w:val="0"/>
        </w:rPr>
        <w:t xml:space="preserve">Prednost korištenja dodatka </w:t>
      </w:r>
      <w:proofErr w:type="spellStart"/>
      <w:r w:rsidR="00CA2BD1" w:rsidRPr="00501595">
        <w:rPr>
          <w:i/>
          <w:noProof w:val="0"/>
        </w:rPr>
        <w:t>Zotero</w:t>
      </w:r>
      <w:proofErr w:type="spellEnd"/>
      <w:r w:rsidR="006308B8">
        <w:rPr>
          <w:i/>
          <w:noProof w:val="0"/>
        </w:rPr>
        <w:t xml:space="preserve"> </w:t>
      </w:r>
      <w:proofErr w:type="spellStart"/>
      <w:r w:rsidR="006308B8">
        <w:rPr>
          <w:i/>
          <w:noProof w:val="0"/>
        </w:rPr>
        <w:t>Connector</w:t>
      </w:r>
      <w:proofErr w:type="spellEnd"/>
      <w:r w:rsidR="00CA2BD1" w:rsidRPr="00501595">
        <w:rPr>
          <w:noProof w:val="0"/>
        </w:rPr>
        <w:t xml:space="preserve"> unut</w:t>
      </w:r>
      <w:r w:rsidR="00285FB7" w:rsidRPr="00501595">
        <w:rPr>
          <w:noProof w:val="0"/>
        </w:rPr>
        <w:t>a</w:t>
      </w:r>
      <w:r w:rsidR="00CA2BD1" w:rsidRPr="00501595">
        <w:rPr>
          <w:noProof w:val="0"/>
        </w:rPr>
        <w:t>r</w:t>
      </w:r>
      <w:r w:rsidR="00285FB7" w:rsidRPr="00501595">
        <w:rPr>
          <w:noProof w:val="0"/>
        </w:rPr>
        <w:t xml:space="preserve"> </w:t>
      </w:r>
      <w:r w:rsidR="00285FB7" w:rsidRPr="00501595">
        <w:rPr>
          <w:i/>
          <w:noProof w:val="0"/>
        </w:rPr>
        <w:t>web</w:t>
      </w:r>
      <w:r w:rsidR="00CA2BD1" w:rsidRPr="00501595">
        <w:rPr>
          <w:noProof w:val="0"/>
        </w:rPr>
        <w:t>-</w:t>
      </w:r>
      <w:r w:rsidR="00285FB7" w:rsidRPr="00501595">
        <w:rPr>
          <w:noProof w:val="0"/>
        </w:rPr>
        <w:t>preglednika je</w:t>
      </w:r>
      <w:r w:rsidR="004240B9" w:rsidRPr="00501595">
        <w:rPr>
          <w:noProof w:val="0"/>
        </w:rPr>
        <w:t>st</w:t>
      </w:r>
      <w:r w:rsidR="00285FB7" w:rsidRPr="00501595">
        <w:rPr>
          <w:noProof w:val="0"/>
        </w:rPr>
        <w:t xml:space="preserve"> otkrivanje</w:t>
      </w:r>
      <w:r w:rsidR="00CA2BD1" w:rsidRPr="00501595">
        <w:rPr>
          <w:noProof w:val="0"/>
        </w:rPr>
        <w:t xml:space="preserve"> bibliografskih </w:t>
      </w:r>
      <w:proofErr w:type="spellStart"/>
      <w:r w:rsidR="00CA2BD1" w:rsidRPr="00501595">
        <w:rPr>
          <w:noProof w:val="0"/>
        </w:rPr>
        <w:t>metapodataka</w:t>
      </w:r>
      <w:proofErr w:type="spellEnd"/>
      <w:r w:rsidR="00CA2BD1" w:rsidRPr="00501595">
        <w:rPr>
          <w:noProof w:val="0"/>
        </w:rPr>
        <w:t xml:space="preserve"> s</w:t>
      </w:r>
      <w:r w:rsidR="00285FB7" w:rsidRPr="00501595">
        <w:rPr>
          <w:noProof w:val="0"/>
        </w:rPr>
        <w:t xml:space="preserve"> </w:t>
      </w:r>
      <w:r w:rsidR="00285FB7" w:rsidRPr="00501595">
        <w:rPr>
          <w:i/>
          <w:noProof w:val="0"/>
        </w:rPr>
        <w:t>web</w:t>
      </w:r>
      <w:r w:rsidR="0059439B" w:rsidRPr="00501595">
        <w:rPr>
          <w:noProof w:val="0"/>
        </w:rPr>
        <w:t>-</w:t>
      </w:r>
      <w:r w:rsidR="00285FB7" w:rsidRPr="00501595">
        <w:rPr>
          <w:noProof w:val="0"/>
        </w:rPr>
        <w:t xml:space="preserve">stranica koje korisnik posjećuje. Time je omogućena brza pohrana informacija o bibliografskom zapisu i smanjuje se potreba za njihovim </w:t>
      </w:r>
      <w:r w:rsidR="00480336">
        <w:rPr>
          <w:noProof w:val="0"/>
        </w:rPr>
        <w:t>ručnim</w:t>
      </w:r>
      <w:r w:rsidR="00480336" w:rsidRPr="00501595">
        <w:rPr>
          <w:noProof w:val="0"/>
        </w:rPr>
        <w:t xml:space="preserve"> </w:t>
      </w:r>
      <w:r w:rsidR="00285FB7" w:rsidRPr="00501595">
        <w:rPr>
          <w:noProof w:val="0"/>
        </w:rPr>
        <w:t xml:space="preserve">upisivanjem. </w:t>
      </w:r>
      <w:r>
        <w:rPr>
          <w:noProof w:val="0"/>
        </w:rPr>
        <w:t>K</w:t>
      </w:r>
      <w:r w:rsidR="00285FB7" w:rsidRPr="00501595">
        <w:rPr>
          <w:noProof w:val="0"/>
        </w:rPr>
        <w:t xml:space="preserve">orisnik može odlučiti koristiti </w:t>
      </w:r>
      <w:r w:rsidR="00285FB7" w:rsidRPr="00501595">
        <w:rPr>
          <w:i/>
          <w:noProof w:val="0"/>
        </w:rPr>
        <w:t>web</w:t>
      </w:r>
      <w:r w:rsidR="0059439B" w:rsidRPr="00501595">
        <w:rPr>
          <w:noProof w:val="0"/>
        </w:rPr>
        <w:t>-</w:t>
      </w:r>
      <w:r w:rsidR="00285FB7" w:rsidRPr="00501595">
        <w:rPr>
          <w:noProof w:val="0"/>
        </w:rPr>
        <w:t xml:space="preserve">aplikaciju i dodatke za </w:t>
      </w:r>
      <w:r w:rsidR="00812010" w:rsidRPr="00501595">
        <w:rPr>
          <w:i/>
          <w:noProof w:val="0"/>
        </w:rPr>
        <w:t>web</w:t>
      </w:r>
      <w:r w:rsidR="00812010" w:rsidRPr="00501595">
        <w:rPr>
          <w:noProof w:val="0"/>
        </w:rPr>
        <w:t>-</w:t>
      </w:r>
      <w:r w:rsidR="00285FB7" w:rsidRPr="00501595">
        <w:rPr>
          <w:noProof w:val="0"/>
        </w:rPr>
        <w:t xml:space="preserve">preglednik bez potrebe za instalacijom lokalne inačice programa </w:t>
      </w:r>
      <w:proofErr w:type="spellStart"/>
      <w:r w:rsidR="00285FB7" w:rsidRPr="00501595">
        <w:rPr>
          <w:i/>
          <w:noProof w:val="0"/>
        </w:rPr>
        <w:t>Zotero</w:t>
      </w:r>
      <w:proofErr w:type="spellEnd"/>
      <w:r w:rsidR="00285FB7" w:rsidRPr="00501595">
        <w:rPr>
          <w:noProof w:val="0"/>
        </w:rPr>
        <w:t xml:space="preserve">. U tom </w:t>
      </w:r>
      <w:r w:rsidR="004240B9" w:rsidRPr="00501595">
        <w:rPr>
          <w:noProof w:val="0"/>
        </w:rPr>
        <w:t xml:space="preserve">se </w:t>
      </w:r>
      <w:r w:rsidR="00285FB7" w:rsidRPr="00501595">
        <w:rPr>
          <w:noProof w:val="0"/>
        </w:rPr>
        <w:t xml:space="preserve">slučaju svi bibliografski zapisi pohranjuju u servisu </w:t>
      </w:r>
      <w:proofErr w:type="spellStart"/>
      <w:r w:rsidR="00285FB7" w:rsidRPr="004115D1">
        <w:rPr>
          <w:i/>
          <w:noProof w:val="0"/>
        </w:rPr>
        <w:t>Zotero</w:t>
      </w:r>
      <w:proofErr w:type="spellEnd"/>
      <w:r w:rsidR="00285FB7" w:rsidRPr="004115D1">
        <w:rPr>
          <w:i/>
          <w:noProof w:val="0"/>
        </w:rPr>
        <w:t xml:space="preserve"> File </w:t>
      </w:r>
      <w:proofErr w:type="spellStart"/>
      <w:r w:rsidR="00285FB7" w:rsidRPr="004115D1">
        <w:rPr>
          <w:i/>
          <w:noProof w:val="0"/>
        </w:rPr>
        <w:t>Storage</w:t>
      </w:r>
      <w:proofErr w:type="spellEnd"/>
      <w:r w:rsidR="00285FB7" w:rsidRPr="00501595">
        <w:rPr>
          <w:noProof w:val="0"/>
        </w:rPr>
        <w:t xml:space="preserve">. </w:t>
      </w:r>
      <w:r w:rsidR="006308B8">
        <w:rPr>
          <w:noProof w:val="0"/>
        </w:rPr>
        <w:t xml:space="preserve">Prednost korištenja </w:t>
      </w:r>
      <w:proofErr w:type="spellStart"/>
      <w:r w:rsidR="006308B8" w:rsidRPr="00BF40E2">
        <w:rPr>
          <w:i/>
          <w:noProof w:val="0"/>
        </w:rPr>
        <w:t>Zotero</w:t>
      </w:r>
      <w:proofErr w:type="spellEnd"/>
      <w:r w:rsidR="006308B8">
        <w:rPr>
          <w:i/>
          <w:noProof w:val="0"/>
        </w:rPr>
        <w:t xml:space="preserve"> </w:t>
      </w:r>
      <w:proofErr w:type="spellStart"/>
      <w:r w:rsidR="006308B8">
        <w:rPr>
          <w:i/>
          <w:noProof w:val="0"/>
        </w:rPr>
        <w:t>Standalone</w:t>
      </w:r>
      <w:proofErr w:type="spellEnd"/>
      <w:r w:rsidR="006308B8">
        <w:rPr>
          <w:i/>
          <w:noProof w:val="0"/>
        </w:rPr>
        <w:t xml:space="preserve"> </w:t>
      </w:r>
      <w:r w:rsidR="006308B8">
        <w:rPr>
          <w:noProof w:val="0"/>
        </w:rPr>
        <w:t>p</w:t>
      </w:r>
      <w:r w:rsidR="006308B8" w:rsidRPr="002555CF">
        <w:rPr>
          <w:noProof w:val="0"/>
        </w:rPr>
        <w:t>rogram</w:t>
      </w:r>
      <w:r w:rsidR="006308B8">
        <w:rPr>
          <w:noProof w:val="0"/>
        </w:rPr>
        <w:t>a je što</w:t>
      </w:r>
      <w:r w:rsidR="006308B8" w:rsidRPr="002555CF">
        <w:rPr>
          <w:noProof w:val="0"/>
        </w:rPr>
        <w:t xml:space="preserve"> pruža integraciju s programima za obradu tekst</w:t>
      </w:r>
      <w:r w:rsidR="006308B8">
        <w:rPr>
          <w:noProof w:val="0"/>
        </w:rPr>
        <w:t>a</w:t>
      </w:r>
      <w:r w:rsidR="006308B8" w:rsidRPr="002555CF">
        <w:rPr>
          <w:noProof w:val="0"/>
        </w:rPr>
        <w:t xml:space="preserve"> </w:t>
      </w:r>
      <w:r w:rsidR="006308B8" w:rsidRPr="00121963">
        <w:rPr>
          <w:i/>
          <w:noProof w:val="0"/>
        </w:rPr>
        <w:t>Microsoft Word</w:t>
      </w:r>
      <w:r w:rsidR="006308B8" w:rsidRPr="002555CF">
        <w:rPr>
          <w:noProof w:val="0"/>
        </w:rPr>
        <w:t xml:space="preserve"> i </w:t>
      </w:r>
      <w:proofErr w:type="spellStart"/>
      <w:r w:rsidR="006308B8" w:rsidRPr="00121963">
        <w:rPr>
          <w:i/>
          <w:noProof w:val="0"/>
        </w:rPr>
        <w:t>LibreOffice</w:t>
      </w:r>
      <w:proofErr w:type="spellEnd"/>
      <w:r w:rsidR="006308B8" w:rsidRPr="002555CF">
        <w:rPr>
          <w:noProof w:val="0"/>
        </w:rPr>
        <w:t>.</w:t>
      </w:r>
    </w:p>
    <w:p w14:paraId="02DC9260" w14:textId="7152C747" w:rsidR="00285FB7" w:rsidRPr="00501595" w:rsidRDefault="00285FB7" w:rsidP="00EA6D86">
      <w:pPr>
        <w:pStyle w:val="TSnaslov3"/>
      </w:pPr>
      <w:r w:rsidRPr="00501595">
        <w:t>Instalacija lokalne inačice programa</w:t>
      </w:r>
      <w:r w:rsidR="00812010" w:rsidRPr="00501595">
        <w:t xml:space="preserve"> </w:t>
      </w:r>
      <w:proofErr w:type="spellStart"/>
      <w:r w:rsidR="00812010" w:rsidRPr="00501595">
        <w:rPr>
          <w:i/>
        </w:rPr>
        <w:t>Zotero</w:t>
      </w:r>
      <w:proofErr w:type="spellEnd"/>
    </w:p>
    <w:p w14:paraId="5B541C3E" w14:textId="336B81E8" w:rsidR="002555CF" w:rsidRDefault="00285FB7" w:rsidP="002555CF">
      <w:pPr>
        <w:pStyle w:val="TSnormal"/>
        <w:rPr>
          <w:noProof w:val="0"/>
        </w:rPr>
      </w:pPr>
      <w:r w:rsidRPr="00501595">
        <w:rPr>
          <w:noProof w:val="0"/>
        </w:rPr>
        <w:t xml:space="preserve">Instalacijsku datoteku alata </w:t>
      </w:r>
      <w:proofErr w:type="spellStart"/>
      <w:r w:rsidRPr="00501595">
        <w:rPr>
          <w:i/>
          <w:noProof w:val="0"/>
        </w:rPr>
        <w:t>Zotero</w:t>
      </w:r>
      <w:proofErr w:type="spellEnd"/>
      <w:r w:rsidRPr="00501595">
        <w:rPr>
          <w:noProof w:val="0"/>
        </w:rPr>
        <w:t xml:space="preserve"> moguće je preuzeti sa sljedeće </w:t>
      </w:r>
      <w:r w:rsidRPr="00501595">
        <w:rPr>
          <w:i/>
          <w:noProof w:val="0"/>
        </w:rPr>
        <w:t>web</w:t>
      </w:r>
      <w:r w:rsidR="00F71832">
        <w:rPr>
          <w:noProof w:val="0"/>
        </w:rPr>
        <w:noBreakHyphen/>
      </w:r>
      <w:r w:rsidRPr="00501595">
        <w:rPr>
          <w:noProof w:val="0"/>
        </w:rPr>
        <w:t xml:space="preserve">adrese: </w:t>
      </w:r>
      <w:hyperlink r:id="rId30" w:history="1">
        <w:r w:rsidRPr="00501595">
          <w:rPr>
            <w:rStyle w:val="Hyperlink"/>
            <w:noProof w:val="0"/>
          </w:rPr>
          <w:t>https://www.zotero.org/download/</w:t>
        </w:r>
      </w:hyperlink>
      <w:r w:rsidRPr="00501595">
        <w:rPr>
          <w:noProof w:val="0"/>
        </w:rPr>
        <w:t xml:space="preserve">. </w:t>
      </w:r>
      <w:r w:rsidR="002555CF">
        <w:rPr>
          <w:noProof w:val="0"/>
        </w:rPr>
        <w:t>Prvo je potrebno odabrati odgovarajuću instalacijsku datoteku s obzirom na korišteni operacijski sustav, a nakon toga potrebno je pokrenuti instalacijski paket i slijediti upute.</w:t>
      </w:r>
    </w:p>
    <w:p w14:paraId="11890DBB" w14:textId="51E076D4" w:rsidR="00EA1C16" w:rsidRDefault="00EA1C16" w:rsidP="002555CF">
      <w:pPr>
        <w:pStyle w:val="TSnormal"/>
        <w:rPr>
          <w:noProof w:val="0"/>
        </w:rPr>
      </w:pPr>
    </w:p>
    <w:p w14:paraId="706D91E5" w14:textId="77777777" w:rsidR="003445F1" w:rsidRPr="00501595" w:rsidRDefault="003445F1" w:rsidP="003445F1">
      <w:pPr>
        <w:pStyle w:val="TSnaslov3"/>
      </w:pPr>
      <w:r w:rsidRPr="00501595">
        <w:lastRenderedPageBreak/>
        <w:t xml:space="preserve">Sučelje inačice </w:t>
      </w:r>
      <w:proofErr w:type="spellStart"/>
      <w:r w:rsidRPr="004115D1">
        <w:rPr>
          <w:i/>
        </w:rPr>
        <w:t>Zotero</w:t>
      </w:r>
      <w:proofErr w:type="spellEnd"/>
      <w:r w:rsidRPr="004115D1">
        <w:rPr>
          <w:i/>
        </w:rPr>
        <w:t xml:space="preserve"> </w:t>
      </w:r>
      <w:proofErr w:type="spellStart"/>
      <w:r w:rsidRPr="004115D1">
        <w:rPr>
          <w:i/>
        </w:rPr>
        <w:t>Standalone</w:t>
      </w:r>
      <w:proofErr w:type="spellEnd"/>
    </w:p>
    <w:p w14:paraId="3683006B" w14:textId="66A7D20B" w:rsidR="003445F1" w:rsidRPr="00501595" w:rsidRDefault="003445F1" w:rsidP="003445F1">
      <w:pPr>
        <w:pStyle w:val="TSnormal"/>
        <w:rPr>
          <w:noProof w:val="0"/>
        </w:rPr>
      </w:pPr>
      <w:r w:rsidRPr="00501595">
        <w:rPr>
          <w:noProof w:val="0"/>
        </w:rPr>
        <w:t xml:space="preserve">Za pokretanje programa </w:t>
      </w:r>
      <w:proofErr w:type="spellStart"/>
      <w:r w:rsidRPr="00501595">
        <w:rPr>
          <w:i/>
          <w:noProof w:val="0"/>
        </w:rPr>
        <w:t>Zotero</w:t>
      </w:r>
      <w:proofErr w:type="spellEnd"/>
      <w:r w:rsidRPr="00501595">
        <w:rPr>
          <w:noProof w:val="0"/>
        </w:rPr>
        <w:t xml:space="preserve"> u sustavu </w:t>
      </w:r>
      <w:r w:rsidRPr="00501595">
        <w:rPr>
          <w:i/>
          <w:noProof w:val="0"/>
        </w:rPr>
        <w:t>Windows</w:t>
      </w:r>
      <w:r w:rsidRPr="00501595">
        <w:rPr>
          <w:noProof w:val="0"/>
        </w:rPr>
        <w:t xml:space="preserve">, potrebno je odabrati dugme </w:t>
      </w:r>
      <w:r w:rsidRPr="00501595">
        <w:rPr>
          <w:i/>
          <w:noProof w:val="0"/>
        </w:rPr>
        <w:t>Start</w:t>
      </w:r>
      <w:r w:rsidRPr="00501595">
        <w:rPr>
          <w:noProof w:val="0"/>
        </w:rPr>
        <w:t xml:space="preserve"> </w:t>
      </w:r>
      <w:r w:rsidRPr="00501595">
        <w:rPr>
          <w:noProof w:val="0"/>
        </w:rPr>
        <w:sym w:font="Wingdings" w:char="F0E0"/>
      </w:r>
      <w:r w:rsidRPr="00501595">
        <w:rPr>
          <w:noProof w:val="0"/>
        </w:rPr>
        <w:t xml:space="preserve"> </w:t>
      </w:r>
      <w:proofErr w:type="spellStart"/>
      <w:r w:rsidRPr="00501595">
        <w:rPr>
          <w:b/>
          <w:noProof w:val="0"/>
        </w:rPr>
        <w:t>Zotero</w:t>
      </w:r>
      <w:proofErr w:type="spellEnd"/>
      <w:r w:rsidRPr="00501595">
        <w:rPr>
          <w:b/>
          <w:noProof w:val="0"/>
        </w:rPr>
        <w:t xml:space="preserve"> </w:t>
      </w:r>
      <w:proofErr w:type="spellStart"/>
      <w:r w:rsidRPr="00501595">
        <w:rPr>
          <w:b/>
          <w:noProof w:val="0"/>
        </w:rPr>
        <w:t>Standalone</w:t>
      </w:r>
      <w:proofErr w:type="spellEnd"/>
      <w:r w:rsidRPr="00501595">
        <w:rPr>
          <w:noProof w:val="0"/>
        </w:rPr>
        <w:t xml:space="preserve">. </w:t>
      </w:r>
    </w:p>
    <w:p w14:paraId="5AB3D705" w14:textId="24F8D14B" w:rsidR="003445F1" w:rsidRPr="00501595" w:rsidRDefault="00795569" w:rsidP="003445F1">
      <w:pPr>
        <w:pStyle w:val="TSnormal"/>
        <w:rPr>
          <w:noProof w:val="0"/>
        </w:rPr>
      </w:pPr>
      <w:r>
        <w:rPr>
          <w:lang w:val="en-US" w:eastAsia="en-US"/>
        </w:rPr>
        <w:drawing>
          <wp:anchor distT="0" distB="0" distL="114300" distR="114300" simplePos="0" relativeHeight="251890688" behindDoc="1" locked="0" layoutInCell="1" allowOverlap="1" wp14:anchorId="4052E490" wp14:editId="24BC9A67">
            <wp:simplePos x="0" y="0"/>
            <wp:positionH relativeFrom="column">
              <wp:posOffset>-398780</wp:posOffset>
            </wp:positionH>
            <wp:positionV relativeFrom="paragraph">
              <wp:posOffset>503555</wp:posOffset>
            </wp:positionV>
            <wp:extent cx="4909185" cy="2416810"/>
            <wp:effectExtent l="0" t="0" r="5715" b="2540"/>
            <wp:wrapTight wrapText="bothSides">
              <wp:wrapPolygon edited="0">
                <wp:start x="4023" y="0"/>
                <wp:lineTo x="1509" y="2894"/>
                <wp:lineTo x="1509" y="19239"/>
                <wp:lineTo x="168" y="19750"/>
                <wp:lineTo x="168" y="20771"/>
                <wp:lineTo x="1509" y="21452"/>
                <wp:lineTo x="21541" y="21452"/>
                <wp:lineTo x="21541" y="1362"/>
                <wp:lineTo x="17015" y="170"/>
                <wp:lineTo x="10813" y="0"/>
                <wp:lineTo x="4023" y="0"/>
              </wp:wrapPolygon>
            </wp:wrapTight>
            <wp:docPr id="782" name="Slika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09185" cy="2416810"/>
                    </a:xfrm>
                    <a:prstGeom prst="rect">
                      <a:avLst/>
                    </a:prstGeom>
                    <a:noFill/>
                  </pic:spPr>
                </pic:pic>
              </a:graphicData>
            </a:graphic>
          </wp:anchor>
        </w:drawing>
      </w:r>
      <w:r w:rsidR="003445F1" w:rsidRPr="00501595">
        <w:rPr>
          <w:noProof w:val="0"/>
        </w:rPr>
        <w:t>Kada se otvori program, prikazuje se dijaloški okvir koji je podijeljen u nekoliko polja i sadrži nekoliko dugmadi.</w:t>
      </w:r>
    </w:p>
    <w:p w14:paraId="5C5364D4" w14:textId="77777777" w:rsidR="003445F1" w:rsidRPr="00501595" w:rsidRDefault="003445F1" w:rsidP="003445F1">
      <w:pPr>
        <w:pStyle w:val="TSnormal"/>
        <w:numPr>
          <w:ilvl w:val="0"/>
          <w:numId w:val="21"/>
        </w:numPr>
        <w:rPr>
          <w:noProof w:val="0"/>
        </w:rPr>
      </w:pPr>
      <w:r w:rsidRPr="00501595">
        <w:rPr>
          <w:b/>
          <w:noProof w:val="0"/>
        </w:rPr>
        <w:t xml:space="preserve">Glavni izbornik s naredbama </w:t>
      </w:r>
      <w:r w:rsidRPr="00501595">
        <w:rPr>
          <w:noProof w:val="0"/>
        </w:rPr>
        <w:t>– sadrži glavne padajuće podizbornike preko kojih je moguće doći do svih mogućnosti u programu.</w:t>
      </w:r>
    </w:p>
    <w:p w14:paraId="064FF987" w14:textId="77777777" w:rsidR="003445F1" w:rsidRPr="00501595" w:rsidRDefault="003445F1" w:rsidP="003445F1">
      <w:pPr>
        <w:pStyle w:val="TSnormal"/>
        <w:numPr>
          <w:ilvl w:val="0"/>
          <w:numId w:val="21"/>
        </w:numPr>
        <w:rPr>
          <w:noProof w:val="0"/>
        </w:rPr>
      </w:pPr>
      <w:r w:rsidRPr="00501595">
        <w:rPr>
          <w:b/>
          <w:noProof w:val="0"/>
        </w:rPr>
        <w:t xml:space="preserve">Kolekcije bibliografskih zapisa </w:t>
      </w:r>
      <w:r w:rsidRPr="00501595">
        <w:rPr>
          <w:noProof w:val="0"/>
        </w:rPr>
        <w:t>– u ovom okviru prikazana je kolekcija vlastitih, ali i grupnih bibliografskih zapisa ako ih ima. Moguće je izraditi proizvoljan broj mapa i podmapa.</w:t>
      </w:r>
    </w:p>
    <w:p w14:paraId="452461B8" w14:textId="77777777" w:rsidR="003445F1" w:rsidRPr="00501595" w:rsidRDefault="003445F1" w:rsidP="003445F1">
      <w:pPr>
        <w:pStyle w:val="TSnormal"/>
        <w:numPr>
          <w:ilvl w:val="0"/>
          <w:numId w:val="21"/>
        </w:numPr>
        <w:rPr>
          <w:noProof w:val="0"/>
        </w:rPr>
      </w:pPr>
      <w:r w:rsidRPr="00501595">
        <w:rPr>
          <w:b/>
          <w:noProof w:val="0"/>
        </w:rPr>
        <w:t>Traka s dugmadi</w:t>
      </w:r>
      <w:r w:rsidRPr="00501595">
        <w:rPr>
          <w:noProof w:val="0"/>
        </w:rPr>
        <w:t xml:space="preserve"> – omogućuje brzi pristup pojedinim mogućnostima alata.</w:t>
      </w:r>
    </w:p>
    <w:p w14:paraId="1FC5BA18" w14:textId="77777777" w:rsidR="003445F1" w:rsidRPr="00501595" w:rsidRDefault="003445F1" w:rsidP="003445F1">
      <w:pPr>
        <w:pStyle w:val="TSnormal"/>
        <w:numPr>
          <w:ilvl w:val="0"/>
          <w:numId w:val="21"/>
        </w:numPr>
        <w:rPr>
          <w:noProof w:val="0"/>
        </w:rPr>
      </w:pPr>
      <w:r w:rsidRPr="00501595">
        <w:rPr>
          <w:b/>
          <w:noProof w:val="0"/>
        </w:rPr>
        <w:t>Bibliografski zapisi</w:t>
      </w:r>
      <w:r w:rsidRPr="00501595">
        <w:rPr>
          <w:noProof w:val="0"/>
        </w:rPr>
        <w:t xml:space="preserve"> – u ovom dijelu okvira prikazuje se popis bibliografskih zapisa koji se nalazi u odabranoj kolekciji i/ili (pod)mapi.</w:t>
      </w:r>
    </w:p>
    <w:p w14:paraId="7F80F3EC" w14:textId="43884A08" w:rsidR="003445F1" w:rsidRPr="00501595" w:rsidRDefault="00480336" w:rsidP="003445F1">
      <w:pPr>
        <w:pStyle w:val="TSnormal"/>
        <w:numPr>
          <w:ilvl w:val="0"/>
          <w:numId w:val="21"/>
        </w:numPr>
        <w:rPr>
          <w:noProof w:val="0"/>
        </w:rPr>
      </w:pPr>
      <w:r>
        <w:rPr>
          <w:b/>
          <w:noProof w:val="0"/>
        </w:rPr>
        <w:t>Polje za pretraživanje</w:t>
      </w:r>
      <w:r w:rsidRPr="00501595">
        <w:rPr>
          <w:noProof w:val="0"/>
        </w:rPr>
        <w:t xml:space="preserve"> </w:t>
      </w:r>
      <w:r w:rsidR="003445F1" w:rsidRPr="00501595">
        <w:rPr>
          <w:noProof w:val="0"/>
        </w:rPr>
        <w:t xml:space="preserve">– u ovom polju se upisuje ključna riječ prema kojoj se želi pretražiti cjelokupna kolekcija bibliografskih zapisa. Pronađeni rezultati postaju vidljivi u dijelu </w:t>
      </w:r>
      <w:r w:rsidR="003445F1" w:rsidRPr="00501595">
        <w:rPr>
          <w:b/>
          <w:noProof w:val="0"/>
        </w:rPr>
        <w:t>Bibliografski zapisi</w:t>
      </w:r>
      <w:r w:rsidR="003445F1" w:rsidRPr="00501595">
        <w:rPr>
          <w:noProof w:val="0"/>
        </w:rPr>
        <w:t>.</w:t>
      </w:r>
    </w:p>
    <w:p w14:paraId="111A9056" w14:textId="77777777" w:rsidR="003445F1" w:rsidRPr="00501595" w:rsidRDefault="003445F1" w:rsidP="003445F1">
      <w:pPr>
        <w:pStyle w:val="TSnormal"/>
        <w:numPr>
          <w:ilvl w:val="0"/>
          <w:numId w:val="21"/>
        </w:numPr>
        <w:rPr>
          <w:noProof w:val="0"/>
        </w:rPr>
      </w:pPr>
      <w:r w:rsidRPr="00501595">
        <w:rPr>
          <w:b/>
          <w:noProof w:val="0"/>
        </w:rPr>
        <w:t>Detalji</w:t>
      </w:r>
      <w:r w:rsidRPr="00501595">
        <w:rPr>
          <w:noProof w:val="0"/>
        </w:rPr>
        <w:t xml:space="preserve"> </w:t>
      </w:r>
      <w:r w:rsidRPr="00501595">
        <w:rPr>
          <w:b/>
          <w:noProof w:val="0"/>
        </w:rPr>
        <w:t>zapisa</w:t>
      </w:r>
      <w:r w:rsidRPr="00501595">
        <w:rPr>
          <w:noProof w:val="0"/>
        </w:rPr>
        <w:t xml:space="preserve"> – u ovom dijelu okvira vidljivi su detalji vezani za odabrani bibliografski zapis koje je po potrebi moguće izmijeniti i nadopuniti (kartica </w:t>
      </w:r>
      <w:r w:rsidRPr="00501595">
        <w:rPr>
          <w:b/>
          <w:noProof w:val="0"/>
        </w:rPr>
        <w:t>Info</w:t>
      </w:r>
      <w:r w:rsidRPr="00501595">
        <w:rPr>
          <w:noProof w:val="0"/>
        </w:rPr>
        <w:t xml:space="preserve">). U ovom dijelu moguće je pregledati, dodati ili obrisati bilješke vezane za zapis (kartica </w:t>
      </w:r>
      <w:r w:rsidRPr="00501595">
        <w:rPr>
          <w:b/>
          <w:noProof w:val="0"/>
        </w:rPr>
        <w:t>Notes</w:t>
      </w:r>
      <w:r w:rsidRPr="00501595">
        <w:rPr>
          <w:noProof w:val="0"/>
        </w:rPr>
        <w:t xml:space="preserve">), dodati oznake/ključne riječi za opis bibliografskoga zapisa (kartica </w:t>
      </w:r>
      <w:proofErr w:type="spellStart"/>
      <w:r w:rsidRPr="00501595">
        <w:rPr>
          <w:b/>
          <w:noProof w:val="0"/>
        </w:rPr>
        <w:t>Tags</w:t>
      </w:r>
      <w:proofErr w:type="spellEnd"/>
      <w:r w:rsidRPr="00501595">
        <w:rPr>
          <w:noProof w:val="0"/>
        </w:rPr>
        <w:t xml:space="preserve">) te također uspostaviti poveznicu između bibliografskih zapisa (kartica </w:t>
      </w:r>
      <w:proofErr w:type="spellStart"/>
      <w:r w:rsidRPr="00501595">
        <w:rPr>
          <w:b/>
          <w:noProof w:val="0"/>
        </w:rPr>
        <w:t>Related</w:t>
      </w:r>
      <w:proofErr w:type="spellEnd"/>
      <w:r w:rsidRPr="00501595">
        <w:rPr>
          <w:noProof w:val="0"/>
        </w:rPr>
        <w:t>).</w:t>
      </w:r>
    </w:p>
    <w:p w14:paraId="327A7614" w14:textId="3C6BEAEE" w:rsidR="00285FB7" w:rsidRPr="00501595" w:rsidRDefault="003445F1" w:rsidP="004115D1">
      <w:pPr>
        <w:pStyle w:val="TSnormal"/>
        <w:rPr>
          <w:noProof w:val="0"/>
          <w:lang w:eastAsia="en-GB"/>
        </w:rPr>
      </w:pPr>
      <w:r w:rsidRPr="002B2912">
        <w:rPr>
          <w:b/>
          <w:noProof w:val="0"/>
        </w:rPr>
        <w:t>Pregled oznaka</w:t>
      </w:r>
      <w:r w:rsidRPr="00501595">
        <w:rPr>
          <w:noProof w:val="0"/>
        </w:rPr>
        <w:t xml:space="preserve"> – u ovom su okviru prikazane oznake, tj. ključne riječi koje opisuju izrađeni bibliografski zapis, a unesene su kroz karticu </w:t>
      </w:r>
      <w:proofErr w:type="spellStart"/>
      <w:r w:rsidRPr="002B2912">
        <w:rPr>
          <w:b/>
          <w:noProof w:val="0"/>
        </w:rPr>
        <w:t>Tags</w:t>
      </w:r>
      <w:proofErr w:type="spellEnd"/>
      <w:r w:rsidRPr="00501595">
        <w:rPr>
          <w:noProof w:val="0"/>
        </w:rPr>
        <w:t xml:space="preserve">. Popis oznaka moguće je pretražiti (filtrirati) pomoću pretraživača koji se </w:t>
      </w:r>
      <w:r w:rsidRPr="00501595">
        <w:rPr>
          <w:noProof w:val="0"/>
        </w:rPr>
        <w:lastRenderedPageBreak/>
        <w:t xml:space="preserve">nalazi u ovom dijelu. Odabirom odgovarajuće ključne riječi pronađeni zapisi postaju vidljivi u dijelu okvira </w:t>
      </w:r>
      <w:r w:rsidRPr="002B2912">
        <w:rPr>
          <w:b/>
          <w:noProof w:val="0"/>
        </w:rPr>
        <w:t>Bibliografski zapisi</w:t>
      </w:r>
      <w:r w:rsidRPr="00501595">
        <w:rPr>
          <w:noProof w:val="0"/>
        </w:rPr>
        <w:t>.</w:t>
      </w:r>
    </w:p>
    <w:p w14:paraId="246FA764" w14:textId="77777777" w:rsidR="00285FB7" w:rsidRPr="00501595" w:rsidRDefault="00285FB7" w:rsidP="00EA6D86">
      <w:pPr>
        <w:pStyle w:val="TSnaslov3"/>
      </w:pPr>
      <w:r w:rsidRPr="00501595">
        <w:t xml:space="preserve">Instalacija dodatka za </w:t>
      </w:r>
      <w:r w:rsidRPr="00501595">
        <w:rPr>
          <w:i/>
        </w:rPr>
        <w:t>Word</w:t>
      </w:r>
    </w:p>
    <w:p w14:paraId="35EC82B2" w14:textId="25BA87A0" w:rsidR="00285FB7" w:rsidRPr="00501595" w:rsidRDefault="00285FB7" w:rsidP="004115D1">
      <w:pPr>
        <w:pStyle w:val="TSnormal"/>
        <w:rPr>
          <w:noProof w:val="0"/>
        </w:rPr>
      </w:pPr>
      <w:proofErr w:type="spellStart"/>
      <w:r w:rsidRPr="00501595">
        <w:rPr>
          <w:i/>
          <w:noProof w:val="0"/>
        </w:rPr>
        <w:t>Zotero</w:t>
      </w:r>
      <w:proofErr w:type="spellEnd"/>
      <w:r w:rsidRPr="00501595">
        <w:rPr>
          <w:noProof w:val="0"/>
        </w:rPr>
        <w:t xml:space="preserve"> dodatak za </w:t>
      </w:r>
      <w:r w:rsidRPr="00501595">
        <w:rPr>
          <w:i/>
          <w:noProof w:val="0"/>
        </w:rPr>
        <w:t>Word</w:t>
      </w:r>
      <w:r w:rsidRPr="00501595">
        <w:rPr>
          <w:noProof w:val="0"/>
        </w:rPr>
        <w:t xml:space="preserve"> može </w:t>
      </w:r>
      <w:r w:rsidR="007B174E" w:rsidRPr="00501595">
        <w:rPr>
          <w:noProof w:val="0"/>
        </w:rPr>
        <w:t xml:space="preserve">se </w:t>
      </w:r>
      <w:r w:rsidRPr="00501595">
        <w:rPr>
          <w:noProof w:val="0"/>
        </w:rPr>
        <w:t xml:space="preserve">instalirati </w:t>
      </w:r>
      <w:r w:rsidR="00185F29">
        <w:rPr>
          <w:noProof w:val="0"/>
        </w:rPr>
        <w:t xml:space="preserve">putem </w:t>
      </w:r>
      <w:r w:rsidRPr="004115D1">
        <w:rPr>
          <w:b/>
          <w:i/>
        </w:rPr>
        <w:t>Zotero Standalone</w:t>
      </w:r>
      <w:r w:rsidRPr="00501595">
        <w:rPr>
          <w:noProof w:val="0"/>
        </w:rPr>
        <w:t xml:space="preserve"> inačice programa</w:t>
      </w:r>
      <w:r w:rsidR="00521045">
        <w:rPr>
          <w:noProof w:val="0"/>
        </w:rPr>
        <w:t xml:space="preserve">. </w:t>
      </w:r>
      <w:r w:rsidRPr="00501595">
        <w:rPr>
          <w:noProof w:val="0"/>
        </w:rPr>
        <w:t xml:space="preserve">Odabirom naredbe </w:t>
      </w:r>
      <w:proofErr w:type="spellStart"/>
      <w:r w:rsidR="00612C39">
        <w:rPr>
          <w:i/>
          <w:noProof w:val="0"/>
        </w:rPr>
        <w:t>Edit</w:t>
      </w:r>
      <w:proofErr w:type="spellEnd"/>
      <w:r w:rsidR="00612C39" w:rsidRPr="00501595">
        <w:rPr>
          <w:i/>
          <w:noProof w:val="0"/>
        </w:rPr>
        <w:t xml:space="preserve"> </w:t>
      </w:r>
      <w:r w:rsidRPr="00501595">
        <w:rPr>
          <w:noProof w:val="0"/>
        </w:rPr>
        <w:sym w:font="Wingdings" w:char="F0E0"/>
      </w:r>
      <w:r w:rsidR="00B84B28" w:rsidRPr="00501595">
        <w:rPr>
          <w:noProof w:val="0"/>
        </w:rPr>
        <w:t xml:space="preserve"> </w:t>
      </w:r>
      <w:proofErr w:type="spellStart"/>
      <w:r w:rsidRPr="00501595">
        <w:rPr>
          <w:b/>
          <w:noProof w:val="0"/>
        </w:rPr>
        <w:t>Preferences</w:t>
      </w:r>
      <w:proofErr w:type="spellEnd"/>
      <w:r w:rsidRPr="00501595">
        <w:rPr>
          <w:noProof w:val="0"/>
        </w:rPr>
        <w:t xml:space="preserve"> u alatu </w:t>
      </w:r>
      <w:proofErr w:type="spellStart"/>
      <w:r w:rsidRPr="004115D1">
        <w:rPr>
          <w:b/>
          <w:i/>
          <w:noProof w:val="0"/>
        </w:rPr>
        <w:t>Zotero</w:t>
      </w:r>
      <w:proofErr w:type="spellEnd"/>
      <w:r w:rsidRPr="004115D1">
        <w:rPr>
          <w:b/>
          <w:i/>
          <w:noProof w:val="0"/>
        </w:rPr>
        <w:t xml:space="preserve"> </w:t>
      </w:r>
      <w:proofErr w:type="spellStart"/>
      <w:r w:rsidRPr="004115D1">
        <w:rPr>
          <w:b/>
          <w:i/>
          <w:noProof w:val="0"/>
        </w:rPr>
        <w:t>Standalone</w:t>
      </w:r>
      <w:proofErr w:type="spellEnd"/>
      <w:r w:rsidRPr="00501595">
        <w:rPr>
          <w:noProof w:val="0"/>
        </w:rPr>
        <w:t xml:space="preserve"> otvara se dijaloški okvir</w:t>
      </w:r>
      <w:r w:rsidRPr="00501595">
        <w:rPr>
          <w:b/>
          <w:noProof w:val="0"/>
        </w:rPr>
        <w:t xml:space="preserve"> </w:t>
      </w:r>
      <w:proofErr w:type="spellStart"/>
      <w:r w:rsidRPr="00501595">
        <w:rPr>
          <w:b/>
          <w:noProof w:val="0"/>
        </w:rPr>
        <w:t>Zotero</w:t>
      </w:r>
      <w:proofErr w:type="spellEnd"/>
      <w:r w:rsidRPr="00501595">
        <w:rPr>
          <w:b/>
          <w:noProof w:val="0"/>
        </w:rPr>
        <w:t xml:space="preserve"> </w:t>
      </w:r>
      <w:proofErr w:type="spellStart"/>
      <w:r w:rsidRPr="00501595">
        <w:rPr>
          <w:b/>
          <w:noProof w:val="0"/>
        </w:rPr>
        <w:t>Preferences</w:t>
      </w:r>
      <w:proofErr w:type="spellEnd"/>
      <w:r w:rsidRPr="00501595">
        <w:rPr>
          <w:noProof w:val="0"/>
        </w:rPr>
        <w:t xml:space="preserve">. </w:t>
      </w:r>
    </w:p>
    <w:p w14:paraId="5D426E22" w14:textId="7FF1D25F" w:rsidR="003E097D" w:rsidRPr="00501595" w:rsidRDefault="00EA1C16" w:rsidP="00B84B28">
      <w:pPr>
        <w:pStyle w:val="TSnormal"/>
        <w:ind w:left="708"/>
        <w:rPr>
          <w:noProof w:val="0"/>
        </w:rPr>
      </w:pPr>
      <w:r w:rsidRPr="00501595">
        <w:rPr>
          <w:rFonts w:eastAsia="Times New Roman" w:cs="Times New Roman"/>
          <w:szCs w:val="24"/>
          <w:lang w:val="en-US" w:eastAsia="en-US"/>
        </w:rPr>
        <mc:AlternateContent>
          <mc:Choice Requires="wps">
            <w:drawing>
              <wp:anchor distT="0" distB="0" distL="114300" distR="114300" simplePos="0" relativeHeight="251745280" behindDoc="0" locked="0" layoutInCell="1" allowOverlap="1" wp14:anchorId="329BEF87" wp14:editId="3FC86E51">
                <wp:simplePos x="0" y="0"/>
                <wp:positionH relativeFrom="column">
                  <wp:posOffset>4777105</wp:posOffset>
                </wp:positionH>
                <wp:positionV relativeFrom="paragraph">
                  <wp:posOffset>429895</wp:posOffset>
                </wp:positionV>
                <wp:extent cx="1619885" cy="1395385"/>
                <wp:effectExtent l="0" t="0" r="18415" b="14605"/>
                <wp:wrapNone/>
                <wp:docPr id="34" name="Pravokutnik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139538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3C7CDD4A" w14:textId="77777777" w:rsidR="00387E8E" w:rsidRPr="00986A0D" w:rsidRDefault="00387E8E" w:rsidP="006C6E0B">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1D4229B1" w14:textId="66F2D36B" w:rsidR="00387E8E" w:rsidRPr="00414811" w:rsidRDefault="00387E8E" w:rsidP="006C6E0B">
                            <w:pPr>
                              <w:rPr>
                                <w:rFonts w:ascii="Arial" w:hAnsi="Arial" w:cs="Arial"/>
                                <w:i/>
                                <w:sz w:val="18"/>
                                <w:szCs w:val="18"/>
                              </w:rPr>
                            </w:pPr>
                            <w:r w:rsidRPr="006C6E0B">
                              <w:rPr>
                                <w:rFonts w:ascii="Arial" w:hAnsi="Arial" w:cs="Arial"/>
                                <w:sz w:val="18"/>
                                <w:szCs w:val="18"/>
                              </w:rPr>
                              <w:t xml:space="preserve">Ako </w:t>
                            </w:r>
                            <w:r>
                              <w:rPr>
                                <w:rFonts w:ascii="Arial" w:hAnsi="Arial" w:cs="Arial"/>
                                <w:sz w:val="18"/>
                                <w:szCs w:val="18"/>
                              </w:rPr>
                              <w:t xml:space="preserve">se koristi </w:t>
                            </w:r>
                            <w:proofErr w:type="spellStart"/>
                            <w:r w:rsidRPr="00545497">
                              <w:rPr>
                                <w:rFonts w:ascii="Arial" w:hAnsi="Arial" w:cs="Arial"/>
                                <w:i/>
                                <w:sz w:val="18"/>
                                <w:szCs w:val="18"/>
                              </w:rPr>
                              <w:t>LibreOffice</w:t>
                            </w:r>
                            <w:proofErr w:type="spellEnd"/>
                            <w:r w:rsidRPr="006C6E0B">
                              <w:rPr>
                                <w:rFonts w:ascii="Arial" w:hAnsi="Arial" w:cs="Arial"/>
                                <w:sz w:val="18"/>
                                <w:szCs w:val="18"/>
                              </w:rPr>
                              <w:t xml:space="preserve">, </w:t>
                            </w:r>
                            <w:proofErr w:type="spellStart"/>
                            <w:r w:rsidRPr="00545497">
                              <w:rPr>
                                <w:rFonts w:ascii="Arial" w:hAnsi="Arial" w:cs="Arial"/>
                                <w:i/>
                                <w:sz w:val="18"/>
                                <w:szCs w:val="18"/>
                              </w:rPr>
                              <w:t>OpenOffice</w:t>
                            </w:r>
                            <w:proofErr w:type="spellEnd"/>
                            <w:r w:rsidRPr="006C6E0B">
                              <w:rPr>
                                <w:rFonts w:ascii="Arial" w:hAnsi="Arial" w:cs="Arial"/>
                                <w:sz w:val="18"/>
                                <w:szCs w:val="18"/>
                              </w:rPr>
                              <w:t xml:space="preserve"> ili </w:t>
                            </w:r>
                            <w:proofErr w:type="spellStart"/>
                            <w:r w:rsidRPr="00545497">
                              <w:rPr>
                                <w:rFonts w:ascii="Arial" w:hAnsi="Arial" w:cs="Arial"/>
                                <w:i/>
                                <w:sz w:val="18"/>
                                <w:szCs w:val="18"/>
                              </w:rPr>
                              <w:t>NeoOffice</w:t>
                            </w:r>
                            <w:proofErr w:type="spellEnd"/>
                            <w:r w:rsidRPr="006C6E0B">
                              <w:rPr>
                                <w:rFonts w:ascii="Arial" w:hAnsi="Arial" w:cs="Arial"/>
                                <w:sz w:val="18"/>
                                <w:szCs w:val="18"/>
                              </w:rPr>
                              <w:t xml:space="preserve"> potrebno je odabrati dugme </w:t>
                            </w:r>
                            <w:proofErr w:type="spellStart"/>
                            <w:r w:rsidRPr="006C6E0B">
                              <w:rPr>
                                <w:rFonts w:ascii="Arial" w:hAnsi="Arial" w:cs="Arial"/>
                                <w:b/>
                                <w:sz w:val="18"/>
                                <w:szCs w:val="18"/>
                              </w:rPr>
                              <w:t>Install</w:t>
                            </w:r>
                            <w:proofErr w:type="spellEnd"/>
                            <w:r w:rsidRPr="006C6E0B">
                              <w:rPr>
                                <w:rFonts w:ascii="Arial" w:hAnsi="Arial" w:cs="Arial"/>
                                <w:b/>
                                <w:sz w:val="18"/>
                                <w:szCs w:val="18"/>
                              </w:rPr>
                              <w:t xml:space="preserve"> </w:t>
                            </w:r>
                            <w:proofErr w:type="spellStart"/>
                            <w:r w:rsidRPr="006C6E0B">
                              <w:rPr>
                                <w:rFonts w:ascii="Arial" w:hAnsi="Arial" w:cs="Arial"/>
                                <w:b/>
                                <w:sz w:val="18"/>
                                <w:szCs w:val="18"/>
                              </w:rPr>
                              <w:t>LibreOffice</w:t>
                            </w:r>
                            <w:proofErr w:type="spellEnd"/>
                            <w:r w:rsidRPr="006C6E0B">
                              <w:rPr>
                                <w:rFonts w:ascii="Arial" w:hAnsi="Arial" w:cs="Arial"/>
                                <w:b/>
                                <w:sz w:val="18"/>
                                <w:szCs w:val="18"/>
                              </w:rPr>
                              <w:t>/OpenOffice.org/</w:t>
                            </w:r>
                            <w:proofErr w:type="spellStart"/>
                            <w:r w:rsidRPr="006C6E0B">
                              <w:rPr>
                                <w:rFonts w:ascii="Arial" w:hAnsi="Arial" w:cs="Arial"/>
                                <w:b/>
                                <w:sz w:val="18"/>
                                <w:szCs w:val="18"/>
                              </w:rPr>
                              <w:t>NeoOffice</w:t>
                            </w:r>
                            <w:proofErr w:type="spellEnd"/>
                            <w:r w:rsidRPr="006C6E0B">
                              <w:rPr>
                                <w:rFonts w:ascii="Arial" w:hAnsi="Arial" w:cs="Arial"/>
                                <w:b/>
                                <w:sz w:val="18"/>
                                <w:szCs w:val="18"/>
                              </w:rPr>
                              <w:t xml:space="preserve"> </w:t>
                            </w:r>
                            <w:proofErr w:type="spellStart"/>
                            <w:r w:rsidRPr="006C6E0B">
                              <w:rPr>
                                <w:rFonts w:ascii="Arial" w:hAnsi="Arial" w:cs="Arial"/>
                                <w:b/>
                                <w:sz w:val="18"/>
                                <w:szCs w:val="18"/>
                              </w:rPr>
                              <w:t>Add-i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9BEF87" id="Pravokutnik 34" o:spid="_x0000_s1035" style="position:absolute;left:0;text-align:left;margin-left:376.15pt;margin-top:33.85pt;width:127.55pt;height:109.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" filled="f" strokeweight=".25pt">
                <v:fill opacity="46003f"/>
                <v:textbox>
                  <w:txbxContent>
                    <w:p w14:paraId="3C7CDD4A" w14:textId="77777777" w:rsidR="00387E8E" w:rsidRPr="00986A0D" w:rsidRDefault="00387E8E" w:rsidP="006C6E0B">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1D4229B1" w14:textId="66F2D36B" w:rsidR="00387E8E" w:rsidRPr="00414811" w:rsidRDefault="00387E8E" w:rsidP="006C6E0B">
                      <w:pPr>
                        <w:rPr>
                          <w:rFonts w:ascii="Arial" w:hAnsi="Arial" w:cs="Arial"/>
                          <w:i/>
                          <w:sz w:val="18"/>
                          <w:szCs w:val="18"/>
                        </w:rPr>
                      </w:pPr>
                      <w:r w:rsidRPr="006C6E0B">
                        <w:rPr>
                          <w:rFonts w:ascii="Arial" w:hAnsi="Arial" w:cs="Arial"/>
                          <w:sz w:val="18"/>
                          <w:szCs w:val="18"/>
                        </w:rPr>
                        <w:t xml:space="preserve">Ako </w:t>
                      </w:r>
                      <w:r>
                        <w:rPr>
                          <w:rFonts w:ascii="Arial" w:hAnsi="Arial" w:cs="Arial"/>
                          <w:sz w:val="18"/>
                          <w:szCs w:val="18"/>
                        </w:rPr>
                        <w:t xml:space="preserve">se koristi </w:t>
                      </w:r>
                      <w:proofErr w:type="spellStart"/>
                      <w:r w:rsidRPr="00545497">
                        <w:rPr>
                          <w:rFonts w:ascii="Arial" w:hAnsi="Arial" w:cs="Arial"/>
                          <w:i/>
                          <w:sz w:val="18"/>
                          <w:szCs w:val="18"/>
                        </w:rPr>
                        <w:t>LibreOffice</w:t>
                      </w:r>
                      <w:proofErr w:type="spellEnd"/>
                      <w:r w:rsidRPr="006C6E0B">
                        <w:rPr>
                          <w:rFonts w:ascii="Arial" w:hAnsi="Arial" w:cs="Arial"/>
                          <w:sz w:val="18"/>
                          <w:szCs w:val="18"/>
                        </w:rPr>
                        <w:t xml:space="preserve">, </w:t>
                      </w:r>
                      <w:proofErr w:type="spellStart"/>
                      <w:r w:rsidRPr="00545497">
                        <w:rPr>
                          <w:rFonts w:ascii="Arial" w:hAnsi="Arial" w:cs="Arial"/>
                          <w:i/>
                          <w:sz w:val="18"/>
                          <w:szCs w:val="18"/>
                        </w:rPr>
                        <w:t>OpenOffice</w:t>
                      </w:r>
                      <w:proofErr w:type="spellEnd"/>
                      <w:r w:rsidRPr="006C6E0B">
                        <w:rPr>
                          <w:rFonts w:ascii="Arial" w:hAnsi="Arial" w:cs="Arial"/>
                          <w:sz w:val="18"/>
                          <w:szCs w:val="18"/>
                        </w:rPr>
                        <w:t xml:space="preserve"> ili </w:t>
                      </w:r>
                      <w:proofErr w:type="spellStart"/>
                      <w:r w:rsidRPr="00545497">
                        <w:rPr>
                          <w:rFonts w:ascii="Arial" w:hAnsi="Arial" w:cs="Arial"/>
                          <w:i/>
                          <w:sz w:val="18"/>
                          <w:szCs w:val="18"/>
                        </w:rPr>
                        <w:t>NeoOffice</w:t>
                      </w:r>
                      <w:proofErr w:type="spellEnd"/>
                      <w:r w:rsidRPr="006C6E0B">
                        <w:rPr>
                          <w:rFonts w:ascii="Arial" w:hAnsi="Arial" w:cs="Arial"/>
                          <w:sz w:val="18"/>
                          <w:szCs w:val="18"/>
                        </w:rPr>
                        <w:t xml:space="preserve"> potrebno je odabrati dugme </w:t>
                      </w:r>
                      <w:proofErr w:type="spellStart"/>
                      <w:r w:rsidRPr="006C6E0B">
                        <w:rPr>
                          <w:rFonts w:ascii="Arial" w:hAnsi="Arial" w:cs="Arial"/>
                          <w:b/>
                          <w:sz w:val="18"/>
                          <w:szCs w:val="18"/>
                        </w:rPr>
                        <w:t>Install</w:t>
                      </w:r>
                      <w:proofErr w:type="spellEnd"/>
                      <w:r w:rsidRPr="006C6E0B">
                        <w:rPr>
                          <w:rFonts w:ascii="Arial" w:hAnsi="Arial" w:cs="Arial"/>
                          <w:b/>
                          <w:sz w:val="18"/>
                          <w:szCs w:val="18"/>
                        </w:rPr>
                        <w:t xml:space="preserve"> </w:t>
                      </w:r>
                      <w:proofErr w:type="spellStart"/>
                      <w:r w:rsidRPr="006C6E0B">
                        <w:rPr>
                          <w:rFonts w:ascii="Arial" w:hAnsi="Arial" w:cs="Arial"/>
                          <w:b/>
                          <w:sz w:val="18"/>
                          <w:szCs w:val="18"/>
                        </w:rPr>
                        <w:t>LibreOffice</w:t>
                      </w:r>
                      <w:proofErr w:type="spellEnd"/>
                      <w:r w:rsidRPr="006C6E0B">
                        <w:rPr>
                          <w:rFonts w:ascii="Arial" w:hAnsi="Arial" w:cs="Arial"/>
                          <w:b/>
                          <w:sz w:val="18"/>
                          <w:szCs w:val="18"/>
                        </w:rPr>
                        <w:t>/OpenOffice.org/</w:t>
                      </w:r>
                      <w:proofErr w:type="spellStart"/>
                      <w:r w:rsidRPr="006C6E0B">
                        <w:rPr>
                          <w:rFonts w:ascii="Arial" w:hAnsi="Arial" w:cs="Arial"/>
                          <w:b/>
                          <w:sz w:val="18"/>
                          <w:szCs w:val="18"/>
                        </w:rPr>
                        <w:t>NeoOffice</w:t>
                      </w:r>
                      <w:proofErr w:type="spellEnd"/>
                      <w:r w:rsidRPr="006C6E0B">
                        <w:rPr>
                          <w:rFonts w:ascii="Arial" w:hAnsi="Arial" w:cs="Arial"/>
                          <w:b/>
                          <w:sz w:val="18"/>
                          <w:szCs w:val="18"/>
                        </w:rPr>
                        <w:t xml:space="preserve"> </w:t>
                      </w:r>
                      <w:proofErr w:type="spellStart"/>
                      <w:r w:rsidRPr="006C6E0B">
                        <w:rPr>
                          <w:rFonts w:ascii="Arial" w:hAnsi="Arial" w:cs="Arial"/>
                          <w:b/>
                          <w:sz w:val="18"/>
                          <w:szCs w:val="18"/>
                        </w:rPr>
                        <w:t>Add-in</w:t>
                      </w:r>
                      <w:proofErr w:type="spellEnd"/>
                    </w:p>
                  </w:txbxContent>
                </v:textbox>
              </v:rect>
            </w:pict>
          </mc:Fallback>
        </mc:AlternateContent>
      </w:r>
      <w:r w:rsidR="00285FB7" w:rsidRPr="00501595">
        <w:rPr>
          <w:lang w:val="en-US" w:eastAsia="en-US"/>
        </w:rPr>
        <w:drawing>
          <wp:inline distT="0" distB="0" distL="0" distR="0" wp14:anchorId="10919332" wp14:editId="02204AE3">
            <wp:extent cx="2561178" cy="2467926"/>
            <wp:effectExtent l="19050" t="19050" r="10795" b="2794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66107" cy="2472676"/>
                    </a:xfrm>
                    <a:prstGeom prst="rect">
                      <a:avLst/>
                    </a:prstGeom>
                    <a:ln w="6350">
                      <a:solidFill>
                        <a:schemeClr val="tx1"/>
                      </a:solidFill>
                    </a:ln>
                  </pic:spPr>
                </pic:pic>
              </a:graphicData>
            </a:graphic>
          </wp:inline>
        </w:drawing>
      </w:r>
    </w:p>
    <w:p w14:paraId="44880381" w14:textId="7D0FE5A5" w:rsidR="00285FB7" w:rsidRPr="00501595" w:rsidRDefault="00285FB7" w:rsidP="004115D1">
      <w:pPr>
        <w:pStyle w:val="TSnormal"/>
        <w:rPr>
          <w:noProof w:val="0"/>
        </w:rPr>
      </w:pPr>
      <w:r w:rsidRPr="00501595">
        <w:rPr>
          <w:noProof w:val="0"/>
        </w:rPr>
        <w:t xml:space="preserve">U kartici </w:t>
      </w:r>
      <w:proofErr w:type="spellStart"/>
      <w:r w:rsidRPr="00501595">
        <w:rPr>
          <w:b/>
          <w:noProof w:val="0"/>
        </w:rPr>
        <w:t>Cite</w:t>
      </w:r>
      <w:proofErr w:type="spellEnd"/>
      <w:r w:rsidR="00B84B28" w:rsidRPr="00501595">
        <w:rPr>
          <w:b/>
          <w:noProof w:val="0"/>
        </w:rPr>
        <w:t>,</w:t>
      </w:r>
      <w:r w:rsidRPr="00501595">
        <w:rPr>
          <w:noProof w:val="0"/>
        </w:rPr>
        <w:t xml:space="preserve"> </w:t>
      </w:r>
      <w:proofErr w:type="spellStart"/>
      <w:r w:rsidRPr="00501595">
        <w:rPr>
          <w:noProof w:val="0"/>
        </w:rPr>
        <w:t>podkartici</w:t>
      </w:r>
      <w:proofErr w:type="spellEnd"/>
      <w:r w:rsidRPr="00501595">
        <w:rPr>
          <w:noProof w:val="0"/>
        </w:rPr>
        <w:t xml:space="preserve"> </w:t>
      </w:r>
      <w:r w:rsidRPr="00501595">
        <w:rPr>
          <w:b/>
          <w:noProof w:val="0"/>
        </w:rPr>
        <w:t xml:space="preserve">Word </w:t>
      </w:r>
      <w:proofErr w:type="spellStart"/>
      <w:r w:rsidRPr="00501595">
        <w:rPr>
          <w:b/>
          <w:noProof w:val="0"/>
        </w:rPr>
        <w:t>Processors</w:t>
      </w:r>
      <w:proofErr w:type="spellEnd"/>
      <w:r w:rsidRPr="00501595">
        <w:rPr>
          <w:noProof w:val="0"/>
        </w:rPr>
        <w:t xml:space="preserve"> potrebno je odabrati dugme </w:t>
      </w:r>
      <w:proofErr w:type="spellStart"/>
      <w:r w:rsidRPr="00501595">
        <w:rPr>
          <w:b/>
          <w:noProof w:val="0"/>
        </w:rPr>
        <w:t>Install</w:t>
      </w:r>
      <w:proofErr w:type="spellEnd"/>
      <w:r w:rsidRPr="00501595">
        <w:rPr>
          <w:b/>
          <w:noProof w:val="0"/>
        </w:rPr>
        <w:t xml:space="preserve"> Microsoft Word </w:t>
      </w:r>
      <w:proofErr w:type="spellStart"/>
      <w:r w:rsidRPr="00501595">
        <w:rPr>
          <w:b/>
          <w:noProof w:val="0"/>
        </w:rPr>
        <w:t>Add-in</w:t>
      </w:r>
      <w:proofErr w:type="spellEnd"/>
      <w:r w:rsidRPr="00501595">
        <w:rPr>
          <w:b/>
          <w:noProof w:val="0"/>
        </w:rPr>
        <w:t xml:space="preserve"> </w:t>
      </w:r>
      <w:r w:rsidRPr="00501595">
        <w:rPr>
          <w:noProof w:val="0"/>
        </w:rPr>
        <w:t>kako bi se</w:t>
      </w:r>
      <w:r w:rsidRPr="00501595">
        <w:rPr>
          <w:b/>
          <w:noProof w:val="0"/>
        </w:rPr>
        <w:t xml:space="preserve"> </w:t>
      </w:r>
      <w:r w:rsidRPr="00501595">
        <w:rPr>
          <w:noProof w:val="0"/>
        </w:rPr>
        <w:t>pokrenula instalacija navedenog</w:t>
      </w:r>
      <w:r w:rsidR="007B174E" w:rsidRPr="00501595">
        <w:rPr>
          <w:noProof w:val="0"/>
        </w:rPr>
        <w:t>a</w:t>
      </w:r>
      <w:r w:rsidRPr="00501595">
        <w:rPr>
          <w:noProof w:val="0"/>
        </w:rPr>
        <w:t xml:space="preserve"> dodatka. Nakon uspješne instalacije javit će se odgovarajuća poruka. </w:t>
      </w:r>
    </w:p>
    <w:p w14:paraId="30FB47A7" w14:textId="0FF63599" w:rsidR="00285FB7" w:rsidRDefault="00285FB7" w:rsidP="00B84B28">
      <w:pPr>
        <w:pStyle w:val="TSnormal"/>
        <w:ind w:left="708"/>
        <w:rPr>
          <w:noProof w:val="0"/>
        </w:rPr>
      </w:pPr>
      <w:r w:rsidRPr="00501595">
        <w:rPr>
          <w:lang w:val="en-US" w:eastAsia="en-US"/>
        </w:rPr>
        <w:drawing>
          <wp:inline distT="0" distB="0" distL="0" distR="0" wp14:anchorId="19669F52" wp14:editId="08987EAB">
            <wp:extent cx="2477068" cy="832932"/>
            <wp:effectExtent l="19050" t="19050" r="19050" b="247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88164" cy="836663"/>
                    </a:xfrm>
                    <a:prstGeom prst="rect">
                      <a:avLst/>
                    </a:prstGeom>
                    <a:ln w="6350">
                      <a:solidFill>
                        <a:schemeClr val="tx1"/>
                      </a:solidFill>
                    </a:ln>
                  </pic:spPr>
                </pic:pic>
              </a:graphicData>
            </a:graphic>
          </wp:inline>
        </w:drawing>
      </w:r>
    </w:p>
    <w:p w14:paraId="6DA527D4" w14:textId="43C3FC6F" w:rsidR="00B756F2" w:rsidRDefault="00B756F2" w:rsidP="004115D1">
      <w:pPr>
        <w:pStyle w:val="TSnormal"/>
        <w:ind w:left="708"/>
        <w:rPr>
          <w:noProof w:val="0"/>
        </w:rPr>
      </w:pPr>
    </w:p>
    <w:p w14:paraId="088AA245" w14:textId="765E9F42" w:rsidR="00B756F2" w:rsidRPr="00501595" w:rsidRDefault="00B756F2" w:rsidP="00B756F2">
      <w:pPr>
        <w:pStyle w:val="TSnaslov3"/>
      </w:pPr>
      <w:r w:rsidRPr="00501595">
        <w:t xml:space="preserve">Sučelje </w:t>
      </w:r>
      <w:r>
        <w:t>dodatka za Word</w:t>
      </w:r>
    </w:p>
    <w:p w14:paraId="54DAD1CA" w14:textId="29C1C8E7" w:rsidR="00B756F2" w:rsidRPr="00501595" w:rsidRDefault="00B756F2" w:rsidP="00B756F2">
      <w:pPr>
        <w:pStyle w:val="TSnormal"/>
        <w:rPr>
          <w:noProof w:val="0"/>
        </w:rPr>
      </w:pPr>
      <w:r w:rsidRPr="00501595">
        <w:rPr>
          <w:noProof w:val="0"/>
        </w:rPr>
        <w:t xml:space="preserve">Kada se instalira dodatak </w:t>
      </w:r>
      <w:proofErr w:type="spellStart"/>
      <w:r w:rsidRPr="00501595">
        <w:rPr>
          <w:i/>
          <w:noProof w:val="0"/>
        </w:rPr>
        <w:t>Zotero</w:t>
      </w:r>
      <w:proofErr w:type="spellEnd"/>
      <w:r w:rsidRPr="00501595">
        <w:rPr>
          <w:i/>
          <w:noProof w:val="0"/>
        </w:rPr>
        <w:t xml:space="preserve"> </w:t>
      </w:r>
      <w:r w:rsidRPr="00501595">
        <w:rPr>
          <w:noProof w:val="0"/>
        </w:rPr>
        <w:t xml:space="preserve">u programu </w:t>
      </w:r>
      <w:r w:rsidRPr="00501595">
        <w:rPr>
          <w:i/>
          <w:noProof w:val="0"/>
        </w:rPr>
        <w:t>Word</w:t>
      </w:r>
      <w:r w:rsidRPr="00501595">
        <w:rPr>
          <w:noProof w:val="0"/>
        </w:rPr>
        <w:t xml:space="preserve">, pored ostalih kartica  vidljiva je i kartica </w:t>
      </w:r>
      <w:proofErr w:type="spellStart"/>
      <w:r w:rsidRPr="00501595">
        <w:rPr>
          <w:i/>
          <w:noProof w:val="0"/>
        </w:rPr>
        <w:t>Zotero</w:t>
      </w:r>
      <w:proofErr w:type="spellEnd"/>
      <w:r w:rsidRPr="00501595">
        <w:rPr>
          <w:noProof w:val="0"/>
        </w:rPr>
        <w:t>. Ova kartica nudi dostupne sljedeće mogućnosti:</w:t>
      </w:r>
    </w:p>
    <w:p w14:paraId="69AF106B" w14:textId="5E8CF629" w:rsidR="00B756F2" w:rsidRPr="00501595" w:rsidRDefault="00ED76E0" w:rsidP="00B756F2">
      <w:pPr>
        <w:pStyle w:val="TSnormal"/>
        <w:rPr>
          <w:noProof w:val="0"/>
        </w:rPr>
      </w:pPr>
      <w:r>
        <w:rPr>
          <w:lang w:val="en-US" w:eastAsia="en-US"/>
        </w:rPr>
        <w:drawing>
          <wp:inline distT="0" distB="0" distL="0" distR="0" wp14:anchorId="58B36BBC" wp14:editId="1F87009B">
            <wp:extent cx="2286000" cy="1090349"/>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05625" cy="1099709"/>
                    </a:xfrm>
                    <a:prstGeom prst="rect">
                      <a:avLst/>
                    </a:prstGeom>
                    <a:noFill/>
                  </pic:spPr>
                </pic:pic>
              </a:graphicData>
            </a:graphic>
          </wp:inline>
        </w:drawing>
      </w:r>
    </w:p>
    <w:p w14:paraId="7C15BC99" w14:textId="0889E745" w:rsidR="00B756F2" w:rsidRPr="00501595" w:rsidRDefault="00B756F2" w:rsidP="00B756F2">
      <w:pPr>
        <w:pStyle w:val="TSnormal"/>
        <w:numPr>
          <w:ilvl w:val="0"/>
          <w:numId w:val="23"/>
        </w:numPr>
        <w:rPr>
          <w:noProof w:val="0"/>
        </w:rPr>
      </w:pPr>
      <w:proofErr w:type="spellStart"/>
      <w:r w:rsidRPr="00501595">
        <w:rPr>
          <w:b/>
          <w:noProof w:val="0"/>
        </w:rPr>
        <w:t>Add</w:t>
      </w:r>
      <w:proofErr w:type="spellEnd"/>
      <w:r w:rsidRPr="00501595">
        <w:rPr>
          <w:b/>
          <w:noProof w:val="0"/>
        </w:rPr>
        <w:t>/</w:t>
      </w:r>
      <w:proofErr w:type="spellStart"/>
      <w:r w:rsidRPr="00501595">
        <w:rPr>
          <w:b/>
          <w:noProof w:val="0"/>
        </w:rPr>
        <w:t>Edit</w:t>
      </w:r>
      <w:proofErr w:type="spellEnd"/>
      <w:r w:rsidRPr="00501595">
        <w:rPr>
          <w:b/>
          <w:noProof w:val="0"/>
        </w:rPr>
        <w:t xml:space="preserve"> </w:t>
      </w:r>
      <w:proofErr w:type="spellStart"/>
      <w:r w:rsidRPr="00501595">
        <w:rPr>
          <w:b/>
          <w:noProof w:val="0"/>
        </w:rPr>
        <w:t>Citation</w:t>
      </w:r>
      <w:proofErr w:type="spellEnd"/>
      <w:r w:rsidRPr="00501595">
        <w:rPr>
          <w:noProof w:val="0"/>
        </w:rPr>
        <w:t xml:space="preserve"> – pomoću ove naredbe dodaju se reference u tekst ili se vrši izmjena podataka postojećih referenci.</w:t>
      </w:r>
    </w:p>
    <w:p w14:paraId="3D9903A9" w14:textId="083A6917" w:rsidR="00B756F2" w:rsidRPr="00501595" w:rsidRDefault="00ED76E0" w:rsidP="00B756F2">
      <w:pPr>
        <w:pStyle w:val="TSnormal"/>
        <w:numPr>
          <w:ilvl w:val="0"/>
          <w:numId w:val="23"/>
        </w:numPr>
        <w:rPr>
          <w:noProof w:val="0"/>
        </w:rPr>
      </w:pPr>
      <w:proofErr w:type="spellStart"/>
      <w:r>
        <w:rPr>
          <w:b/>
          <w:noProof w:val="0"/>
        </w:rPr>
        <w:lastRenderedPageBreak/>
        <w:t>Add</w:t>
      </w:r>
      <w:proofErr w:type="spellEnd"/>
      <w:r>
        <w:rPr>
          <w:b/>
          <w:noProof w:val="0"/>
        </w:rPr>
        <w:t>/</w:t>
      </w:r>
      <w:proofErr w:type="spellStart"/>
      <w:r w:rsidR="00B756F2" w:rsidRPr="00501595">
        <w:rPr>
          <w:b/>
          <w:noProof w:val="0"/>
        </w:rPr>
        <w:t>Edit</w:t>
      </w:r>
      <w:proofErr w:type="spellEnd"/>
      <w:r w:rsidR="00B756F2" w:rsidRPr="00501595">
        <w:rPr>
          <w:b/>
          <w:noProof w:val="0"/>
        </w:rPr>
        <w:t xml:space="preserve"> </w:t>
      </w:r>
      <w:proofErr w:type="spellStart"/>
      <w:r w:rsidR="00B756F2" w:rsidRPr="00501595">
        <w:rPr>
          <w:b/>
          <w:noProof w:val="0"/>
        </w:rPr>
        <w:t>Bibliography</w:t>
      </w:r>
      <w:proofErr w:type="spellEnd"/>
      <w:r w:rsidR="00B756F2" w:rsidRPr="00501595">
        <w:rPr>
          <w:b/>
          <w:noProof w:val="0"/>
        </w:rPr>
        <w:t xml:space="preserve"> </w:t>
      </w:r>
      <w:r w:rsidR="00B756F2" w:rsidRPr="00501595">
        <w:rPr>
          <w:noProof w:val="0"/>
        </w:rPr>
        <w:t xml:space="preserve">– pomoću ove naredbe provodi se </w:t>
      </w:r>
      <w:r>
        <w:rPr>
          <w:noProof w:val="0"/>
        </w:rPr>
        <w:t>dodavanje</w:t>
      </w:r>
      <w:r w:rsidR="00584E4B">
        <w:rPr>
          <w:noProof w:val="0"/>
        </w:rPr>
        <w:t xml:space="preserve"> i uređivanje</w:t>
      </w:r>
      <w:r>
        <w:rPr>
          <w:noProof w:val="0"/>
        </w:rPr>
        <w:t xml:space="preserve"> bibliografije </w:t>
      </w:r>
      <w:r w:rsidRPr="00501595">
        <w:rPr>
          <w:noProof w:val="0"/>
        </w:rPr>
        <w:t>(popis korištenih referenci)</w:t>
      </w:r>
      <w:r w:rsidR="00584E4B">
        <w:rPr>
          <w:noProof w:val="0"/>
        </w:rPr>
        <w:t>.</w:t>
      </w:r>
    </w:p>
    <w:p w14:paraId="33B5F8F6" w14:textId="1B863EA8" w:rsidR="00ED76E0" w:rsidRPr="00501595" w:rsidRDefault="00ED76E0" w:rsidP="00ED76E0">
      <w:pPr>
        <w:pStyle w:val="TSnormal"/>
        <w:numPr>
          <w:ilvl w:val="0"/>
          <w:numId w:val="23"/>
        </w:numPr>
        <w:rPr>
          <w:noProof w:val="0"/>
        </w:rPr>
      </w:pPr>
      <w:proofErr w:type="spellStart"/>
      <w:r w:rsidRPr="00501595">
        <w:rPr>
          <w:b/>
          <w:noProof w:val="0"/>
        </w:rPr>
        <w:t>Document</w:t>
      </w:r>
      <w:proofErr w:type="spellEnd"/>
      <w:r w:rsidRPr="00501595">
        <w:rPr>
          <w:b/>
          <w:noProof w:val="0"/>
        </w:rPr>
        <w:t xml:space="preserve"> </w:t>
      </w:r>
      <w:proofErr w:type="spellStart"/>
      <w:r w:rsidRPr="00501595">
        <w:rPr>
          <w:b/>
          <w:noProof w:val="0"/>
        </w:rPr>
        <w:t>Preferences</w:t>
      </w:r>
      <w:proofErr w:type="spellEnd"/>
      <w:r w:rsidRPr="00501595">
        <w:rPr>
          <w:noProof w:val="0"/>
        </w:rPr>
        <w:t xml:space="preserve"> – pomoću ove naredbe odabire se željeni stil citiranja za izradu reference (bilješke u tekstu) i za izradu popisa bibliografije.</w:t>
      </w:r>
    </w:p>
    <w:p w14:paraId="322E4FC6" w14:textId="016268DB" w:rsidR="00B756F2" w:rsidRPr="00501595" w:rsidRDefault="00B756F2" w:rsidP="00B756F2">
      <w:pPr>
        <w:pStyle w:val="TSnormal"/>
        <w:numPr>
          <w:ilvl w:val="0"/>
          <w:numId w:val="23"/>
        </w:numPr>
        <w:rPr>
          <w:noProof w:val="0"/>
        </w:rPr>
      </w:pPr>
      <w:proofErr w:type="spellStart"/>
      <w:r w:rsidRPr="00501595">
        <w:rPr>
          <w:b/>
          <w:noProof w:val="0"/>
        </w:rPr>
        <w:t>Refresh</w:t>
      </w:r>
      <w:proofErr w:type="spellEnd"/>
      <w:r w:rsidRPr="00501595">
        <w:rPr>
          <w:noProof w:val="0"/>
        </w:rPr>
        <w:t xml:space="preserve"> – pomoću ove naredbe osvježava se prikaz referenci i bibliografskih zapisa kroz tekst, na primjer, ako je napravljena zamjena jedne reference drugom. </w:t>
      </w:r>
    </w:p>
    <w:p w14:paraId="5236606B" w14:textId="4E8DE98E" w:rsidR="002B2912" w:rsidRDefault="00ED76E0" w:rsidP="004115D1">
      <w:pPr>
        <w:pStyle w:val="TSnormal"/>
        <w:numPr>
          <w:ilvl w:val="0"/>
          <w:numId w:val="23"/>
        </w:numPr>
      </w:pPr>
      <w:proofErr w:type="spellStart"/>
      <w:r>
        <w:rPr>
          <w:b/>
          <w:noProof w:val="0"/>
        </w:rPr>
        <w:t>Unlink</w:t>
      </w:r>
      <w:proofErr w:type="spellEnd"/>
      <w:r>
        <w:rPr>
          <w:b/>
          <w:noProof w:val="0"/>
        </w:rPr>
        <w:t xml:space="preserve"> </w:t>
      </w:r>
      <w:proofErr w:type="spellStart"/>
      <w:r>
        <w:rPr>
          <w:b/>
          <w:noProof w:val="0"/>
        </w:rPr>
        <w:t>Citation</w:t>
      </w:r>
      <w:proofErr w:type="spellEnd"/>
      <w:r w:rsidR="00B756F2" w:rsidRPr="00501595">
        <w:rPr>
          <w:noProof w:val="0"/>
        </w:rPr>
        <w:t xml:space="preserve"> – pomoću ove naredbe dodane reference i bibliografija pretvaraju se u statičan tekst. Odabirom ove mogućnosti više nije moguće automatski mijenjati stil </w:t>
      </w:r>
      <w:r w:rsidR="000951DA">
        <w:rPr>
          <w:noProof w:val="0"/>
        </w:rPr>
        <w:t>citiranja</w:t>
      </w:r>
      <w:r w:rsidR="00B756F2" w:rsidRPr="00501595">
        <w:rPr>
          <w:noProof w:val="0"/>
        </w:rPr>
        <w:t xml:space="preserve">. </w:t>
      </w:r>
    </w:p>
    <w:p w14:paraId="03BB359D" w14:textId="1831A1E5" w:rsidR="003445F1" w:rsidRDefault="003445F1" w:rsidP="004115D1">
      <w:pPr>
        <w:pStyle w:val="TSnormal"/>
        <w:rPr>
          <w:noProof w:val="0"/>
        </w:rPr>
      </w:pPr>
    </w:p>
    <w:p w14:paraId="7137218E" w14:textId="6BACA4F1" w:rsidR="003445F1" w:rsidRDefault="003445F1" w:rsidP="004115D1">
      <w:pPr>
        <w:pStyle w:val="TSnaslov2"/>
      </w:pPr>
      <w:bookmarkStart w:id="50" w:name="_Toc23324548"/>
      <w:r>
        <w:t>I</w:t>
      </w:r>
      <w:r w:rsidRPr="00501595">
        <w:t xml:space="preserve">zrada </w:t>
      </w:r>
      <w:r w:rsidRPr="004115D1">
        <w:t>online</w:t>
      </w:r>
      <w:r>
        <w:t xml:space="preserve"> </w:t>
      </w:r>
      <w:r w:rsidRPr="00501595">
        <w:t>korisničkoga računa</w:t>
      </w:r>
      <w:r w:rsidR="002B2912">
        <w:t>,</w:t>
      </w:r>
      <w:r>
        <w:t xml:space="preserve"> u</w:t>
      </w:r>
      <w:r w:rsidRPr="00501595">
        <w:t xml:space="preserve">poznavanje sa sučeljem </w:t>
      </w:r>
      <w:r w:rsidRPr="004115D1">
        <w:rPr>
          <w:i/>
        </w:rPr>
        <w:t>web</w:t>
      </w:r>
      <w:r>
        <w:t>-aplikacije</w:t>
      </w:r>
      <w:r w:rsidR="002B2912">
        <w:t xml:space="preserve"> i instalacija dodatka za </w:t>
      </w:r>
      <w:r w:rsidR="006E531B" w:rsidRPr="004115D1">
        <w:rPr>
          <w:i/>
        </w:rPr>
        <w:t>w</w:t>
      </w:r>
      <w:r w:rsidR="002B2912" w:rsidRPr="004115D1">
        <w:rPr>
          <w:i/>
        </w:rPr>
        <w:t>eb</w:t>
      </w:r>
      <w:r w:rsidR="006E531B">
        <w:t>-</w:t>
      </w:r>
      <w:r w:rsidR="002B2912">
        <w:t>preglednik</w:t>
      </w:r>
      <w:bookmarkEnd w:id="50"/>
    </w:p>
    <w:p w14:paraId="6179EFB2" w14:textId="4DEBF9E8" w:rsidR="003445F1" w:rsidRPr="00501595" w:rsidRDefault="003445F1" w:rsidP="003445F1">
      <w:pPr>
        <w:pStyle w:val="TSnaslov3"/>
      </w:pPr>
      <w:r w:rsidRPr="00501595">
        <w:t xml:space="preserve">Izrada korisničkoga računa za uporabu </w:t>
      </w:r>
      <w:r w:rsidRPr="00501595">
        <w:rPr>
          <w:i/>
        </w:rPr>
        <w:t>web</w:t>
      </w:r>
      <w:r w:rsidRPr="00501595">
        <w:t xml:space="preserve">-aplikacije </w:t>
      </w:r>
      <w:proofErr w:type="spellStart"/>
      <w:r w:rsidRPr="00501595">
        <w:rPr>
          <w:i/>
        </w:rPr>
        <w:t>Zotero</w:t>
      </w:r>
      <w:proofErr w:type="spellEnd"/>
    </w:p>
    <w:p w14:paraId="1DED7BF9" w14:textId="2B8FBEA0" w:rsidR="003445F1" w:rsidRPr="00501595" w:rsidRDefault="003445F1" w:rsidP="003445F1">
      <w:pPr>
        <w:pStyle w:val="TSnormal"/>
        <w:rPr>
          <w:noProof w:val="0"/>
        </w:rPr>
      </w:pPr>
      <w:r w:rsidRPr="00501595">
        <w:rPr>
          <w:noProof w:val="0"/>
        </w:rPr>
        <w:t xml:space="preserve">Za izradu korisničkoga računa na </w:t>
      </w:r>
      <w:r w:rsidRPr="00501595">
        <w:rPr>
          <w:i/>
          <w:noProof w:val="0"/>
        </w:rPr>
        <w:t>web</w:t>
      </w:r>
      <w:r w:rsidRPr="00501595">
        <w:rPr>
          <w:noProof w:val="0"/>
        </w:rPr>
        <w:t xml:space="preserve">-stranicama </w:t>
      </w:r>
      <w:proofErr w:type="spellStart"/>
      <w:r w:rsidRPr="00501595">
        <w:rPr>
          <w:i/>
          <w:noProof w:val="0"/>
        </w:rPr>
        <w:t>Zotero</w:t>
      </w:r>
      <w:proofErr w:type="spellEnd"/>
      <w:r w:rsidRPr="00501595">
        <w:rPr>
          <w:noProof w:val="0"/>
        </w:rPr>
        <w:t xml:space="preserve"> potrebno je pristupiti registracijskom obrascu odabirom poveznice </w:t>
      </w:r>
      <w:proofErr w:type="spellStart"/>
      <w:r w:rsidRPr="00501595">
        <w:rPr>
          <w:b/>
          <w:noProof w:val="0"/>
        </w:rPr>
        <w:t>Register</w:t>
      </w:r>
      <w:proofErr w:type="spellEnd"/>
      <w:r w:rsidRPr="00501595">
        <w:rPr>
          <w:noProof w:val="0"/>
        </w:rPr>
        <w:t xml:space="preserve"> (gornji desni kut) ili izravno putem </w:t>
      </w:r>
      <w:r w:rsidRPr="00501595">
        <w:rPr>
          <w:i/>
          <w:noProof w:val="0"/>
        </w:rPr>
        <w:t>web</w:t>
      </w:r>
      <w:r w:rsidRPr="00501595">
        <w:rPr>
          <w:noProof w:val="0"/>
        </w:rPr>
        <w:t xml:space="preserve">-adrese: </w:t>
      </w:r>
      <w:hyperlink r:id="rId35" w:history="1">
        <w:r w:rsidRPr="00501595">
          <w:rPr>
            <w:rStyle w:val="Hyperlink"/>
            <w:noProof w:val="0"/>
          </w:rPr>
          <w:t>https://www.zotero.org/user/register/</w:t>
        </w:r>
      </w:hyperlink>
      <w:r>
        <w:rPr>
          <w:noProof w:val="0"/>
        </w:rPr>
        <w:t xml:space="preserve">. </w:t>
      </w:r>
      <w:r w:rsidRPr="00501595">
        <w:rPr>
          <w:noProof w:val="0"/>
        </w:rPr>
        <w:t xml:space="preserve">Potrebno je ispuniti tražene podatke te odabrati </w:t>
      </w:r>
      <w:r>
        <w:rPr>
          <w:noProof w:val="0"/>
        </w:rPr>
        <w:t xml:space="preserve">istoimeno </w:t>
      </w:r>
      <w:r w:rsidRPr="00501595">
        <w:rPr>
          <w:noProof w:val="0"/>
        </w:rPr>
        <w:t xml:space="preserve">dugme </w:t>
      </w:r>
      <w:proofErr w:type="spellStart"/>
      <w:r w:rsidRPr="00501595">
        <w:rPr>
          <w:b/>
          <w:noProof w:val="0"/>
        </w:rPr>
        <w:t>Register</w:t>
      </w:r>
      <w:proofErr w:type="spellEnd"/>
      <w:r w:rsidRPr="00501595">
        <w:rPr>
          <w:noProof w:val="0"/>
        </w:rPr>
        <w:t xml:space="preserve">. Korisnik će primiti poruku na adresu e-pošte koju je naveo prilikom ispunjavanja </w:t>
      </w:r>
      <w:r w:rsidRPr="00501595">
        <w:rPr>
          <w:i/>
          <w:noProof w:val="0"/>
        </w:rPr>
        <w:t>web</w:t>
      </w:r>
      <w:r w:rsidR="00681C86">
        <w:rPr>
          <w:noProof w:val="0"/>
        </w:rPr>
        <w:noBreakHyphen/>
      </w:r>
      <w:r w:rsidRPr="00501595">
        <w:rPr>
          <w:noProof w:val="0"/>
        </w:rPr>
        <w:t xml:space="preserve">obrasca. </w:t>
      </w:r>
      <w:r w:rsidR="006E531B">
        <w:rPr>
          <w:noProof w:val="0"/>
        </w:rPr>
        <w:t>P</w:t>
      </w:r>
      <w:r w:rsidRPr="00501595">
        <w:rPr>
          <w:noProof w:val="0"/>
        </w:rPr>
        <w:t xml:space="preserve">oruka </w:t>
      </w:r>
      <w:r w:rsidR="006E531B">
        <w:rPr>
          <w:noProof w:val="0"/>
        </w:rPr>
        <w:t xml:space="preserve">e-pošte </w:t>
      </w:r>
      <w:r w:rsidRPr="00501595">
        <w:rPr>
          <w:noProof w:val="0"/>
        </w:rPr>
        <w:t xml:space="preserve">sadrži poveznicu na koju je potrebno kliknuti kako bi se potvrdila vjerodostojnost navedene adrese. </w:t>
      </w:r>
    </w:p>
    <w:p w14:paraId="24C468A0" w14:textId="3414C12D" w:rsidR="00285FB7" w:rsidRPr="00501595" w:rsidRDefault="00285FB7" w:rsidP="00681C86">
      <w:pPr>
        <w:pStyle w:val="TSnaslov3"/>
      </w:pPr>
      <w:r w:rsidRPr="00501595">
        <w:t xml:space="preserve">Sučelje </w:t>
      </w:r>
      <w:r w:rsidRPr="00501595">
        <w:rPr>
          <w:i/>
        </w:rPr>
        <w:t>web</w:t>
      </w:r>
      <w:r w:rsidR="0045018A" w:rsidRPr="00501595">
        <w:t>-</w:t>
      </w:r>
      <w:r w:rsidRPr="00501595">
        <w:t>aplikacije</w:t>
      </w:r>
      <w:r w:rsidR="00681C86" w:rsidRPr="00681C86">
        <w:rPr>
          <w:i/>
        </w:rPr>
        <w:t xml:space="preserve"> </w:t>
      </w:r>
      <w:proofErr w:type="spellStart"/>
      <w:r w:rsidR="00681C86" w:rsidRPr="00501595">
        <w:rPr>
          <w:i/>
        </w:rPr>
        <w:t>Zotero</w:t>
      </w:r>
      <w:proofErr w:type="spellEnd"/>
    </w:p>
    <w:p w14:paraId="1DEE80C4" w14:textId="3D7DDBD1" w:rsidR="00285FB7" w:rsidRPr="00501595" w:rsidRDefault="00CD3C78" w:rsidP="00285FB7">
      <w:pPr>
        <w:pStyle w:val="TSnormal"/>
        <w:rPr>
          <w:noProof w:val="0"/>
        </w:rPr>
      </w:pPr>
      <w:r w:rsidRPr="00501595">
        <w:rPr>
          <w:noProof w:val="0"/>
        </w:rPr>
        <w:t xml:space="preserve">Kada se korisnik prijavi na </w:t>
      </w:r>
      <w:r w:rsidRPr="00501595">
        <w:rPr>
          <w:i/>
          <w:noProof w:val="0"/>
        </w:rPr>
        <w:t>web</w:t>
      </w:r>
      <w:r w:rsidRPr="00501595">
        <w:rPr>
          <w:noProof w:val="0"/>
        </w:rPr>
        <w:t>-stranic</w:t>
      </w:r>
      <w:r w:rsidR="00837F74" w:rsidRPr="00501595">
        <w:rPr>
          <w:noProof w:val="0"/>
        </w:rPr>
        <w:t>u</w:t>
      </w:r>
      <w:r w:rsidR="00681C86" w:rsidRPr="00681C86">
        <w:rPr>
          <w:i/>
          <w:noProof w:val="0"/>
        </w:rPr>
        <w:t xml:space="preserve"> </w:t>
      </w:r>
      <w:proofErr w:type="spellStart"/>
      <w:r w:rsidR="00681C86" w:rsidRPr="00501595">
        <w:rPr>
          <w:i/>
          <w:noProof w:val="0"/>
        </w:rPr>
        <w:t>Zotero</w:t>
      </w:r>
      <w:proofErr w:type="spellEnd"/>
      <w:r w:rsidR="00CB6425" w:rsidRPr="00501595">
        <w:rPr>
          <w:noProof w:val="0"/>
        </w:rPr>
        <w:t>,</w:t>
      </w:r>
      <w:r w:rsidRPr="00501595">
        <w:rPr>
          <w:noProof w:val="0"/>
        </w:rPr>
        <w:t xml:space="preserve"> u gornjem desnom </w:t>
      </w:r>
      <w:r w:rsidR="00837F74" w:rsidRPr="00501595">
        <w:rPr>
          <w:noProof w:val="0"/>
        </w:rPr>
        <w:t xml:space="preserve">kutu </w:t>
      </w:r>
      <w:r w:rsidR="00CB6425" w:rsidRPr="00501595">
        <w:rPr>
          <w:noProof w:val="0"/>
        </w:rPr>
        <w:t>dostupn</w:t>
      </w:r>
      <w:r w:rsidR="00D41C19" w:rsidRPr="00501595">
        <w:rPr>
          <w:noProof w:val="0"/>
        </w:rPr>
        <w:t>e</w:t>
      </w:r>
      <w:r w:rsidR="00CB6425" w:rsidRPr="00501595">
        <w:rPr>
          <w:noProof w:val="0"/>
        </w:rPr>
        <w:t xml:space="preserve"> su </w:t>
      </w:r>
      <w:r w:rsidR="00567250" w:rsidRPr="00501595">
        <w:rPr>
          <w:noProof w:val="0"/>
        </w:rPr>
        <w:t>korisničke</w:t>
      </w:r>
      <w:r w:rsidR="00837F74" w:rsidRPr="00501595">
        <w:rPr>
          <w:noProof w:val="0"/>
        </w:rPr>
        <w:t xml:space="preserve"> informacije</w:t>
      </w:r>
      <w:r w:rsidR="00064531">
        <w:rPr>
          <w:noProof w:val="0"/>
        </w:rPr>
        <w:t>.</w:t>
      </w:r>
      <w:r w:rsidR="00146099">
        <w:rPr>
          <w:noProof w:val="0"/>
        </w:rPr>
        <w:t xml:space="preserve"> </w:t>
      </w:r>
      <w:r w:rsidR="00064531">
        <w:rPr>
          <w:noProof w:val="0"/>
        </w:rPr>
        <w:t>S lijeve strane ekrana dostupne su</w:t>
      </w:r>
      <w:r w:rsidR="00146099">
        <w:rPr>
          <w:noProof w:val="0"/>
        </w:rPr>
        <w:t xml:space="preserve"> poveznice na ostale mogućnosti programa</w:t>
      </w:r>
      <w:r w:rsidR="006E531B" w:rsidRPr="006E531B">
        <w:rPr>
          <w:i/>
          <w:noProof w:val="0"/>
        </w:rPr>
        <w:t xml:space="preserve"> </w:t>
      </w:r>
      <w:proofErr w:type="spellStart"/>
      <w:r w:rsidR="006E531B" w:rsidRPr="008324ED">
        <w:rPr>
          <w:i/>
          <w:noProof w:val="0"/>
        </w:rPr>
        <w:t>Zotero</w:t>
      </w:r>
      <w:proofErr w:type="spellEnd"/>
      <w:r w:rsidR="00837F74" w:rsidRPr="00501595">
        <w:rPr>
          <w:noProof w:val="0"/>
        </w:rPr>
        <w:t>.</w:t>
      </w:r>
      <w:r w:rsidRPr="00501595">
        <w:rPr>
          <w:noProof w:val="0"/>
        </w:rPr>
        <w:t xml:space="preserve"> </w:t>
      </w:r>
      <w:r w:rsidR="00837F74" w:rsidRPr="00501595">
        <w:rPr>
          <w:noProof w:val="0"/>
        </w:rPr>
        <w:t xml:space="preserve">Unutar </w:t>
      </w:r>
      <w:r w:rsidR="00146099" w:rsidRPr="00501595">
        <w:rPr>
          <w:noProof w:val="0"/>
        </w:rPr>
        <w:t xml:space="preserve">kartice </w:t>
      </w:r>
      <w:r w:rsidR="00146099" w:rsidRPr="00501595">
        <w:rPr>
          <w:b/>
          <w:noProof w:val="0"/>
        </w:rPr>
        <w:t xml:space="preserve">My </w:t>
      </w:r>
      <w:proofErr w:type="spellStart"/>
      <w:r w:rsidR="00146099" w:rsidRPr="00501595">
        <w:rPr>
          <w:b/>
          <w:noProof w:val="0"/>
        </w:rPr>
        <w:t>Library</w:t>
      </w:r>
      <w:proofErr w:type="spellEnd"/>
      <w:r w:rsidR="00146099" w:rsidRPr="00501595">
        <w:rPr>
          <w:noProof w:val="0"/>
        </w:rPr>
        <w:t xml:space="preserve"> </w:t>
      </w:r>
      <w:r w:rsidR="00837F74" w:rsidRPr="00501595">
        <w:rPr>
          <w:noProof w:val="0"/>
        </w:rPr>
        <w:t xml:space="preserve">nalaze </w:t>
      </w:r>
      <w:r w:rsidR="00D41C19" w:rsidRPr="00501595">
        <w:rPr>
          <w:noProof w:val="0"/>
        </w:rPr>
        <w:t xml:space="preserve">se </w:t>
      </w:r>
      <w:r w:rsidR="00837F74" w:rsidRPr="00501595">
        <w:rPr>
          <w:noProof w:val="0"/>
        </w:rPr>
        <w:t>sve funkcionalnosti koje</w:t>
      </w:r>
      <w:r w:rsidR="00567250" w:rsidRPr="00501595">
        <w:rPr>
          <w:noProof w:val="0"/>
        </w:rPr>
        <w:t xml:space="preserve"> su potrebne za dodavanje i ažuriranje</w:t>
      </w:r>
      <w:r w:rsidR="00837F74" w:rsidRPr="00501595">
        <w:rPr>
          <w:noProof w:val="0"/>
        </w:rPr>
        <w:t xml:space="preserve"> bibliografskih zapisa. </w:t>
      </w:r>
      <w:r w:rsidRPr="00501595">
        <w:rPr>
          <w:noProof w:val="0"/>
        </w:rPr>
        <w:t xml:space="preserve">Sučelje </w:t>
      </w:r>
      <w:r w:rsidR="00837F74" w:rsidRPr="00501595">
        <w:rPr>
          <w:i/>
          <w:noProof w:val="0"/>
        </w:rPr>
        <w:t>web</w:t>
      </w:r>
      <w:r w:rsidR="0045018A" w:rsidRPr="00501595">
        <w:rPr>
          <w:noProof w:val="0"/>
        </w:rPr>
        <w:t>-</w:t>
      </w:r>
      <w:r w:rsidR="00837F74" w:rsidRPr="00501595">
        <w:rPr>
          <w:noProof w:val="0"/>
        </w:rPr>
        <w:t xml:space="preserve">aplikacije </w:t>
      </w:r>
      <w:r w:rsidRPr="00501595">
        <w:rPr>
          <w:noProof w:val="0"/>
        </w:rPr>
        <w:t xml:space="preserve">po organizaciji </w:t>
      </w:r>
      <w:r w:rsidR="00865307" w:rsidRPr="00501595">
        <w:rPr>
          <w:noProof w:val="0"/>
        </w:rPr>
        <w:t>je</w:t>
      </w:r>
      <w:r w:rsidRPr="00501595">
        <w:rPr>
          <w:noProof w:val="0"/>
        </w:rPr>
        <w:t xml:space="preserve"> slično sučelju inačice </w:t>
      </w:r>
      <w:proofErr w:type="spellStart"/>
      <w:r w:rsidRPr="004115D1">
        <w:rPr>
          <w:b/>
          <w:i/>
          <w:noProof w:val="0"/>
        </w:rPr>
        <w:t>Zotero</w:t>
      </w:r>
      <w:proofErr w:type="spellEnd"/>
      <w:r w:rsidRPr="004115D1">
        <w:rPr>
          <w:b/>
          <w:i/>
          <w:noProof w:val="0"/>
        </w:rPr>
        <w:t xml:space="preserve"> </w:t>
      </w:r>
      <w:proofErr w:type="spellStart"/>
      <w:r w:rsidRPr="004115D1">
        <w:rPr>
          <w:b/>
          <w:i/>
          <w:noProof w:val="0"/>
        </w:rPr>
        <w:t>Standalone</w:t>
      </w:r>
      <w:proofErr w:type="spellEnd"/>
      <w:r w:rsidRPr="00501595">
        <w:rPr>
          <w:noProof w:val="0"/>
        </w:rPr>
        <w:t xml:space="preserve">, no vizualno </w:t>
      </w:r>
      <w:r w:rsidR="00D41C19" w:rsidRPr="00501595">
        <w:rPr>
          <w:noProof w:val="0"/>
        </w:rPr>
        <w:t>je ipak</w:t>
      </w:r>
      <w:r w:rsidRPr="00501595">
        <w:rPr>
          <w:noProof w:val="0"/>
        </w:rPr>
        <w:t xml:space="preserve"> malo drugačije. </w:t>
      </w:r>
    </w:p>
    <w:p w14:paraId="074947E2" w14:textId="6A1F8577" w:rsidR="00CD3C78" w:rsidRPr="00501595" w:rsidRDefault="00CD3C78" w:rsidP="00285FB7">
      <w:pPr>
        <w:pStyle w:val="TSnormal"/>
        <w:rPr>
          <w:noProof w:val="0"/>
        </w:rPr>
      </w:pPr>
      <w:r w:rsidRPr="00501595">
        <w:rPr>
          <w:b/>
          <w:lang w:val="en-US" w:eastAsia="en-US"/>
        </w:rPr>
        <w:lastRenderedPageBreak/>
        <w:drawing>
          <wp:inline distT="0" distB="0" distL="0" distR="0" wp14:anchorId="34EA9E91" wp14:editId="5755F63E">
            <wp:extent cx="4444526" cy="3151505"/>
            <wp:effectExtent l="0" t="0" r="0" b="0"/>
            <wp:docPr id="48" name="Slika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50166" cy="3155504"/>
                    </a:xfrm>
                    <a:prstGeom prst="rect">
                      <a:avLst/>
                    </a:prstGeom>
                    <a:noFill/>
                  </pic:spPr>
                </pic:pic>
              </a:graphicData>
            </a:graphic>
          </wp:inline>
        </w:drawing>
      </w:r>
    </w:p>
    <w:p w14:paraId="61CEB359" w14:textId="68BD155A" w:rsidR="00285FB7" w:rsidRPr="00501595" w:rsidRDefault="00285FB7" w:rsidP="00047606">
      <w:pPr>
        <w:pStyle w:val="TSnormal"/>
        <w:numPr>
          <w:ilvl w:val="1"/>
          <w:numId w:val="29"/>
        </w:numPr>
        <w:rPr>
          <w:noProof w:val="0"/>
        </w:rPr>
      </w:pPr>
      <w:proofErr w:type="spellStart"/>
      <w:r w:rsidRPr="00501595">
        <w:rPr>
          <w:b/>
          <w:noProof w:val="0"/>
        </w:rPr>
        <w:t>Library</w:t>
      </w:r>
      <w:proofErr w:type="spellEnd"/>
      <w:r w:rsidRPr="00501595">
        <w:rPr>
          <w:b/>
          <w:noProof w:val="0"/>
        </w:rPr>
        <w:t xml:space="preserve"> </w:t>
      </w:r>
      <w:r w:rsidRPr="00501595">
        <w:rPr>
          <w:noProof w:val="0"/>
        </w:rPr>
        <w:t xml:space="preserve">– </w:t>
      </w:r>
      <w:r w:rsidR="00C557C0" w:rsidRPr="00501595">
        <w:rPr>
          <w:noProof w:val="0"/>
        </w:rPr>
        <w:t>u ovom dijelu prozora nalazi se</w:t>
      </w:r>
      <w:r w:rsidRPr="00501595">
        <w:rPr>
          <w:noProof w:val="0"/>
        </w:rPr>
        <w:t xml:space="preserve"> kolekcij</w:t>
      </w:r>
      <w:r w:rsidR="00C557C0" w:rsidRPr="00501595">
        <w:rPr>
          <w:noProof w:val="0"/>
        </w:rPr>
        <w:t>a</w:t>
      </w:r>
      <w:r w:rsidRPr="00501595">
        <w:rPr>
          <w:noProof w:val="0"/>
        </w:rPr>
        <w:t xml:space="preserve"> svih bibliografskih zapisa koj</w:t>
      </w:r>
      <w:r w:rsidR="00681C86">
        <w:rPr>
          <w:noProof w:val="0"/>
        </w:rPr>
        <w:t>e</w:t>
      </w:r>
      <w:r w:rsidRPr="00501595">
        <w:rPr>
          <w:noProof w:val="0"/>
        </w:rPr>
        <w:t xml:space="preserve"> je korisnik spremio, bilo pomoću lokalne inačice programa ili putem </w:t>
      </w:r>
      <w:r w:rsidR="006E531B" w:rsidRPr="004115D1">
        <w:rPr>
          <w:i/>
          <w:noProof w:val="0"/>
        </w:rPr>
        <w:t>web</w:t>
      </w:r>
      <w:r w:rsidR="006E531B">
        <w:rPr>
          <w:noProof w:val="0"/>
        </w:rPr>
        <w:t>-</w:t>
      </w:r>
      <w:r w:rsidRPr="00501595">
        <w:rPr>
          <w:noProof w:val="0"/>
        </w:rPr>
        <w:t>aplikacije. Unutar ove glavne kolekcije može se izraditi više (pod)kolekcija i organizirati bibliografske zapise u (pod)mape.</w:t>
      </w:r>
    </w:p>
    <w:p w14:paraId="51C3367F" w14:textId="29488AB5" w:rsidR="00285FB7" w:rsidRPr="00501595" w:rsidRDefault="00285FB7" w:rsidP="00047606">
      <w:pPr>
        <w:pStyle w:val="TSnormal"/>
        <w:numPr>
          <w:ilvl w:val="1"/>
          <w:numId w:val="29"/>
        </w:numPr>
        <w:rPr>
          <w:noProof w:val="0"/>
        </w:rPr>
      </w:pPr>
      <w:r w:rsidRPr="00501595">
        <w:rPr>
          <w:b/>
          <w:noProof w:val="0"/>
        </w:rPr>
        <w:t>Traka s dugm</w:t>
      </w:r>
      <w:r w:rsidR="00D41C19" w:rsidRPr="00501595">
        <w:rPr>
          <w:b/>
          <w:noProof w:val="0"/>
        </w:rPr>
        <w:t>adi</w:t>
      </w:r>
      <w:r w:rsidRPr="00501595">
        <w:rPr>
          <w:noProof w:val="0"/>
        </w:rPr>
        <w:t xml:space="preserve"> </w:t>
      </w:r>
      <w:r w:rsidR="00D41C19" w:rsidRPr="00501595">
        <w:rPr>
          <w:noProof w:val="0"/>
        </w:rPr>
        <w:t>–</w:t>
      </w:r>
      <w:r w:rsidRPr="00501595">
        <w:rPr>
          <w:noProof w:val="0"/>
        </w:rPr>
        <w:t xml:space="preserve"> pomoću </w:t>
      </w:r>
      <w:r w:rsidR="00D41C19" w:rsidRPr="00501595">
        <w:rPr>
          <w:noProof w:val="0"/>
        </w:rPr>
        <w:t>ove dugmadi</w:t>
      </w:r>
      <w:r w:rsidRPr="00501595">
        <w:rPr>
          <w:noProof w:val="0"/>
        </w:rPr>
        <w:t xml:space="preserve"> moguće je izraditi nove kolekcije bibliografskih zapisa, urediti ili obrisati postojeće, izraditi novi bibliografski zapis, pridružiti ga kolekciji, obrisati ga iz kolekcije, premjestiti ga u koš, vratiti ga iz koša, urediti informacije o bibliografskom zapisu, izvesti bibliografski zapis u različitim formatima, odabrati željeni stil citiranja i kopirati bibliografski zapis te urediti postavke prikaza popisa bibliografskih zapisa.</w:t>
      </w:r>
    </w:p>
    <w:p w14:paraId="490E85D2" w14:textId="0F66A8FB" w:rsidR="00285FB7" w:rsidRPr="00501595" w:rsidRDefault="00F64CA3" w:rsidP="00047606">
      <w:pPr>
        <w:pStyle w:val="TSnormal"/>
        <w:numPr>
          <w:ilvl w:val="1"/>
          <w:numId w:val="29"/>
        </w:numPr>
        <w:rPr>
          <w:noProof w:val="0"/>
        </w:rPr>
      </w:pPr>
      <w:r w:rsidRPr="00501595">
        <w:rPr>
          <w:b/>
          <w:noProof w:val="0"/>
        </w:rPr>
        <w:t>Bibliografski zapisi</w:t>
      </w:r>
      <w:r w:rsidR="00285FB7" w:rsidRPr="00501595">
        <w:rPr>
          <w:noProof w:val="0"/>
        </w:rPr>
        <w:t xml:space="preserve"> </w:t>
      </w:r>
      <w:r w:rsidR="00D41C19" w:rsidRPr="00501595">
        <w:rPr>
          <w:noProof w:val="0"/>
        </w:rPr>
        <w:t>–</w:t>
      </w:r>
      <w:r w:rsidR="00285FB7" w:rsidRPr="00501595">
        <w:rPr>
          <w:noProof w:val="0"/>
        </w:rPr>
        <w:t xml:space="preserve"> odabirom pojedinog</w:t>
      </w:r>
      <w:r w:rsidR="00D41C19" w:rsidRPr="00501595">
        <w:rPr>
          <w:noProof w:val="0"/>
        </w:rPr>
        <w:t>a</w:t>
      </w:r>
      <w:r w:rsidR="00285FB7" w:rsidRPr="00501595">
        <w:rPr>
          <w:noProof w:val="0"/>
        </w:rPr>
        <w:t xml:space="preserve"> zapisa prikazuj</w:t>
      </w:r>
      <w:r w:rsidR="00D41C19" w:rsidRPr="00501595">
        <w:rPr>
          <w:noProof w:val="0"/>
        </w:rPr>
        <w:t>u</w:t>
      </w:r>
      <w:r w:rsidR="00285FB7" w:rsidRPr="00501595">
        <w:rPr>
          <w:noProof w:val="0"/>
        </w:rPr>
        <w:t xml:space="preserve"> se detaljne informacije o samom zapisu.</w:t>
      </w:r>
    </w:p>
    <w:p w14:paraId="4D30A167" w14:textId="20670094" w:rsidR="00285FB7" w:rsidRPr="00501595" w:rsidRDefault="00815EB3" w:rsidP="00047606">
      <w:pPr>
        <w:pStyle w:val="TSnormal"/>
        <w:numPr>
          <w:ilvl w:val="1"/>
          <w:numId w:val="29"/>
        </w:numPr>
        <w:rPr>
          <w:noProof w:val="0"/>
        </w:rPr>
      </w:pPr>
      <w:r w:rsidRPr="00501595">
        <w:rPr>
          <w:b/>
          <w:noProof w:val="0"/>
        </w:rPr>
        <w:t>Popis o</w:t>
      </w:r>
      <w:r w:rsidR="00285FB7" w:rsidRPr="00501595">
        <w:rPr>
          <w:b/>
          <w:noProof w:val="0"/>
        </w:rPr>
        <w:t>znak</w:t>
      </w:r>
      <w:r w:rsidRPr="00501595">
        <w:rPr>
          <w:b/>
          <w:noProof w:val="0"/>
        </w:rPr>
        <w:t>a</w:t>
      </w:r>
      <w:r w:rsidR="00285FB7" w:rsidRPr="00501595">
        <w:rPr>
          <w:b/>
          <w:noProof w:val="0"/>
        </w:rPr>
        <w:t xml:space="preserve"> </w:t>
      </w:r>
      <w:r w:rsidR="002E768B" w:rsidRPr="00501595">
        <w:rPr>
          <w:noProof w:val="0"/>
        </w:rPr>
        <w:t xml:space="preserve">– ovaj dio </w:t>
      </w:r>
      <w:r w:rsidR="00834F25" w:rsidRPr="00501595">
        <w:rPr>
          <w:noProof w:val="0"/>
        </w:rPr>
        <w:t>prozora</w:t>
      </w:r>
      <w:r w:rsidR="002E768B" w:rsidRPr="00501595">
        <w:rPr>
          <w:noProof w:val="0"/>
        </w:rPr>
        <w:t xml:space="preserve"> </w:t>
      </w:r>
      <w:r w:rsidR="00285FB7" w:rsidRPr="00501595">
        <w:rPr>
          <w:noProof w:val="0"/>
        </w:rPr>
        <w:t>sadrži ključne riječi</w:t>
      </w:r>
      <w:r w:rsidR="002E768B" w:rsidRPr="00501595">
        <w:rPr>
          <w:noProof w:val="0"/>
        </w:rPr>
        <w:t>, ako postoje,</w:t>
      </w:r>
      <w:r w:rsidR="00285FB7" w:rsidRPr="00501595">
        <w:rPr>
          <w:noProof w:val="0"/>
        </w:rPr>
        <w:t xml:space="preserve"> </w:t>
      </w:r>
      <w:r w:rsidR="002E768B" w:rsidRPr="00501595">
        <w:rPr>
          <w:noProof w:val="0"/>
        </w:rPr>
        <w:t xml:space="preserve">a </w:t>
      </w:r>
      <w:r w:rsidR="00285FB7" w:rsidRPr="00501595">
        <w:rPr>
          <w:noProof w:val="0"/>
        </w:rPr>
        <w:t xml:space="preserve">vezane </w:t>
      </w:r>
      <w:r w:rsidR="002E768B" w:rsidRPr="00501595">
        <w:rPr>
          <w:noProof w:val="0"/>
        </w:rPr>
        <w:t xml:space="preserve">su </w:t>
      </w:r>
      <w:r w:rsidR="004B1865" w:rsidRPr="00501595">
        <w:rPr>
          <w:noProof w:val="0"/>
        </w:rPr>
        <w:t>za</w:t>
      </w:r>
      <w:r w:rsidR="00285FB7" w:rsidRPr="00501595">
        <w:rPr>
          <w:noProof w:val="0"/>
        </w:rPr>
        <w:t xml:space="preserve"> izrađene bibliografske zapise. Oznake je moguće jednostavno odabrati iz ponuđenih. Odabirom određene oznake filtrira se prikaz bibliografskih zapisa u središnjem dijelu </w:t>
      </w:r>
      <w:r w:rsidR="00834F25" w:rsidRPr="00501595">
        <w:rPr>
          <w:noProof w:val="0"/>
        </w:rPr>
        <w:t>prozora</w:t>
      </w:r>
      <w:r w:rsidR="00285FB7" w:rsidRPr="00501595">
        <w:rPr>
          <w:noProof w:val="0"/>
        </w:rPr>
        <w:t>. Moguće je odabrati više oznaka u isto vrijeme</w:t>
      </w:r>
      <w:r w:rsidR="004B1865" w:rsidRPr="00501595">
        <w:rPr>
          <w:noProof w:val="0"/>
        </w:rPr>
        <w:t xml:space="preserve"> i</w:t>
      </w:r>
      <w:r w:rsidR="00285FB7" w:rsidRPr="00501595">
        <w:rPr>
          <w:noProof w:val="0"/>
        </w:rPr>
        <w:t xml:space="preserve"> u tom</w:t>
      </w:r>
      <w:r w:rsidR="004B1865" w:rsidRPr="00501595">
        <w:rPr>
          <w:noProof w:val="0"/>
        </w:rPr>
        <w:t xml:space="preserve"> će se</w:t>
      </w:r>
      <w:r w:rsidR="00285FB7" w:rsidRPr="00501595">
        <w:rPr>
          <w:noProof w:val="0"/>
        </w:rPr>
        <w:t xml:space="preserve"> slučaju prikazat</w:t>
      </w:r>
      <w:r w:rsidR="004B1865" w:rsidRPr="00501595">
        <w:rPr>
          <w:noProof w:val="0"/>
        </w:rPr>
        <w:t>i</w:t>
      </w:r>
      <w:r w:rsidR="00285FB7" w:rsidRPr="00501595">
        <w:rPr>
          <w:noProof w:val="0"/>
        </w:rPr>
        <w:t xml:space="preserve"> samo oni bibliografski zapis</w:t>
      </w:r>
      <w:r w:rsidR="004B1865" w:rsidRPr="00501595">
        <w:rPr>
          <w:noProof w:val="0"/>
        </w:rPr>
        <w:t>i</w:t>
      </w:r>
      <w:r w:rsidR="00285FB7" w:rsidRPr="00501595">
        <w:rPr>
          <w:noProof w:val="0"/>
        </w:rPr>
        <w:t xml:space="preserve"> za koje se </w:t>
      </w:r>
      <w:r w:rsidR="007A35A3" w:rsidRPr="00501595">
        <w:rPr>
          <w:noProof w:val="0"/>
        </w:rPr>
        <w:t xml:space="preserve">sve </w:t>
      </w:r>
      <w:r w:rsidR="00285FB7" w:rsidRPr="00501595">
        <w:rPr>
          <w:noProof w:val="0"/>
        </w:rPr>
        <w:t>odabrane oznake vežu</w:t>
      </w:r>
      <w:r w:rsidR="007A35A3" w:rsidRPr="00501595">
        <w:rPr>
          <w:noProof w:val="0"/>
        </w:rPr>
        <w:t>. Ako ne</w:t>
      </w:r>
      <w:r w:rsidR="006E531B">
        <w:rPr>
          <w:noProof w:val="0"/>
        </w:rPr>
        <w:t xml:space="preserve"> postoji </w:t>
      </w:r>
      <w:r w:rsidR="007A35A3" w:rsidRPr="00501595">
        <w:rPr>
          <w:noProof w:val="0"/>
        </w:rPr>
        <w:t>ni</w:t>
      </w:r>
      <w:r w:rsidR="006E531B">
        <w:rPr>
          <w:noProof w:val="0"/>
        </w:rPr>
        <w:t>ti</w:t>
      </w:r>
      <w:r w:rsidR="007A35A3" w:rsidRPr="00501595">
        <w:rPr>
          <w:noProof w:val="0"/>
        </w:rPr>
        <w:t xml:space="preserve"> jedan bibliografski zapis opisan sa svim odabranim oznakama, tada se na popisu neće prikazat</w:t>
      </w:r>
      <w:r w:rsidR="006E531B">
        <w:rPr>
          <w:noProof w:val="0"/>
        </w:rPr>
        <w:t>i</w:t>
      </w:r>
      <w:r w:rsidR="007A35A3" w:rsidRPr="00501595">
        <w:rPr>
          <w:noProof w:val="0"/>
        </w:rPr>
        <w:t xml:space="preserve"> ništa</w:t>
      </w:r>
      <w:r w:rsidR="00285FB7" w:rsidRPr="00501595">
        <w:rPr>
          <w:noProof w:val="0"/>
        </w:rPr>
        <w:t xml:space="preserve">. Iznad popisa oznaka nalazi se pretraživač oznaka pomoću kojega je moguće pretražiti i filtrirati oznake. </w:t>
      </w:r>
    </w:p>
    <w:p w14:paraId="75484AC8" w14:textId="44E792E0" w:rsidR="00C50770" w:rsidRDefault="00285FB7" w:rsidP="002B2912">
      <w:pPr>
        <w:pStyle w:val="TSnormal"/>
        <w:numPr>
          <w:ilvl w:val="1"/>
          <w:numId w:val="29"/>
        </w:numPr>
        <w:rPr>
          <w:noProof w:val="0"/>
        </w:rPr>
      </w:pPr>
      <w:r w:rsidRPr="00047606">
        <w:rPr>
          <w:b/>
          <w:noProof w:val="0"/>
        </w:rPr>
        <w:t>Pretraživanje</w:t>
      </w:r>
      <w:r w:rsidRPr="00047606">
        <w:rPr>
          <w:noProof w:val="0"/>
        </w:rPr>
        <w:t xml:space="preserve"> – za pretraživanje </w:t>
      </w:r>
      <w:r w:rsidR="004B1865" w:rsidRPr="00047606">
        <w:rPr>
          <w:noProof w:val="0"/>
        </w:rPr>
        <w:t xml:space="preserve">je </w:t>
      </w:r>
      <w:r w:rsidRPr="00047606">
        <w:rPr>
          <w:noProof w:val="0"/>
        </w:rPr>
        <w:t xml:space="preserve">potrebno upisati </w:t>
      </w:r>
      <w:r w:rsidR="002B7BA8" w:rsidRPr="00047606">
        <w:rPr>
          <w:noProof w:val="0"/>
        </w:rPr>
        <w:t>naziv (</w:t>
      </w:r>
      <w:r w:rsidRPr="00047606">
        <w:rPr>
          <w:noProof w:val="0"/>
        </w:rPr>
        <w:t>naslov</w:t>
      </w:r>
      <w:r w:rsidR="002B7BA8" w:rsidRPr="00047606">
        <w:rPr>
          <w:noProof w:val="0"/>
        </w:rPr>
        <w:t>)</w:t>
      </w:r>
      <w:r w:rsidRPr="00047606">
        <w:rPr>
          <w:noProof w:val="0"/>
        </w:rPr>
        <w:t xml:space="preserve"> rada, prezime autora ili godinu objavljivanja rada te pritisnuti tipku </w:t>
      </w:r>
      <w:r w:rsidRPr="00047606">
        <w:rPr>
          <w:b/>
          <w:noProof w:val="0"/>
        </w:rPr>
        <w:t>Enter</w:t>
      </w:r>
      <w:r w:rsidRPr="00047606">
        <w:rPr>
          <w:noProof w:val="0"/>
        </w:rPr>
        <w:t xml:space="preserve"> na tipkovnici. Na temelju upisane ključne riječi u pretraživač, filtrirat će se popis </w:t>
      </w:r>
      <w:r w:rsidR="00291A65" w:rsidRPr="00047606">
        <w:rPr>
          <w:noProof w:val="0"/>
        </w:rPr>
        <w:t>bibliografskih zapisa</w:t>
      </w:r>
      <w:r w:rsidRPr="00047606">
        <w:rPr>
          <w:noProof w:val="0"/>
        </w:rPr>
        <w:t xml:space="preserve"> u </w:t>
      </w:r>
      <w:r w:rsidRPr="00047606">
        <w:rPr>
          <w:noProof w:val="0"/>
        </w:rPr>
        <w:lastRenderedPageBreak/>
        <w:t xml:space="preserve">središnjem dijelu. Moguće je pretraživati unutar sadržaja bibliografskih zapisa odabirom iz padajućeg izbornika </w:t>
      </w:r>
      <w:proofErr w:type="spellStart"/>
      <w:r w:rsidRPr="00047606">
        <w:rPr>
          <w:b/>
          <w:noProof w:val="0"/>
        </w:rPr>
        <w:t>Full</w:t>
      </w:r>
      <w:proofErr w:type="spellEnd"/>
      <w:r w:rsidRPr="00047606">
        <w:rPr>
          <w:b/>
          <w:noProof w:val="0"/>
        </w:rPr>
        <w:t xml:space="preserve"> </w:t>
      </w:r>
      <w:proofErr w:type="spellStart"/>
      <w:r w:rsidRPr="00047606">
        <w:rPr>
          <w:b/>
          <w:noProof w:val="0"/>
        </w:rPr>
        <w:t>Text</w:t>
      </w:r>
      <w:proofErr w:type="spellEnd"/>
      <w:r w:rsidRPr="00047606">
        <w:rPr>
          <w:noProof w:val="0"/>
        </w:rPr>
        <w:t>.</w:t>
      </w:r>
    </w:p>
    <w:p w14:paraId="60D97C0A" w14:textId="0CDCB529" w:rsidR="00C50770" w:rsidRPr="00501595" w:rsidRDefault="00C50770" w:rsidP="00C50770">
      <w:pPr>
        <w:pStyle w:val="TSnaslov3"/>
      </w:pPr>
      <w:r w:rsidRPr="00501595">
        <w:t xml:space="preserve">Instalacija </w:t>
      </w:r>
      <w:r>
        <w:t xml:space="preserve">dodatka </w:t>
      </w:r>
      <w:proofErr w:type="spellStart"/>
      <w:r w:rsidRPr="00F8425C">
        <w:rPr>
          <w:i/>
        </w:rPr>
        <w:t>Zotero</w:t>
      </w:r>
      <w:proofErr w:type="spellEnd"/>
      <w:r>
        <w:t xml:space="preserve"> </w:t>
      </w:r>
      <w:proofErr w:type="spellStart"/>
      <w:r w:rsidRPr="00F8425C">
        <w:rPr>
          <w:i/>
        </w:rPr>
        <w:t>Connector</w:t>
      </w:r>
      <w:proofErr w:type="spellEnd"/>
      <w:r w:rsidRPr="00501595">
        <w:t xml:space="preserve"> za </w:t>
      </w:r>
      <w:r w:rsidRPr="00501595">
        <w:rPr>
          <w:i/>
        </w:rPr>
        <w:t>web</w:t>
      </w:r>
      <w:r w:rsidR="00681C86">
        <w:noBreakHyphen/>
      </w:r>
      <w:r w:rsidRPr="00501595">
        <w:t>preglednik</w:t>
      </w:r>
      <w:r>
        <w:t xml:space="preserve">e </w:t>
      </w:r>
      <w:r w:rsidRPr="00F8425C">
        <w:rPr>
          <w:i/>
        </w:rPr>
        <w:t>Firefox</w:t>
      </w:r>
      <w:r>
        <w:t xml:space="preserve">, </w:t>
      </w:r>
      <w:proofErr w:type="spellStart"/>
      <w:r w:rsidRPr="00F8425C">
        <w:rPr>
          <w:i/>
        </w:rPr>
        <w:t>Chrome</w:t>
      </w:r>
      <w:proofErr w:type="spellEnd"/>
      <w:r>
        <w:t xml:space="preserve"> i </w:t>
      </w:r>
      <w:r w:rsidRPr="00F8425C">
        <w:rPr>
          <w:i/>
        </w:rPr>
        <w:t xml:space="preserve">Safari </w:t>
      </w:r>
    </w:p>
    <w:p w14:paraId="12787450" w14:textId="6095585C" w:rsidR="00C50770" w:rsidRPr="00501595" w:rsidRDefault="00C50770" w:rsidP="00C50770">
      <w:pPr>
        <w:pStyle w:val="TSnormal"/>
        <w:rPr>
          <w:noProof w:val="0"/>
        </w:rPr>
      </w:pPr>
      <w:r w:rsidRPr="00501595">
        <w:rPr>
          <w:noProof w:val="0"/>
        </w:rPr>
        <w:t xml:space="preserve">Najjednostavniji način instalacije dodatka </w:t>
      </w:r>
      <w:proofErr w:type="spellStart"/>
      <w:r w:rsidRPr="00501595">
        <w:rPr>
          <w:i/>
          <w:noProof w:val="0"/>
        </w:rPr>
        <w:t>Zotero</w:t>
      </w:r>
      <w:proofErr w:type="spellEnd"/>
      <w:r w:rsidRPr="00501595">
        <w:rPr>
          <w:noProof w:val="0"/>
        </w:rPr>
        <w:t xml:space="preserve"> za</w:t>
      </w:r>
      <w:r>
        <w:rPr>
          <w:noProof w:val="0"/>
        </w:rPr>
        <w:t xml:space="preserve"> određeni</w:t>
      </w:r>
      <w:r w:rsidRPr="00501595">
        <w:rPr>
          <w:noProof w:val="0"/>
        </w:rPr>
        <w:t xml:space="preserve"> </w:t>
      </w:r>
      <w:r w:rsidRPr="000951DA">
        <w:rPr>
          <w:i/>
          <w:noProof w:val="0"/>
        </w:rPr>
        <w:t>web</w:t>
      </w:r>
      <w:r w:rsidR="006332D5">
        <w:rPr>
          <w:noProof w:val="0"/>
        </w:rPr>
        <w:noBreakHyphen/>
      </w:r>
      <w:r w:rsidRPr="00501595">
        <w:rPr>
          <w:noProof w:val="0"/>
        </w:rPr>
        <w:t xml:space="preserve">preglednik je izravno iz </w:t>
      </w:r>
      <w:r>
        <w:rPr>
          <w:noProof w:val="0"/>
        </w:rPr>
        <w:t xml:space="preserve">tog </w:t>
      </w:r>
      <w:r w:rsidRPr="00501595">
        <w:rPr>
          <w:noProof w:val="0"/>
        </w:rPr>
        <w:t>preglednika.</w:t>
      </w:r>
      <w:r>
        <w:rPr>
          <w:noProof w:val="0"/>
        </w:rPr>
        <w:t xml:space="preserve"> U odabranom pregledniku potrebno je otvoriti </w:t>
      </w:r>
      <w:r w:rsidRPr="00F8425C">
        <w:rPr>
          <w:i/>
          <w:noProof w:val="0"/>
        </w:rPr>
        <w:t>web</w:t>
      </w:r>
      <w:r>
        <w:rPr>
          <w:noProof w:val="0"/>
        </w:rPr>
        <w:t xml:space="preserve">-adresu: </w:t>
      </w:r>
      <w:hyperlink r:id="rId37" w:history="1">
        <w:r w:rsidRPr="00D81FDB">
          <w:rPr>
            <w:rStyle w:val="Hyperlink"/>
            <w:noProof w:val="0"/>
          </w:rPr>
          <w:t>https://www.zotero.org/download/</w:t>
        </w:r>
      </w:hyperlink>
      <w:r>
        <w:rPr>
          <w:noProof w:val="0"/>
        </w:rPr>
        <w:t xml:space="preserve"> te odabrati odgovarajuću instalacijsku datoteku</w:t>
      </w:r>
      <w:r w:rsidR="00681C86" w:rsidRPr="00681C86">
        <w:rPr>
          <w:i/>
          <w:noProof w:val="0"/>
        </w:rPr>
        <w:t xml:space="preserve"> </w:t>
      </w:r>
      <w:proofErr w:type="spellStart"/>
      <w:r w:rsidR="00681C86" w:rsidRPr="00F8425C">
        <w:rPr>
          <w:i/>
          <w:noProof w:val="0"/>
        </w:rPr>
        <w:t>Zotero</w:t>
      </w:r>
      <w:proofErr w:type="spellEnd"/>
      <w:r w:rsidR="00681C86" w:rsidRPr="00F8425C">
        <w:rPr>
          <w:i/>
          <w:noProof w:val="0"/>
        </w:rPr>
        <w:t xml:space="preserve"> </w:t>
      </w:r>
      <w:proofErr w:type="spellStart"/>
      <w:r w:rsidR="00681C86" w:rsidRPr="00F8425C">
        <w:rPr>
          <w:i/>
          <w:noProof w:val="0"/>
        </w:rPr>
        <w:t>Connector</w:t>
      </w:r>
      <w:proofErr w:type="spellEnd"/>
      <w:r>
        <w:rPr>
          <w:noProof w:val="0"/>
        </w:rPr>
        <w:t>. Potom je potrebno pokrenuti instalacijsku datoteku i slijediti upute za instalaciju.</w:t>
      </w:r>
      <w:r w:rsidRPr="00501595">
        <w:rPr>
          <w:noProof w:val="0"/>
        </w:rPr>
        <w:t xml:space="preserve"> </w:t>
      </w:r>
    </w:p>
    <w:p w14:paraId="418FA1BD" w14:textId="11FE140A" w:rsidR="00C50770" w:rsidRPr="00047606" w:rsidRDefault="00C50770" w:rsidP="004115D1">
      <w:pPr>
        <w:pStyle w:val="TSnormal"/>
        <w:rPr>
          <w:noProof w:val="0"/>
        </w:rPr>
      </w:pPr>
      <w:r w:rsidRPr="00501595">
        <w:rPr>
          <w:noProof w:val="0"/>
        </w:rPr>
        <w:t xml:space="preserve">Nakon instalacije u </w:t>
      </w:r>
      <w:r w:rsidRPr="00501595">
        <w:rPr>
          <w:i/>
          <w:noProof w:val="0"/>
        </w:rPr>
        <w:t>web</w:t>
      </w:r>
      <w:r w:rsidRPr="00501595">
        <w:rPr>
          <w:noProof w:val="0"/>
        </w:rPr>
        <w:t xml:space="preserve">-pregledniku u gornjem desnom kutu vidljiv je </w:t>
      </w:r>
      <w:proofErr w:type="spellStart"/>
      <w:r w:rsidRPr="00501595">
        <w:rPr>
          <w:i/>
          <w:noProof w:val="0"/>
        </w:rPr>
        <w:t>Zotero</w:t>
      </w:r>
      <w:proofErr w:type="spellEnd"/>
      <w:r w:rsidRPr="00501595">
        <w:rPr>
          <w:noProof w:val="0"/>
        </w:rPr>
        <w:t xml:space="preserve"> izbornik koji se sastoji od </w:t>
      </w:r>
      <w:r>
        <w:rPr>
          <w:noProof w:val="0"/>
        </w:rPr>
        <w:t>jednog</w:t>
      </w:r>
      <w:r w:rsidRPr="00501595">
        <w:rPr>
          <w:noProof w:val="0"/>
        </w:rPr>
        <w:t xml:space="preserve"> dugmeta </w:t>
      </w:r>
      <w:r>
        <w:rPr>
          <w:noProof w:val="0"/>
        </w:rPr>
        <w:t xml:space="preserve">čiji izgled se mijenja zavisno od </w:t>
      </w:r>
      <w:r w:rsidRPr="00501595">
        <w:rPr>
          <w:noProof w:val="0"/>
        </w:rPr>
        <w:t xml:space="preserve">bibliografskih </w:t>
      </w:r>
      <w:proofErr w:type="spellStart"/>
      <w:r w:rsidRPr="00501595">
        <w:rPr>
          <w:noProof w:val="0"/>
        </w:rPr>
        <w:t>metapodataka</w:t>
      </w:r>
      <w:proofErr w:type="spellEnd"/>
      <w:r w:rsidRPr="00501595">
        <w:rPr>
          <w:noProof w:val="0"/>
        </w:rPr>
        <w:t xml:space="preserve"> posjećene </w:t>
      </w:r>
      <w:r w:rsidRPr="00501595">
        <w:rPr>
          <w:i/>
          <w:noProof w:val="0"/>
        </w:rPr>
        <w:t>web</w:t>
      </w:r>
      <w:r w:rsidRPr="00501595">
        <w:rPr>
          <w:noProof w:val="0"/>
        </w:rPr>
        <w:t>-stranice</w:t>
      </w:r>
      <w:r>
        <w:rPr>
          <w:noProof w:val="0"/>
        </w:rPr>
        <w:t>.</w:t>
      </w:r>
    </w:p>
    <w:p w14:paraId="0BE9FE96" w14:textId="4C6F73D5" w:rsidR="00285FB7" w:rsidRPr="00501595" w:rsidRDefault="00285FB7" w:rsidP="004115D1">
      <w:pPr>
        <w:pStyle w:val="TSnaslov2"/>
      </w:pPr>
      <w:bookmarkStart w:id="51" w:name="_Toc23324549"/>
      <w:r w:rsidRPr="00501595">
        <w:t xml:space="preserve">Uspostavljanje sinkronizacije </w:t>
      </w:r>
      <w:proofErr w:type="spellStart"/>
      <w:r w:rsidRPr="00501595">
        <w:rPr>
          <w:i/>
        </w:rPr>
        <w:t>Zotero</w:t>
      </w:r>
      <w:proofErr w:type="spellEnd"/>
      <w:r w:rsidRPr="00501595">
        <w:t xml:space="preserve"> inačica</w:t>
      </w:r>
      <w:bookmarkEnd w:id="51"/>
    </w:p>
    <w:p w14:paraId="152FE565" w14:textId="6F801766" w:rsidR="00B908DC" w:rsidRDefault="00285FB7" w:rsidP="001D003D">
      <w:pPr>
        <w:pStyle w:val="TSnormal"/>
        <w:rPr>
          <w:i/>
          <w:noProof w:val="0"/>
        </w:rPr>
      </w:pPr>
      <w:r w:rsidRPr="00501595">
        <w:rPr>
          <w:noProof w:val="0"/>
        </w:rPr>
        <w:t xml:space="preserve">Kako bi se uspostavila sinkronizacija između lokalnih inačica i </w:t>
      </w:r>
      <w:r w:rsidRPr="00501595">
        <w:rPr>
          <w:i/>
          <w:noProof w:val="0"/>
        </w:rPr>
        <w:t>web</w:t>
      </w:r>
      <w:r w:rsidR="006332D5">
        <w:rPr>
          <w:noProof w:val="0"/>
        </w:rPr>
        <w:noBreakHyphen/>
      </w:r>
      <w:r w:rsidRPr="00501595">
        <w:rPr>
          <w:noProof w:val="0"/>
        </w:rPr>
        <w:t xml:space="preserve">aplikacije, </w:t>
      </w:r>
      <w:r w:rsidR="00ED76E0">
        <w:t xml:space="preserve">potrebno je prijaviti se u sustav </w:t>
      </w:r>
      <w:r w:rsidR="00ED76E0" w:rsidRPr="00584E4B">
        <w:rPr>
          <w:i/>
        </w:rPr>
        <w:t>Zotero</w:t>
      </w:r>
      <w:r w:rsidR="00ED76E0">
        <w:t xml:space="preserve"> sa svojim korisničkim podacima</w:t>
      </w:r>
      <w:r w:rsidR="00ED76E0">
        <w:rPr>
          <w:noProof w:val="0"/>
        </w:rPr>
        <w:t xml:space="preserve">. </w:t>
      </w:r>
      <w:r w:rsidR="00B908DC">
        <w:rPr>
          <w:noProof w:val="0"/>
        </w:rPr>
        <w:t xml:space="preserve">Sve </w:t>
      </w:r>
      <w:r w:rsidR="0079280A">
        <w:rPr>
          <w:noProof w:val="0"/>
        </w:rPr>
        <w:t xml:space="preserve">zadnje učinjene promjene </w:t>
      </w:r>
      <w:r w:rsidR="00B908DC">
        <w:rPr>
          <w:noProof w:val="0"/>
        </w:rPr>
        <w:t xml:space="preserve">unutar lokalne instalacije ili </w:t>
      </w:r>
      <w:r w:rsidR="00B908DC" w:rsidRPr="0079280A">
        <w:rPr>
          <w:i/>
          <w:noProof w:val="0"/>
        </w:rPr>
        <w:t>web</w:t>
      </w:r>
      <w:r w:rsidR="00B908DC">
        <w:rPr>
          <w:noProof w:val="0"/>
        </w:rPr>
        <w:t xml:space="preserve">-aplikacije </w:t>
      </w:r>
      <w:r w:rsidR="005C6331">
        <w:rPr>
          <w:noProof w:val="0"/>
        </w:rPr>
        <w:t xml:space="preserve">program </w:t>
      </w:r>
      <w:r w:rsidR="00B908DC" w:rsidRPr="004115D1">
        <w:rPr>
          <w:i/>
        </w:rPr>
        <w:t>Zotero</w:t>
      </w:r>
      <w:r w:rsidR="00B908DC">
        <w:rPr>
          <w:noProof w:val="0"/>
        </w:rPr>
        <w:t xml:space="preserve"> će sinkronizirati, kako bi </w:t>
      </w:r>
      <w:r w:rsidR="0079280A">
        <w:rPr>
          <w:noProof w:val="0"/>
        </w:rPr>
        <w:t>podaci bili usklađeni</w:t>
      </w:r>
      <w:r w:rsidR="00B908DC">
        <w:rPr>
          <w:noProof w:val="0"/>
        </w:rPr>
        <w:t xml:space="preserve">. Primjerice, ako jedan zapis uredimo ili obrišemo u lokalnoj inačici te pokrenemo sinkronizaciju (ili se ona sama pokrene, ovisno o postavkama), zadnja izmjena će se izvršiti i unutar </w:t>
      </w:r>
      <w:r w:rsidR="00B908DC" w:rsidRPr="0079280A">
        <w:rPr>
          <w:i/>
          <w:noProof w:val="0"/>
        </w:rPr>
        <w:t>web</w:t>
      </w:r>
      <w:r w:rsidR="006332D5">
        <w:rPr>
          <w:noProof w:val="0"/>
        </w:rPr>
        <w:noBreakHyphen/>
      </w:r>
      <w:r w:rsidR="00B908DC">
        <w:rPr>
          <w:noProof w:val="0"/>
        </w:rPr>
        <w:t xml:space="preserve">aplikacije. Jednako tako, ako se zadnja promjena izvrši unutar </w:t>
      </w:r>
      <w:r w:rsidR="00B908DC" w:rsidRPr="0079280A">
        <w:rPr>
          <w:i/>
          <w:noProof w:val="0"/>
        </w:rPr>
        <w:t>web</w:t>
      </w:r>
      <w:r w:rsidR="00B908DC">
        <w:rPr>
          <w:noProof w:val="0"/>
        </w:rPr>
        <w:t xml:space="preserve">-aplikacije </w:t>
      </w:r>
      <w:r w:rsidR="00B908DC" w:rsidRPr="004115D1">
        <w:rPr>
          <w:i/>
        </w:rPr>
        <w:t>Zotero</w:t>
      </w:r>
      <w:r w:rsidR="00B908DC">
        <w:rPr>
          <w:noProof w:val="0"/>
        </w:rPr>
        <w:t xml:space="preserve">, tijekom sinkronizacije </w:t>
      </w:r>
      <w:r w:rsidR="005C6331">
        <w:rPr>
          <w:noProof w:val="0"/>
        </w:rPr>
        <w:t xml:space="preserve">promjena </w:t>
      </w:r>
      <w:r w:rsidR="00B908DC">
        <w:rPr>
          <w:noProof w:val="0"/>
        </w:rPr>
        <w:t>će se izvršiti i u lokalnoj inačici.</w:t>
      </w:r>
    </w:p>
    <w:p w14:paraId="4B6D33B5" w14:textId="7EE7356E" w:rsidR="00285FB7" w:rsidRPr="00501595" w:rsidRDefault="00285FB7" w:rsidP="00285FB7">
      <w:pPr>
        <w:pStyle w:val="TSnormal"/>
        <w:rPr>
          <w:noProof w:val="0"/>
        </w:rPr>
      </w:pPr>
      <w:r w:rsidRPr="00501595">
        <w:rPr>
          <w:noProof w:val="0"/>
        </w:rPr>
        <w:t xml:space="preserve">U programu </w:t>
      </w:r>
      <w:proofErr w:type="spellStart"/>
      <w:r w:rsidR="00EA67EF" w:rsidRPr="00501595">
        <w:rPr>
          <w:i/>
          <w:noProof w:val="0"/>
        </w:rPr>
        <w:t>Zotero</w:t>
      </w:r>
      <w:proofErr w:type="spellEnd"/>
      <w:r w:rsidR="00EA67EF" w:rsidRPr="00501595">
        <w:rPr>
          <w:i/>
          <w:noProof w:val="0"/>
        </w:rPr>
        <w:t xml:space="preserve"> </w:t>
      </w:r>
      <w:proofErr w:type="spellStart"/>
      <w:r w:rsidR="00EA67EF" w:rsidRPr="00501595">
        <w:rPr>
          <w:i/>
          <w:noProof w:val="0"/>
        </w:rPr>
        <w:t>Standalone</w:t>
      </w:r>
      <w:proofErr w:type="spellEnd"/>
      <w:r w:rsidR="00EA67EF" w:rsidRPr="00501595">
        <w:rPr>
          <w:noProof w:val="0"/>
        </w:rPr>
        <w:t xml:space="preserve"> </w:t>
      </w:r>
      <w:r w:rsidRPr="00501595">
        <w:rPr>
          <w:noProof w:val="0"/>
        </w:rPr>
        <w:t xml:space="preserve">otvaranjem izbornika </w:t>
      </w:r>
      <w:proofErr w:type="spellStart"/>
      <w:r w:rsidR="00064531">
        <w:rPr>
          <w:i/>
          <w:noProof w:val="0"/>
        </w:rPr>
        <w:t>Edit</w:t>
      </w:r>
      <w:proofErr w:type="spellEnd"/>
      <w:r w:rsidR="00064531" w:rsidRPr="00501595">
        <w:rPr>
          <w:i/>
          <w:noProof w:val="0"/>
        </w:rPr>
        <w:t xml:space="preserve"> </w:t>
      </w:r>
      <w:r w:rsidRPr="00501595">
        <w:rPr>
          <w:noProof w:val="0"/>
        </w:rPr>
        <w:sym w:font="Wingdings" w:char="F0E0"/>
      </w:r>
      <w:r w:rsidR="004B1865" w:rsidRPr="00501595">
        <w:rPr>
          <w:noProof w:val="0"/>
        </w:rPr>
        <w:t xml:space="preserve"> </w:t>
      </w:r>
      <w:proofErr w:type="spellStart"/>
      <w:r w:rsidRPr="00501595">
        <w:rPr>
          <w:b/>
          <w:noProof w:val="0"/>
        </w:rPr>
        <w:t>Preferences</w:t>
      </w:r>
      <w:proofErr w:type="spellEnd"/>
      <w:r w:rsidRPr="00501595">
        <w:rPr>
          <w:noProof w:val="0"/>
        </w:rPr>
        <w:t xml:space="preserve">, te u kartici </w:t>
      </w:r>
      <w:proofErr w:type="spellStart"/>
      <w:r w:rsidRPr="00501595">
        <w:rPr>
          <w:b/>
          <w:noProof w:val="0"/>
        </w:rPr>
        <w:t>Sync</w:t>
      </w:r>
      <w:proofErr w:type="spellEnd"/>
      <w:r w:rsidRPr="00501595">
        <w:rPr>
          <w:b/>
          <w:noProof w:val="0"/>
        </w:rPr>
        <w:t>,</w:t>
      </w:r>
      <w:r w:rsidRPr="00501595">
        <w:rPr>
          <w:noProof w:val="0"/>
        </w:rPr>
        <w:t xml:space="preserve"> </w:t>
      </w:r>
      <w:proofErr w:type="spellStart"/>
      <w:r w:rsidRPr="00501595">
        <w:rPr>
          <w:noProof w:val="0"/>
        </w:rPr>
        <w:t>podkartici</w:t>
      </w:r>
      <w:proofErr w:type="spellEnd"/>
      <w:r w:rsidRPr="00501595">
        <w:rPr>
          <w:noProof w:val="0"/>
        </w:rPr>
        <w:t xml:space="preserve"> </w:t>
      </w:r>
      <w:proofErr w:type="spellStart"/>
      <w:r w:rsidRPr="00501595">
        <w:rPr>
          <w:b/>
          <w:noProof w:val="0"/>
        </w:rPr>
        <w:t>Settings</w:t>
      </w:r>
      <w:proofErr w:type="spellEnd"/>
      <w:r w:rsidRPr="00501595">
        <w:rPr>
          <w:b/>
          <w:noProof w:val="0"/>
        </w:rPr>
        <w:t xml:space="preserve"> </w:t>
      </w:r>
      <w:r w:rsidRPr="00501595">
        <w:rPr>
          <w:noProof w:val="0"/>
        </w:rPr>
        <w:t>u dijelu</w:t>
      </w:r>
      <w:r w:rsidRPr="00501595">
        <w:rPr>
          <w:b/>
          <w:noProof w:val="0"/>
        </w:rPr>
        <w:t xml:space="preserve"> </w:t>
      </w:r>
      <w:r w:rsidR="00064531">
        <w:rPr>
          <w:b/>
          <w:noProof w:val="0"/>
        </w:rPr>
        <w:t>Data</w:t>
      </w:r>
      <w:r w:rsidR="00064531" w:rsidRPr="00501595">
        <w:rPr>
          <w:b/>
          <w:noProof w:val="0"/>
        </w:rPr>
        <w:t xml:space="preserve"> </w:t>
      </w:r>
      <w:proofErr w:type="spellStart"/>
      <w:r w:rsidRPr="00501595">
        <w:rPr>
          <w:b/>
          <w:noProof w:val="0"/>
        </w:rPr>
        <w:t>Syn</w:t>
      </w:r>
      <w:r w:rsidR="00064531">
        <w:rPr>
          <w:b/>
          <w:noProof w:val="0"/>
        </w:rPr>
        <w:t>cing</w:t>
      </w:r>
      <w:proofErr w:type="spellEnd"/>
      <w:r w:rsidR="00064531">
        <w:rPr>
          <w:b/>
          <w:noProof w:val="0"/>
        </w:rPr>
        <w:t xml:space="preserve"> </w:t>
      </w:r>
      <w:r w:rsidRPr="00501595">
        <w:rPr>
          <w:noProof w:val="0"/>
        </w:rPr>
        <w:t>upisuju se korisnički podaci</w:t>
      </w:r>
      <w:r w:rsidR="00064531">
        <w:rPr>
          <w:noProof w:val="0"/>
        </w:rPr>
        <w:t xml:space="preserve"> koji su korišteni za izradu korisničkog računa</w:t>
      </w:r>
      <w:r w:rsidRPr="00501595">
        <w:rPr>
          <w:noProof w:val="0"/>
        </w:rPr>
        <w:t xml:space="preserve">. </w:t>
      </w:r>
      <w:r w:rsidR="00064531">
        <w:rPr>
          <w:noProof w:val="0"/>
        </w:rPr>
        <w:t xml:space="preserve">Potom je potrebno odabrati dugme </w:t>
      </w:r>
      <w:r w:rsidR="00064531" w:rsidRPr="004115D1">
        <w:rPr>
          <w:b/>
          <w:noProof w:val="0"/>
        </w:rPr>
        <w:t xml:space="preserve">Set </w:t>
      </w:r>
      <w:proofErr w:type="spellStart"/>
      <w:r w:rsidR="00064531" w:rsidRPr="004115D1">
        <w:rPr>
          <w:b/>
          <w:noProof w:val="0"/>
        </w:rPr>
        <w:t>Up</w:t>
      </w:r>
      <w:proofErr w:type="spellEnd"/>
      <w:r w:rsidR="00064531" w:rsidRPr="004115D1">
        <w:rPr>
          <w:b/>
          <w:noProof w:val="0"/>
        </w:rPr>
        <w:t xml:space="preserve"> </w:t>
      </w:r>
      <w:proofErr w:type="spellStart"/>
      <w:r w:rsidR="00064531" w:rsidRPr="004115D1">
        <w:rPr>
          <w:b/>
          <w:noProof w:val="0"/>
        </w:rPr>
        <w:t>Syncing</w:t>
      </w:r>
      <w:proofErr w:type="spellEnd"/>
      <w:r w:rsidR="00064531">
        <w:rPr>
          <w:noProof w:val="0"/>
        </w:rPr>
        <w:t>.</w:t>
      </w:r>
    </w:p>
    <w:p w14:paraId="376582EB" w14:textId="290A8931" w:rsidR="00285FB7" w:rsidRPr="00501595" w:rsidRDefault="00285FB7" w:rsidP="00285FB7">
      <w:pPr>
        <w:pStyle w:val="TSnormal"/>
        <w:rPr>
          <w:noProof w:val="0"/>
        </w:rPr>
      </w:pPr>
      <w:r w:rsidRPr="00501595">
        <w:rPr>
          <w:noProof w:val="0"/>
        </w:rPr>
        <w:t xml:space="preserve">Ako se uključi mogućnost </w:t>
      </w:r>
      <w:proofErr w:type="spellStart"/>
      <w:r w:rsidRPr="00501595">
        <w:rPr>
          <w:b/>
          <w:noProof w:val="0"/>
        </w:rPr>
        <w:t>Sync</w:t>
      </w:r>
      <w:proofErr w:type="spellEnd"/>
      <w:r w:rsidRPr="00501595">
        <w:rPr>
          <w:b/>
          <w:noProof w:val="0"/>
        </w:rPr>
        <w:t xml:space="preserve"> </w:t>
      </w:r>
      <w:proofErr w:type="spellStart"/>
      <w:r w:rsidRPr="00501595">
        <w:rPr>
          <w:b/>
          <w:noProof w:val="0"/>
        </w:rPr>
        <w:t>automatically</w:t>
      </w:r>
      <w:proofErr w:type="spellEnd"/>
      <w:r w:rsidRPr="00501595">
        <w:rPr>
          <w:noProof w:val="0"/>
        </w:rPr>
        <w:t xml:space="preserve"> svi upisani zapisi automatski </w:t>
      </w:r>
      <w:r w:rsidR="004B1865" w:rsidRPr="00501595">
        <w:rPr>
          <w:noProof w:val="0"/>
        </w:rPr>
        <w:t xml:space="preserve">će se </w:t>
      </w:r>
      <w:r w:rsidRPr="00501595">
        <w:rPr>
          <w:noProof w:val="0"/>
        </w:rPr>
        <w:t xml:space="preserve">sinkronizirati nakon njihova unosa. Ako je uključena mogućnost </w:t>
      </w:r>
      <w:proofErr w:type="spellStart"/>
      <w:r w:rsidRPr="00501595">
        <w:rPr>
          <w:b/>
          <w:noProof w:val="0"/>
        </w:rPr>
        <w:t>Sync</w:t>
      </w:r>
      <w:proofErr w:type="spellEnd"/>
      <w:r w:rsidRPr="00501595">
        <w:rPr>
          <w:b/>
          <w:noProof w:val="0"/>
        </w:rPr>
        <w:t xml:space="preserve"> </w:t>
      </w:r>
      <w:proofErr w:type="spellStart"/>
      <w:r w:rsidRPr="00501595">
        <w:rPr>
          <w:b/>
          <w:noProof w:val="0"/>
        </w:rPr>
        <w:t>full-text</w:t>
      </w:r>
      <w:proofErr w:type="spellEnd"/>
      <w:r w:rsidRPr="00501595">
        <w:rPr>
          <w:b/>
          <w:noProof w:val="0"/>
        </w:rPr>
        <w:t xml:space="preserve"> </w:t>
      </w:r>
      <w:proofErr w:type="spellStart"/>
      <w:r w:rsidRPr="00501595">
        <w:rPr>
          <w:b/>
          <w:noProof w:val="0"/>
        </w:rPr>
        <w:t>content</w:t>
      </w:r>
      <w:proofErr w:type="spellEnd"/>
      <w:r w:rsidRPr="00501595">
        <w:rPr>
          <w:noProof w:val="0"/>
        </w:rPr>
        <w:t>, pored sinkronizacije bibl</w:t>
      </w:r>
      <w:r w:rsidR="00265E3A" w:rsidRPr="00501595">
        <w:rPr>
          <w:noProof w:val="0"/>
        </w:rPr>
        <w:t>iografskih zapisa sinkronizirat</w:t>
      </w:r>
      <w:r w:rsidRPr="00501595">
        <w:rPr>
          <w:noProof w:val="0"/>
        </w:rPr>
        <w:t xml:space="preserve"> će se i pohranjeni sadržaji (npr. </w:t>
      </w:r>
      <w:r w:rsidR="004B1865" w:rsidRPr="00501595">
        <w:rPr>
          <w:noProof w:val="0"/>
        </w:rPr>
        <w:t>HTML, PDF</w:t>
      </w:r>
      <w:r w:rsidRPr="00501595">
        <w:rPr>
          <w:noProof w:val="0"/>
        </w:rPr>
        <w:t>).</w:t>
      </w:r>
    </w:p>
    <w:p w14:paraId="4C5C34E2" w14:textId="609F8578" w:rsidR="00285FB7" w:rsidRPr="00501595" w:rsidRDefault="00EA1C16" w:rsidP="00285FB7">
      <w:pPr>
        <w:pStyle w:val="TSnormal"/>
        <w:rPr>
          <w:noProof w:val="0"/>
        </w:rPr>
      </w:pPr>
      <w:r w:rsidRPr="00501595">
        <w:rPr>
          <w:rFonts w:eastAsia="Times New Roman" w:cs="Times New Roman"/>
          <w:szCs w:val="24"/>
          <w:lang w:val="en-US" w:eastAsia="en-US"/>
        </w:rPr>
        <w:lastRenderedPageBreak/>
        <mc:AlternateContent>
          <mc:Choice Requires="wps">
            <w:drawing>
              <wp:anchor distT="0" distB="0" distL="114300" distR="114300" simplePos="0" relativeHeight="251846656" behindDoc="0" locked="0" layoutInCell="1" allowOverlap="1" wp14:anchorId="7D3B225E" wp14:editId="11070D3C">
                <wp:simplePos x="0" y="0"/>
                <wp:positionH relativeFrom="column">
                  <wp:posOffset>4782185</wp:posOffset>
                </wp:positionH>
                <wp:positionV relativeFrom="paragraph">
                  <wp:posOffset>5097145</wp:posOffset>
                </wp:positionV>
                <wp:extent cx="1619885" cy="1199072"/>
                <wp:effectExtent l="0" t="0" r="18415" b="20320"/>
                <wp:wrapNone/>
                <wp:docPr id="675" name="Pravokutnik 6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1199072"/>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4C3A8D0F" w14:textId="77777777" w:rsidR="00387E8E" w:rsidRPr="00986A0D" w:rsidRDefault="00387E8E" w:rsidP="006C6E0B">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5EE20E44" w14:textId="2B11993B" w:rsidR="00387E8E" w:rsidRPr="00ED76E0" w:rsidRDefault="00387E8E" w:rsidP="00ED76E0">
                            <w:pPr>
                              <w:rPr>
                                <w:rFonts w:ascii="Arial" w:hAnsi="Arial" w:cs="Arial"/>
                                <w:sz w:val="18"/>
                                <w:szCs w:val="18"/>
                              </w:rPr>
                            </w:pPr>
                            <w:r w:rsidRPr="00ED76E0">
                              <w:rPr>
                                <w:rFonts w:ascii="Arial" w:hAnsi="Arial" w:cs="Arial"/>
                                <w:sz w:val="18"/>
                                <w:szCs w:val="18"/>
                              </w:rPr>
                              <w:t xml:space="preserve">Više o načinima sinkronizacije možete saznati na </w:t>
                            </w:r>
                            <w:r w:rsidRPr="00ED76E0">
                              <w:rPr>
                                <w:rFonts w:ascii="Arial" w:hAnsi="Arial" w:cs="Arial"/>
                                <w:i/>
                                <w:sz w:val="18"/>
                                <w:szCs w:val="18"/>
                              </w:rPr>
                              <w:t>web</w:t>
                            </w:r>
                            <w:r w:rsidRPr="00ED76E0">
                              <w:rPr>
                                <w:rFonts w:ascii="Arial" w:hAnsi="Arial" w:cs="Arial"/>
                                <w:sz w:val="18"/>
                                <w:szCs w:val="18"/>
                              </w:rPr>
                              <w:t xml:space="preserve">-adresi: </w:t>
                            </w:r>
                            <w:hyperlink r:id="rId38" w:history="1">
                              <w:r w:rsidRPr="00ED76E0">
                                <w:rPr>
                                  <w:rStyle w:val="Hyperlink"/>
                                  <w:rFonts w:ascii="Arial" w:hAnsi="Arial" w:cs="Arial"/>
                                  <w:sz w:val="18"/>
                                  <w:szCs w:val="18"/>
                                </w:rPr>
                                <w:t>https://www.zotero.org/support/sync</w:t>
                              </w:r>
                            </w:hyperlink>
                            <w:r w:rsidRPr="00ED76E0">
                              <w:rPr>
                                <w:rFonts w:ascii="Arial" w:hAnsi="Arial" w:cs="Arial"/>
                                <w:sz w:val="18"/>
                                <w:szCs w:val="18"/>
                              </w:rPr>
                              <w:t xml:space="preserve">. </w:t>
                            </w:r>
                          </w:p>
                          <w:p w14:paraId="7D4243AC" w14:textId="26A53CD6" w:rsidR="00387E8E" w:rsidRPr="00414811" w:rsidRDefault="00387E8E" w:rsidP="00ED76E0">
                            <w:pPr>
                              <w:rPr>
                                <w:rFonts w:ascii="Arial" w:hAnsi="Arial" w:cs="Arial"/>
                                <w:i/>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3B225E" id="Pravokutnik 675" o:spid="_x0000_s1036" style="position:absolute;margin-left:376.55pt;margin-top:401.35pt;width:127.55pt;height:94.4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" filled="f" strokeweight=".25pt">
                <v:fill opacity="46003f"/>
                <v:textbox>
                  <w:txbxContent>
                    <w:p w14:paraId="4C3A8D0F" w14:textId="77777777" w:rsidR="00387E8E" w:rsidRPr="00986A0D" w:rsidRDefault="00387E8E" w:rsidP="006C6E0B">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5EE20E44" w14:textId="2B11993B" w:rsidR="00387E8E" w:rsidRPr="00ED76E0" w:rsidRDefault="00387E8E" w:rsidP="00ED76E0">
                      <w:pPr>
                        <w:rPr>
                          <w:rFonts w:ascii="Arial" w:hAnsi="Arial" w:cs="Arial"/>
                          <w:sz w:val="18"/>
                          <w:szCs w:val="18"/>
                        </w:rPr>
                      </w:pPr>
                      <w:r w:rsidRPr="00ED76E0">
                        <w:rPr>
                          <w:rFonts w:ascii="Arial" w:hAnsi="Arial" w:cs="Arial"/>
                          <w:sz w:val="18"/>
                          <w:szCs w:val="18"/>
                        </w:rPr>
                        <w:t xml:space="preserve">Više o načinima sinkronizacije možete saznati na </w:t>
                      </w:r>
                      <w:r w:rsidRPr="00ED76E0">
                        <w:rPr>
                          <w:rFonts w:ascii="Arial" w:hAnsi="Arial" w:cs="Arial"/>
                          <w:i/>
                          <w:sz w:val="18"/>
                          <w:szCs w:val="18"/>
                        </w:rPr>
                        <w:t>web</w:t>
                      </w:r>
                      <w:r w:rsidRPr="00ED76E0">
                        <w:rPr>
                          <w:rFonts w:ascii="Arial" w:hAnsi="Arial" w:cs="Arial"/>
                          <w:sz w:val="18"/>
                          <w:szCs w:val="18"/>
                        </w:rPr>
                        <w:t xml:space="preserve">-adresi: </w:t>
                      </w:r>
                      <w:hyperlink r:id="rId39" w:history="1">
                        <w:r w:rsidRPr="00ED76E0">
                          <w:rPr>
                            <w:rStyle w:val="Hyperlink"/>
                            <w:rFonts w:ascii="Arial" w:hAnsi="Arial" w:cs="Arial"/>
                            <w:sz w:val="18"/>
                            <w:szCs w:val="18"/>
                          </w:rPr>
                          <w:t>https://www.zotero.org/support/sync</w:t>
                        </w:r>
                      </w:hyperlink>
                      <w:r w:rsidRPr="00ED76E0">
                        <w:rPr>
                          <w:rFonts w:ascii="Arial" w:hAnsi="Arial" w:cs="Arial"/>
                          <w:sz w:val="18"/>
                          <w:szCs w:val="18"/>
                        </w:rPr>
                        <w:t xml:space="preserve">. </w:t>
                      </w:r>
                    </w:p>
                    <w:p w14:paraId="7D4243AC" w14:textId="26A53CD6" w:rsidR="00387E8E" w:rsidRPr="00414811" w:rsidRDefault="00387E8E" w:rsidP="00ED76E0">
                      <w:pPr>
                        <w:rPr>
                          <w:rFonts w:ascii="Arial" w:hAnsi="Arial" w:cs="Arial"/>
                          <w:i/>
                          <w:sz w:val="18"/>
                          <w:szCs w:val="18"/>
                        </w:rPr>
                      </w:pPr>
                    </w:p>
                  </w:txbxContent>
                </v:textbox>
              </v:rect>
            </w:pict>
          </mc:Fallback>
        </mc:AlternateContent>
      </w:r>
      <w:r w:rsidR="00ED76E0" w:rsidRPr="00ED76E0">
        <w:t xml:space="preserve"> </w:t>
      </w:r>
      <w:r w:rsidR="00ED76E0" w:rsidRPr="00ED76E0">
        <w:rPr>
          <w:lang w:val="en-US" w:eastAsia="en-US"/>
        </w:rPr>
        <w:drawing>
          <wp:inline distT="0" distB="0" distL="0" distR="0" wp14:anchorId="6D12CBDB" wp14:editId="5E90A859">
            <wp:extent cx="4499610" cy="4955540"/>
            <wp:effectExtent l="19050" t="19050" r="15240" b="16510"/>
            <wp:docPr id="672" name="Slika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99610" cy="4955540"/>
                    </a:xfrm>
                    <a:prstGeom prst="rect">
                      <a:avLst/>
                    </a:prstGeom>
                    <a:ln>
                      <a:solidFill>
                        <a:schemeClr val="tx1"/>
                      </a:solidFill>
                    </a:ln>
                  </pic:spPr>
                </pic:pic>
              </a:graphicData>
            </a:graphic>
          </wp:inline>
        </w:drawing>
      </w:r>
    </w:p>
    <w:p w14:paraId="3B2534DB" w14:textId="7C3032E0" w:rsidR="00285FB7" w:rsidRPr="00501595" w:rsidRDefault="00285FB7" w:rsidP="00285FB7">
      <w:pPr>
        <w:pStyle w:val="TSnormal"/>
        <w:rPr>
          <w:noProof w:val="0"/>
        </w:rPr>
      </w:pPr>
      <w:r w:rsidRPr="00501595">
        <w:rPr>
          <w:noProof w:val="0"/>
        </w:rPr>
        <w:t xml:space="preserve">U dijelu </w:t>
      </w:r>
      <w:r w:rsidRPr="00501595">
        <w:rPr>
          <w:b/>
          <w:noProof w:val="0"/>
        </w:rPr>
        <w:t xml:space="preserve">File </w:t>
      </w:r>
      <w:proofErr w:type="spellStart"/>
      <w:r w:rsidRPr="00501595">
        <w:rPr>
          <w:b/>
          <w:noProof w:val="0"/>
        </w:rPr>
        <w:t>Syncing</w:t>
      </w:r>
      <w:proofErr w:type="spellEnd"/>
      <w:r w:rsidRPr="00501595">
        <w:rPr>
          <w:noProof w:val="0"/>
        </w:rPr>
        <w:t xml:space="preserve"> moguće je postaviti i sinkronizaciju datoteka na </w:t>
      </w:r>
      <w:proofErr w:type="spellStart"/>
      <w:r w:rsidRPr="00501595">
        <w:rPr>
          <w:i/>
          <w:noProof w:val="0"/>
        </w:rPr>
        <w:t>Zotero</w:t>
      </w:r>
      <w:proofErr w:type="spellEnd"/>
      <w:r w:rsidRPr="00501595">
        <w:rPr>
          <w:noProof w:val="0"/>
        </w:rPr>
        <w:t xml:space="preserve"> online sustav (</w:t>
      </w:r>
      <w:proofErr w:type="spellStart"/>
      <w:r w:rsidRPr="00501595">
        <w:rPr>
          <w:i/>
          <w:noProof w:val="0"/>
        </w:rPr>
        <w:t>Zotero</w:t>
      </w:r>
      <w:proofErr w:type="spellEnd"/>
      <w:r w:rsidRPr="00501595">
        <w:rPr>
          <w:noProof w:val="0"/>
        </w:rPr>
        <w:t xml:space="preserve"> </w:t>
      </w:r>
      <w:proofErr w:type="spellStart"/>
      <w:r w:rsidRPr="00501595">
        <w:rPr>
          <w:i/>
          <w:noProof w:val="0"/>
        </w:rPr>
        <w:t>storage</w:t>
      </w:r>
      <w:proofErr w:type="spellEnd"/>
      <w:r w:rsidRPr="00501595">
        <w:rPr>
          <w:noProof w:val="0"/>
        </w:rPr>
        <w:t>) ili putem nekog</w:t>
      </w:r>
      <w:r w:rsidR="004B1865" w:rsidRPr="00501595">
        <w:rPr>
          <w:noProof w:val="0"/>
        </w:rPr>
        <w:t>a</w:t>
      </w:r>
      <w:r w:rsidRPr="00501595">
        <w:rPr>
          <w:noProof w:val="0"/>
        </w:rPr>
        <w:t xml:space="preserve"> drugog sustava za pohranu (</w:t>
      </w:r>
      <w:proofErr w:type="spellStart"/>
      <w:r w:rsidRPr="00501595">
        <w:rPr>
          <w:noProof w:val="0"/>
        </w:rPr>
        <w:t>WebDAV</w:t>
      </w:r>
      <w:proofErr w:type="spellEnd"/>
      <w:r w:rsidRPr="00501595">
        <w:rPr>
          <w:noProof w:val="0"/>
        </w:rPr>
        <w:t xml:space="preserve">). </w:t>
      </w:r>
    </w:p>
    <w:p w14:paraId="6222953C" w14:textId="2BD03888" w:rsidR="003E1FEE" w:rsidRDefault="000C043A" w:rsidP="000C043A">
      <w:pPr>
        <w:pStyle w:val="TSnormal"/>
        <w:rPr>
          <w:noProof w:val="0"/>
        </w:rPr>
      </w:pPr>
      <w:r>
        <w:rPr>
          <w:noProof w:val="0"/>
        </w:rPr>
        <w:t xml:space="preserve">Za ručno pokretanje sinkronizacije u željenom trenutku potrebno je u </w:t>
      </w:r>
      <w:r w:rsidRPr="00501595">
        <w:rPr>
          <w:noProof w:val="0"/>
        </w:rPr>
        <w:t xml:space="preserve">desnom sučelju glavnoga izbornika lokalne instalacije odabrati dugme </w:t>
      </w:r>
      <w:r w:rsidRPr="00501595">
        <w:rPr>
          <w:lang w:val="en-US" w:eastAsia="en-US"/>
        </w:rPr>
        <w:drawing>
          <wp:inline distT="0" distB="0" distL="0" distR="0" wp14:anchorId="566D43E0" wp14:editId="38D1C5F7">
            <wp:extent cx="150638" cy="142710"/>
            <wp:effectExtent l="19050" t="19050" r="20955" b="10160"/>
            <wp:docPr id="78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51657" cy="143675"/>
                    </a:xfrm>
                    <a:prstGeom prst="rect">
                      <a:avLst/>
                    </a:prstGeom>
                    <a:ln w="6350">
                      <a:solidFill>
                        <a:schemeClr val="tx1"/>
                      </a:solidFill>
                    </a:ln>
                  </pic:spPr>
                </pic:pic>
              </a:graphicData>
            </a:graphic>
          </wp:inline>
        </w:drawing>
      </w:r>
      <w:r w:rsidRPr="00501595">
        <w:rPr>
          <w:noProof w:val="0"/>
        </w:rPr>
        <w:t>.</w:t>
      </w:r>
    </w:p>
    <w:p w14:paraId="28AEAC53" w14:textId="1A9E417E" w:rsidR="002B2912" w:rsidRDefault="00285FB7" w:rsidP="004115D1">
      <w:pPr>
        <w:pStyle w:val="TSnaslov2"/>
      </w:pPr>
      <w:bookmarkStart w:id="52" w:name="_Toc527029384"/>
      <w:bookmarkStart w:id="53" w:name="_Toc527029386"/>
      <w:bookmarkStart w:id="54" w:name="_Toc527029387"/>
      <w:bookmarkStart w:id="55" w:name="_Toc527029389"/>
      <w:bookmarkStart w:id="56" w:name="_Toc23324550"/>
      <w:bookmarkEnd w:id="52"/>
      <w:bookmarkEnd w:id="53"/>
      <w:bookmarkEnd w:id="54"/>
      <w:bookmarkEnd w:id="55"/>
      <w:r w:rsidRPr="00501595">
        <w:t xml:space="preserve">Izrada </w:t>
      </w:r>
      <w:r w:rsidR="00C856EE">
        <w:t>bibliografskih zapisa</w:t>
      </w:r>
      <w:bookmarkEnd w:id="56"/>
    </w:p>
    <w:p w14:paraId="46BC7DCF" w14:textId="251EA4AB" w:rsidR="00285FB7" w:rsidRPr="00501595" w:rsidRDefault="00285FB7" w:rsidP="004115D1">
      <w:pPr>
        <w:pStyle w:val="TSnaslov3"/>
      </w:pPr>
      <w:r w:rsidRPr="00501595">
        <w:t xml:space="preserve">Izrada referenci u </w:t>
      </w:r>
      <w:r w:rsidR="009208D4" w:rsidRPr="00501595">
        <w:t xml:space="preserve">inačici programa </w:t>
      </w:r>
      <w:proofErr w:type="spellStart"/>
      <w:r w:rsidRPr="004115D1">
        <w:rPr>
          <w:i/>
        </w:rPr>
        <w:t>Zotero</w:t>
      </w:r>
      <w:proofErr w:type="spellEnd"/>
      <w:r w:rsidRPr="004115D1">
        <w:rPr>
          <w:i/>
        </w:rPr>
        <w:t xml:space="preserve"> </w:t>
      </w:r>
      <w:proofErr w:type="spellStart"/>
      <w:r w:rsidRPr="004115D1">
        <w:rPr>
          <w:i/>
        </w:rPr>
        <w:t>Standalone</w:t>
      </w:r>
      <w:proofErr w:type="spellEnd"/>
      <w:r w:rsidRPr="00501595">
        <w:t xml:space="preserve"> </w:t>
      </w:r>
    </w:p>
    <w:p w14:paraId="483335E8" w14:textId="7758E3C4" w:rsidR="00285FB7" w:rsidRPr="00501595" w:rsidRDefault="00285FB7" w:rsidP="00285FB7">
      <w:pPr>
        <w:pStyle w:val="TSnormal"/>
        <w:rPr>
          <w:noProof w:val="0"/>
        </w:rPr>
      </w:pPr>
      <w:r w:rsidRPr="00501595">
        <w:rPr>
          <w:noProof w:val="0"/>
        </w:rPr>
        <w:t>Za izradu novog</w:t>
      </w:r>
      <w:r w:rsidR="004B1865" w:rsidRPr="00501595">
        <w:rPr>
          <w:noProof w:val="0"/>
        </w:rPr>
        <w:t>a</w:t>
      </w:r>
      <w:r w:rsidRPr="00501595">
        <w:rPr>
          <w:noProof w:val="0"/>
        </w:rPr>
        <w:t xml:space="preserve"> bibliografskog zapisa u alatu </w:t>
      </w:r>
      <w:proofErr w:type="spellStart"/>
      <w:r w:rsidRPr="00501595">
        <w:rPr>
          <w:b/>
          <w:noProof w:val="0"/>
        </w:rPr>
        <w:t>Zotero</w:t>
      </w:r>
      <w:proofErr w:type="spellEnd"/>
      <w:r w:rsidRPr="00501595">
        <w:rPr>
          <w:b/>
          <w:noProof w:val="0"/>
        </w:rPr>
        <w:t xml:space="preserve"> </w:t>
      </w:r>
      <w:proofErr w:type="spellStart"/>
      <w:r w:rsidRPr="00501595">
        <w:rPr>
          <w:b/>
          <w:noProof w:val="0"/>
        </w:rPr>
        <w:t>Standalone</w:t>
      </w:r>
      <w:proofErr w:type="spellEnd"/>
      <w:r w:rsidRPr="00501595">
        <w:rPr>
          <w:noProof w:val="0"/>
        </w:rPr>
        <w:t xml:space="preserve"> </w:t>
      </w:r>
      <w:r w:rsidR="00F80CAB" w:rsidRPr="00501595">
        <w:rPr>
          <w:noProof w:val="0"/>
        </w:rPr>
        <w:t>potrebno je odabrati</w:t>
      </w:r>
      <w:r w:rsidRPr="00501595">
        <w:rPr>
          <w:noProof w:val="0"/>
        </w:rPr>
        <w:t xml:space="preserve"> </w:t>
      </w:r>
      <w:r w:rsidRPr="00501595">
        <w:rPr>
          <w:i/>
          <w:noProof w:val="0"/>
        </w:rPr>
        <w:t xml:space="preserve">File </w:t>
      </w:r>
      <w:r w:rsidRPr="00501595">
        <w:rPr>
          <w:noProof w:val="0"/>
        </w:rPr>
        <w:sym w:font="Wingdings" w:char="F0E0"/>
      </w:r>
      <w:r w:rsidRPr="00501595">
        <w:rPr>
          <w:noProof w:val="0"/>
        </w:rPr>
        <w:t xml:space="preserve"> </w:t>
      </w:r>
      <w:r w:rsidRPr="00501595">
        <w:rPr>
          <w:i/>
          <w:noProof w:val="0"/>
        </w:rPr>
        <w:t xml:space="preserve">New </w:t>
      </w:r>
      <w:proofErr w:type="spellStart"/>
      <w:r w:rsidRPr="00501595">
        <w:rPr>
          <w:i/>
          <w:noProof w:val="0"/>
        </w:rPr>
        <w:t>Item</w:t>
      </w:r>
      <w:proofErr w:type="spellEnd"/>
      <w:r w:rsidRPr="00501595">
        <w:rPr>
          <w:i/>
          <w:noProof w:val="0"/>
        </w:rPr>
        <w:t xml:space="preserve"> </w:t>
      </w:r>
      <w:r w:rsidR="00F80CAB" w:rsidRPr="00501595">
        <w:rPr>
          <w:noProof w:val="0"/>
        </w:rPr>
        <w:t>te</w:t>
      </w:r>
      <w:r w:rsidRPr="00501595">
        <w:rPr>
          <w:noProof w:val="0"/>
        </w:rPr>
        <w:t xml:space="preserve"> odabrati </w:t>
      </w:r>
      <w:r w:rsidR="00F80CAB" w:rsidRPr="00501595">
        <w:rPr>
          <w:noProof w:val="0"/>
        </w:rPr>
        <w:t>jed</w:t>
      </w:r>
      <w:r w:rsidR="003F426C">
        <w:rPr>
          <w:noProof w:val="0"/>
        </w:rPr>
        <w:t xml:space="preserve">nu </w:t>
      </w:r>
      <w:r w:rsidR="00F80CAB" w:rsidRPr="00501595">
        <w:rPr>
          <w:noProof w:val="0"/>
        </w:rPr>
        <w:t>od</w:t>
      </w:r>
      <w:r w:rsidRPr="00501595">
        <w:rPr>
          <w:noProof w:val="0"/>
        </w:rPr>
        <w:t xml:space="preserve"> </w:t>
      </w:r>
      <w:r w:rsidR="00F80CAB" w:rsidRPr="00501595">
        <w:rPr>
          <w:noProof w:val="0"/>
        </w:rPr>
        <w:t xml:space="preserve">ponuđenih </w:t>
      </w:r>
      <w:r w:rsidR="00E07009" w:rsidRPr="00501595">
        <w:rPr>
          <w:noProof w:val="0"/>
        </w:rPr>
        <w:t>vrsta zapisa</w:t>
      </w:r>
      <w:r w:rsidRPr="00501595">
        <w:rPr>
          <w:noProof w:val="0"/>
        </w:rPr>
        <w:t xml:space="preserve">. </w:t>
      </w:r>
    </w:p>
    <w:p w14:paraId="6FA7D899" w14:textId="45CB1CB6" w:rsidR="00285FB7" w:rsidRPr="00501595" w:rsidRDefault="00285FB7" w:rsidP="00285FB7">
      <w:pPr>
        <w:pStyle w:val="TSnormal"/>
        <w:rPr>
          <w:noProof w:val="0"/>
        </w:rPr>
      </w:pPr>
      <w:r w:rsidRPr="00501595">
        <w:rPr>
          <w:lang w:val="en-US" w:eastAsia="en-US"/>
        </w:rPr>
        <w:lastRenderedPageBreak/>
        <w:drawing>
          <wp:inline distT="0" distB="0" distL="0" distR="0" wp14:anchorId="732D6257" wp14:editId="2F228876">
            <wp:extent cx="2380990" cy="5786755"/>
            <wp:effectExtent l="19050" t="19050" r="19685" b="23495"/>
            <wp:docPr id="939" name="Slika 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563" r="744"/>
                    <a:stretch/>
                  </pic:blipFill>
                  <pic:spPr bwMode="auto">
                    <a:xfrm>
                      <a:off x="0" y="0"/>
                      <a:ext cx="2383869" cy="5793752"/>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52D6530" w14:textId="634124AF" w:rsidR="00285FB7" w:rsidRPr="00501595" w:rsidRDefault="00285FB7" w:rsidP="00285FB7">
      <w:pPr>
        <w:pStyle w:val="TSnormal"/>
        <w:rPr>
          <w:noProof w:val="0"/>
        </w:rPr>
      </w:pPr>
      <w:r w:rsidRPr="00501595">
        <w:rPr>
          <w:noProof w:val="0"/>
        </w:rPr>
        <w:t>Do istog okvira za unos novog</w:t>
      </w:r>
      <w:r w:rsidR="004B1865" w:rsidRPr="00501595">
        <w:rPr>
          <w:noProof w:val="0"/>
        </w:rPr>
        <w:t>a</w:t>
      </w:r>
      <w:r w:rsidRPr="00501595">
        <w:rPr>
          <w:noProof w:val="0"/>
        </w:rPr>
        <w:t xml:space="preserve"> bibliografskog zapisa moguće je doći odabirom dugmeta </w:t>
      </w:r>
      <w:r w:rsidRPr="00501595">
        <w:rPr>
          <w:lang w:val="en-US" w:eastAsia="en-US"/>
        </w:rPr>
        <w:drawing>
          <wp:inline distT="0" distB="0" distL="0" distR="0" wp14:anchorId="5AD9DD39" wp14:editId="7308C30C">
            <wp:extent cx="257523" cy="166370"/>
            <wp:effectExtent l="19050" t="19050" r="28575" b="2413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7791" t="20870" r="-106" b="16455"/>
                    <a:stretch/>
                  </pic:blipFill>
                  <pic:spPr bwMode="auto">
                    <a:xfrm>
                      <a:off x="0" y="0"/>
                      <a:ext cx="258463" cy="166977"/>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r w:rsidRPr="00501595">
        <w:rPr>
          <w:noProof w:val="0"/>
        </w:rPr>
        <w:t xml:space="preserve"> iz trake s </w:t>
      </w:r>
      <w:r w:rsidR="00F80CAB" w:rsidRPr="00501595">
        <w:rPr>
          <w:noProof w:val="0"/>
        </w:rPr>
        <w:t>dugmadi</w:t>
      </w:r>
      <w:r w:rsidRPr="00501595">
        <w:rPr>
          <w:noProof w:val="0"/>
        </w:rPr>
        <w:t>. Iz padajućeg izbornika potrebno je odabrati željeni predložak vrste zapisa.</w:t>
      </w:r>
    </w:p>
    <w:p w14:paraId="098FA2CE" w14:textId="434DC4A4" w:rsidR="00285FB7" w:rsidRPr="00501595" w:rsidRDefault="00285FB7" w:rsidP="00285FB7">
      <w:pPr>
        <w:pStyle w:val="TSnormal"/>
        <w:rPr>
          <w:noProof w:val="0"/>
        </w:rPr>
      </w:pPr>
      <w:r w:rsidRPr="00501595">
        <w:rPr>
          <w:noProof w:val="0"/>
        </w:rPr>
        <w:t>Nakon što se odabere željena vrsta zapisa</w:t>
      </w:r>
      <w:r w:rsidR="00C557C0" w:rsidRPr="00501595">
        <w:rPr>
          <w:noProof w:val="0"/>
        </w:rPr>
        <w:t>,</w:t>
      </w:r>
      <w:r w:rsidRPr="00501595">
        <w:rPr>
          <w:noProof w:val="0"/>
        </w:rPr>
        <w:t xml:space="preserve"> s desne strane prikazuje se okvir za unos</w:t>
      </w:r>
      <w:r w:rsidR="00C557C0" w:rsidRPr="00501595">
        <w:rPr>
          <w:noProof w:val="0"/>
        </w:rPr>
        <w:t xml:space="preserve"> informacija vezanih uz bibliografski zapis</w:t>
      </w:r>
      <w:r w:rsidRPr="00501595">
        <w:rPr>
          <w:noProof w:val="0"/>
        </w:rPr>
        <w:t>. Okvir za unos sastoji</w:t>
      </w:r>
      <w:r w:rsidR="004B1865" w:rsidRPr="00501595">
        <w:rPr>
          <w:noProof w:val="0"/>
        </w:rPr>
        <w:t xml:space="preserve"> se</w:t>
      </w:r>
      <w:r w:rsidRPr="00501595">
        <w:rPr>
          <w:noProof w:val="0"/>
        </w:rPr>
        <w:t xml:space="preserve"> od sljedećih kartica: </w:t>
      </w:r>
      <w:r w:rsidRPr="00501595">
        <w:rPr>
          <w:b/>
          <w:noProof w:val="0"/>
        </w:rPr>
        <w:t>Info</w:t>
      </w:r>
      <w:r w:rsidRPr="00501595">
        <w:rPr>
          <w:noProof w:val="0"/>
        </w:rPr>
        <w:t xml:space="preserve">, </w:t>
      </w:r>
      <w:r w:rsidRPr="00501595">
        <w:rPr>
          <w:b/>
          <w:noProof w:val="0"/>
        </w:rPr>
        <w:t>Notes</w:t>
      </w:r>
      <w:r w:rsidRPr="00501595">
        <w:rPr>
          <w:noProof w:val="0"/>
        </w:rPr>
        <w:t xml:space="preserve">, </w:t>
      </w:r>
      <w:proofErr w:type="spellStart"/>
      <w:r w:rsidRPr="00501595">
        <w:rPr>
          <w:b/>
          <w:noProof w:val="0"/>
        </w:rPr>
        <w:t>Tags</w:t>
      </w:r>
      <w:proofErr w:type="spellEnd"/>
      <w:r w:rsidRPr="00501595">
        <w:rPr>
          <w:noProof w:val="0"/>
        </w:rPr>
        <w:t xml:space="preserve">, </w:t>
      </w:r>
      <w:proofErr w:type="spellStart"/>
      <w:r w:rsidRPr="00501595">
        <w:rPr>
          <w:b/>
          <w:noProof w:val="0"/>
        </w:rPr>
        <w:t>Related</w:t>
      </w:r>
      <w:proofErr w:type="spellEnd"/>
      <w:r w:rsidRPr="00501595">
        <w:rPr>
          <w:noProof w:val="0"/>
        </w:rPr>
        <w:t xml:space="preserve">. </w:t>
      </w:r>
    </w:p>
    <w:p w14:paraId="66656D6F" w14:textId="653D5209" w:rsidR="00285FB7" w:rsidRPr="00501595" w:rsidRDefault="00EC7686" w:rsidP="00285FB7">
      <w:pPr>
        <w:pStyle w:val="TSnormal"/>
        <w:rPr>
          <w:noProof w:val="0"/>
        </w:rPr>
      </w:pPr>
      <w:r w:rsidRPr="00EC7686">
        <w:lastRenderedPageBreak/>
        <w:t xml:space="preserve"> </w:t>
      </w:r>
      <w:r w:rsidRPr="00EC7686">
        <w:rPr>
          <w:lang w:val="en-US" w:eastAsia="en-US"/>
        </w:rPr>
        <w:drawing>
          <wp:inline distT="0" distB="0" distL="0" distR="0" wp14:anchorId="12429C7E" wp14:editId="3C0D877A">
            <wp:extent cx="3191320" cy="5372850"/>
            <wp:effectExtent l="19050" t="19050" r="28575" b="18415"/>
            <wp:docPr id="788" name="Slika 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91320" cy="5372850"/>
                    </a:xfrm>
                    <a:prstGeom prst="rect">
                      <a:avLst/>
                    </a:prstGeom>
                    <a:ln>
                      <a:solidFill>
                        <a:schemeClr val="tx1"/>
                      </a:solidFill>
                    </a:ln>
                  </pic:spPr>
                </pic:pic>
              </a:graphicData>
            </a:graphic>
          </wp:inline>
        </w:drawing>
      </w:r>
    </w:p>
    <w:p w14:paraId="5C2428CB" w14:textId="37823D6B" w:rsidR="00285FB7" w:rsidRPr="00501595" w:rsidRDefault="00285FB7" w:rsidP="00285FB7">
      <w:pPr>
        <w:pStyle w:val="TSnormal"/>
        <w:rPr>
          <w:noProof w:val="0"/>
        </w:rPr>
      </w:pPr>
      <w:r w:rsidRPr="00501595">
        <w:rPr>
          <w:noProof w:val="0"/>
        </w:rPr>
        <w:t xml:space="preserve">U karticu </w:t>
      </w:r>
      <w:r w:rsidRPr="00501595">
        <w:rPr>
          <w:b/>
          <w:noProof w:val="0"/>
        </w:rPr>
        <w:t>Info</w:t>
      </w:r>
      <w:r w:rsidRPr="00501595">
        <w:rPr>
          <w:noProof w:val="0"/>
        </w:rPr>
        <w:t xml:space="preserve"> unose</w:t>
      </w:r>
      <w:r w:rsidR="004B1865" w:rsidRPr="00501595">
        <w:rPr>
          <w:noProof w:val="0"/>
        </w:rPr>
        <w:t xml:space="preserve"> se</w:t>
      </w:r>
      <w:r w:rsidRPr="00501595">
        <w:rPr>
          <w:noProof w:val="0"/>
        </w:rPr>
        <w:t xml:space="preserve"> podaci o bibliografskom izvoru. Potrebno je unijeti što više informacija kako bi bibliografski zapis bio potpuniji. </w:t>
      </w:r>
    </w:p>
    <w:p w14:paraId="723DDC0B" w14:textId="0B78204F" w:rsidR="00285FB7" w:rsidRPr="00501595" w:rsidRDefault="00285FB7" w:rsidP="00285FB7">
      <w:pPr>
        <w:pStyle w:val="TSnormal"/>
        <w:rPr>
          <w:noProof w:val="0"/>
        </w:rPr>
      </w:pPr>
      <w:r w:rsidRPr="00501595">
        <w:rPr>
          <w:noProof w:val="0"/>
        </w:rPr>
        <w:t xml:space="preserve">U karticu </w:t>
      </w:r>
      <w:r w:rsidRPr="00501595">
        <w:rPr>
          <w:b/>
          <w:noProof w:val="0"/>
        </w:rPr>
        <w:t>Notes</w:t>
      </w:r>
      <w:r w:rsidRPr="00501595">
        <w:rPr>
          <w:noProof w:val="0"/>
        </w:rPr>
        <w:t xml:space="preserve"> dodaju se bilješke vezane </w:t>
      </w:r>
      <w:r w:rsidR="004B1865" w:rsidRPr="00501595">
        <w:rPr>
          <w:noProof w:val="0"/>
        </w:rPr>
        <w:t>za</w:t>
      </w:r>
      <w:r w:rsidRPr="00501595">
        <w:rPr>
          <w:noProof w:val="0"/>
        </w:rPr>
        <w:t xml:space="preserve"> izvor koji zapisujemo. </w:t>
      </w:r>
    </w:p>
    <w:p w14:paraId="4A2F8C34" w14:textId="4B9C487C" w:rsidR="00285FB7" w:rsidRPr="00501595" w:rsidRDefault="00285FB7" w:rsidP="00285FB7">
      <w:pPr>
        <w:pStyle w:val="TSnormal"/>
        <w:rPr>
          <w:noProof w:val="0"/>
        </w:rPr>
      </w:pPr>
      <w:r w:rsidRPr="00501595">
        <w:rPr>
          <w:noProof w:val="0"/>
        </w:rPr>
        <w:t>Također</w:t>
      </w:r>
      <w:r w:rsidR="004B1865" w:rsidRPr="00501595">
        <w:rPr>
          <w:noProof w:val="0"/>
        </w:rPr>
        <w:t>,</w:t>
      </w:r>
      <w:r w:rsidRPr="00501595">
        <w:rPr>
          <w:noProof w:val="0"/>
        </w:rPr>
        <w:t xml:space="preserve"> u svaki </w:t>
      </w:r>
      <w:r w:rsidR="004B1865" w:rsidRPr="00501595">
        <w:rPr>
          <w:noProof w:val="0"/>
        </w:rPr>
        <w:t xml:space="preserve">je </w:t>
      </w:r>
      <w:r w:rsidRPr="00501595">
        <w:rPr>
          <w:noProof w:val="0"/>
        </w:rPr>
        <w:t>izvor moguće dodati ključne riječi koje pobliže opisuju sadržaj bibliografskog</w:t>
      </w:r>
      <w:r w:rsidR="004B1865" w:rsidRPr="00501595">
        <w:rPr>
          <w:noProof w:val="0"/>
        </w:rPr>
        <w:t>a</w:t>
      </w:r>
      <w:r w:rsidRPr="00501595">
        <w:rPr>
          <w:noProof w:val="0"/>
        </w:rPr>
        <w:t xml:space="preserve"> zapisa u kartici </w:t>
      </w:r>
      <w:proofErr w:type="spellStart"/>
      <w:r w:rsidRPr="00501595">
        <w:rPr>
          <w:b/>
          <w:noProof w:val="0"/>
        </w:rPr>
        <w:t>Tags</w:t>
      </w:r>
      <w:proofErr w:type="spellEnd"/>
      <w:r w:rsidRPr="00501595">
        <w:rPr>
          <w:noProof w:val="0"/>
        </w:rPr>
        <w:t xml:space="preserve">. </w:t>
      </w:r>
    </w:p>
    <w:p w14:paraId="512CC689" w14:textId="75AF01E4" w:rsidR="00285FB7" w:rsidRDefault="00285FB7" w:rsidP="00285FB7">
      <w:pPr>
        <w:pStyle w:val="TSnormal"/>
        <w:rPr>
          <w:noProof w:val="0"/>
        </w:rPr>
      </w:pPr>
      <w:r w:rsidRPr="00501595">
        <w:rPr>
          <w:noProof w:val="0"/>
        </w:rPr>
        <w:t xml:space="preserve">Pod karticom </w:t>
      </w:r>
      <w:proofErr w:type="spellStart"/>
      <w:r w:rsidRPr="00501595">
        <w:rPr>
          <w:b/>
          <w:noProof w:val="0"/>
        </w:rPr>
        <w:t>Related</w:t>
      </w:r>
      <w:proofErr w:type="spellEnd"/>
      <w:r w:rsidRPr="00501595">
        <w:rPr>
          <w:noProof w:val="0"/>
        </w:rPr>
        <w:t xml:space="preserve"> moguće je označiti uz koje </w:t>
      </w:r>
      <w:r w:rsidR="00BD473C" w:rsidRPr="00501595">
        <w:rPr>
          <w:noProof w:val="0"/>
        </w:rPr>
        <w:t xml:space="preserve">je </w:t>
      </w:r>
      <w:r w:rsidRPr="00501595">
        <w:rPr>
          <w:noProof w:val="0"/>
        </w:rPr>
        <w:t>druge bibliografske izvore povezan trenut</w:t>
      </w:r>
      <w:r w:rsidR="004B1865" w:rsidRPr="00501595">
        <w:rPr>
          <w:noProof w:val="0"/>
        </w:rPr>
        <w:t>ač</w:t>
      </w:r>
      <w:r w:rsidRPr="00501595">
        <w:rPr>
          <w:noProof w:val="0"/>
        </w:rPr>
        <w:t>ni bibliografski zapis.</w:t>
      </w:r>
    </w:p>
    <w:p w14:paraId="55E88DA6" w14:textId="06BF3411" w:rsidR="0010201A" w:rsidRDefault="0010201A" w:rsidP="00285FB7">
      <w:pPr>
        <w:pStyle w:val="TSnormal"/>
        <w:rPr>
          <w:noProof w:val="0"/>
        </w:rPr>
      </w:pPr>
    </w:p>
    <w:p w14:paraId="34AC6D21" w14:textId="72907C11" w:rsidR="0010201A" w:rsidRDefault="0010201A" w:rsidP="0010201A">
      <w:pPr>
        <w:pStyle w:val="TSnormal"/>
        <w:rPr>
          <w:i/>
          <w:noProof w:val="0"/>
        </w:rPr>
      </w:pPr>
      <w:r>
        <w:rPr>
          <w:i/>
          <w:noProof w:val="0"/>
        </w:rPr>
        <w:t xml:space="preserve">Izrada </w:t>
      </w:r>
      <w:r w:rsidR="00D10E2F">
        <w:rPr>
          <w:i/>
          <w:noProof w:val="0"/>
        </w:rPr>
        <w:t xml:space="preserve">bibliografskog zapisa </w:t>
      </w:r>
      <w:r>
        <w:rPr>
          <w:i/>
          <w:noProof w:val="0"/>
        </w:rPr>
        <w:t>na temelju PDF dokumenta</w:t>
      </w:r>
    </w:p>
    <w:p w14:paraId="55E36188" w14:textId="74866154" w:rsidR="0010201A" w:rsidRDefault="0010201A" w:rsidP="0010201A">
      <w:pPr>
        <w:pStyle w:val="TSnormal"/>
        <w:rPr>
          <w:noProof w:val="0"/>
        </w:rPr>
      </w:pPr>
      <w:r>
        <w:t xml:space="preserve">Pomoću </w:t>
      </w:r>
      <w:r w:rsidRPr="00501595">
        <w:rPr>
          <w:noProof w:val="0"/>
        </w:rPr>
        <w:t xml:space="preserve">metode </w:t>
      </w:r>
      <w:r w:rsidRPr="00501595">
        <w:rPr>
          <w:i/>
          <w:noProof w:val="0"/>
        </w:rPr>
        <w:t>povuci i ispusti</w:t>
      </w:r>
      <w:r w:rsidRPr="00501595">
        <w:rPr>
          <w:noProof w:val="0"/>
        </w:rPr>
        <w:t xml:space="preserve"> (engl.</w:t>
      </w:r>
      <w:r w:rsidRPr="00501595">
        <w:rPr>
          <w:i/>
          <w:noProof w:val="0"/>
        </w:rPr>
        <w:t xml:space="preserve"> Drag &amp; Drop</w:t>
      </w:r>
      <w:r w:rsidRPr="00501595">
        <w:rPr>
          <w:noProof w:val="0"/>
        </w:rPr>
        <w:t>)</w:t>
      </w:r>
      <w:r>
        <w:rPr>
          <w:noProof w:val="0"/>
        </w:rPr>
        <w:t xml:space="preserve"> potrebno je prebaciti PDF dokumente u središnji dio okvira aplikacije </w:t>
      </w:r>
      <w:proofErr w:type="spellStart"/>
      <w:r w:rsidRPr="005823AC">
        <w:rPr>
          <w:i/>
          <w:noProof w:val="0"/>
        </w:rPr>
        <w:t>Zotero</w:t>
      </w:r>
      <w:proofErr w:type="spellEnd"/>
      <w:r>
        <w:rPr>
          <w:noProof w:val="0"/>
        </w:rPr>
        <w:t xml:space="preserve"> </w:t>
      </w:r>
      <w:proofErr w:type="spellStart"/>
      <w:r w:rsidRPr="005823AC">
        <w:rPr>
          <w:i/>
          <w:noProof w:val="0"/>
        </w:rPr>
        <w:t>Standalone</w:t>
      </w:r>
      <w:proofErr w:type="spellEnd"/>
      <w:r>
        <w:rPr>
          <w:noProof w:val="0"/>
        </w:rPr>
        <w:t xml:space="preserve">. Program će iz </w:t>
      </w:r>
      <w:proofErr w:type="spellStart"/>
      <w:r>
        <w:rPr>
          <w:noProof w:val="0"/>
        </w:rPr>
        <w:t>metapodataka</w:t>
      </w:r>
      <w:proofErr w:type="spellEnd"/>
      <w:r>
        <w:rPr>
          <w:noProof w:val="0"/>
        </w:rPr>
        <w:t xml:space="preserve"> PDF-a izvući potrebne bibliografske podatke i izraditi bibliografski zapis. Ako se ova opcija prvi put koristi, može se pojaviti poruka za potvrdom instalacije ovog dodatka. Tada je potrebno slijediti upute do kraja i nakon što instalacija završi, program će izvući potrebne podatke i izraditi bibliografski zapis.</w:t>
      </w:r>
    </w:p>
    <w:p w14:paraId="0F217062" w14:textId="27367A1E" w:rsidR="0010201A" w:rsidRPr="005823AC" w:rsidRDefault="00EC7686" w:rsidP="0010201A">
      <w:pPr>
        <w:pStyle w:val="TSnormal"/>
      </w:pPr>
      <w:r w:rsidRPr="00EC7686">
        <w:lastRenderedPageBreak/>
        <w:t xml:space="preserve"> </w:t>
      </w:r>
      <w:r w:rsidRPr="00EC7686">
        <w:rPr>
          <w:lang w:val="en-US" w:eastAsia="en-US"/>
        </w:rPr>
        <w:drawing>
          <wp:inline distT="0" distB="0" distL="0" distR="0" wp14:anchorId="109CE324" wp14:editId="703D34BC">
            <wp:extent cx="4499610" cy="2591435"/>
            <wp:effectExtent l="19050" t="19050" r="15240" b="18415"/>
            <wp:docPr id="789" name="Slika 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99610" cy="2591435"/>
                    </a:xfrm>
                    <a:prstGeom prst="rect">
                      <a:avLst/>
                    </a:prstGeom>
                    <a:ln>
                      <a:solidFill>
                        <a:schemeClr val="tx1"/>
                      </a:solidFill>
                    </a:ln>
                  </pic:spPr>
                </pic:pic>
              </a:graphicData>
            </a:graphic>
          </wp:inline>
        </w:drawing>
      </w:r>
    </w:p>
    <w:p w14:paraId="3DC94844" w14:textId="618A7D26" w:rsidR="00285FB7" w:rsidRPr="00501595" w:rsidRDefault="00285FB7" w:rsidP="00EA6D86">
      <w:pPr>
        <w:pStyle w:val="TSnaslov3"/>
      </w:pPr>
      <w:r w:rsidRPr="00501595">
        <w:t xml:space="preserve">Dodatne mogućnosti lokalne inačice programa </w:t>
      </w:r>
    </w:p>
    <w:p w14:paraId="6DE63204" w14:textId="2141D2BA" w:rsidR="00285FB7" w:rsidRPr="00501595" w:rsidRDefault="00285FB7" w:rsidP="00285FB7">
      <w:pPr>
        <w:pStyle w:val="TSnormal"/>
        <w:rPr>
          <w:i/>
          <w:noProof w:val="0"/>
        </w:rPr>
      </w:pPr>
      <w:r w:rsidRPr="00501595">
        <w:rPr>
          <w:i/>
          <w:noProof w:val="0"/>
        </w:rPr>
        <w:t>Izrada bilješki</w:t>
      </w:r>
    </w:p>
    <w:p w14:paraId="3319B113" w14:textId="0D42CA18" w:rsidR="00285FB7" w:rsidRPr="00501595" w:rsidRDefault="00ED1268" w:rsidP="00285FB7">
      <w:pPr>
        <w:pStyle w:val="TSnormal"/>
        <w:rPr>
          <w:noProof w:val="0"/>
        </w:rPr>
      </w:pPr>
      <w:r>
        <w:rPr>
          <w:noProof w:val="0"/>
        </w:rPr>
        <w:t xml:space="preserve">Uz bibliografski zapis je moguće dodati bilješku. Ovakva bilješka se unutar programa </w:t>
      </w:r>
      <w:proofErr w:type="spellStart"/>
      <w:r w:rsidRPr="00584E4B">
        <w:rPr>
          <w:i/>
          <w:noProof w:val="0"/>
        </w:rPr>
        <w:t>Zotero</w:t>
      </w:r>
      <w:proofErr w:type="spellEnd"/>
      <w:r>
        <w:rPr>
          <w:noProof w:val="0"/>
        </w:rPr>
        <w:t xml:space="preserve"> naziva </w:t>
      </w:r>
      <w:proofErr w:type="spellStart"/>
      <w:r w:rsidRPr="00584E4B">
        <w:rPr>
          <w:b/>
          <w:noProof w:val="0"/>
        </w:rPr>
        <w:t>Child</w:t>
      </w:r>
      <w:proofErr w:type="spellEnd"/>
      <w:r w:rsidRPr="00584E4B">
        <w:rPr>
          <w:b/>
          <w:noProof w:val="0"/>
        </w:rPr>
        <w:t xml:space="preserve"> Not</w:t>
      </w:r>
      <w:r w:rsidR="00B77E21">
        <w:rPr>
          <w:b/>
          <w:noProof w:val="0"/>
        </w:rPr>
        <w:t>e</w:t>
      </w:r>
      <w:r>
        <w:rPr>
          <w:noProof w:val="0"/>
        </w:rPr>
        <w:t xml:space="preserve">. Moguće </w:t>
      </w:r>
      <w:r w:rsidR="00285FB7" w:rsidRPr="00501595">
        <w:rPr>
          <w:noProof w:val="0"/>
        </w:rPr>
        <w:t>je izraditi i zasebne bilješke</w:t>
      </w:r>
      <w:r w:rsidR="00E72D02">
        <w:rPr>
          <w:noProof w:val="0"/>
        </w:rPr>
        <w:t xml:space="preserve"> koje se nazivaju</w:t>
      </w:r>
      <w:r w:rsidR="00285FB7" w:rsidRPr="00501595">
        <w:rPr>
          <w:noProof w:val="0"/>
        </w:rPr>
        <w:t xml:space="preserve"> </w:t>
      </w:r>
      <w:proofErr w:type="spellStart"/>
      <w:r w:rsidR="00E4502A" w:rsidRPr="00501595">
        <w:rPr>
          <w:b/>
          <w:noProof w:val="0"/>
        </w:rPr>
        <w:t>Standalone</w:t>
      </w:r>
      <w:proofErr w:type="spellEnd"/>
      <w:r w:rsidR="00E4502A" w:rsidRPr="00501595">
        <w:rPr>
          <w:b/>
          <w:noProof w:val="0"/>
        </w:rPr>
        <w:t xml:space="preserve"> Note</w:t>
      </w:r>
      <w:r w:rsidR="00285FB7" w:rsidRPr="00501595">
        <w:rPr>
          <w:noProof w:val="0"/>
        </w:rPr>
        <w:t xml:space="preserve">. </w:t>
      </w:r>
      <w:r w:rsidR="00E72D02" w:rsidRPr="00501595">
        <w:rPr>
          <w:noProof w:val="0"/>
        </w:rPr>
        <w:t>Bilješk</w:t>
      </w:r>
      <w:r w:rsidR="00E72D02">
        <w:rPr>
          <w:noProof w:val="0"/>
        </w:rPr>
        <w:t>e</w:t>
      </w:r>
      <w:r w:rsidR="00E72D02" w:rsidRPr="00501595">
        <w:rPr>
          <w:noProof w:val="0"/>
        </w:rPr>
        <w:t xml:space="preserve"> </w:t>
      </w:r>
      <w:r w:rsidR="00246C12" w:rsidRPr="00501595">
        <w:rPr>
          <w:noProof w:val="0"/>
        </w:rPr>
        <w:t>se</w:t>
      </w:r>
      <w:r w:rsidR="00E4502A" w:rsidRPr="00501595">
        <w:rPr>
          <w:noProof w:val="0"/>
        </w:rPr>
        <w:t xml:space="preserve"> </w:t>
      </w:r>
      <w:r>
        <w:rPr>
          <w:noProof w:val="0"/>
        </w:rPr>
        <w:t>izrađuj</w:t>
      </w:r>
      <w:r w:rsidR="00E72D02">
        <w:rPr>
          <w:noProof w:val="0"/>
        </w:rPr>
        <w:t>u</w:t>
      </w:r>
      <w:r w:rsidR="00246C12" w:rsidRPr="00501595">
        <w:rPr>
          <w:noProof w:val="0"/>
        </w:rPr>
        <w:t xml:space="preserve"> </w:t>
      </w:r>
      <w:r w:rsidR="00E21E4F" w:rsidRPr="00501595">
        <w:rPr>
          <w:noProof w:val="0"/>
        </w:rPr>
        <w:t xml:space="preserve">pomoću dugmeta </w:t>
      </w:r>
      <w:r w:rsidR="00E21E4F" w:rsidRPr="00501595">
        <w:rPr>
          <w:lang w:val="en-US" w:eastAsia="en-US"/>
        </w:rPr>
        <w:drawing>
          <wp:inline distT="0" distB="0" distL="0" distR="0" wp14:anchorId="08F76F8A" wp14:editId="771CF1DA">
            <wp:extent cx="200053" cy="181000"/>
            <wp:effectExtent l="19050" t="19050" r="28575" b="2857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00053" cy="181000"/>
                    </a:xfrm>
                    <a:prstGeom prst="rect">
                      <a:avLst/>
                    </a:prstGeom>
                    <a:ln w="6350">
                      <a:solidFill>
                        <a:schemeClr val="tx1"/>
                      </a:solidFill>
                    </a:ln>
                  </pic:spPr>
                </pic:pic>
              </a:graphicData>
            </a:graphic>
          </wp:inline>
        </w:drawing>
      </w:r>
      <w:r w:rsidR="00E21E4F" w:rsidRPr="00501595">
        <w:rPr>
          <w:noProof w:val="0"/>
        </w:rPr>
        <w:t xml:space="preserve"> koji</w:t>
      </w:r>
      <w:r w:rsidR="00246C12" w:rsidRPr="00501595">
        <w:rPr>
          <w:noProof w:val="0"/>
        </w:rPr>
        <w:t>m se</w:t>
      </w:r>
      <w:r w:rsidR="00E21E4F" w:rsidRPr="00501595">
        <w:rPr>
          <w:noProof w:val="0"/>
        </w:rPr>
        <w:t xml:space="preserve"> otvara</w:t>
      </w:r>
      <w:r w:rsidR="00834F25" w:rsidRPr="00501595">
        <w:rPr>
          <w:noProof w:val="0"/>
        </w:rPr>
        <w:t xml:space="preserve"> padajući</w:t>
      </w:r>
      <w:r w:rsidR="00E21E4F" w:rsidRPr="00501595">
        <w:rPr>
          <w:noProof w:val="0"/>
        </w:rPr>
        <w:t xml:space="preserve"> izbornik</w:t>
      </w:r>
      <w:r w:rsidR="00246C12" w:rsidRPr="00501595">
        <w:rPr>
          <w:noProof w:val="0"/>
        </w:rPr>
        <w:t>. Iz izbornika je m</w:t>
      </w:r>
      <w:r w:rsidR="00E21E4F" w:rsidRPr="00501595">
        <w:rPr>
          <w:noProof w:val="0"/>
        </w:rPr>
        <w:t xml:space="preserve">oguće odabrati naredbu za izradu </w:t>
      </w:r>
      <w:r w:rsidR="007612FD" w:rsidRPr="00501595">
        <w:rPr>
          <w:noProof w:val="0"/>
        </w:rPr>
        <w:t>samostalne</w:t>
      </w:r>
      <w:r w:rsidR="00E21E4F" w:rsidRPr="00501595">
        <w:rPr>
          <w:noProof w:val="0"/>
        </w:rPr>
        <w:t xml:space="preserve"> bilješke (</w:t>
      </w:r>
      <w:r w:rsidR="00E21E4F" w:rsidRPr="00501595">
        <w:rPr>
          <w:b/>
          <w:noProof w:val="0"/>
        </w:rPr>
        <w:t xml:space="preserve">New </w:t>
      </w:r>
      <w:proofErr w:type="spellStart"/>
      <w:r w:rsidR="00E21E4F" w:rsidRPr="00501595">
        <w:rPr>
          <w:b/>
          <w:noProof w:val="0"/>
        </w:rPr>
        <w:t>Standalone</w:t>
      </w:r>
      <w:proofErr w:type="spellEnd"/>
      <w:r w:rsidR="00E21E4F" w:rsidRPr="00501595">
        <w:rPr>
          <w:b/>
          <w:noProof w:val="0"/>
        </w:rPr>
        <w:t xml:space="preserve"> Note)</w:t>
      </w:r>
      <w:r w:rsidR="00E21E4F" w:rsidRPr="00501595">
        <w:rPr>
          <w:noProof w:val="0"/>
        </w:rPr>
        <w:t xml:space="preserve"> ili naredbu za izradu bilješke uz bibliografski zapis (</w:t>
      </w:r>
      <w:proofErr w:type="spellStart"/>
      <w:r w:rsidR="00E21E4F" w:rsidRPr="00501595">
        <w:rPr>
          <w:b/>
          <w:noProof w:val="0"/>
        </w:rPr>
        <w:t>Add</w:t>
      </w:r>
      <w:proofErr w:type="spellEnd"/>
      <w:r w:rsidR="00E21E4F" w:rsidRPr="00501595">
        <w:rPr>
          <w:b/>
          <w:noProof w:val="0"/>
        </w:rPr>
        <w:t xml:space="preserve"> </w:t>
      </w:r>
      <w:proofErr w:type="spellStart"/>
      <w:r w:rsidR="00E21E4F" w:rsidRPr="00501595">
        <w:rPr>
          <w:b/>
          <w:noProof w:val="0"/>
        </w:rPr>
        <w:t>Child</w:t>
      </w:r>
      <w:proofErr w:type="spellEnd"/>
      <w:r w:rsidR="00E21E4F" w:rsidRPr="00501595">
        <w:rPr>
          <w:b/>
          <w:noProof w:val="0"/>
        </w:rPr>
        <w:t xml:space="preserve"> Note</w:t>
      </w:r>
      <w:r w:rsidR="00E21E4F" w:rsidRPr="00501595">
        <w:rPr>
          <w:noProof w:val="0"/>
        </w:rPr>
        <w:t>)</w:t>
      </w:r>
      <w:r w:rsidR="00285FB7" w:rsidRPr="00501595">
        <w:rPr>
          <w:noProof w:val="0"/>
        </w:rPr>
        <w:t xml:space="preserve">. </w:t>
      </w:r>
      <w:r w:rsidRPr="00501595">
        <w:rPr>
          <w:noProof w:val="0"/>
        </w:rPr>
        <w:t xml:space="preserve">Nova </w:t>
      </w:r>
      <w:r>
        <w:rPr>
          <w:noProof w:val="0"/>
        </w:rPr>
        <w:t xml:space="preserve">samostalna </w:t>
      </w:r>
      <w:r w:rsidRPr="00501595">
        <w:rPr>
          <w:noProof w:val="0"/>
        </w:rPr>
        <w:t xml:space="preserve">bilješka </w:t>
      </w:r>
      <w:r>
        <w:rPr>
          <w:noProof w:val="0"/>
        </w:rPr>
        <w:t>se može izraditi i</w:t>
      </w:r>
      <w:r w:rsidRPr="00501595">
        <w:rPr>
          <w:noProof w:val="0"/>
        </w:rPr>
        <w:t xml:space="preserve"> pomoću mogućnosti </w:t>
      </w:r>
      <w:r w:rsidRPr="00501595">
        <w:rPr>
          <w:i/>
          <w:noProof w:val="0"/>
        </w:rPr>
        <w:t xml:space="preserve">File </w:t>
      </w:r>
      <w:r w:rsidRPr="00501595">
        <w:rPr>
          <w:noProof w:val="0"/>
        </w:rPr>
        <w:sym w:font="Wingdings" w:char="F0E0"/>
      </w:r>
      <w:r w:rsidRPr="00501595">
        <w:rPr>
          <w:noProof w:val="0"/>
        </w:rPr>
        <w:t xml:space="preserve"> </w:t>
      </w:r>
      <w:r w:rsidRPr="00501595">
        <w:rPr>
          <w:b/>
          <w:noProof w:val="0"/>
        </w:rPr>
        <w:t>New note</w:t>
      </w:r>
      <w:r w:rsidRPr="00501595">
        <w:rPr>
          <w:noProof w:val="0"/>
        </w:rPr>
        <w:t xml:space="preserve">. </w:t>
      </w:r>
    </w:p>
    <w:p w14:paraId="3449C982" w14:textId="77777777" w:rsidR="00A96309" w:rsidRDefault="002D422E" w:rsidP="00B74D0B">
      <w:pPr>
        <w:pStyle w:val="TSnormal"/>
        <w:rPr>
          <w:noProof w:val="0"/>
        </w:rPr>
      </w:pPr>
      <w:r w:rsidRPr="00501595">
        <w:rPr>
          <w:noProof w:val="0"/>
        </w:rPr>
        <w:t>Uz bilješku je moguće također dodati oznake (</w:t>
      </w:r>
      <w:proofErr w:type="spellStart"/>
      <w:r w:rsidRPr="00501595">
        <w:rPr>
          <w:b/>
          <w:noProof w:val="0"/>
        </w:rPr>
        <w:t>Tags</w:t>
      </w:r>
      <w:proofErr w:type="spellEnd"/>
      <w:r w:rsidRPr="00501595">
        <w:rPr>
          <w:noProof w:val="0"/>
        </w:rPr>
        <w:t>) te zapise uz koje se bilješka veže (</w:t>
      </w:r>
      <w:proofErr w:type="spellStart"/>
      <w:r w:rsidRPr="00501595">
        <w:rPr>
          <w:b/>
          <w:noProof w:val="0"/>
        </w:rPr>
        <w:t>Related</w:t>
      </w:r>
      <w:proofErr w:type="spellEnd"/>
      <w:r w:rsidRPr="00501595">
        <w:rPr>
          <w:noProof w:val="0"/>
        </w:rPr>
        <w:t>).</w:t>
      </w:r>
    </w:p>
    <w:p w14:paraId="221FD91E" w14:textId="78688A4F" w:rsidR="00A96309" w:rsidRDefault="00A96309" w:rsidP="00B74D0B">
      <w:pPr>
        <w:pStyle w:val="TSnormal"/>
        <w:rPr>
          <w:noProof w:val="0"/>
        </w:rPr>
      </w:pPr>
    </w:p>
    <w:p w14:paraId="68A67EC4" w14:textId="07F4527C" w:rsidR="00285FB7" w:rsidRPr="00501595" w:rsidRDefault="00285FB7" w:rsidP="00B74D0B">
      <w:pPr>
        <w:pStyle w:val="TSnormal"/>
        <w:rPr>
          <w:i/>
        </w:rPr>
      </w:pPr>
      <w:r w:rsidRPr="00501595">
        <w:rPr>
          <w:i/>
          <w:noProof w:val="0"/>
        </w:rPr>
        <w:t>Izrada kolekcija</w:t>
      </w:r>
    </w:p>
    <w:p w14:paraId="04306432" w14:textId="2B700EC9" w:rsidR="005823AC" w:rsidRDefault="00285FB7" w:rsidP="00285FB7">
      <w:pPr>
        <w:pStyle w:val="TSnormal"/>
        <w:rPr>
          <w:i/>
          <w:noProof w:val="0"/>
        </w:rPr>
      </w:pPr>
      <w:r w:rsidRPr="00501595">
        <w:rPr>
          <w:noProof w:val="0"/>
        </w:rPr>
        <w:t xml:space="preserve">Odabirom naredbe </w:t>
      </w:r>
      <w:r w:rsidRPr="00501595">
        <w:rPr>
          <w:i/>
          <w:noProof w:val="0"/>
        </w:rPr>
        <w:t>File</w:t>
      </w:r>
      <w:r w:rsidRPr="00501595">
        <w:rPr>
          <w:noProof w:val="0"/>
        </w:rPr>
        <w:t xml:space="preserve"> </w:t>
      </w:r>
      <w:r w:rsidRPr="00501595">
        <w:rPr>
          <w:noProof w:val="0"/>
        </w:rPr>
        <w:sym w:font="Wingdings" w:char="F0E0"/>
      </w:r>
      <w:r w:rsidRPr="00501595">
        <w:rPr>
          <w:noProof w:val="0"/>
        </w:rPr>
        <w:t xml:space="preserve"> </w:t>
      </w:r>
      <w:r w:rsidRPr="00501595">
        <w:rPr>
          <w:b/>
          <w:noProof w:val="0"/>
        </w:rPr>
        <w:t xml:space="preserve">New </w:t>
      </w:r>
      <w:proofErr w:type="spellStart"/>
      <w:r w:rsidRPr="00501595">
        <w:rPr>
          <w:b/>
          <w:noProof w:val="0"/>
        </w:rPr>
        <w:t>Collection</w:t>
      </w:r>
      <w:proofErr w:type="spellEnd"/>
      <w:r w:rsidRPr="00501595">
        <w:rPr>
          <w:b/>
          <w:noProof w:val="0"/>
        </w:rPr>
        <w:t xml:space="preserve"> </w:t>
      </w:r>
      <w:r w:rsidRPr="00501595">
        <w:rPr>
          <w:noProof w:val="0"/>
        </w:rPr>
        <w:t>izrađuje se nova kolekcija s proizvoljnim nazivom. Kolekcije su prikladne kada se žel</w:t>
      </w:r>
      <w:r w:rsidR="00BD473C" w:rsidRPr="00501595">
        <w:rPr>
          <w:noProof w:val="0"/>
        </w:rPr>
        <w:t>i</w:t>
      </w:r>
      <w:r w:rsidRPr="00501595">
        <w:rPr>
          <w:noProof w:val="0"/>
        </w:rPr>
        <w:t xml:space="preserve"> napraviti organizacija bibliografskih zapisa po grupama, posebice u slučajevima kada upotreba ključnih riječi (</w:t>
      </w:r>
      <w:proofErr w:type="spellStart"/>
      <w:r w:rsidRPr="00501595">
        <w:rPr>
          <w:b/>
          <w:noProof w:val="0"/>
        </w:rPr>
        <w:t>Tags</w:t>
      </w:r>
      <w:proofErr w:type="spellEnd"/>
      <w:r w:rsidRPr="00501595">
        <w:rPr>
          <w:noProof w:val="0"/>
        </w:rPr>
        <w:t xml:space="preserve">) nije dovoljna. Bibliografski zapis se dodaje u kolekciju pomoću metode </w:t>
      </w:r>
      <w:r w:rsidRPr="00501595">
        <w:rPr>
          <w:i/>
          <w:noProof w:val="0"/>
        </w:rPr>
        <w:t>povuci i ispusti</w:t>
      </w:r>
      <w:r w:rsidRPr="00501595">
        <w:rPr>
          <w:noProof w:val="0"/>
        </w:rPr>
        <w:t xml:space="preserve"> (</w:t>
      </w:r>
      <w:r w:rsidR="00072150" w:rsidRPr="00501595">
        <w:rPr>
          <w:noProof w:val="0"/>
        </w:rPr>
        <w:t>engl.</w:t>
      </w:r>
      <w:r w:rsidR="00072150" w:rsidRPr="00501595">
        <w:rPr>
          <w:i/>
          <w:noProof w:val="0"/>
        </w:rPr>
        <w:t xml:space="preserve"> </w:t>
      </w:r>
      <w:r w:rsidRPr="00501595">
        <w:rPr>
          <w:i/>
          <w:noProof w:val="0"/>
        </w:rPr>
        <w:t>Drag</w:t>
      </w:r>
      <w:r w:rsidR="005C363C" w:rsidRPr="00501595">
        <w:rPr>
          <w:i/>
          <w:noProof w:val="0"/>
        </w:rPr>
        <w:t xml:space="preserve"> </w:t>
      </w:r>
      <w:r w:rsidRPr="00501595">
        <w:rPr>
          <w:i/>
          <w:noProof w:val="0"/>
        </w:rPr>
        <w:t>&amp;</w:t>
      </w:r>
      <w:r w:rsidR="005C363C" w:rsidRPr="00501595">
        <w:rPr>
          <w:i/>
          <w:noProof w:val="0"/>
        </w:rPr>
        <w:t xml:space="preserve"> D</w:t>
      </w:r>
      <w:r w:rsidRPr="00501595">
        <w:rPr>
          <w:i/>
          <w:noProof w:val="0"/>
        </w:rPr>
        <w:t>rop</w:t>
      </w:r>
      <w:r w:rsidRPr="00501595">
        <w:rPr>
          <w:noProof w:val="0"/>
        </w:rPr>
        <w:t>). Dakle, nakon izrade kolekcije potrebno je odabrati u središnjem dijelu okvira željeni bibliografski zapis koji nije spremljen u kolekciju te ga je potrebno povući i ispustiti prema željenoj kolekciji bibliografskih zapisa u lijevom dijelu okvira.</w:t>
      </w:r>
    </w:p>
    <w:p w14:paraId="051518BE" w14:textId="77777777" w:rsidR="00A96309" w:rsidRDefault="00A96309">
      <w:pPr>
        <w:rPr>
          <w:rFonts w:ascii="Arial" w:hAnsi="Arial" w:cs="Arial"/>
          <w:i/>
          <w:lang w:eastAsia="hr-HR"/>
        </w:rPr>
      </w:pPr>
      <w:r>
        <w:rPr>
          <w:i/>
        </w:rPr>
        <w:br w:type="page"/>
      </w:r>
    </w:p>
    <w:p w14:paraId="56970F49" w14:textId="346AED0F" w:rsidR="00285FB7" w:rsidRPr="00501595" w:rsidRDefault="00285FB7" w:rsidP="00285FB7">
      <w:pPr>
        <w:pStyle w:val="TSnormal"/>
        <w:rPr>
          <w:i/>
          <w:noProof w:val="0"/>
        </w:rPr>
      </w:pPr>
      <w:r w:rsidRPr="00501595">
        <w:rPr>
          <w:i/>
          <w:noProof w:val="0"/>
        </w:rPr>
        <w:lastRenderedPageBreak/>
        <w:t>Uvoz i izvoz zapisa</w:t>
      </w:r>
    </w:p>
    <w:p w14:paraId="317C60A9" w14:textId="01860C07" w:rsidR="00285FB7" w:rsidRPr="00501595" w:rsidRDefault="00285FB7" w:rsidP="00285FB7">
      <w:pPr>
        <w:pStyle w:val="TSnormal"/>
        <w:rPr>
          <w:noProof w:val="0"/>
        </w:rPr>
      </w:pPr>
      <w:r w:rsidRPr="00501595">
        <w:rPr>
          <w:noProof w:val="0"/>
        </w:rPr>
        <w:t xml:space="preserve">Odabirom naredbe </w:t>
      </w:r>
      <w:r w:rsidRPr="00501595">
        <w:rPr>
          <w:i/>
          <w:noProof w:val="0"/>
        </w:rPr>
        <w:t>File</w:t>
      </w:r>
      <w:r w:rsidRPr="00501595">
        <w:rPr>
          <w:noProof w:val="0"/>
        </w:rPr>
        <w:t xml:space="preserve"> </w:t>
      </w:r>
      <w:r w:rsidRPr="00501595">
        <w:rPr>
          <w:noProof w:val="0"/>
        </w:rPr>
        <w:sym w:font="Wingdings" w:char="F0E0"/>
      </w:r>
      <w:r w:rsidRPr="00501595">
        <w:rPr>
          <w:noProof w:val="0"/>
        </w:rPr>
        <w:t xml:space="preserve"> </w:t>
      </w:r>
      <w:r w:rsidRPr="00501595">
        <w:rPr>
          <w:b/>
          <w:noProof w:val="0"/>
        </w:rPr>
        <w:t>Import</w:t>
      </w:r>
      <w:r w:rsidRPr="00501595">
        <w:rPr>
          <w:noProof w:val="0"/>
        </w:rPr>
        <w:t xml:space="preserve"> moguć je uvoz bibliografskih zapisa koji su izrađeni pomoću drugih alata za upravljanje referenc</w:t>
      </w:r>
      <w:r w:rsidR="00780CB9">
        <w:rPr>
          <w:noProof w:val="0"/>
        </w:rPr>
        <w:t>ama</w:t>
      </w:r>
      <w:r w:rsidRPr="00501595">
        <w:rPr>
          <w:noProof w:val="0"/>
        </w:rPr>
        <w:t xml:space="preserve"> ili su spremljeni u </w:t>
      </w:r>
      <w:r w:rsidR="00293CE4" w:rsidRPr="00501595">
        <w:rPr>
          <w:noProof w:val="0"/>
        </w:rPr>
        <w:t>nekom</w:t>
      </w:r>
      <w:r w:rsidRPr="00501595">
        <w:rPr>
          <w:noProof w:val="0"/>
        </w:rPr>
        <w:t xml:space="preserve"> od kompatibilnih formata</w:t>
      </w:r>
      <w:r w:rsidR="00D6074B">
        <w:rPr>
          <w:noProof w:val="0"/>
        </w:rPr>
        <w:t xml:space="preserve"> (</w:t>
      </w:r>
      <w:proofErr w:type="spellStart"/>
      <w:r w:rsidR="00D6074B">
        <w:rPr>
          <w:noProof w:val="0"/>
        </w:rPr>
        <w:t>BibTex</w:t>
      </w:r>
      <w:proofErr w:type="spellEnd"/>
      <w:r w:rsidR="00D6074B">
        <w:rPr>
          <w:noProof w:val="0"/>
        </w:rPr>
        <w:t xml:space="preserve">, RIS, </w:t>
      </w:r>
      <w:proofErr w:type="spellStart"/>
      <w:r w:rsidR="00D6074B">
        <w:rPr>
          <w:noProof w:val="0"/>
        </w:rPr>
        <w:t>Zotero</w:t>
      </w:r>
      <w:proofErr w:type="spellEnd"/>
      <w:r w:rsidR="00D6074B">
        <w:rPr>
          <w:noProof w:val="0"/>
        </w:rPr>
        <w:t xml:space="preserve"> RDF, </w:t>
      </w:r>
      <w:proofErr w:type="spellStart"/>
      <w:r w:rsidR="00D6074B">
        <w:rPr>
          <w:noProof w:val="0"/>
        </w:rPr>
        <w:t>etc</w:t>
      </w:r>
      <w:proofErr w:type="spellEnd"/>
      <w:r w:rsidR="00D6074B">
        <w:rPr>
          <w:noProof w:val="0"/>
        </w:rPr>
        <w:t>.)</w:t>
      </w:r>
      <w:r w:rsidRPr="00501595">
        <w:rPr>
          <w:noProof w:val="0"/>
        </w:rPr>
        <w:t>.</w:t>
      </w:r>
    </w:p>
    <w:p w14:paraId="0B94FC27" w14:textId="685A963A" w:rsidR="00285FB7" w:rsidRPr="00501595" w:rsidRDefault="00285FB7" w:rsidP="00285FB7">
      <w:pPr>
        <w:pStyle w:val="TSnormal"/>
        <w:rPr>
          <w:noProof w:val="0"/>
        </w:rPr>
      </w:pPr>
      <w:r w:rsidRPr="00501595">
        <w:rPr>
          <w:noProof w:val="0"/>
        </w:rPr>
        <w:t>Također</w:t>
      </w:r>
      <w:r w:rsidR="00BD473C" w:rsidRPr="00501595">
        <w:rPr>
          <w:noProof w:val="0"/>
        </w:rPr>
        <w:t>,</w:t>
      </w:r>
      <w:r w:rsidRPr="00501595">
        <w:rPr>
          <w:noProof w:val="0"/>
        </w:rPr>
        <w:t xml:space="preserve"> postoji mogućnost uvoz</w:t>
      </w:r>
      <w:r w:rsidR="008E3307" w:rsidRPr="00501595">
        <w:rPr>
          <w:noProof w:val="0"/>
        </w:rPr>
        <w:t>a</w:t>
      </w:r>
      <w:r w:rsidRPr="00501595">
        <w:rPr>
          <w:noProof w:val="0"/>
        </w:rPr>
        <w:t xml:space="preserve"> zapisa iz privremen</w:t>
      </w:r>
      <w:r w:rsidR="008E3307" w:rsidRPr="00501595">
        <w:rPr>
          <w:noProof w:val="0"/>
        </w:rPr>
        <w:t>e</w:t>
      </w:r>
      <w:r w:rsidRPr="00501595">
        <w:rPr>
          <w:noProof w:val="0"/>
        </w:rPr>
        <w:t xml:space="preserve"> memorije pomoću naredbe </w:t>
      </w:r>
      <w:r w:rsidRPr="00501595">
        <w:rPr>
          <w:i/>
          <w:noProof w:val="0"/>
        </w:rPr>
        <w:t xml:space="preserve">File </w:t>
      </w:r>
      <w:r w:rsidRPr="00501595">
        <w:rPr>
          <w:noProof w:val="0"/>
        </w:rPr>
        <w:sym w:font="Wingdings" w:char="F0E0"/>
      </w:r>
      <w:r w:rsidRPr="00501595">
        <w:rPr>
          <w:noProof w:val="0"/>
        </w:rPr>
        <w:t xml:space="preserve"> </w:t>
      </w:r>
      <w:r w:rsidRPr="00501595">
        <w:rPr>
          <w:b/>
          <w:noProof w:val="0"/>
        </w:rPr>
        <w:t xml:space="preserve">Import </w:t>
      </w:r>
      <w:proofErr w:type="spellStart"/>
      <w:r w:rsidRPr="00501595">
        <w:rPr>
          <w:b/>
          <w:noProof w:val="0"/>
        </w:rPr>
        <w:t>from</w:t>
      </w:r>
      <w:proofErr w:type="spellEnd"/>
      <w:r w:rsidRPr="00501595">
        <w:rPr>
          <w:b/>
          <w:noProof w:val="0"/>
        </w:rPr>
        <w:t xml:space="preserve"> </w:t>
      </w:r>
      <w:proofErr w:type="spellStart"/>
      <w:r w:rsidRPr="00501595">
        <w:rPr>
          <w:b/>
          <w:noProof w:val="0"/>
        </w:rPr>
        <w:t>Clipboard</w:t>
      </w:r>
      <w:proofErr w:type="spellEnd"/>
      <w:r w:rsidRPr="00501595">
        <w:rPr>
          <w:noProof w:val="0"/>
        </w:rPr>
        <w:t xml:space="preserve"> </w:t>
      </w:r>
      <w:r w:rsidR="008E3307" w:rsidRPr="00501595">
        <w:rPr>
          <w:noProof w:val="0"/>
        </w:rPr>
        <w:t>ako</w:t>
      </w:r>
      <w:r w:rsidRPr="00501595">
        <w:rPr>
          <w:noProof w:val="0"/>
        </w:rPr>
        <w:t xml:space="preserve"> je bibliografski zapis kopiran</w:t>
      </w:r>
      <w:r w:rsidR="00D6074B">
        <w:rPr>
          <w:noProof w:val="0"/>
        </w:rPr>
        <w:t xml:space="preserve"> iz nekog drugog izvora</w:t>
      </w:r>
      <w:r w:rsidRPr="00501595">
        <w:rPr>
          <w:noProof w:val="0"/>
        </w:rPr>
        <w:t xml:space="preserve">. </w:t>
      </w:r>
    </w:p>
    <w:p w14:paraId="6D9A25F4" w14:textId="0B703D55" w:rsidR="00285FB7" w:rsidRPr="00501595" w:rsidRDefault="00285FB7" w:rsidP="00285FB7">
      <w:pPr>
        <w:pStyle w:val="TSnormal"/>
        <w:rPr>
          <w:noProof w:val="0"/>
        </w:rPr>
      </w:pPr>
      <w:r w:rsidRPr="00501595">
        <w:rPr>
          <w:noProof w:val="0"/>
        </w:rPr>
        <w:t xml:space="preserve">Osim uvoza, dostupna je mogućnost izvoza izrađene kolekcije zapisa. Odabirom </w:t>
      </w:r>
      <w:r w:rsidRPr="00501595">
        <w:rPr>
          <w:i/>
          <w:noProof w:val="0"/>
        </w:rPr>
        <w:t xml:space="preserve">File </w:t>
      </w:r>
      <w:r w:rsidRPr="00501595">
        <w:rPr>
          <w:noProof w:val="0"/>
        </w:rPr>
        <w:sym w:font="Wingdings" w:char="F0E0"/>
      </w:r>
      <w:r w:rsidRPr="00501595">
        <w:rPr>
          <w:i/>
          <w:noProof w:val="0"/>
        </w:rPr>
        <w:t xml:space="preserve"> </w:t>
      </w:r>
      <w:proofErr w:type="spellStart"/>
      <w:r w:rsidRPr="00501595">
        <w:rPr>
          <w:b/>
          <w:noProof w:val="0"/>
        </w:rPr>
        <w:t>Export</w:t>
      </w:r>
      <w:proofErr w:type="spellEnd"/>
      <w:r w:rsidRPr="00501595">
        <w:rPr>
          <w:b/>
          <w:noProof w:val="0"/>
        </w:rPr>
        <w:t xml:space="preserve"> </w:t>
      </w:r>
      <w:proofErr w:type="spellStart"/>
      <w:r w:rsidRPr="00501595">
        <w:rPr>
          <w:b/>
          <w:noProof w:val="0"/>
        </w:rPr>
        <w:t>Library</w:t>
      </w:r>
      <w:proofErr w:type="spellEnd"/>
      <w:r w:rsidRPr="00501595">
        <w:rPr>
          <w:b/>
          <w:noProof w:val="0"/>
        </w:rPr>
        <w:t xml:space="preserve"> </w:t>
      </w:r>
      <w:r w:rsidRPr="00501595">
        <w:rPr>
          <w:noProof w:val="0"/>
        </w:rPr>
        <w:t xml:space="preserve">otvara se okvir </w:t>
      </w:r>
      <w:proofErr w:type="spellStart"/>
      <w:r w:rsidRPr="00501595">
        <w:rPr>
          <w:b/>
          <w:noProof w:val="0"/>
        </w:rPr>
        <w:t>Export</w:t>
      </w:r>
      <w:proofErr w:type="spellEnd"/>
      <w:r w:rsidRPr="00501595">
        <w:rPr>
          <w:b/>
          <w:noProof w:val="0"/>
        </w:rPr>
        <w:t xml:space="preserve"> </w:t>
      </w:r>
      <w:r w:rsidRPr="00501595">
        <w:rPr>
          <w:noProof w:val="0"/>
        </w:rPr>
        <w:t>koji omogućuje odabir željenog</w:t>
      </w:r>
      <w:r w:rsidR="00BD473C" w:rsidRPr="00501595">
        <w:rPr>
          <w:noProof w:val="0"/>
        </w:rPr>
        <w:t>a</w:t>
      </w:r>
      <w:r w:rsidRPr="00501595">
        <w:rPr>
          <w:noProof w:val="0"/>
        </w:rPr>
        <w:t xml:space="preserve"> formata za izvoz bibliografskih zapisa te </w:t>
      </w:r>
      <w:r w:rsidR="004B0946" w:rsidRPr="00501595">
        <w:rPr>
          <w:noProof w:val="0"/>
        </w:rPr>
        <w:t>odabir žele l</w:t>
      </w:r>
      <w:r w:rsidRPr="00501595">
        <w:rPr>
          <w:noProof w:val="0"/>
        </w:rPr>
        <w:t xml:space="preserve">i se pored zapisa izvesti </w:t>
      </w:r>
      <w:r w:rsidR="004B0946" w:rsidRPr="00501595">
        <w:rPr>
          <w:noProof w:val="0"/>
        </w:rPr>
        <w:t xml:space="preserve">i </w:t>
      </w:r>
      <w:r w:rsidRPr="00501595">
        <w:rPr>
          <w:noProof w:val="0"/>
        </w:rPr>
        <w:t>bilješke i datoteke.</w:t>
      </w:r>
    </w:p>
    <w:p w14:paraId="4DAEEDE9" w14:textId="229AFDAB" w:rsidR="00285FB7" w:rsidRPr="00501595" w:rsidRDefault="00D6074B" w:rsidP="00285FB7">
      <w:pPr>
        <w:pStyle w:val="TSnormal"/>
        <w:rPr>
          <w:noProof w:val="0"/>
        </w:rPr>
      </w:pPr>
      <w:r w:rsidRPr="00D6074B">
        <w:t xml:space="preserve"> </w:t>
      </w:r>
      <w:r w:rsidRPr="00D6074B">
        <w:rPr>
          <w:lang w:val="en-US" w:eastAsia="en-US"/>
        </w:rPr>
        <w:drawing>
          <wp:inline distT="0" distB="0" distL="0" distR="0" wp14:anchorId="5419B469" wp14:editId="0E882025">
            <wp:extent cx="2362957" cy="3745064"/>
            <wp:effectExtent l="19050" t="19050" r="18415" b="27305"/>
            <wp:docPr id="791" name="Slika 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66625" cy="3750877"/>
                    </a:xfrm>
                    <a:prstGeom prst="rect">
                      <a:avLst/>
                    </a:prstGeom>
                    <a:ln>
                      <a:solidFill>
                        <a:schemeClr val="tx1"/>
                      </a:solidFill>
                    </a:ln>
                  </pic:spPr>
                </pic:pic>
              </a:graphicData>
            </a:graphic>
          </wp:inline>
        </w:drawing>
      </w:r>
    </w:p>
    <w:p w14:paraId="61F3B566" w14:textId="77777777" w:rsidR="00EA1C16" w:rsidRDefault="00EA1C16" w:rsidP="00285FB7">
      <w:pPr>
        <w:pStyle w:val="TSnormal"/>
        <w:rPr>
          <w:i/>
          <w:noProof w:val="0"/>
        </w:rPr>
      </w:pPr>
    </w:p>
    <w:p w14:paraId="4AE9EF9E" w14:textId="33DE8D20" w:rsidR="00285FB7" w:rsidRPr="00501595" w:rsidRDefault="00285FB7" w:rsidP="00285FB7">
      <w:pPr>
        <w:pStyle w:val="TSnormal"/>
        <w:rPr>
          <w:i/>
          <w:noProof w:val="0"/>
        </w:rPr>
      </w:pPr>
      <w:r w:rsidRPr="00501595">
        <w:rPr>
          <w:i/>
          <w:noProof w:val="0"/>
        </w:rPr>
        <w:t>Dodatne mogućnosti alata</w:t>
      </w:r>
    </w:p>
    <w:p w14:paraId="0B9A506D" w14:textId="6407905E" w:rsidR="00285FB7" w:rsidRPr="00501595" w:rsidRDefault="00584E4B" w:rsidP="00285FB7">
      <w:pPr>
        <w:pStyle w:val="TSnormal"/>
        <w:rPr>
          <w:noProof w:val="0"/>
        </w:rPr>
      </w:pPr>
      <w:proofErr w:type="spellStart"/>
      <w:r w:rsidRPr="00501595">
        <w:rPr>
          <w:b/>
          <w:noProof w:val="0"/>
        </w:rPr>
        <w:t>Duplicate</w:t>
      </w:r>
      <w:proofErr w:type="spellEnd"/>
      <w:r w:rsidRPr="00501595">
        <w:rPr>
          <w:b/>
          <w:noProof w:val="0"/>
        </w:rPr>
        <w:t xml:space="preserve"> </w:t>
      </w:r>
      <w:proofErr w:type="spellStart"/>
      <w:r w:rsidRPr="00501595">
        <w:rPr>
          <w:b/>
          <w:noProof w:val="0"/>
        </w:rPr>
        <w:t>Item</w:t>
      </w:r>
      <w:proofErr w:type="spellEnd"/>
      <w:r>
        <w:rPr>
          <w:noProof w:val="0"/>
        </w:rPr>
        <w:t xml:space="preserve"> - z</w:t>
      </w:r>
      <w:r w:rsidR="00285FB7" w:rsidRPr="00501595">
        <w:rPr>
          <w:noProof w:val="0"/>
        </w:rPr>
        <w:t>a izradu kopije postojećeg</w:t>
      </w:r>
      <w:r w:rsidR="00613F79" w:rsidRPr="00501595">
        <w:rPr>
          <w:noProof w:val="0"/>
        </w:rPr>
        <w:t>a</w:t>
      </w:r>
      <w:r w:rsidR="00285FB7" w:rsidRPr="00501595">
        <w:rPr>
          <w:noProof w:val="0"/>
        </w:rPr>
        <w:t xml:space="preserve"> zapisa potrebno je odabrati </w:t>
      </w:r>
      <w:r w:rsidR="0045376C" w:rsidRPr="00501595">
        <w:rPr>
          <w:noProof w:val="0"/>
        </w:rPr>
        <w:t>željeni</w:t>
      </w:r>
      <w:r w:rsidR="00285FB7" w:rsidRPr="00501595">
        <w:rPr>
          <w:noProof w:val="0"/>
        </w:rPr>
        <w:t xml:space="preserve"> zapis iz popisa te </w:t>
      </w:r>
      <w:r w:rsidR="0045376C" w:rsidRPr="00501595">
        <w:rPr>
          <w:noProof w:val="0"/>
        </w:rPr>
        <w:t xml:space="preserve">pritisnuti </w:t>
      </w:r>
      <w:r w:rsidR="00285FB7" w:rsidRPr="00501595">
        <w:rPr>
          <w:noProof w:val="0"/>
        </w:rPr>
        <w:t>desnu tipku miša. Iz padajućeg izbornik</w:t>
      </w:r>
      <w:r w:rsidR="0045376C" w:rsidRPr="00501595">
        <w:rPr>
          <w:noProof w:val="0"/>
        </w:rPr>
        <w:t>a</w:t>
      </w:r>
      <w:r w:rsidR="00285FB7" w:rsidRPr="00501595">
        <w:rPr>
          <w:noProof w:val="0"/>
        </w:rPr>
        <w:t xml:space="preserve"> odab</w:t>
      </w:r>
      <w:r w:rsidR="0045376C" w:rsidRPr="00501595">
        <w:rPr>
          <w:noProof w:val="0"/>
        </w:rPr>
        <w:t>ere</w:t>
      </w:r>
      <w:r w:rsidR="00285FB7" w:rsidRPr="00501595">
        <w:rPr>
          <w:noProof w:val="0"/>
        </w:rPr>
        <w:t xml:space="preserve"> se naredba </w:t>
      </w:r>
      <w:proofErr w:type="spellStart"/>
      <w:r w:rsidR="00285FB7" w:rsidRPr="00501595">
        <w:rPr>
          <w:b/>
          <w:noProof w:val="0"/>
        </w:rPr>
        <w:t>Duplicate</w:t>
      </w:r>
      <w:proofErr w:type="spellEnd"/>
      <w:r w:rsidR="00285FB7" w:rsidRPr="00501595">
        <w:rPr>
          <w:b/>
          <w:noProof w:val="0"/>
        </w:rPr>
        <w:t xml:space="preserve"> </w:t>
      </w:r>
      <w:proofErr w:type="spellStart"/>
      <w:r w:rsidR="00285FB7" w:rsidRPr="00501595">
        <w:rPr>
          <w:b/>
          <w:noProof w:val="0"/>
        </w:rPr>
        <w:t>Item</w:t>
      </w:r>
      <w:proofErr w:type="spellEnd"/>
      <w:r w:rsidR="0045376C" w:rsidRPr="00501595">
        <w:rPr>
          <w:noProof w:val="0"/>
        </w:rPr>
        <w:t>.</w:t>
      </w:r>
    </w:p>
    <w:p w14:paraId="3A0C18C6" w14:textId="6B834584" w:rsidR="00285FB7" w:rsidRPr="00501595" w:rsidRDefault="00584E4B" w:rsidP="00285FB7">
      <w:pPr>
        <w:pStyle w:val="TSnormal"/>
        <w:rPr>
          <w:noProof w:val="0"/>
        </w:rPr>
      </w:pPr>
      <w:proofErr w:type="spellStart"/>
      <w:r w:rsidRPr="00501595">
        <w:rPr>
          <w:b/>
          <w:noProof w:val="0"/>
        </w:rPr>
        <w:t>Merge</w:t>
      </w:r>
      <w:proofErr w:type="spellEnd"/>
      <w:r w:rsidRPr="00501595">
        <w:rPr>
          <w:b/>
          <w:noProof w:val="0"/>
        </w:rPr>
        <w:t xml:space="preserve"> </w:t>
      </w:r>
      <w:proofErr w:type="spellStart"/>
      <w:r w:rsidRPr="00501595">
        <w:rPr>
          <w:b/>
          <w:noProof w:val="0"/>
        </w:rPr>
        <w:t>Items</w:t>
      </w:r>
      <w:proofErr w:type="spellEnd"/>
      <w:r w:rsidR="00285FB7" w:rsidRPr="00501595">
        <w:rPr>
          <w:noProof w:val="0"/>
        </w:rPr>
        <w:t xml:space="preserve"> – ako u popisu bibliografskih zapisa postoje dva ista zapisa, ti </w:t>
      </w:r>
      <w:r w:rsidR="005A2A0C" w:rsidRPr="00501595">
        <w:rPr>
          <w:noProof w:val="0"/>
        </w:rPr>
        <w:t xml:space="preserve">se </w:t>
      </w:r>
      <w:r w:rsidR="00285FB7" w:rsidRPr="00501595">
        <w:rPr>
          <w:noProof w:val="0"/>
        </w:rPr>
        <w:t xml:space="preserve">zapisi mogu spojiti u jedan. Prvo je potrebno odabrati iste (duple) zapise te </w:t>
      </w:r>
      <w:r w:rsidR="00BC1342" w:rsidRPr="00501595">
        <w:rPr>
          <w:noProof w:val="0"/>
        </w:rPr>
        <w:t>potom</w:t>
      </w:r>
      <w:r w:rsidR="00285FB7" w:rsidRPr="00501595">
        <w:rPr>
          <w:noProof w:val="0"/>
        </w:rPr>
        <w:t xml:space="preserve"> </w:t>
      </w:r>
      <w:r w:rsidR="00F879F3" w:rsidRPr="00501595">
        <w:rPr>
          <w:noProof w:val="0"/>
        </w:rPr>
        <w:t xml:space="preserve">pritisnuti desnu tipku miša </w:t>
      </w:r>
      <w:r w:rsidR="00285FB7" w:rsidRPr="00501595">
        <w:rPr>
          <w:noProof w:val="0"/>
        </w:rPr>
        <w:t xml:space="preserve">kako bi se prikazao padajući izbornik s kojega </w:t>
      </w:r>
      <w:r w:rsidR="00F879F3" w:rsidRPr="00501595">
        <w:rPr>
          <w:noProof w:val="0"/>
        </w:rPr>
        <w:t xml:space="preserve">treba odabrati </w:t>
      </w:r>
      <w:r w:rsidR="00285FB7" w:rsidRPr="00501595">
        <w:rPr>
          <w:noProof w:val="0"/>
        </w:rPr>
        <w:t>naredb</w:t>
      </w:r>
      <w:r w:rsidR="00F879F3" w:rsidRPr="00501595">
        <w:rPr>
          <w:noProof w:val="0"/>
        </w:rPr>
        <w:t>u</w:t>
      </w:r>
      <w:r w:rsidR="00285FB7" w:rsidRPr="00501595">
        <w:rPr>
          <w:noProof w:val="0"/>
        </w:rPr>
        <w:t xml:space="preserve"> </w:t>
      </w:r>
      <w:proofErr w:type="spellStart"/>
      <w:r w:rsidR="00285FB7" w:rsidRPr="00501595">
        <w:rPr>
          <w:b/>
          <w:noProof w:val="0"/>
        </w:rPr>
        <w:t>Merge</w:t>
      </w:r>
      <w:proofErr w:type="spellEnd"/>
      <w:r w:rsidR="00285FB7" w:rsidRPr="00501595">
        <w:rPr>
          <w:b/>
          <w:noProof w:val="0"/>
        </w:rPr>
        <w:t xml:space="preserve"> </w:t>
      </w:r>
      <w:proofErr w:type="spellStart"/>
      <w:r w:rsidR="00285FB7" w:rsidRPr="00501595">
        <w:rPr>
          <w:b/>
          <w:noProof w:val="0"/>
        </w:rPr>
        <w:t>Items</w:t>
      </w:r>
      <w:proofErr w:type="spellEnd"/>
      <w:r w:rsidR="00285FB7" w:rsidRPr="00501595">
        <w:rPr>
          <w:noProof w:val="0"/>
        </w:rPr>
        <w:t>.</w:t>
      </w:r>
      <w:r w:rsidR="00B51439" w:rsidRPr="00501595">
        <w:rPr>
          <w:noProof w:val="0"/>
        </w:rPr>
        <w:t xml:space="preserve"> Nakon toga će se u desnom dijelu okvira prikazati kako će izgledati bibliografski zapis kada se spoje </w:t>
      </w:r>
      <w:r w:rsidR="00834F25" w:rsidRPr="00501595">
        <w:rPr>
          <w:noProof w:val="0"/>
        </w:rPr>
        <w:t xml:space="preserve">ta </w:t>
      </w:r>
      <w:r w:rsidR="00B51439" w:rsidRPr="00501595">
        <w:rPr>
          <w:noProof w:val="0"/>
        </w:rPr>
        <w:t>dva bibliografska zapisa</w:t>
      </w:r>
      <w:r w:rsidR="0030678D" w:rsidRPr="00501595">
        <w:rPr>
          <w:noProof w:val="0"/>
        </w:rPr>
        <w:t xml:space="preserve">, te je potom potrebno </w:t>
      </w:r>
      <w:r w:rsidR="00B51439" w:rsidRPr="00501595">
        <w:rPr>
          <w:noProof w:val="0"/>
        </w:rPr>
        <w:t xml:space="preserve">odabrati dugme </w:t>
      </w:r>
      <w:proofErr w:type="spellStart"/>
      <w:r w:rsidR="00B51439" w:rsidRPr="00501595">
        <w:rPr>
          <w:b/>
          <w:noProof w:val="0"/>
        </w:rPr>
        <w:t>Merge</w:t>
      </w:r>
      <w:proofErr w:type="spellEnd"/>
      <w:r w:rsidR="00B51439" w:rsidRPr="00501595">
        <w:rPr>
          <w:b/>
          <w:noProof w:val="0"/>
        </w:rPr>
        <w:t xml:space="preserve"> 2 </w:t>
      </w:r>
      <w:proofErr w:type="spellStart"/>
      <w:r w:rsidR="00B51439" w:rsidRPr="00501595">
        <w:rPr>
          <w:b/>
          <w:noProof w:val="0"/>
        </w:rPr>
        <w:t>items</w:t>
      </w:r>
      <w:proofErr w:type="spellEnd"/>
      <w:r w:rsidR="00526462" w:rsidRPr="00501595">
        <w:rPr>
          <w:noProof w:val="0"/>
        </w:rPr>
        <w:t xml:space="preserve"> u vrhu </w:t>
      </w:r>
      <w:r w:rsidR="0030678D" w:rsidRPr="00501595">
        <w:rPr>
          <w:noProof w:val="0"/>
        </w:rPr>
        <w:t>prikazanog</w:t>
      </w:r>
      <w:r w:rsidR="00526462" w:rsidRPr="00501595">
        <w:rPr>
          <w:noProof w:val="0"/>
        </w:rPr>
        <w:t xml:space="preserve"> </w:t>
      </w:r>
      <w:r w:rsidR="00B51439" w:rsidRPr="00501595">
        <w:rPr>
          <w:noProof w:val="0"/>
        </w:rPr>
        <w:t>okvira.</w:t>
      </w:r>
      <w:r w:rsidR="00D004D9" w:rsidRPr="00501595">
        <w:rPr>
          <w:noProof w:val="0"/>
        </w:rPr>
        <w:t xml:space="preserve"> U slučaju da </w:t>
      </w:r>
      <w:r w:rsidR="00D004D9" w:rsidRPr="00501595">
        <w:rPr>
          <w:noProof w:val="0"/>
        </w:rPr>
        <w:lastRenderedPageBreak/>
        <w:t>se želi spojiti veći broj zapisa</w:t>
      </w:r>
      <w:r w:rsidR="005A7A26" w:rsidRPr="00501595">
        <w:rPr>
          <w:noProof w:val="0"/>
        </w:rPr>
        <w:t>,</w:t>
      </w:r>
      <w:r w:rsidR="00D004D9" w:rsidRPr="00501595">
        <w:rPr>
          <w:noProof w:val="0"/>
        </w:rPr>
        <w:t xml:space="preserve"> tada će naslov</w:t>
      </w:r>
      <w:r w:rsidR="0030678D" w:rsidRPr="00501595">
        <w:rPr>
          <w:noProof w:val="0"/>
        </w:rPr>
        <w:t xml:space="preserve"> imati naveden taj broj zapisa</w:t>
      </w:r>
      <w:r w:rsidR="005523EF" w:rsidRPr="00501595">
        <w:rPr>
          <w:noProof w:val="0"/>
        </w:rPr>
        <w:t>,</w:t>
      </w:r>
      <w:r w:rsidR="00D004D9" w:rsidRPr="00501595">
        <w:rPr>
          <w:noProof w:val="0"/>
        </w:rPr>
        <w:t xml:space="preserve"> </w:t>
      </w:r>
      <w:r w:rsidR="005523EF" w:rsidRPr="00501595">
        <w:rPr>
          <w:noProof w:val="0"/>
        </w:rPr>
        <w:t>na primjer,</w:t>
      </w:r>
      <w:r w:rsidR="00D004D9" w:rsidRPr="00501595">
        <w:rPr>
          <w:noProof w:val="0"/>
        </w:rPr>
        <w:t xml:space="preserve"> </w:t>
      </w:r>
      <w:proofErr w:type="spellStart"/>
      <w:r w:rsidR="00D004D9" w:rsidRPr="00501595">
        <w:rPr>
          <w:b/>
          <w:noProof w:val="0"/>
        </w:rPr>
        <w:t>Merge</w:t>
      </w:r>
      <w:proofErr w:type="spellEnd"/>
      <w:r w:rsidR="00D004D9" w:rsidRPr="00501595">
        <w:rPr>
          <w:b/>
          <w:noProof w:val="0"/>
        </w:rPr>
        <w:t xml:space="preserve"> </w:t>
      </w:r>
      <w:r w:rsidR="0030678D" w:rsidRPr="00501595">
        <w:rPr>
          <w:b/>
          <w:noProof w:val="0"/>
        </w:rPr>
        <w:t>4</w:t>
      </w:r>
      <w:r w:rsidR="00D004D9" w:rsidRPr="00501595">
        <w:rPr>
          <w:b/>
          <w:noProof w:val="0"/>
        </w:rPr>
        <w:t xml:space="preserve"> </w:t>
      </w:r>
      <w:proofErr w:type="spellStart"/>
      <w:r w:rsidR="00D004D9" w:rsidRPr="00501595">
        <w:rPr>
          <w:b/>
          <w:noProof w:val="0"/>
        </w:rPr>
        <w:t>items</w:t>
      </w:r>
      <w:proofErr w:type="spellEnd"/>
      <w:r w:rsidR="00D004D9" w:rsidRPr="00501595">
        <w:rPr>
          <w:noProof w:val="0"/>
        </w:rPr>
        <w:t xml:space="preserve">. Zapisi mogu imati različito vrijeme pohrane i različite informacije, tada će program ponuditi odabir verzije zapisa koji </w:t>
      </w:r>
      <w:r w:rsidR="0030678D" w:rsidRPr="00501595">
        <w:rPr>
          <w:noProof w:val="0"/>
        </w:rPr>
        <w:t>će</w:t>
      </w:r>
      <w:r w:rsidR="00D004D9" w:rsidRPr="00501595">
        <w:rPr>
          <w:noProof w:val="0"/>
        </w:rPr>
        <w:t xml:space="preserve"> ostati pohranjen</w:t>
      </w:r>
      <w:r w:rsidR="006C3C5C" w:rsidRPr="00501595">
        <w:rPr>
          <w:noProof w:val="0"/>
        </w:rPr>
        <w:t xml:space="preserve"> u programu, a</w:t>
      </w:r>
      <w:r w:rsidR="00D004D9" w:rsidRPr="00501595">
        <w:rPr>
          <w:noProof w:val="0"/>
        </w:rPr>
        <w:t xml:space="preserve"> </w:t>
      </w:r>
      <w:r w:rsidR="0030678D" w:rsidRPr="00501595">
        <w:rPr>
          <w:noProof w:val="0"/>
        </w:rPr>
        <w:t xml:space="preserve">svi </w:t>
      </w:r>
      <w:r w:rsidR="005523EF" w:rsidRPr="00501595">
        <w:rPr>
          <w:noProof w:val="0"/>
        </w:rPr>
        <w:t xml:space="preserve">će se </w:t>
      </w:r>
      <w:r w:rsidR="006C3C5C" w:rsidRPr="00501595">
        <w:rPr>
          <w:noProof w:val="0"/>
        </w:rPr>
        <w:t xml:space="preserve">ostali bibliografski zapisi </w:t>
      </w:r>
      <w:r w:rsidR="00D004D9" w:rsidRPr="00501595">
        <w:rPr>
          <w:noProof w:val="0"/>
        </w:rPr>
        <w:t>obrisati.</w:t>
      </w:r>
    </w:p>
    <w:p w14:paraId="7D1F4017" w14:textId="579AAD2F" w:rsidR="00285FB7" w:rsidRPr="00501595" w:rsidRDefault="00584E4B" w:rsidP="00285FB7">
      <w:pPr>
        <w:pStyle w:val="TSnormal"/>
        <w:rPr>
          <w:noProof w:val="0"/>
        </w:rPr>
      </w:pPr>
      <w:proofErr w:type="spellStart"/>
      <w:r w:rsidRPr="00501595">
        <w:rPr>
          <w:b/>
          <w:noProof w:val="0"/>
        </w:rPr>
        <w:t>View</w:t>
      </w:r>
      <w:proofErr w:type="spellEnd"/>
      <w:r w:rsidRPr="00501595">
        <w:rPr>
          <w:b/>
          <w:noProof w:val="0"/>
        </w:rPr>
        <w:t xml:space="preserve"> Online</w:t>
      </w:r>
      <w:r w:rsidR="00285FB7" w:rsidRPr="00501595">
        <w:rPr>
          <w:noProof w:val="0"/>
        </w:rPr>
        <w:t xml:space="preserve"> – za pregled </w:t>
      </w:r>
      <w:r w:rsidR="00C557C0" w:rsidRPr="00501595">
        <w:rPr>
          <w:noProof w:val="0"/>
        </w:rPr>
        <w:t>bibliografskog zapisa</w:t>
      </w:r>
      <w:r w:rsidR="00285FB7" w:rsidRPr="00501595">
        <w:rPr>
          <w:noProof w:val="0"/>
        </w:rPr>
        <w:t xml:space="preserve"> online potrebno je odabrati taj zapis iz popisa te nakon toga odab</w:t>
      </w:r>
      <w:r w:rsidR="005523EF" w:rsidRPr="00501595">
        <w:rPr>
          <w:noProof w:val="0"/>
        </w:rPr>
        <w:t>rati</w:t>
      </w:r>
      <w:r w:rsidR="00285FB7" w:rsidRPr="00501595">
        <w:rPr>
          <w:noProof w:val="0"/>
        </w:rPr>
        <w:t xml:space="preserve"> desnu tipku miša. Iz padajućeg izbornik</w:t>
      </w:r>
      <w:r w:rsidR="00293AA1" w:rsidRPr="00501595">
        <w:rPr>
          <w:noProof w:val="0"/>
        </w:rPr>
        <w:t>a</w:t>
      </w:r>
      <w:r w:rsidR="00285FB7" w:rsidRPr="00501595">
        <w:rPr>
          <w:noProof w:val="0"/>
        </w:rPr>
        <w:t xml:space="preserve"> odabire se naredba </w:t>
      </w:r>
      <w:proofErr w:type="spellStart"/>
      <w:r w:rsidR="00285FB7" w:rsidRPr="00501595">
        <w:rPr>
          <w:b/>
          <w:noProof w:val="0"/>
        </w:rPr>
        <w:t>View</w:t>
      </w:r>
      <w:proofErr w:type="spellEnd"/>
      <w:r w:rsidR="00285FB7" w:rsidRPr="00501595">
        <w:rPr>
          <w:b/>
          <w:noProof w:val="0"/>
        </w:rPr>
        <w:t xml:space="preserve"> Online</w:t>
      </w:r>
      <w:r w:rsidR="00285FB7" w:rsidRPr="00501595">
        <w:rPr>
          <w:noProof w:val="0"/>
        </w:rPr>
        <w:t>.</w:t>
      </w:r>
    </w:p>
    <w:p w14:paraId="32EA9C3B" w14:textId="63F2B884" w:rsidR="00285FB7" w:rsidRPr="00501595" w:rsidRDefault="00584E4B" w:rsidP="00285FB7">
      <w:pPr>
        <w:pStyle w:val="TSnormal"/>
        <w:rPr>
          <w:noProof w:val="0"/>
        </w:rPr>
      </w:pPr>
      <w:proofErr w:type="spellStart"/>
      <w:r w:rsidRPr="00501595">
        <w:rPr>
          <w:b/>
          <w:noProof w:val="0"/>
        </w:rPr>
        <w:t>Add</w:t>
      </w:r>
      <w:proofErr w:type="spellEnd"/>
      <w:r w:rsidRPr="00501595">
        <w:rPr>
          <w:b/>
          <w:noProof w:val="0"/>
        </w:rPr>
        <w:t xml:space="preserve"> </w:t>
      </w:r>
      <w:proofErr w:type="spellStart"/>
      <w:r w:rsidRPr="00501595">
        <w:rPr>
          <w:b/>
          <w:noProof w:val="0"/>
        </w:rPr>
        <w:t>Attachment</w:t>
      </w:r>
      <w:proofErr w:type="spellEnd"/>
      <w:r w:rsidR="00285FB7" w:rsidRPr="00501595">
        <w:rPr>
          <w:noProof w:val="0"/>
        </w:rPr>
        <w:t xml:space="preserve"> – za dodavanje priloga uz bibliografski zapis potrebno je odabrati taj zapis iz popisa te nakon toga </w:t>
      </w:r>
      <w:r w:rsidR="00EB3019" w:rsidRPr="00501595">
        <w:rPr>
          <w:noProof w:val="0"/>
        </w:rPr>
        <w:t>pritisnuti</w:t>
      </w:r>
      <w:r w:rsidR="00285FB7" w:rsidRPr="00501595">
        <w:rPr>
          <w:noProof w:val="0"/>
        </w:rPr>
        <w:t xml:space="preserve"> desnu tipku miša. </w:t>
      </w:r>
      <w:r w:rsidR="000467BD" w:rsidRPr="00501595">
        <w:rPr>
          <w:noProof w:val="0"/>
        </w:rPr>
        <w:t>Potom je potrebno i</w:t>
      </w:r>
      <w:r w:rsidR="00285FB7" w:rsidRPr="00501595">
        <w:rPr>
          <w:noProof w:val="0"/>
        </w:rPr>
        <w:t>z padajućeg izbornik</w:t>
      </w:r>
      <w:r w:rsidR="00EB3019" w:rsidRPr="00501595">
        <w:rPr>
          <w:noProof w:val="0"/>
        </w:rPr>
        <w:t>a odab</w:t>
      </w:r>
      <w:r w:rsidR="000467BD" w:rsidRPr="00501595">
        <w:rPr>
          <w:noProof w:val="0"/>
        </w:rPr>
        <w:t>rati</w:t>
      </w:r>
      <w:r w:rsidR="00285FB7" w:rsidRPr="00501595">
        <w:rPr>
          <w:noProof w:val="0"/>
        </w:rPr>
        <w:t xml:space="preserve"> naredb</w:t>
      </w:r>
      <w:r w:rsidR="000467BD" w:rsidRPr="00501595">
        <w:rPr>
          <w:noProof w:val="0"/>
        </w:rPr>
        <w:t>u</w:t>
      </w:r>
      <w:r w:rsidR="00285FB7" w:rsidRPr="00501595">
        <w:rPr>
          <w:noProof w:val="0"/>
        </w:rPr>
        <w:t xml:space="preserve"> </w:t>
      </w:r>
      <w:proofErr w:type="spellStart"/>
      <w:r w:rsidR="00285FB7" w:rsidRPr="00501595">
        <w:rPr>
          <w:b/>
          <w:noProof w:val="0"/>
        </w:rPr>
        <w:t>Add</w:t>
      </w:r>
      <w:proofErr w:type="spellEnd"/>
      <w:r w:rsidR="00285FB7" w:rsidRPr="00501595">
        <w:rPr>
          <w:b/>
          <w:noProof w:val="0"/>
        </w:rPr>
        <w:t xml:space="preserve"> </w:t>
      </w:r>
      <w:proofErr w:type="spellStart"/>
      <w:r w:rsidR="00285FB7" w:rsidRPr="00501595">
        <w:rPr>
          <w:b/>
          <w:noProof w:val="0"/>
        </w:rPr>
        <w:t>Attachment</w:t>
      </w:r>
      <w:proofErr w:type="spellEnd"/>
      <w:r w:rsidR="00285FB7" w:rsidRPr="00501595">
        <w:rPr>
          <w:noProof w:val="0"/>
        </w:rPr>
        <w:t xml:space="preserve">. </w:t>
      </w:r>
      <w:r w:rsidR="00226108" w:rsidRPr="00501595">
        <w:rPr>
          <w:noProof w:val="0"/>
        </w:rPr>
        <w:t xml:space="preserve">Prikazat će se izbornik iz kojega je </w:t>
      </w:r>
      <w:r w:rsidR="00285FB7" w:rsidRPr="00501595">
        <w:rPr>
          <w:noProof w:val="0"/>
        </w:rPr>
        <w:t xml:space="preserve">moguće </w:t>
      </w:r>
      <w:r w:rsidR="00226108" w:rsidRPr="00501595">
        <w:rPr>
          <w:noProof w:val="0"/>
        </w:rPr>
        <w:t xml:space="preserve">izabrati što se želi uz bibliografski zapis priložiti npr. </w:t>
      </w:r>
      <w:r w:rsidR="00285FB7" w:rsidRPr="00501595">
        <w:rPr>
          <w:i/>
          <w:noProof w:val="0"/>
        </w:rPr>
        <w:t>web</w:t>
      </w:r>
      <w:r w:rsidR="00EB3019" w:rsidRPr="00501595">
        <w:rPr>
          <w:noProof w:val="0"/>
        </w:rPr>
        <w:t>-</w:t>
      </w:r>
      <w:r w:rsidR="00285FB7" w:rsidRPr="00501595">
        <w:rPr>
          <w:noProof w:val="0"/>
        </w:rPr>
        <w:t>adresu, kopiju datoteke ili samo poveznicu na datoteku na disku.</w:t>
      </w:r>
    </w:p>
    <w:p w14:paraId="6D78503C" w14:textId="719D94FD" w:rsidR="00285FB7" w:rsidRPr="00501595" w:rsidRDefault="00584E4B" w:rsidP="00285FB7">
      <w:pPr>
        <w:pStyle w:val="TSnormal"/>
        <w:rPr>
          <w:noProof w:val="0"/>
        </w:rPr>
      </w:pPr>
      <w:proofErr w:type="spellStart"/>
      <w:r w:rsidRPr="00501595">
        <w:rPr>
          <w:b/>
          <w:noProof w:val="0"/>
        </w:rPr>
        <w:t>View</w:t>
      </w:r>
      <w:proofErr w:type="spellEnd"/>
      <w:r w:rsidRPr="00501595">
        <w:rPr>
          <w:b/>
          <w:noProof w:val="0"/>
        </w:rPr>
        <w:t xml:space="preserve"> </w:t>
      </w:r>
      <w:proofErr w:type="spellStart"/>
      <w:r w:rsidRPr="00501595">
        <w:rPr>
          <w:b/>
          <w:noProof w:val="0"/>
        </w:rPr>
        <w:t>Snapshot</w:t>
      </w:r>
      <w:proofErr w:type="spellEnd"/>
      <w:r w:rsidR="00285FB7" w:rsidRPr="00501595">
        <w:rPr>
          <w:noProof w:val="0"/>
        </w:rPr>
        <w:t xml:space="preserve"> – ako je uz bibliografski zapis spremljena i skica</w:t>
      </w:r>
      <w:r w:rsidR="00D66353" w:rsidRPr="00501595">
        <w:rPr>
          <w:noProof w:val="0"/>
        </w:rPr>
        <w:t>,</w:t>
      </w:r>
      <w:r w:rsidR="00285FB7" w:rsidRPr="00501595">
        <w:rPr>
          <w:noProof w:val="0"/>
        </w:rPr>
        <w:t xml:space="preserve"> potrebno </w:t>
      </w:r>
      <w:r w:rsidR="00D66353" w:rsidRPr="00501595">
        <w:rPr>
          <w:noProof w:val="0"/>
        </w:rPr>
        <w:t xml:space="preserve">je </w:t>
      </w:r>
      <w:r w:rsidR="00285FB7" w:rsidRPr="00501595">
        <w:rPr>
          <w:noProof w:val="0"/>
        </w:rPr>
        <w:t>odabrati taj zapis iz popisa i pritisnuti desnu tipku miša. Iz padajućeg izbornik</w:t>
      </w:r>
      <w:r w:rsidR="00EB3019" w:rsidRPr="00501595">
        <w:rPr>
          <w:noProof w:val="0"/>
        </w:rPr>
        <w:t>a</w:t>
      </w:r>
      <w:r w:rsidR="00285FB7" w:rsidRPr="00501595">
        <w:rPr>
          <w:noProof w:val="0"/>
        </w:rPr>
        <w:t xml:space="preserve"> potrebno je odabrati mogućnost </w:t>
      </w:r>
      <w:proofErr w:type="spellStart"/>
      <w:r w:rsidR="00285FB7" w:rsidRPr="00501595">
        <w:rPr>
          <w:b/>
          <w:noProof w:val="0"/>
        </w:rPr>
        <w:t>View</w:t>
      </w:r>
      <w:proofErr w:type="spellEnd"/>
      <w:r w:rsidR="00285FB7" w:rsidRPr="00501595">
        <w:rPr>
          <w:b/>
          <w:noProof w:val="0"/>
        </w:rPr>
        <w:t xml:space="preserve"> </w:t>
      </w:r>
      <w:proofErr w:type="spellStart"/>
      <w:r w:rsidR="00285FB7" w:rsidRPr="00501595">
        <w:rPr>
          <w:b/>
          <w:noProof w:val="0"/>
        </w:rPr>
        <w:t>Snapshot</w:t>
      </w:r>
      <w:proofErr w:type="spellEnd"/>
      <w:r w:rsidR="00285FB7" w:rsidRPr="00501595">
        <w:rPr>
          <w:noProof w:val="0"/>
        </w:rPr>
        <w:t xml:space="preserve">. Osim toga, može se odabrati i prikaz datoteke u mapi odabirom mogućnosti </w:t>
      </w:r>
      <w:r w:rsidR="00285FB7" w:rsidRPr="00501595">
        <w:rPr>
          <w:b/>
          <w:noProof w:val="0"/>
        </w:rPr>
        <w:t>Show File</w:t>
      </w:r>
      <w:r w:rsidR="00285FB7" w:rsidRPr="00501595">
        <w:rPr>
          <w:noProof w:val="0"/>
        </w:rPr>
        <w:t>.</w:t>
      </w:r>
    </w:p>
    <w:p w14:paraId="5A915C01" w14:textId="77777777" w:rsidR="00620891" w:rsidRPr="00501595" w:rsidRDefault="00620891" w:rsidP="00285FB7">
      <w:pPr>
        <w:pStyle w:val="TSnormal"/>
        <w:rPr>
          <w:noProof w:val="0"/>
        </w:rPr>
      </w:pPr>
    </w:p>
    <w:p w14:paraId="3BAAEE9B" w14:textId="326DA6DE" w:rsidR="00285FB7" w:rsidRPr="00501595" w:rsidRDefault="00285FB7" w:rsidP="00285FB7">
      <w:pPr>
        <w:pStyle w:val="TSnormal"/>
        <w:rPr>
          <w:i/>
          <w:noProof w:val="0"/>
        </w:rPr>
      </w:pPr>
      <w:r w:rsidRPr="00501595">
        <w:rPr>
          <w:i/>
          <w:noProof w:val="0"/>
        </w:rPr>
        <w:t>Brisanje zapisa</w:t>
      </w:r>
    </w:p>
    <w:p w14:paraId="6D393AAF" w14:textId="491374B2" w:rsidR="00285FB7" w:rsidRPr="00501595" w:rsidRDefault="00285FB7" w:rsidP="00285FB7">
      <w:pPr>
        <w:pStyle w:val="TSnormal"/>
        <w:rPr>
          <w:i/>
          <w:noProof w:val="0"/>
        </w:rPr>
      </w:pPr>
      <w:r w:rsidRPr="00501595">
        <w:rPr>
          <w:noProof w:val="0"/>
        </w:rPr>
        <w:t xml:space="preserve">Zapis se briše tako da se prvo označi u popisu radova, potom </w:t>
      </w:r>
      <w:r w:rsidR="00620891" w:rsidRPr="00501595">
        <w:rPr>
          <w:noProof w:val="0"/>
        </w:rPr>
        <w:t>se pritisne</w:t>
      </w:r>
      <w:r w:rsidRPr="00501595">
        <w:rPr>
          <w:noProof w:val="0"/>
        </w:rPr>
        <w:t xml:space="preserve"> desn</w:t>
      </w:r>
      <w:r w:rsidR="00620891" w:rsidRPr="00501595">
        <w:rPr>
          <w:noProof w:val="0"/>
        </w:rPr>
        <w:t>a</w:t>
      </w:r>
      <w:r w:rsidRPr="00501595">
        <w:rPr>
          <w:noProof w:val="0"/>
        </w:rPr>
        <w:t xml:space="preserve"> tipka miša</w:t>
      </w:r>
      <w:r w:rsidR="005D355C" w:rsidRPr="00501595">
        <w:rPr>
          <w:noProof w:val="0"/>
        </w:rPr>
        <w:t xml:space="preserve"> te se</w:t>
      </w:r>
      <w:r w:rsidRPr="00501595">
        <w:rPr>
          <w:noProof w:val="0"/>
        </w:rPr>
        <w:t xml:space="preserve"> iz padajućeg izbornika odab</w:t>
      </w:r>
      <w:r w:rsidR="00620891" w:rsidRPr="00501595">
        <w:rPr>
          <w:noProof w:val="0"/>
        </w:rPr>
        <w:t>e</w:t>
      </w:r>
      <w:r w:rsidRPr="00501595">
        <w:rPr>
          <w:noProof w:val="0"/>
        </w:rPr>
        <w:t xml:space="preserve">re </w:t>
      </w:r>
      <w:r w:rsidR="00F11F6F" w:rsidRPr="00501595">
        <w:rPr>
          <w:noProof w:val="0"/>
        </w:rPr>
        <w:t>naredba</w:t>
      </w:r>
      <w:r w:rsidRPr="00501595">
        <w:rPr>
          <w:noProof w:val="0"/>
        </w:rPr>
        <w:t xml:space="preserve"> </w:t>
      </w:r>
      <w:proofErr w:type="spellStart"/>
      <w:r w:rsidRPr="00501595">
        <w:rPr>
          <w:b/>
          <w:noProof w:val="0"/>
        </w:rPr>
        <w:t>Move</w:t>
      </w:r>
      <w:proofErr w:type="spellEnd"/>
      <w:r w:rsidRPr="00501595">
        <w:rPr>
          <w:b/>
          <w:noProof w:val="0"/>
        </w:rPr>
        <w:t xml:space="preserve"> </w:t>
      </w:r>
      <w:proofErr w:type="spellStart"/>
      <w:r w:rsidRPr="00501595">
        <w:rPr>
          <w:b/>
          <w:noProof w:val="0"/>
        </w:rPr>
        <w:t>Item</w:t>
      </w:r>
      <w:proofErr w:type="spellEnd"/>
      <w:r w:rsidRPr="00501595">
        <w:rPr>
          <w:b/>
          <w:noProof w:val="0"/>
        </w:rPr>
        <w:t xml:space="preserve"> to </w:t>
      </w:r>
      <w:proofErr w:type="spellStart"/>
      <w:r w:rsidRPr="00501595">
        <w:rPr>
          <w:b/>
          <w:noProof w:val="0"/>
        </w:rPr>
        <w:t>Trash</w:t>
      </w:r>
      <w:proofErr w:type="spellEnd"/>
      <w:r w:rsidRPr="00501595">
        <w:rPr>
          <w:noProof w:val="0"/>
        </w:rPr>
        <w:t xml:space="preserve">. </w:t>
      </w:r>
      <w:r w:rsidR="00620891" w:rsidRPr="00501595">
        <w:rPr>
          <w:noProof w:val="0"/>
        </w:rPr>
        <w:t>Ako</w:t>
      </w:r>
      <w:r w:rsidRPr="00501595">
        <w:rPr>
          <w:noProof w:val="0"/>
        </w:rPr>
        <w:t xml:space="preserve"> se zapis nalazi u kolekciji</w:t>
      </w:r>
      <w:r w:rsidR="005D355C" w:rsidRPr="00501595">
        <w:rPr>
          <w:noProof w:val="0"/>
        </w:rPr>
        <w:t>,</w:t>
      </w:r>
      <w:r w:rsidRPr="00501595">
        <w:rPr>
          <w:noProof w:val="0"/>
        </w:rPr>
        <w:t xml:space="preserve"> potrebno je na izborniku koji se otvara nakon </w:t>
      </w:r>
      <w:r w:rsidR="005D355C" w:rsidRPr="00501595">
        <w:rPr>
          <w:noProof w:val="0"/>
        </w:rPr>
        <w:t>pritiska</w:t>
      </w:r>
      <w:r w:rsidRPr="00501595">
        <w:rPr>
          <w:noProof w:val="0"/>
        </w:rPr>
        <w:t xml:space="preserve"> desne tipke miša odabrati naredbu </w:t>
      </w:r>
      <w:r w:rsidRPr="00501595">
        <w:rPr>
          <w:b/>
          <w:noProof w:val="0"/>
        </w:rPr>
        <w:t xml:space="preserve">Remove </w:t>
      </w:r>
      <w:proofErr w:type="spellStart"/>
      <w:r w:rsidRPr="00501595">
        <w:rPr>
          <w:b/>
          <w:noProof w:val="0"/>
        </w:rPr>
        <w:t>Item</w:t>
      </w:r>
      <w:proofErr w:type="spellEnd"/>
      <w:r w:rsidRPr="00501595">
        <w:rPr>
          <w:b/>
          <w:noProof w:val="0"/>
        </w:rPr>
        <w:t xml:space="preserve"> </w:t>
      </w:r>
      <w:proofErr w:type="spellStart"/>
      <w:r w:rsidRPr="00501595">
        <w:rPr>
          <w:b/>
          <w:noProof w:val="0"/>
        </w:rPr>
        <w:t>from</w:t>
      </w:r>
      <w:proofErr w:type="spellEnd"/>
      <w:r w:rsidRPr="00501595">
        <w:rPr>
          <w:b/>
          <w:noProof w:val="0"/>
        </w:rPr>
        <w:t xml:space="preserve"> </w:t>
      </w:r>
      <w:proofErr w:type="spellStart"/>
      <w:r w:rsidRPr="00501595">
        <w:rPr>
          <w:b/>
          <w:noProof w:val="0"/>
        </w:rPr>
        <w:t>Collection</w:t>
      </w:r>
      <w:proofErr w:type="spellEnd"/>
      <w:r w:rsidRPr="00501595">
        <w:rPr>
          <w:noProof w:val="0"/>
        </w:rPr>
        <w:t xml:space="preserve">. U tom </w:t>
      </w:r>
      <w:r w:rsidR="005D355C" w:rsidRPr="00501595">
        <w:rPr>
          <w:noProof w:val="0"/>
        </w:rPr>
        <w:t xml:space="preserve">se </w:t>
      </w:r>
      <w:r w:rsidRPr="00501595">
        <w:rPr>
          <w:noProof w:val="0"/>
        </w:rPr>
        <w:t>slučaju bibliografski zapis briše iz trenut</w:t>
      </w:r>
      <w:r w:rsidR="005D355C" w:rsidRPr="00501595">
        <w:rPr>
          <w:noProof w:val="0"/>
        </w:rPr>
        <w:t>ač</w:t>
      </w:r>
      <w:r w:rsidRPr="00501595">
        <w:rPr>
          <w:noProof w:val="0"/>
        </w:rPr>
        <w:t>ne kolekcije</w:t>
      </w:r>
      <w:r w:rsidR="005D355C" w:rsidRPr="00501595">
        <w:rPr>
          <w:noProof w:val="0"/>
        </w:rPr>
        <w:t>,</w:t>
      </w:r>
      <w:r w:rsidRPr="00501595">
        <w:rPr>
          <w:noProof w:val="0"/>
        </w:rPr>
        <w:t xml:space="preserve"> no ostaje prisutan u cjelokupnom popisu zapisa u kolekciji </w:t>
      </w:r>
      <w:r w:rsidRPr="00501595">
        <w:rPr>
          <w:b/>
          <w:noProof w:val="0"/>
        </w:rPr>
        <w:t xml:space="preserve">My </w:t>
      </w:r>
      <w:proofErr w:type="spellStart"/>
      <w:r w:rsidRPr="00501595">
        <w:rPr>
          <w:b/>
          <w:noProof w:val="0"/>
        </w:rPr>
        <w:t>Library</w:t>
      </w:r>
      <w:proofErr w:type="spellEnd"/>
      <w:r w:rsidRPr="00501595">
        <w:rPr>
          <w:noProof w:val="0"/>
        </w:rPr>
        <w:t xml:space="preserve">. Tada je moguće po </w:t>
      </w:r>
      <w:r w:rsidR="00D7680A">
        <w:rPr>
          <w:noProof w:val="0"/>
        </w:rPr>
        <w:t xml:space="preserve">ranije navedenim </w:t>
      </w:r>
      <w:r w:rsidRPr="00501595">
        <w:rPr>
          <w:noProof w:val="0"/>
        </w:rPr>
        <w:t xml:space="preserve">koracima obrisati zapis. Zapisi koji su obrisani iz glavne kolekcije </w:t>
      </w:r>
      <w:r w:rsidRPr="00501595">
        <w:rPr>
          <w:b/>
          <w:noProof w:val="0"/>
        </w:rPr>
        <w:t xml:space="preserve">My </w:t>
      </w:r>
      <w:proofErr w:type="spellStart"/>
      <w:r w:rsidRPr="00501595">
        <w:rPr>
          <w:b/>
          <w:noProof w:val="0"/>
        </w:rPr>
        <w:t>Library</w:t>
      </w:r>
      <w:proofErr w:type="spellEnd"/>
      <w:r w:rsidRPr="00501595">
        <w:rPr>
          <w:noProof w:val="0"/>
        </w:rPr>
        <w:t xml:space="preserve"> spremaju se u kolekciju </w:t>
      </w:r>
      <w:proofErr w:type="spellStart"/>
      <w:r w:rsidRPr="00501595">
        <w:rPr>
          <w:b/>
          <w:noProof w:val="0"/>
        </w:rPr>
        <w:t>Trash</w:t>
      </w:r>
      <w:proofErr w:type="spellEnd"/>
      <w:r w:rsidRPr="00501595">
        <w:rPr>
          <w:noProof w:val="0"/>
        </w:rPr>
        <w:t>. Iz ove kolekcije zapise je moguće ponovno vratiti u glavnu kolekciju. U slučaju da se zapis želi trajno obrisati</w:t>
      </w:r>
      <w:r w:rsidR="005D355C" w:rsidRPr="00501595">
        <w:rPr>
          <w:noProof w:val="0"/>
        </w:rPr>
        <w:t>,</w:t>
      </w:r>
      <w:r w:rsidRPr="00501595">
        <w:rPr>
          <w:noProof w:val="0"/>
        </w:rPr>
        <w:t xml:space="preserve"> potrebno ga je odabrati u kolekciji </w:t>
      </w:r>
      <w:proofErr w:type="spellStart"/>
      <w:r w:rsidRPr="00501595">
        <w:rPr>
          <w:b/>
          <w:noProof w:val="0"/>
        </w:rPr>
        <w:t>Trash</w:t>
      </w:r>
      <w:proofErr w:type="spellEnd"/>
      <w:r w:rsidRPr="00501595">
        <w:rPr>
          <w:noProof w:val="0"/>
        </w:rPr>
        <w:t xml:space="preserve"> i pritisnuti tipku </w:t>
      </w:r>
      <w:proofErr w:type="spellStart"/>
      <w:r w:rsidRPr="00501595">
        <w:rPr>
          <w:b/>
          <w:noProof w:val="0"/>
        </w:rPr>
        <w:t>Delete</w:t>
      </w:r>
      <w:proofErr w:type="spellEnd"/>
      <w:r w:rsidR="00A018CC">
        <w:rPr>
          <w:b/>
          <w:noProof w:val="0"/>
        </w:rPr>
        <w:t xml:space="preserve"> </w:t>
      </w:r>
      <w:proofErr w:type="spellStart"/>
      <w:r w:rsidR="00A018CC">
        <w:rPr>
          <w:b/>
          <w:noProof w:val="0"/>
        </w:rPr>
        <w:t>item</w:t>
      </w:r>
      <w:proofErr w:type="spellEnd"/>
      <w:r w:rsidRPr="00501595">
        <w:rPr>
          <w:noProof w:val="0"/>
        </w:rPr>
        <w:t xml:space="preserve"> na tipkovnici.</w:t>
      </w:r>
      <w:r w:rsidR="006003F2" w:rsidRPr="00501595">
        <w:rPr>
          <w:noProof w:val="0"/>
        </w:rPr>
        <w:t xml:space="preserve"> Ukoliko se želi obrisati sav sadržaj iz kolekcije </w:t>
      </w:r>
      <w:proofErr w:type="spellStart"/>
      <w:r w:rsidR="006003F2" w:rsidRPr="00501595">
        <w:rPr>
          <w:b/>
          <w:noProof w:val="0"/>
        </w:rPr>
        <w:t>Trash</w:t>
      </w:r>
      <w:proofErr w:type="spellEnd"/>
      <w:r w:rsidR="006003F2" w:rsidRPr="00501595">
        <w:rPr>
          <w:noProof w:val="0"/>
        </w:rPr>
        <w:t xml:space="preserve"> potrebo je odabrati desnu tipku miša i naredbu </w:t>
      </w:r>
      <w:proofErr w:type="spellStart"/>
      <w:r w:rsidR="006003F2" w:rsidRPr="00501595">
        <w:rPr>
          <w:b/>
          <w:noProof w:val="0"/>
        </w:rPr>
        <w:t>Empty</w:t>
      </w:r>
      <w:proofErr w:type="spellEnd"/>
      <w:r w:rsidR="006003F2" w:rsidRPr="00501595">
        <w:rPr>
          <w:noProof w:val="0"/>
        </w:rPr>
        <w:t xml:space="preserve"> </w:t>
      </w:r>
      <w:proofErr w:type="spellStart"/>
      <w:r w:rsidR="006003F2" w:rsidRPr="00501595">
        <w:rPr>
          <w:b/>
          <w:noProof w:val="0"/>
        </w:rPr>
        <w:t>Trash</w:t>
      </w:r>
      <w:proofErr w:type="spellEnd"/>
      <w:r w:rsidR="006003F2" w:rsidRPr="00501595">
        <w:rPr>
          <w:noProof w:val="0"/>
        </w:rPr>
        <w:t>.</w:t>
      </w:r>
    </w:p>
    <w:p w14:paraId="71C0B357" w14:textId="2C8B0DF2" w:rsidR="00285FB7" w:rsidRPr="00501595" w:rsidRDefault="00285FB7" w:rsidP="004115D1">
      <w:pPr>
        <w:pStyle w:val="TSnaslov3"/>
      </w:pPr>
      <w:r w:rsidRPr="00501595">
        <w:t xml:space="preserve">Izrada </w:t>
      </w:r>
      <w:r w:rsidR="00D10E2F">
        <w:t>bibliografskog zapisa</w:t>
      </w:r>
      <w:r w:rsidR="00D10E2F" w:rsidRPr="00501595">
        <w:t xml:space="preserve"> </w:t>
      </w:r>
      <w:r w:rsidRPr="00501595">
        <w:t xml:space="preserve">u </w:t>
      </w:r>
      <w:r w:rsidRPr="00501595">
        <w:rPr>
          <w:i/>
        </w:rPr>
        <w:t>web</w:t>
      </w:r>
      <w:r w:rsidR="0059439B" w:rsidRPr="00501595">
        <w:t>-</w:t>
      </w:r>
      <w:r w:rsidRPr="00501595">
        <w:t>aplikaciji</w:t>
      </w:r>
      <w:r w:rsidR="0082259D" w:rsidRPr="0082259D">
        <w:t xml:space="preserve"> </w:t>
      </w:r>
      <w:proofErr w:type="spellStart"/>
      <w:r w:rsidR="0082259D" w:rsidRPr="00501595">
        <w:t>Zotero</w:t>
      </w:r>
      <w:proofErr w:type="spellEnd"/>
    </w:p>
    <w:p w14:paraId="08AD0379" w14:textId="6497380C" w:rsidR="00285FB7" w:rsidRPr="00501595" w:rsidRDefault="00285FB7" w:rsidP="00285FB7">
      <w:pPr>
        <w:pStyle w:val="TSnormal"/>
        <w:rPr>
          <w:noProof w:val="0"/>
        </w:rPr>
      </w:pPr>
      <w:r w:rsidRPr="00501595">
        <w:rPr>
          <w:noProof w:val="0"/>
        </w:rPr>
        <w:t xml:space="preserve">Za izradu nove reference potrebno je u središnjem dijelu odabrati dugme </w:t>
      </w:r>
      <w:r w:rsidRPr="00501595">
        <w:rPr>
          <w:lang w:val="en-US" w:eastAsia="en-US"/>
        </w:rPr>
        <w:drawing>
          <wp:inline distT="0" distB="0" distL="0" distR="0" wp14:anchorId="11115C99" wp14:editId="621A0590">
            <wp:extent cx="222250" cy="170392"/>
            <wp:effectExtent l="19050" t="19050" r="25400" b="20320"/>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25200" cy="172654"/>
                    </a:xfrm>
                    <a:prstGeom prst="rect">
                      <a:avLst/>
                    </a:prstGeom>
                    <a:ln w="6350">
                      <a:solidFill>
                        <a:schemeClr val="tx1"/>
                      </a:solidFill>
                    </a:ln>
                  </pic:spPr>
                </pic:pic>
              </a:graphicData>
            </a:graphic>
          </wp:inline>
        </w:drawing>
      </w:r>
      <w:r w:rsidRPr="00501595">
        <w:rPr>
          <w:noProof w:val="0"/>
        </w:rPr>
        <w:t xml:space="preserve"> kako bi se otvorio izbornik za odabir vrste zapisa koji se želi izraditi.</w:t>
      </w:r>
    </w:p>
    <w:p w14:paraId="706AFDF7" w14:textId="67C4264D" w:rsidR="00285FB7" w:rsidRPr="00501595" w:rsidRDefault="00285FB7" w:rsidP="00285FB7">
      <w:pPr>
        <w:pStyle w:val="TSnormal"/>
        <w:rPr>
          <w:noProof w:val="0"/>
        </w:rPr>
      </w:pPr>
      <w:r w:rsidRPr="00501595">
        <w:rPr>
          <w:lang w:val="en-US" w:eastAsia="en-US"/>
        </w:rPr>
        <w:lastRenderedPageBreak/>
        <w:drawing>
          <wp:inline distT="0" distB="0" distL="0" distR="0" wp14:anchorId="4870E09E" wp14:editId="6AFE53C0">
            <wp:extent cx="2415311" cy="3749533"/>
            <wp:effectExtent l="19050" t="19050" r="23495" b="22860"/>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1258"/>
                    <a:stretch/>
                  </pic:blipFill>
                  <pic:spPr bwMode="auto">
                    <a:xfrm>
                      <a:off x="0" y="0"/>
                      <a:ext cx="2433132" cy="3777199"/>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39DD1BC" w14:textId="29DD7F07" w:rsidR="00285FB7" w:rsidRPr="00501595" w:rsidRDefault="00285FB7" w:rsidP="00285FB7">
      <w:pPr>
        <w:pStyle w:val="TSnormal"/>
        <w:rPr>
          <w:noProof w:val="0"/>
        </w:rPr>
      </w:pPr>
      <w:r w:rsidRPr="00501595">
        <w:rPr>
          <w:noProof w:val="0"/>
        </w:rPr>
        <w:t xml:space="preserve">Nakon </w:t>
      </w:r>
      <w:r w:rsidR="005D355C" w:rsidRPr="00501595">
        <w:rPr>
          <w:noProof w:val="0"/>
        </w:rPr>
        <w:t>odabira</w:t>
      </w:r>
      <w:r w:rsidRPr="00501595">
        <w:rPr>
          <w:noProof w:val="0"/>
        </w:rPr>
        <w:t xml:space="preserve"> vrsta zapisa, potrebno je odabrati dugme </w:t>
      </w:r>
      <w:proofErr w:type="spellStart"/>
      <w:r w:rsidRPr="00501595">
        <w:rPr>
          <w:b/>
          <w:noProof w:val="0"/>
        </w:rPr>
        <w:t>Continue</w:t>
      </w:r>
      <w:proofErr w:type="spellEnd"/>
      <w:r w:rsidRPr="00501595">
        <w:rPr>
          <w:noProof w:val="0"/>
        </w:rPr>
        <w:t>. Prikazat će se polja koj</w:t>
      </w:r>
      <w:r w:rsidR="005541E5" w:rsidRPr="00501595">
        <w:rPr>
          <w:noProof w:val="0"/>
        </w:rPr>
        <w:t>a je</w:t>
      </w:r>
      <w:r w:rsidRPr="00501595">
        <w:rPr>
          <w:noProof w:val="0"/>
        </w:rPr>
        <w:t xml:space="preserve"> potrebno ispuniti za odabranu vrstu bibliografskog</w:t>
      </w:r>
      <w:r w:rsidR="005D355C" w:rsidRPr="00501595">
        <w:rPr>
          <w:noProof w:val="0"/>
        </w:rPr>
        <w:t>a</w:t>
      </w:r>
      <w:r w:rsidRPr="00501595">
        <w:rPr>
          <w:noProof w:val="0"/>
        </w:rPr>
        <w:t xml:space="preserve"> zapisa.</w:t>
      </w:r>
    </w:p>
    <w:p w14:paraId="6883ED70" w14:textId="6FA92FEA" w:rsidR="00285FB7" w:rsidRPr="00501595" w:rsidRDefault="00285FB7" w:rsidP="00285FB7">
      <w:pPr>
        <w:pStyle w:val="TSnormal"/>
        <w:rPr>
          <w:noProof w:val="0"/>
        </w:rPr>
      </w:pPr>
      <w:r w:rsidRPr="00501595">
        <w:rPr>
          <w:lang w:val="en-US" w:eastAsia="en-US"/>
        </w:rPr>
        <w:drawing>
          <wp:inline distT="0" distB="0" distL="0" distR="0" wp14:anchorId="3850ED40" wp14:editId="39DFEFA7">
            <wp:extent cx="3383220" cy="3548418"/>
            <wp:effectExtent l="19050" t="19050" r="27305" b="13970"/>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93128" cy="3558809"/>
                    </a:xfrm>
                    <a:prstGeom prst="rect">
                      <a:avLst/>
                    </a:prstGeom>
                    <a:ln w="6350">
                      <a:solidFill>
                        <a:schemeClr val="tx1"/>
                      </a:solidFill>
                    </a:ln>
                  </pic:spPr>
                </pic:pic>
              </a:graphicData>
            </a:graphic>
          </wp:inline>
        </w:drawing>
      </w:r>
    </w:p>
    <w:p w14:paraId="377FE5BA" w14:textId="438870E0" w:rsidR="002B2912" w:rsidRDefault="00285FB7" w:rsidP="00285FB7">
      <w:pPr>
        <w:pStyle w:val="TSnormal"/>
        <w:rPr>
          <w:noProof w:val="0"/>
        </w:rPr>
      </w:pPr>
      <w:r w:rsidRPr="00501595">
        <w:rPr>
          <w:noProof w:val="0"/>
        </w:rPr>
        <w:t>Kada se unesu svi potrebni podaci</w:t>
      </w:r>
      <w:r w:rsidR="005D355C" w:rsidRPr="00501595">
        <w:rPr>
          <w:noProof w:val="0"/>
        </w:rPr>
        <w:t>,</w:t>
      </w:r>
      <w:r w:rsidRPr="00501595">
        <w:rPr>
          <w:noProof w:val="0"/>
        </w:rPr>
        <w:t xml:space="preserve"> potrebno je odabrati dugme </w:t>
      </w:r>
      <w:r w:rsidRPr="00501595">
        <w:rPr>
          <w:b/>
          <w:noProof w:val="0"/>
        </w:rPr>
        <w:t xml:space="preserve">Save </w:t>
      </w:r>
      <w:r w:rsidRPr="00501595">
        <w:rPr>
          <w:noProof w:val="0"/>
        </w:rPr>
        <w:t>za spremanje bibliografskog</w:t>
      </w:r>
      <w:r w:rsidR="005D355C" w:rsidRPr="00501595">
        <w:rPr>
          <w:noProof w:val="0"/>
        </w:rPr>
        <w:t>a</w:t>
      </w:r>
      <w:r w:rsidRPr="00501595">
        <w:rPr>
          <w:noProof w:val="0"/>
        </w:rPr>
        <w:t xml:space="preserve"> zapisa.</w:t>
      </w:r>
    </w:p>
    <w:p w14:paraId="5D8ABE8D" w14:textId="77874084" w:rsidR="002B2912" w:rsidRDefault="002B2912" w:rsidP="002B2912">
      <w:pPr>
        <w:pStyle w:val="TSnaslov3"/>
      </w:pPr>
      <w:r>
        <w:lastRenderedPageBreak/>
        <w:t xml:space="preserve">Izrada bibliografskih zapisa pomoću </w:t>
      </w:r>
      <w:proofErr w:type="spellStart"/>
      <w:r w:rsidRPr="00F8425C">
        <w:rPr>
          <w:i/>
        </w:rPr>
        <w:t>Zotero</w:t>
      </w:r>
      <w:proofErr w:type="spellEnd"/>
      <w:r w:rsidRPr="00F8425C">
        <w:rPr>
          <w:i/>
        </w:rPr>
        <w:t xml:space="preserve"> </w:t>
      </w:r>
      <w:proofErr w:type="spellStart"/>
      <w:r w:rsidRPr="00F8425C">
        <w:rPr>
          <w:i/>
        </w:rPr>
        <w:t>Connector</w:t>
      </w:r>
      <w:proofErr w:type="spellEnd"/>
      <w:r>
        <w:t xml:space="preserve"> dodatka za preglednik </w:t>
      </w:r>
    </w:p>
    <w:p w14:paraId="2EBD15F8" w14:textId="1E2A6D8A" w:rsidR="002B2912" w:rsidRDefault="0082259D" w:rsidP="002B2912">
      <w:pPr>
        <w:pStyle w:val="TSnormal"/>
        <w:rPr>
          <w:noProof w:val="0"/>
        </w:rPr>
      </w:pPr>
      <w:r>
        <w:t>Najjednostavniji i najbrži način i</w:t>
      </w:r>
      <w:r w:rsidR="002B2912">
        <w:t>zrad</w:t>
      </w:r>
      <w:r>
        <w:t>e</w:t>
      </w:r>
      <w:r w:rsidR="002B2912">
        <w:t xml:space="preserve"> bibliografskih zapisa </w:t>
      </w:r>
      <w:r>
        <w:t xml:space="preserve">je </w:t>
      </w:r>
      <w:r w:rsidR="002B2912">
        <w:t xml:space="preserve">pomoću </w:t>
      </w:r>
      <w:r>
        <w:t xml:space="preserve">dodatka </w:t>
      </w:r>
      <w:r w:rsidR="002B2912" w:rsidRPr="00F8425C">
        <w:rPr>
          <w:i/>
        </w:rPr>
        <w:t>Zotero Connector</w:t>
      </w:r>
      <w:r w:rsidR="002B2912">
        <w:t xml:space="preserve">. Sve što je potrebno jest putem </w:t>
      </w:r>
      <w:r w:rsidRPr="004115D1">
        <w:rPr>
          <w:i/>
        </w:rPr>
        <w:t>web</w:t>
      </w:r>
      <w:r>
        <w:noBreakHyphen/>
      </w:r>
      <w:r w:rsidR="002B2912">
        <w:t xml:space="preserve">preglednika pronaći određeni bibliografski zapis te odabrati dugme </w:t>
      </w:r>
      <w:r w:rsidRPr="004115D1">
        <w:rPr>
          <w:i/>
        </w:rPr>
        <w:t xml:space="preserve">Zotero </w:t>
      </w:r>
      <w:r w:rsidR="002B2912">
        <w:t xml:space="preserve">u gornjem desnom </w:t>
      </w:r>
      <w:r>
        <w:t xml:space="preserve">dijelu prozora </w:t>
      </w:r>
      <w:r w:rsidR="002B2912" w:rsidRPr="00F8425C">
        <w:rPr>
          <w:i/>
        </w:rPr>
        <w:t>web</w:t>
      </w:r>
      <w:r>
        <w:noBreakHyphen/>
      </w:r>
      <w:r w:rsidR="002B2912">
        <w:t xml:space="preserve">preglednika. Izgled dugmeta se mijenja ovisno o </w:t>
      </w:r>
      <w:r w:rsidR="002B2912" w:rsidRPr="00501595">
        <w:rPr>
          <w:noProof w:val="0"/>
        </w:rPr>
        <w:t>bibliografski</w:t>
      </w:r>
      <w:r w:rsidR="002B2912">
        <w:rPr>
          <w:noProof w:val="0"/>
        </w:rPr>
        <w:t>m</w:t>
      </w:r>
      <w:r w:rsidR="002B2912" w:rsidRPr="00501595">
        <w:rPr>
          <w:noProof w:val="0"/>
        </w:rPr>
        <w:t xml:space="preserve"> </w:t>
      </w:r>
      <w:proofErr w:type="spellStart"/>
      <w:r w:rsidR="002B2912" w:rsidRPr="00501595">
        <w:rPr>
          <w:noProof w:val="0"/>
        </w:rPr>
        <w:t>metapodac</w:t>
      </w:r>
      <w:r w:rsidR="002B2912">
        <w:rPr>
          <w:noProof w:val="0"/>
        </w:rPr>
        <w:t>ima</w:t>
      </w:r>
      <w:proofErr w:type="spellEnd"/>
      <w:r w:rsidR="002B2912">
        <w:rPr>
          <w:noProof w:val="0"/>
        </w:rPr>
        <w:t xml:space="preserve"> </w:t>
      </w:r>
      <w:r w:rsidR="002B2912" w:rsidRPr="00501595">
        <w:rPr>
          <w:noProof w:val="0"/>
        </w:rPr>
        <w:t xml:space="preserve">posjećene </w:t>
      </w:r>
      <w:r w:rsidR="002B2912" w:rsidRPr="00501595">
        <w:rPr>
          <w:i/>
          <w:noProof w:val="0"/>
        </w:rPr>
        <w:t>web</w:t>
      </w:r>
      <w:r w:rsidR="002B2912" w:rsidRPr="00501595">
        <w:rPr>
          <w:noProof w:val="0"/>
        </w:rPr>
        <w:t>-stranice</w:t>
      </w:r>
      <w:r w:rsidR="002B2912">
        <w:rPr>
          <w:noProof w:val="0"/>
        </w:rPr>
        <w:t xml:space="preserve">. </w:t>
      </w:r>
      <w:r w:rsidR="002B2912" w:rsidRPr="00501595">
        <w:rPr>
          <w:noProof w:val="0"/>
        </w:rPr>
        <w:t xml:space="preserve">Značenje i funkcionalnosti dugmadi su sljedeć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230"/>
      </w:tblGrid>
      <w:tr w:rsidR="002B2912" w14:paraId="210E297D" w14:textId="77777777" w:rsidTr="00695997">
        <w:tc>
          <w:tcPr>
            <w:tcW w:w="846" w:type="dxa"/>
          </w:tcPr>
          <w:p w14:paraId="27009067" w14:textId="77777777" w:rsidR="002B2912" w:rsidRDefault="002B2912" w:rsidP="004D29DA">
            <w:pPr>
              <w:pStyle w:val="TSnormal"/>
              <w:jc w:val="center"/>
              <w:rPr>
                <w:noProof w:val="0"/>
              </w:rPr>
            </w:pPr>
            <w:r w:rsidRPr="00501595">
              <w:rPr>
                <w:lang w:val="en-US" w:eastAsia="en-US"/>
              </w:rPr>
              <w:drawing>
                <wp:inline distT="0" distB="0" distL="0" distR="0" wp14:anchorId="4E31A2E9" wp14:editId="6143AAC5">
                  <wp:extent cx="200025" cy="228600"/>
                  <wp:effectExtent l="19050" t="19050" r="28575" b="19050"/>
                  <wp:docPr id="750" name="Picture 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8696" t="-1" b="7693"/>
                          <a:stretch/>
                        </pic:blipFill>
                        <pic:spPr bwMode="auto">
                          <a:xfrm>
                            <a:off x="0" y="0"/>
                            <a:ext cx="200053" cy="228632"/>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6230" w:type="dxa"/>
            <w:shd w:val="clear" w:color="auto" w:fill="auto"/>
          </w:tcPr>
          <w:p w14:paraId="5BB099EE" w14:textId="77777777" w:rsidR="002B2912" w:rsidRDefault="002B2912" w:rsidP="004D29DA">
            <w:pPr>
              <w:pStyle w:val="TSnormal"/>
              <w:spacing w:before="240" w:after="0"/>
              <w:rPr>
                <w:noProof w:val="0"/>
              </w:rPr>
            </w:pPr>
            <w:r w:rsidRPr="00501595">
              <w:rPr>
                <w:noProof w:val="0"/>
              </w:rPr>
              <w:t xml:space="preserve">Zapis će se spremiti kao vrsta zapisa </w:t>
            </w:r>
            <w:r w:rsidRPr="00501595">
              <w:rPr>
                <w:b/>
                <w:i/>
                <w:noProof w:val="0"/>
              </w:rPr>
              <w:t>web</w:t>
            </w:r>
            <w:r w:rsidRPr="00501595">
              <w:rPr>
                <w:b/>
                <w:noProof w:val="0"/>
              </w:rPr>
              <w:t>-stranica</w:t>
            </w:r>
            <w:r w:rsidRPr="00322DA1">
              <w:rPr>
                <w:noProof w:val="0"/>
              </w:rPr>
              <w:t>.</w:t>
            </w:r>
          </w:p>
        </w:tc>
      </w:tr>
      <w:tr w:rsidR="002B2912" w14:paraId="3E128DE7" w14:textId="77777777" w:rsidTr="00695997">
        <w:tc>
          <w:tcPr>
            <w:tcW w:w="846" w:type="dxa"/>
          </w:tcPr>
          <w:p w14:paraId="375A54B6" w14:textId="77777777" w:rsidR="002B2912" w:rsidRDefault="002B2912" w:rsidP="004D29DA">
            <w:pPr>
              <w:pStyle w:val="TSnormal"/>
              <w:jc w:val="center"/>
              <w:rPr>
                <w:noProof w:val="0"/>
              </w:rPr>
            </w:pPr>
            <w:r w:rsidRPr="00501595">
              <w:rPr>
                <w:lang w:val="en-US" w:eastAsia="en-US"/>
              </w:rPr>
              <w:drawing>
                <wp:inline distT="0" distB="0" distL="0" distR="0" wp14:anchorId="7BFB3782" wp14:editId="6F8D5E4D">
                  <wp:extent cx="201600" cy="223311"/>
                  <wp:effectExtent l="19050" t="19050" r="27305" b="24765"/>
                  <wp:docPr id="752" name="Picture 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5797" t="7408" b="3703"/>
                          <a:stretch/>
                        </pic:blipFill>
                        <pic:spPr bwMode="auto">
                          <a:xfrm>
                            <a:off x="0" y="0"/>
                            <a:ext cx="201600" cy="223311"/>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6230" w:type="dxa"/>
          </w:tcPr>
          <w:p w14:paraId="1F709BB7" w14:textId="77777777" w:rsidR="002B2912" w:rsidRDefault="002B2912" w:rsidP="00E06E0A">
            <w:pPr>
              <w:pStyle w:val="TSnormal"/>
              <w:spacing w:before="240"/>
              <w:rPr>
                <w:noProof w:val="0"/>
              </w:rPr>
            </w:pPr>
            <w:r w:rsidRPr="00501595">
              <w:rPr>
                <w:noProof w:val="0"/>
              </w:rPr>
              <w:t xml:space="preserve">Zapis će se spremiti kao vrsta zapisa </w:t>
            </w:r>
            <w:r w:rsidRPr="00501595">
              <w:rPr>
                <w:b/>
                <w:noProof w:val="0"/>
              </w:rPr>
              <w:t>članak u časopisu</w:t>
            </w:r>
            <w:r w:rsidRPr="00501595">
              <w:rPr>
                <w:noProof w:val="0"/>
              </w:rPr>
              <w:t>.</w:t>
            </w:r>
          </w:p>
        </w:tc>
      </w:tr>
      <w:tr w:rsidR="002B2912" w14:paraId="35453221" w14:textId="77777777" w:rsidTr="00695997">
        <w:tc>
          <w:tcPr>
            <w:tcW w:w="846" w:type="dxa"/>
          </w:tcPr>
          <w:p w14:paraId="68DAA943" w14:textId="77777777" w:rsidR="002B2912" w:rsidRDefault="002B2912" w:rsidP="004D29DA">
            <w:pPr>
              <w:pStyle w:val="TSnormal"/>
              <w:jc w:val="center"/>
              <w:rPr>
                <w:noProof w:val="0"/>
              </w:rPr>
            </w:pPr>
            <w:r w:rsidRPr="00501595">
              <w:rPr>
                <w:lang w:val="en-US" w:eastAsia="en-US"/>
              </w:rPr>
              <w:drawing>
                <wp:inline distT="0" distB="0" distL="0" distR="0" wp14:anchorId="1D67955A" wp14:editId="29D96E65">
                  <wp:extent cx="201600" cy="201600"/>
                  <wp:effectExtent l="19050" t="19050" r="27305" b="27305"/>
                  <wp:docPr id="755"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l="7693" t="18411" r="9790" b="9920"/>
                          <a:stretch>
                            <a:fillRect/>
                          </a:stretch>
                        </pic:blipFill>
                        <pic:spPr bwMode="auto">
                          <a:xfrm>
                            <a:off x="0" y="0"/>
                            <a:ext cx="201600" cy="201600"/>
                          </a:xfrm>
                          <a:prstGeom prst="rect">
                            <a:avLst/>
                          </a:prstGeom>
                          <a:noFill/>
                          <a:ln w="6350" cmpd="sng">
                            <a:solidFill>
                              <a:srgbClr val="000000"/>
                            </a:solidFill>
                            <a:miter lim="800000"/>
                            <a:headEnd/>
                            <a:tailEnd/>
                          </a:ln>
                          <a:effectLst/>
                        </pic:spPr>
                      </pic:pic>
                    </a:graphicData>
                  </a:graphic>
                </wp:inline>
              </w:drawing>
            </w:r>
          </w:p>
        </w:tc>
        <w:tc>
          <w:tcPr>
            <w:tcW w:w="6230" w:type="dxa"/>
          </w:tcPr>
          <w:p w14:paraId="279C6115" w14:textId="77777777" w:rsidR="002B2912" w:rsidRDefault="002B2912" w:rsidP="004D29DA">
            <w:pPr>
              <w:pStyle w:val="TSnormal"/>
              <w:spacing w:before="240"/>
              <w:rPr>
                <w:noProof w:val="0"/>
              </w:rPr>
            </w:pPr>
            <w:r w:rsidRPr="00501595">
              <w:rPr>
                <w:noProof w:val="0"/>
              </w:rPr>
              <w:t xml:space="preserve">Zapis će se spremiti kao vrsta zapisa </w:t>
            </w:r>
            <w:r w:rsidRPr="00501595">
              <w:rPr>
                <w:b/>
                <w:noProof w:val="0"/>
              </w:rPr>
              <w:t>knjiga</w:t>
            </w:r>
            <w:r w:rsidRPr="00501595">
              <w:rPr>
                <w:noProof w:val="0"/>
              </w:rPr>
              <w:t>.</w:t>
            </w:r>
          </w:p>
        </w:tc>
      </w:tr>
      <w:tr w:rsidR="002B2912" w14:paraId="2789EDF7" w14:textId="77777777" w:rsidTr="00695997">
        <w:tc>
          <w:tcPr>
            <w:tcW w:w="846" w:type="dxa"/>
          </w:tcPr>
          <w:p w14:paraId="3AA0EB1D" w14:textId="77777777" w:rsidR="002B2912" w:rsidRDefault="002B2912" w:rsidP="004D29DA">
            <w:pPr>
              <w:pStyle w:val="TSnormal"/>
              <w:jc w:val="center"/>
              <w:rPr>
                <w:noProof w:val="0"/>
              </w:rPr>
            </w:pPr>
            <w:r w:rsidRPr="00501595">
              <w:rPr>
                <w:lang w:val="en-US" w:eastAsia="en-US"/>
              </w:rPr>
              <w:drawing>
                <wp:inline distT="0" distB="0" distL="0" distR="0" wp14:anchorId="156CE439" wp14:editId="0D7C15C8">
                  <wp:extent cx="201600" cy="207900"/>
                  <wp:effectExtent l="19050" t="19050" r="27305" b="20955"/>
                  <wp:docPr id="758" name="Picture 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256" r="7692" b="4347"/>
                          <a:stretch/>
                        </pic:blipFill>
                        <pic:spPr bwMode="auto">
                          <a:xfrm>
                            <a:off x="0" y="0"/>
                            <a:ext cx="201600" cy="20790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6230" w:type="dxa"/>
          </w:tcPr>
          <w:p w14:paraId="4A688A2E" w14:textId="77777777" w:rsidR="002B2912" w:rsidRDefault="002B2912" w:rsidP="004D29DA">
            <w:pPr>
              <w:pStyle w:val="TSnormal"/>
              <w:spacing w:before="240"/>
              <w:rPr>
                <w:noProof w:val="0"/>
              </w:rPr>
            </w:pPr>
            <w:r w:rsidRPr="00BF40E2">
              <w:rPr>
                <w:b/>
                <w:noProof w:val="0"/>
              </w:rPr>
              <w:t>Više bibliografskih</w:t>
            </w:r>
            <w:r w:rsidRPr="00501595">
              <w:rPr>
                <w:noProof w:val="0"/>
              </w:rPr>
              <w:t xml:space="preserve"> zapisa spremit će se odjednom.</w:t>
            </w:r>
          </w:p>
        </w:tc>
      </w:tr>
      <w:tr w:rsidR="002B2912" w14:paraId="51DFDAA6" w14:textId="77777777" w:rsidTr="00695997">
        <w:tc>
          <w:tcPr>
            <w:tcW w:w="846" w:type="dxa"/>
          </w:tcPr>
          <w:p w14:paraId="717ADBBE" w14:textId="77777777" w:rsidR="002B2912" w:rsidRPr="00501595" w:rsidRDefault="002B2912" w:rsidP="004D29DA">
            <w:pPr>
              <w:pStyle w:val="TSnormal"/>
              <w:jc w:val="center"/>
              <w:rPr>
                <w:lang w:val="en-US" w:eastAsia="en-US"/>
              </w:rPr>
            </w:pPr>
            <w:r w:rsidRPr="0010201A">
              <w:rPr>
                <w:lang w:val="en-US" w:eastAsia="en-US"/>
              </w:rPr>
              <w:drawing>
                <wp:inline distT="0" distB="0" distL="0" distR="0" wp14:anchorId="6C5C6089" wp14:editId="2EF06188">
                  <wp:extent cx="257211" cy="257211"/>
                  <wp:effectExtent l="19050" t="19050" r="28575" b="28575"/>
                  <wp:docPr id="759" name="Slika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7211" cy="257211"/>
                          </a:xfrm>
                          <a:prstGeom prst="rect">
                            <a:avLst/>
                          </a:prstGeom>
                          <a:ln>
                            <a:solidFill>
                              <a:schemeClr val="tx1"/>
                            </a:solidFill>
                          </a:ln>
                        </pic:spPr>
                      </pic:pic>
                    </a:graphicData>
                  </a:graphic>
                </wp:inline>
              </w:drawing>
            </w:r>
          </w:p>
        </w:tc>
        <w:tc>
          <w:tcPr>
            <w:tcW w:w="6230" w:type="dxa"/>
          </w:tcPr>
          <w:p w14:paraId="114CFF03" w14:textId="77777777" w:rsidR="002B2912" w:rsidRPr="00501595" w:rsidRDefault="002B2912" w:rsidP="004D29DA">
            <w:pPr>
              <w:pStyle w:val="TSnormal"/>
              <w:spacing w:before="240"/>
              <w:rPr>
                <w:noProof w:val="0"/>
              </w:rPr>
            </w:pPr>
            <w:r w:rsidRPr="00501595">
              <w:rPr>
                <w:noProof w:val="0"/>
              </w:rPr>
              <w:t xml:space="preserve">Zapis će se spremiti kao vrsta zapisa </w:t>
            </w:r>
            <w:r>
              <w:rPr>
                <w:b/>
                <w:noProof w:val="0"/>
              </w:rPr>
              <w:t>disertacija</w:t>
            </w:r>
            <w:r w:rsidRPr="00501595">
              <w:rPr>
                <w:noProof w:val="0"/>
              </w:rPr>
              <w:t>.</w:t>
            </w:r>
          </w:p>
        </w:tc>
      </w:tr>
    </w:tbl>
    <w:p w14:paraId="13D3F3DD" w14:textId="7F2461DF" w:rsidR="002B2912" w:rsidRPr="00385723" w:rsidRDefault="002B2912" w:rsidP="002B2912">
      <w:pPr>
        <w:pStyle w:val="TSnaslov3"/>
        <w:numPr>
          <w:ilvl w:val="0"/>
          <w:numId w:val="0"/>
        </w:numPr>
      </w:pPr>
      <w:r>
        <w:rPr>
          <w:b w:val="0"/>
        </w:rPr>
        <w:t xml:space="preserve">Odabirom dugmeta </w:t>
      </w:r>
      <w:proofErr w:type="spellStart"/>
      <w:r w:rsidR="0082259D" w:rsidRPr="004115D1">
        <w:rPr>
          <w:b w:val="0"/>
          <w:i/>
        </w:rPr>
        <w:t>Zotero</w:t>
      </w:r>
      <w:proofErr w:type="spellEnd"/>
      <w:r w:rsidR="0082259D" w:rsidRPr="004115D1">
        <w:rPr>
          <w:b w:val="0"/>
          <w:i/>
        </w:rPr>
        <w:t xml:space="preserve"> </w:t>
      </w:r>
      <w:r w:rsidR="0082259D">
        <w:rPr>
          <w:b w:val="0"/>
        </w:rPr>
        <w:t xml:space="preserve">zapis se </w:t>
      </w:r>
      <w:r>
        <w:rPr>
          <w:b w:val="0"/>
        </w:rPr>
        <w:t xml:space="preserve">pohranjuje u </w:t>
      </w:r>
      <w:r w:rsidR="0082259D">
        <w:rPr>
          <w:b w:val="0"/>
        </w:rPr>
        <w:t xml:space="preserve">program </w:t>
      </w:r>
      <w:proofErr w:type="spellStart"/>
      <w:r w:rsidRPr="004115D1">
        <w:rPr>
          <w:b w:val="0"/>
          <w:i/>
        </w:rPr>
        <w:t>Zotero</w:t>
      </w:r>
      <w:proofErr w:type="spellEnd"/>
      <w:r w:rsidRPr="004115D1">
        <w:rPr>
          <w:b w:val="0"/>
          <w:i/>
        </w:rPr>
        <w:t xml:space="preserve"> </w:t>
      </w:r>
      <w:proofErr w:type="spellStart"/>
      <w:r w:rsidRPr="004115D1">
        <w:rPr>
          <w:b w:val="0"/>
          <w:i/>
        </w:rPr>
        <w:t>Standalone</w:t>
      </w:r>
      <w:proofErr w:type="spellEnd"/>
      <w:r>
        <w:rPr>
          <w:b w:val="0"/>
        </w:rPr>
        <w:t xml:space="preserve"> </w:t>
      </w:r>
      <w:r w:rsidR="0082259D">
        <w:rPr>
          <w:b w:val="0"/>
        </w:rPr>
        <w:t>ako</w:t>
      </w:r>
      <w:r>
        <w:rPr>
          <w:b w:val="0"/>
        </w:rPr>
        <w:t xml:space="preserve"> je pokrenut. </w:t>
      </w:r>
      <w:r w:rsidR="00103E82">
        <w:rPr>
          <w:b w:val="0"/>
        </w:rPr>
        <w:t xml:space="preserve">Ako program </w:t>
      </w:r>
      <w:proofErr w:type="spellStart"/>
      <w:r w:rsidR="00103E82" w:rsidRPr="004115D1">
        <w:rPr>
          <w:b w:val="0"/>
          <w:i/>
        </w:rPr>
        <w:t>Zotero</w:t>
      </w:r>
      <w:proofErr w:type="spellEnd"/>
      <w:r w:rsidR="00103E82" w:rsidRPr="004115D1">
        <w:rPr>
          <w:b w:val="0"/>
          <w:i/>
        </w:rPr>
        <w:t xml:space="preserve"> </w:t>
      </w:r>
      <w:proofErr w:type="spellStart"/>
      <w:r w:rsidR="00103E82" w:rsidRPr="004115D1">
        <w:rPr>
          <w:b w:val="0"/>
          <w:i/>
        </w:rPr>
        <w:t>Standalone</w:t>
      </w:r>
      <w:proofErr w:type="spellEnd"/>
      <w:r w:rsidR="00103E82">
        <w:rPr>
          <w:b w:val="0"/>
        </w:rPr>
        <w:t xml:space="preserve"> nije pokrenut, </w:t>
      </w:r>
      <w:r w:rsidR="007378D9">
        <w:rPr>
          <w:b w:val="0"/>
        </w:rPr>
        <w:t>program će ponuditi mogućnost pohranjivanja zapisa</w:t>
      </w:r>
      <w:r w:rsidR="00103E82">
        <w:rPr>
          <w:b w:val="0"/>
        </w:rPr>
        <w:t xml:space="preserve"> u </w:t>
      </w:r>
      <w:proofErr w:type="spellStart"/>
      <w:r w:rsidRPr="00F8425C">
        <w:rPr>
          <w:b w:val="0"/>
          <w:i/>
        </w:rPr>
        <w:t>Zotero</w:t>
      </w:r>
      <w:proofErr w:type="spellEnd"/>
      <w:r w:rsidRPr="00F8425C">
        <w:rPr>
          <w:b w:val="0"/>
          <w:i/>
        </w:rPr>
        <w:t xml:space="preserve"> </w:t>
      </w:r>
      <w:proofErr w:type="spellStart"/>
      <w:r w:rsidRPr="00F8425C">
        <w:rPr>
          <w:b w:val="0"/>
          <w:i/>
        </w:rPr>
        <w:t>cloud</w:t>
      </w:r>
      <w:proofErr w:type="spellEnd"/>
      <w:r w:rsidRPr="00896A6B">
        <w:rPr>
          <w:b w:val="0"/>
        </w:rPr>
        <w:t xml:space="preserve"> servis</w:t>
      </w:r>
      <w:r w:rsidR="007378D9">
        <w:rPr>
          <w:b w:val="0"/>
        </w:rPr>
        <w:t>, što se može potvrditi pritiskom na dugme</w:t>
      </w:r>
      <w:r w:rsidR="00103E82">
        <w:rPr>
          <w:b w:val="0"/>
        </w:rPr>
        <w:t xml:space="preserve"> </w:t>
      </w:r>
      <w:proofErr w:type="spellStart"/>
      <w:r w:rsidRPr="00385723">
        <w:t>Enable</w:t>
      </w:r>
      <w:proofErr w:type="spellEnd"/>
      <w:r w:rsidRPr="00385723">
        <w:t xml:space="preserve"> </w:t>
      </w:r>
      <w:proofErr w:type="spellStart"/>
      <w:r w:rsidRPr="00385723">
        <w:t>Saving</w:t>
      </w:r>
      <w:proofErr w:type="spellEnd"/>
      <w:r w:rsidRPr="00385723">
        <w:t xml:space="preserve"> to Online </w:t>
      </w:r>
      <w:proofErr w:type="spellStart"/>
      <w:r w:rsidRPr="00385723">
        <w:t>Library</w:t>
      </w:r>
      <w:proofErr w:type="spellEnd"/>
      <w:r>
        <w:rPr>
          <w:b w:val="0"/>
        </w:rPr>
        <w:t xml:space="preserve">. </w:t>
      </w:r>
      <w:r w:rsidR="00E5457C">
        <w:rPr>
          <w:b w:val="0"/>
        </w:rPr>
        <w:t xml:space="preserve">U tom slučaju će se </w:t>
      </w:r>
      <w:r>
        <w:rPr>
          <w:b w:val="0"/>
        </w:rPr>
        <w:t xml:space="preserve">unutar </w:t>
      </w:r>
      <w:r w:rsidRPr="004115D1">
        <w:rPr>
          <w:b w:val="0"/>
          <w:i/>
        </w:rPr>
        <w:t>web</w:t>
      </w:r>
      <w:r w:rsidR="007378D9">
        <w:rPr>
          <w:b w:val="0"/>
        </w:rPr>
        <w:noBreakHyphen/>
      </w:r>
      <w:r>
        <w:rPr>
          <w:b w:val="0"/>
        </w:rPr>
        <w:t xml:space="preserve">preglednika otvoriti </w:t>
      </w:r>
      <w:r w:rsidR="00E5457C">
        <w:rPr>
          <w:b w:val="0"/>
        </w:rPr>
        <w:t>obrazac</w:t>
      </w:r>
      <w:r>
        <w:rPr>
          <w:b w:val="0"/>
        </w:rPr>
        <w:t xml:space="preserve"> za prijavu na </w:t>
      </w:r>
      <w:proofErr w:type="spellStart"/>
      <w:r w:rsidRPr="004115D1">
        <w:rPr>
          <w:b w:val="0"/>
          <w:i/>
        </w:rPr>
        <w:t>Zotero</w:t>
      </w:r>
      <w:proofErr w:type="spellEnd"/>
      <w:r>
        <w:rPr>
          <w:b w:val="0"/>
        </w:rPr>
        <w:t xml:space="preserve"> </w:t>
      </w:r>
      <w:r w:rsidRPr="00695997">
        <w:rPr>
          <w:b w:val="0"/>
          <w:i/>
        </w:rPr>
        <w:t>web</w:t>
      </w:r>
      <w:r w:rsidR="00695997">
        <w:rPr>
          <w:b w:val="0"/>
        </w:rPr>
        <w:noBreakHyphen/>
      </w:r>
      <w:r>
        <w:rPr>
          <w:b w:val="0"/>
        </w:rPr>
        <w:t>aplikaciju.</w:t>
      </w:r>
    </w:p>
    <w:p w14:paraId="453F2BCB" w14:textId="77777777" w:rsidR="002B2912" w:rsidRDefault="002B2912" w:rsidP="002B2912">
      <w:pPr>
        <w:pStyle w:val="TSnaslov3"/>
        <w:numPr>
          <w:ilvl w:val="0"/>
          <w:numId w:val="0"/>
        </w:numPr>
      </w:pPr>
      <w:r w:rsidRPr="003E1FEE">
        <w:rPr>
          <w:i/>
          <w:noProof/>
          <w:lang w:val="en-US"/>
        </w:rPr>
        <w:drawing>
          <wp:inline distT="0" distB="0" distL="0" distR="0" wp14:anchorId="56DA5853" wp14:editId="117B51A8">
            <wp:extent cx="4499610" cy="2219325"/>
            <wp:effectExtent l="19050" t="19050" r="15240" b="28575"/>
            <wp:docPr id="833" name="Slika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99610" cy="2219325"/>
                    </a:xfrm>
                    <a:prstGeom prst="rect">
                      <a:avLst/>
                    </a:prstGeom>
                    <a:ln>
                      <a:solidFill>
                        <a:schemeClr val="tx1"/>
                      </a:solidFill>
                    </a:ln>
                  </pic:spPr>
                </pic:pic>
              </a:graphicData>
            </a:graphic>
          </wp:inline>
        </w:drawing>
      </w:r>
    </w:p>
    <w:p w14:paraId="0B53DD45" w14:textId="77777777" w:rsidR="00A96309" w:rsidRDefault="00A96309">
      <w:pPr>
        <w:rPr>
          <w:rFonts w:ascii="Arial" w:hAnsi="Arial" w:cs="Arial"/>
          <w:b/>
          <w:sz w:val="28"/>
          <w:szCs w:val="28"/>
          <w:lang w:eastAsia="hr-HR"/>
        </w:rPr>
      </w:pPr>
      <w:bookmarkStart w:id="57" w:name="_Toc527029392"/>
      <w:bookmarkEnd w:id="57"/>
      <w:r>
        <w:br w:type="page"/>
      </w:r>
    </w:p>
    <w:p w14:paraId="2924DAAA" w14:textId="4CE51498" w:rsidR="00285FB7" w:rsidRPr="00501595" w:rsidRDefault="00285FB7" w:rsidP="004633B5">
      <w:pPr>
        <w:pStyle w:val="TSnaslov2"/>
      </w:pPr>
      <w:bookmarkStart w:id="58" w:name="_Toc23324551"/>
      <w:r w:rsidRPr="00501595">
        <w:lastRenderedPageBreak/>
        <w:t>Pretraživanje bibliografskih referenci</w:t>
      </w:r>
      <w:bookmarkEnd w:id="58"/>
    </w:p>
    <w:p w14:paraId="05E583E1" w14:textId="2FA58E27" w:rsidR="00285FB7" w:rsidRPr="00501595" w:rsidRDefault="00285FB7" w:rsidP="00EA6D86">
      <w:pPr>
        <w:pStyle w:val="TSnaslov3"/>
      </w:pPr>
      <w:r w:rsidRPr="00501595">
        <w:t xml:space="preserve">Pretraživanje referenci u </w:t>
      </w:r>
      <w:proofErr w:type="spellStart"/>
      <w:r w:rsidRPr="004115D1">
        <w:rPr>
          <w:i/>
        </w:rPr>
        <w:t>Zotero</w:t>
      </w:r>
      <w:proofErr w:type="spellEnd"/>
      <w:r w:rsidRPr="004115D1">
        <w:rPr>
          <w:i/>
        </w:rPr>
        <w:t xml:space="preserve"> </w:t>
      </w:r>
      <w:proofErr w:type="spellStart"/>
      <w:r w:rsidRPr="004115D1">
        <w:rPr>
          <w:i/>
        </w:rPr>
        <w:t>Standalone</w:t>
      </w:r>
      <w:proofErr w:type="spellEnd"/>
    </w:p>
    <w:p w14:paraId="69CF3DDA" w14:textId="0A13361E" w:rsidR="00C61401" w:rsidRPr="00501595" w:rsidRDefault="00285FB7" w:rsidP="00285FB7">
      <w:pPr>
        <w:pStyle w:val="TSnormal"/>
        <w:rPr>
          <w:noProof w:val="0"/>
        </w:rPr>
      </w:pPr>
      <w:r w:rsidRPr="00501595">
        <w:rPr>
          <w:noProof w:val="0"/>
        </w:rPr>
        <w:t>Pretraživanje referenci moguće je na dva načina</w:t>
      </w:r>
      <w:r w:rsidR="00C61401" w:rsidRPr="00501595">
        <w:rPr>
          <w:noProof w:val="0"/>
        </w:rPr>
        <w:t>:</w:t>
      </w:r>
    </w:p>
    <w:p w14:paraId="5100F33A" w14:textId="2642A780" w:rsidR="00285FB7" w:rsidRPr="00501595" w:rsidRDefault="00C61401" w:rsidP="00924F96">
      <w:pPr>
        <w:pStyle w:val="TSnormal"/>
        <w:numPr>
          <w:ilvl w:val="0"/>
          <w:numId w:val="22"/>
        </w:numPr>
        <w:rPr>
          <w:noProof w:val="0"/>
        </w:rPr>
      </w:pPr>
      <w:r w:rsidRPr="00501595">
        <w:rPr>
          <w:noProof w:val="0"/>
        </w:rPr>
        <w:t>U</w:t>
      </w:r>
      <w:r w:rsidR="00285FB7" w:rsidRPr="00501595">
        <w:rPr>
          <w:noProof w:val="0"/>
        </w:rPr>
        <w:t xml:space="preserve">pisivanjem ključne riječi u </w:t>
      </w:r>
      <w:r w:rsidR="00FC6E34">
        <w:rPr>
          <w:noProof w:val="0"/>
        </w:rPr>
        <w:t>polje za pretraživanje</w:t>
      </w:r>
      <w:r w:rsidR="00285FB7" w:rsidRPr="00501595">
        <w:rPr>
          <w:noProof w:val="0"/>
        </w:rPr>
        <w:t xml:space="preserve"> koj</w:t>
      </w:r>
      <w:r w:rsidR="00FC6E34">
        <w:rPr>
          <w:noProof w:val="0"/>
        </w:rPr>
        <w:t>e</w:t>
      </w:r>
      <w:r w:rsidR="00285FB7" w:rsidRPr="00501595">
        <w:rPr>
          <w:noProof w:val="0"/>
        </w:rPr>
        <w:t xml:space="preserve"> se nalazi </w:t>
      </w:r>
      <w:r w:rsidR="000858EA">
        <w:rPr>
          <w:noProof w:val="0"/>
        </w:rPr>
        <w:t>na</w:t>
      </w:r>
      <w:r w:rsidR="00285FB7" w:rsidRPr="00501595">
        <w:rPr>
          <w:noProof w:val="0"/>
        </w:rPr>
        <w:t xml:space="preserve"> alatnoj traci s dugm</w:t>
      </w:r>
      <w:r w:rsidRPr="00501595">
        <w:rPr>
          <w:noProof w:val="0"/>
        </w:rPr>
        <w:t>adi</w:t>
      </w:r>
      <w:r w:rsidR="00285FB7" w:rsidRPr="00501595">
        <w:rPr>
          <w:noProof w:val="0"/>
        </w:rPr>
        <w:t xml:space="preserve"> u sredini iznad popisa bibliografskih zapisa.</w:t>
      </w:r>
    </w:p>
    <w:p w14:paraId="2C7FE385" w14:textId="73969536" w:rsidR="00285FB7" w:rsidRPr="00501595" w:rsidRDefault="00285FB7" w:rsidP="00C61401">
      <w:pPr>
        <w:pStyle w:val="TSnormal"/>
        <w:ind w:left="708"/>
        <w:rPr>
          <w:noProof w:val="0"/>
        </w:rPr>
      </w:pPr>
      <w:r w:rsidRPr="00501595">
        <w:rPr>
          <w:noProof w:val="0"/>
        </w:rPr>
        <w:t>Kako se upisuje ključna riječ filtrira se prikaz zapisa u središnjem dijelu okvira te se prikazuju samo oni zapisi koji se podudaraju s upisanim ključnim riječima. Pretraživač pretražuje sve dostupne informacije</w:t>
      </w:r>
      <w:r w:rsidR="005D355C" w:rsidRPr="00501595">
        <w:rPr>
          <w:noProof w:val="0"/>
        </w:rPr>
        <w:t>,</w:t>
      </w:r>
      <w:r w:rsidRPr="00501595">
        <w:rPr>
          <w:noProof w:val="0"/>
        </w:rPr>
        <w:t xml:space="preserve"> </w:t>
      </w:r>
      <w:r w:rsidR="005D355C" w:rsidRPr="00501595">
        <w:rPr>
          <w:noProof w:val="0"/>
        </w:rPr>
        <w:t>na primjer,</w:t>
      </w:r>
      <w:r w:rsidRPr="00501595">
        <w:rPr>
          <w:noProof w:val="0"/>
        </w:rPr>
        <w:t xml:space="preserve"> naslov, sažetak, imena i prezimena autora, naziv časopis</w:t>
      </w:r>
      <w:r w:rsidR="00C61401" w:rsidRPr="00501595">
        <w:rPr>
          <w:noProof w:val="0"/>
        </w:rPr>
        <w:t>a</w:t>
      </w:r>
      <w:r w:rsidRPr="00501595">
        <w:rPr>
          <w:noProof w:val="0"/>
        </w:rPr>
        <w:t xml:space="preserve"> u kojemu je rad objavljen itd., te sadržaje datoteka koji su priloženi uz bibliografske zapise u glavnoj kolekciji </w:t>
      </w:r>
      <w:r w:rsidRPr="00501595">
        <w:rPr>
          <w:b/>
          <w:noProof w:val="0"/>
        </w:rPr>
        <w:t xml:space="preserve">My </w:t>
      </w:r>
      <w:proofErr w:type="spellStart"/>
      <w:r w:rsidRPr="00501595">
        <w:rPr>
          <w:b/>
          <w:noProof w:val="0"/>
        </w:rPr>
        <w:t>Library</w:t>
      </w:r>
      <w:proofErr w:type="spellEnd"/>
      <w:r w:rsidRPr="00501595">
        <w:rPr>
          <w:noProof w:val="0"/>
        </w:rPr>
        <w:t xml:space="preserve">. </w:t>
      </w:r>
    </w:p>
    <w:p w14:paraId="41482AED" w14:textId="43021D86" w:rsidR="00285FB7" w:rsidRPr="00501595" w:rsidRDefault="00A018CC" w:rsidP="00285FB7">
      <w:pPr>
        <w:pStyle w:val="TSnormal"/>
        <w:rPr>
          <w:noProof w:val="0"/>
        </w:rPr>
      </w:pPr>
      <w:r w:rsidRPr="00A018CC">
        <w:t xml:space="preserve"> </w:t>
      </w:r>
      <w:r w:rsidRPr="00A018CC">
        <w:rPr>
          <w:lang w:val="en-US" w:eastAsia="en-US"/>
        </w:rPr>
        <w:drawing>
          <wp:inline distT="0" distB="0" distL="0" distR="0" wp14:anchorId="7FC2B67D" wp14:editId="66209F2E">
            <wp:extent cx="4499610" cy="2584450"/>
            <wp:effectExtent l="19050" t="19050" r="15240" b="25400"/>
            <wp:docPr id="792" name="Slika 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99610" cy="2584450"/>
                    </a:xfrm>
                    <a:prstGeom prst="rect">
                      <a:avLst/>
                    </a:prstGeom>
                    <a:ln>
                      <a:solidFill>
                        <a:schemeClr val="tx1"/>
                      </a:solidFill>
                    </a:ln>
                  </pic:spPr>
                </pic:pic>
              </a:graphicData>
            </a:graphic>
          </wp:inline>
        </w:drawing>
      </w:r>
    </w:p>
    <w:p w14:paraId="08A39620" w14:textId="1A9E6779" w:rsidR="00285FB7" w:rsidRPr="00501595" w:rsidRDefault="00285FB7" w:rsidP="00285FB7">
      <w:pPr>
        <w:pStyle w:val="TSnormal"/>
        <w:rPr>
          <w:noProof w:val="0"/>
        </w:rPr>
      </w:pPr>
      <w:r w:rsidRPr="00501595">
        <w:rPr>
          <w:noProof w:val="0"/>
        </w:rPr>
        <w:t xml:space="preserve">Odabirom dugmeta </w:t>
      </w:r>
      <w:r w:rsidRPr="00501595">
        <w:rPr>
          <w:lang w:val="en-US" w:eastAsia="en-US"/>
        </w:rPr>
        <w:drawing>
          <wp:inline distT="0" distB="0" distL="0" distR="0" wp14:anchorId="434CDF89" wp14:editId="0C87A512">
            <wp:extent cx="190527" cy="190527"/>
            <wp:effectExtent l="19050" t="19050" r="19050" b="1905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90527" cy="190527"/>
                    </a:xfrm>
                    <a:prstGeom prst="rect">
                      <a:avLst/>
                    </a:prstGeom>
                    <a:ln w="6350">
                      <a:solidFill>
                        <a:schemeClr val="tx1"/>
                      </a:solidFill>
                    </a:ln>
                  </pic:spPr>
                </pic:pic>
              </a:graphicData>
            </a:graphic>
          </wp:inline>
        </w:drawing>
      </w:r>
      <w:r w:rsidRPr="00501595">
        <w:rPr>
          <w:noProof w:val="0"/>
        </w:rPr>
        <w:t xml:space="preserve"> ili putem izbornika </w:t>
      </w:r>
      <w:proofErr w:type="spellStart"/>
      <w:r w:rsidRPr="00501595">
        <w:rPr>
          <w:i/>
          <w:noProof w:val="0"/>
        </w:rPr>
        <w:t>Edit</w:t>
      </w:r>
      <w:proofErr w:type="spellEnd"/>
      <w:r w:rsidRPr="00501595">
        <w:rPr>
          <w:i/>
          <w:noProof w:val="0"/>
        </w:rPr>
        <w:t xml:space="preserve"> </w:t>
      </w:r>
      <w:r w:rsidRPr="00501595">
        <w:rPr>
          <w:noProof w:val="0"/>
        </w:rPr>
        <w:sym w:font="Wingdings" w:char="F0E0"/>
      </w:r>
      <w:r w:rsidRPr="00501595">
        <w:rPr>
          <w:noProof w:val="0"/>
        </w:rPr>
        <w:t xml:space="preserve"> </w:t>
      </w:r>
      <w:r w:rsidRPr="00501595">
        <w:rPr>
          <w:b/>
          <w:noProof w:val="0"/>
        </w:rPr>
        <w:t xml:space="preserve">Advanced Search </w:t>
      </w:r>
      <w:r w:rsidRPr="00501595">
        <w:rPr>
          <w:noProof w:val="0"/>
        </w:rPr>
        <w:t xml:space="preserve">otvara se dijaloški okvir koji omogućuje napredno pretraživanje te unos više informacija i kriterija po kojima će se bibliografski zapisi pretražiti. Tako je moguće odabrati kolekciju iz koje će se pretražiti, dodati nekoliko kriterija za pretraživanja (uz mogućnost dodavanja </w:t>
      </w:r>
      <w:r w:rsidR="00B22190">
        <w:rPr>
          <w:noProof w:val="0"/>
        </w:rPr>
        <w:t xml:space="preserve">uvjeta da </w:t>
      </w:r>
      <w:r w:rsidR="00A770D2" w:rsidRPr="00501595">
        <w:rPr>
          <w:noProof w:val="0"/>
        </w:rPr>
        <w:t xml:space="preserve">svi ili bilo koji </w:t>
      </w:r>
      <w:r w:rsidRPr="00501595">
        <w:rPr>
          <w:noProof w:val="0"/>
        </w:rPr>
        <w:t>od navedenih kriterija</w:t>
      </w:r>
      <w:r w:rsidR="00A770D2" w:rsidRPr="00501595">
        <w:rPr>
          <w:noProof w:val="0"/>
        </w:rPr>
        <w:t xml:space="preserve"> treba</w:t>
      </w:r>
      <w:r w:rsidR="00B22190">
        <w:rPr>
          <w:noProof w:val="0"/>
        </w:rPr>
        <w:t>ju</w:t>
      </w:r>
      <w:r w:rsidR="00A770D2" w:rsidRPr="00501595">
        <w:rPr>
          <w:noProof w:val="0"/>
        </w:rPr>
        <w:t xml:space="preserve"> biti zadovoljen</w:t>
      </w:r>
      <w:r w:rsidR="00B22190">
        <w:rPr>
          <w:noProof w:val="0"/>
        </w:rPr>
        <w:t>i</w:t>
      </w:r>
      <w:r w:rsidRPr="00501595">
        <w:rPr>
          <w:noProof w:val="0"/>
        </w:rPr>
        <w:t xml:space="preserve">) </w:t>
      </w:r>
      <w:r w:rsidR="00A770D2" w:rsidRPr="00501595">
        <w:rPr>
          <w:noProof w:val="0"/>
        </w:rPr>
        <w:t>i sl.</w:t>
      </w:r>
    </w:p>
    <w:p w14:paraId="06C2FCCE" w14:textId="127448F1" w:rsidR="00285FB7" w:rsidRPr="00501595" w:rsidRDefault="00285FB7" w:rsidP="00285FB7">
      <w:pPr>
        <w:pStyle w:val="TSnormal"/>
        <w:rPr>
          <w:noProof w:val="0"/>
        </w:rPr>
      </w:pPr>
      <w:r w:rsidRPr="00501595">
        <w:rPr>
          <w:lang w:val="en-US" w:eastAsia="en-US"/>
        </w:rPr>
        <w:lastRenderedPageBreak/>
        <w:drawing>
          <wp:inline distT="0" distB="0" distL="0" distR="0" wp14:anchorId="60BD27F7" wp14:editId="4AD45298">
            <wp:extent cx="4499374" cy="2063750"/>
            <wp:effectExtent l="19050" t="19050" r="15875" b="1270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984" b="30634"/>
                    <a:stretch/>
                  </pic:blipFill>
                  <pic:spPr bwMode="auto">
                    <a:xfrm>
                      <a:off x="0" y="0"/>
                      <a:ext cx="4499610" cy="2063858"/>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16920A3" w14:textId="18902B36" w:rsidR="00285FB7" w:rsidRPr="00501595" w:rsidRDefault="00285FB7" w:rsidP="00285FB7">
      <w:pPr>
        <w:pStyle w:val="TSnormal"/>
        <w:rPr>
          <w:noProof w:val="0"/>
        </w:rPr>
      </w:pPr>
      <w:r w:rsidRPr="00501595">
        <w:rPr>
          <w:noProof w:val="0"/>
        </w:rPr>
        <w:t xml:space="preserve">Drugi </w:t>
      </w:r>
      <w:r w:rsidR="00DE4E29" w:rsidRPr="00501595">
        <w:rPr>
          <w:noProof w:val="0"/>
        </w:rPr>
        <w:t xml:space="preserve">je </w:t>
      </w:r>
      <w:r w:rsidRPr="00501595">
        <w:rPr>
          <w:noProof w:val="0"/>
        </w:rPr>
        <w:t xml:space="preserve">način pretraživanja zapisa </w:t>
      </w:r>
      <w:r w:rsidR="00FC6E34">
        <w:rPr>
          <w:noProof w:val="0"/>
        </w:rPr>
        <w:t>preko polja za pretraživanje</w:t>
      </w:r>
      <w:r w:rsidRPr="00501595">
        <w:rPr>
          <w:noProof w:val="0"/>
        </w:rPr>
        <w:t xml:space="preserve"> u okviru oznaka. Pomoću ovog</w:t>
      </w:r>
      <w:r w:rsidR="00354A2E" w:rsidRPr="00501595">
        <w:rPr>
          <w:noProof w:val="0"/>
        </w:rPr>
        <w:t>a</w:t>
      </w:r>
      <w:r w:rsidRPr="00501595">
        <w:rPr>
          <w:noProof w:val="0"/>
        </w:rPr>
        <w:t xml:space="preserve"> pretraživača pretražuju se samo oznake</w:t>
      </w:r>
      <w:r w:rsidR="00354A2E" w:rsidRPr="00501595">
        <w:rPr>
          <w:noProof w:val="0"/>
        </w:rPr>
        <w:t>,</w:t>
      </w:r>
      <w:r w:rsidRPr="00501595">
        <w:rPr>
          <w:noProof w:val="0"/>
        </w:rPr>
        <w:t xml:space="preserve"> tj. ključne riječi. Upisivanjem željenog</w:t>
      </w:r>
      <w:r w:rsidR="00354A2E" w:rsidRPr="00501595">
        <w:rPr>
          <w:noProof w:val="0"/>
        </w:rPr>
        <w:t>a</w:t>
      </w:r>
      <w:r w:rsidRPr="00501595">
        <w:rPr>
          <w:noProof w:val="0"/>
        </w:rPr>
        <w:t xml:space="preserve"> pojma u pretraživač oznaka, prikazuju se samo one oznake koje sadrže tu upisanu riječ. Odabirom određene oznake filtrira se prikaz zapisa u središnjem dijelu okvira i prikazuju se oni zapisi koji se podudaraju s odabranom oznakom.</w:t>
      </w:r>
    </w:p>
    <w:p w14:paraId="3915D0BA" w14:textId="5F8E37B4" w:rsidR="00285FB7" w:rsidRPr="00501595" w:rsidRDefault="00285FB7" w:rsidP="00285FB7">
      <w:pPr>
        <w:pStyle w:val="TSnormal"/>
        <w:rPr>
          <w:noProof w:val="0"/>
        </w:rPr>
      </w:pPr>
      <w:r w:rsidRPr="00501595">
        <w:rPr>
          <w:lang w:val="en-US" w:eastAsia="en-US"/>
        </w:rPr>
        <w:drawing>
          <wp:inline distT="0" distB="0" distL="0" distR="0" wp14:anchorId="54685628" wp14:editId="4E716DC1">
            <wp:extent cx="4499610" cy="2426970"/>
            <wp:effectExtent l="19050" t="19050" r="15240" b="1143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499610" cy="2426970"/>
                    </a:xfrm>
                    <a:prstGeom prst="rect">
                      <a:avLst/>
                    </a:prstGeom>
                    <a:ln w="6350">
                      <a:solidFill>
                        <a:schemeClr val="tx1"/>
                      </a:solidFill>
                    </a:ln>
                  </pic:spPr>
                </pic:pic>
              </a:graphicData>
            </a:graphic>
          </wp:inline>
        </w:drawing>
      </w:r>
    </w:p>
    <w:p w14:paraId="538A1EA9" w14:textId="28E9A383" w:rsidR="00285FB7" w:rsidRPr="00501595" w:rsidRDefault="00285FB7" w:rsidP="00EA6D86">
      <w:pPr>
        <w:pStyle w:val="TSnaslov3"/>
      </w:pPr>
      <w:r w:rsidRPr="00501595">
        <w:t xml:space="preserve">Pretraživanje referenci </w:t>
      </w:r>
      <w:r w:rsidR="007967AE">
        <w:t xml:space="preserve">u </w:t>
      </w:r>
      <w:r w:rsidR="007967AE" w:rsidRPr="007967AE">
        <w:rPr>
          <w:i/>
        </w:rPr>
        <w:t>web</w:t>
      </w:r>
      <w:r w:rsidR="007967AE">
        <w:t xml:space="preserve">-aplikaciji </w:t>
      </w:r>
      <w:proofErr w:type="spellStart"/>
      <w:r w:rsidRPr="00501595">
        <w:rPr>
          <w:i/>
        </w:rPr>
        <w:t>Zotero</w:t>
      </w:r>
      <w:proofErr w:type="spellEnd"/>
    </w:p>
    <w:p w14:paraId="74C7286F" w14:textId="18CEC9BB" w:rsidR="00285FB7" w:rsidRPr="00501595" w:rsidRDefault="00F40F69" w:rsidP="00285FB7">
      <w:pPr>
        <w:pStyle w:val="TSnormal"/>
        <w:rPr>
          <w:noProof w:val="0"/>
        </w:rPr>
      </w:pPr>
      <w:r w:rsidRPr="00501595">
        <w:rPr>
          <w:noProof w:val="0"/>
        </w:rPr>
        <w:t xml:space="preserve">Polje za pretraživanje se u </w:t>
      </w:r>
      <w:r w:rsidRPr="00501595">
        <w:rPr>
          <w:i/>
          <w:noProof w:val="0"/>
        </w:rPr>
        <w:t>web</w:t>
      </w:r>
      <w:r w:rsidRPr="00501595">
        <w:rPr>
          <w:noProof w:val="0"/>
        </w:rPr>
        <w:t xml:space="preserve">-aplikaciji </w:t>
      </w:r>
      <w:proofErr w:type="spellStart"/>
      <w:r w:rsidRPr="00501595">
        <w:rPr>
          <w:i/>
          <w:noProof w:val="0"/>
        </w:rPr>
        <w:t>Zotero</w:t>
      </w:r>
      <w:proofErr w:type="spellEnd"/>
      <w:r w:rsidRPr="00501595">
        <w:rPr>
          <w:noProof w:val="0"/>
        </w:rPr>
        <w:t xml:space="preserve"> nalazi u</w:t>
      </w:r>
      <w:r w:rsidR="00285FB7" w:rsidRPr="00501595">
        <w:rPr>
          <w:noProof w:val="0"/>
        </w:rPr>
        <w:t xml:space="preserve"> gornjem desnom kutu</w:t>
      </w:r>
      <w:r w:rsidRPr="00501595">
        <w:rPr>
          <w:noProof w:val="0"/>
        </w:rPr>
        <w:t>.</w:t>
      </w:r>
      <w:r w:rsidR="00285FB7" w:rsidRPr="00501595">
        <w:rPr>
          <w:noProof w:val="0"/>
        </w:rPr>
        <w:t xml:space="preserve"> </w:t>
      </w:r>
      <w:r w:rsidRPr="00501595">
        <w:rPr>
          <w:noProof w:val="0"/>
        </w:rPr>
        <w:t>Za pretraživanje je u polje</w:t>
      </w:r>
      <w:r w:rsidR="00285FB7" w:rsidRPr="00501595">
        <w:rPr>
          <w:noProof w:val="0"/>
        </w:rPr>
        <w:t xml:space="preserve"> potrebno upisati naslov rada, prezime autora ili godinu kada je rad objavljen. Odabirom tipke </w:t>
      </w:r>
      <w:r w:rsidR="00285FB7" w:rsidRPr="00501595">
        <w:rPr>
          <w:b/>
          <w:noProof w:val="0"/>
        </w:rPr>
        <w:t>Enter</w:t>
      </w:r>
      <w:r w:rsidRPr="00501595">
        <w:rPr>
          <w:noProof w:val="0"/>
        </w:rPr>
        <w:t xml:space="preserve"> na tipkovnici filtrirat</w:t>
      </w:r>
      <w:r w:rsidR="00285FB7" w:rsidRPr="00501595">
        <w:rPr>
          <w:noProof w:val="0"/>
        </w:rPr>
        <w:t xml:space="preserve"> će se popis </w:t>
      </w:r>
      <w:r w:rsidR="00291A65" w:rsidRPr="00501595">
        <w:rPr>
          <w:noProof w:val="0"/>
        </w:rPr>
        <w:t>bibliografskih zapisa</w:t>
      </w:r>
      <w:r w:rsidR="00285FB7" w:rsidRPr="00501595">
        <w:rPr>
          <w:noProof w:val="0"/>
        </w:rPr>
        <w:t xml:space="preserve"> u središnjem dijelu</w:t>
      </w:r>
      <w:r w:rsidRPr="00501595">
        <w:rPr>
          <w:noProof w:val="0"/>
        </w:rPr>
        <w:t xml:space="preserve"> sučelja</w:t>
      </w:r>
      <w:r w:rsidR="00285FB7" w:rsidRPr="00501595">
        <w:rPr>
          <w:noProof w:val="0"/>
        </w:rPr>
        <w:t xml:space="preserve">. </w:t>
      </w:r>
    </w:p>
    <w:p w14:paraId="176731DF" w14:textId="594A2556" w:rsidR="00285FB7" w:rsidRPr="00501595" w:rsidRDefault="00285FB7" w:rsidP="00285FB7">
      <w:pPr>
        <w:pStyle w:val="TSnormal"/>
        <w:rPr>
          <w:noProof w:val="0"/>
        </w:rPr>
      </w:pPr>
      <w:r w:rsidRPr="00501595">
        <w:rPr>
          <w:lang w:val="en-US" w:eastAsia="en-US"/>
        </w:rPr>
        <w:lastRenderedPageBreak/>
        <w:drawing>
          <wp:inline distT="0" distB="0" distL="0" distR="0" wp14:anchorId="072BC317" wp14:editId="1E2B1C09">
            <wp:extent cx="4499610" cy="3152632"/>
            <wp:effectExtent l="19050" t="19050" r="15240" b="10160"/>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b="3012"/>
                    <a:stretch/>
                  </pic:blipFill>
                  <pic:spPr bwMode="auto">
                    <a:xfrm>
                      <a:off x="0" y="0"/>
                      <a:ext cx="4499610" cy="3152632"/>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CF1021D" w14:textId="6BD2634F" w:rsidR="00285FB7" w:rsidRPr="00501595" w:rsidRDefault="00285FB7" w:rsidP="00285FB7">
      <w:pPr>
        <w:pStyle w:val="TSnormal"/>
        <w:rPr>
          <w:noProof w:val="0"/>
        </w:rPr>
      </w:pPr>
      <w:r w:rsidRPr="00501595">
        <w:rPr>
          <w:noProof w:val="0"/>
        </w:rPr>
        <w:t xml:space="preserve">Moguće je pretraživati i cjelokupne sadržaje. U tom </w:t>
      </w:r>
      <w:r w:rsidR="00852C57" w:rsidRPr="00501595">
        <w:rPr>
          <w:noProof w:val="0"/>
        </w:rPr>
        <w:t xml:space="preserve">je </w:t>
      </w:r>
      <w:r w:rsidRPr="00501595">
        <w:rPr>
          <w:noProof w:val="0"/>
        </w:rPr>
        <w:t xml:space="preserve">slučaju potrebno iz </w:t>
      </w:r>
      <w:r w:rsidR="00FC6E34">
        <w:rPr>
          <w:noProof w:val="0"/>
        </w:rPr>
        <w:t xml:space="preserve">padajućeg </w:t>
      </w:r>
      <w:r w:rsidRPr="00501595">
        <w:rPr>
          <w:noProof w:val="0"/>
        </w:rPr>
        <w:t xml:space="preserve">izbornika odabrati </w:t>
      </w:r>
      <w:proofErr w:type="spellStart"/>
      <w:r w:rsidRPr="00501595">
        <w:rPr>
          <w:b/>
          <w:noProof w:val="0"/>
        </w:rPr>
        <w:t>Full</w:t>
      </w:r>
      <w:proofErr w:type="spellEnd"/>
      <w:r w:rsidRPr="00501595">
        <w:rPr>
          <w:b/>
          <w:noProof w:val="0"/>
        </w:rPr>
        <w:t xml:space="preserve"> </w:t>
      </w:r>
      <w:proofErr w:type="spellStart"/>
      <w:r w:rsidRPr="00501595">
        <w:rPr>
          <w:b/>
          <w:noProof w:val="0"/>
        </w:rPr>
        <w:t>Text</w:t>
      </w:r>
      <w:proofErr w:type="spellEnd"/>
      <w:r w:rsidRPr="00501595">
        <w:rPr>
          <w:noProof w:val="0"/>
        </w:rPr>
        <w:t xml:space="preserve"> pretraživanje te upisati pojam za pretraživanje.</w:t>
      </w:r>
    </w:p>
    <w:p w14:paraId="74EB0506" w14:textId="16AA68DD" w:rsidR="00285FB7" w:rsidRPr="00501595" w:rsidRDefault="00285FB7" w:rsidP="004633B5">
      <w:pPr>
        <w:pStyle w:val="TSnaslov2"/>
      </w:pPr>
      <w:bookmarkStart w:id="59" w:name="_Toc23324552"/>
      <w:r w:rsidRPr="00501595">
        <w:t>Dodavanje referenci u tekst</w:t>
      </w:r>
      <w:bookmarkEnd w:id="59"/>
    </w:p>
    <w:p w14:paraId="121CBC1E" w14:textId="0B96DAE9" w:rsidR="000B7729" w:rsidRPr="00501595" w:rsidRDefault="000B7729" w:rsidP="000B7729">
      <w:pPr>
        <w:pStyle w:val="TSnaslov3"/>
      </w:pPr>
      <w:r w:rsidRPr="00501595">
        <w:t xml:space="preserve">Dodavanje referenci u tekst </w:t>
      </w:r>
      <w:r>
        <w:t xml:space="preserve">kroz </w:t>
      </w:r>
      <w:proofErr w:type="spellStart"/>
      <w:r w:rsidRPr="00F8425C">
        <w:rPr>
          <w:i/>
        </w:rPr>
        <w:t>Zotero</w:t>
      </w:r>
      <w:proofErr w:type="spellEnd"/>
      <w:r>
        <w:t xml:space="preserve"> </w:t>
      </w:r>
      <w:proofErr w:type="spellStart"/>
      <w:r w:rsidRPr="00F8425C">
        <w:rPr>
          <w:i/>
        </w:rPr>
        <w:t>Standalone</w:t>
      </w:r>
      <w:proofErr w:type="spellEnd"/>
    </w:p>
    <w:p w14:paraId="3CA90B0D" w14:textId="294BAE79" w:rsidR="000B7729" w:rsidRPr="00501595" w:rsidRDefault="000B7729" w:rsidP="000B7729">
      <w:pPr>
        <w:pStyle w:val="TSnormal"/>
        <w:rPr>
          <w:noProof w:val="0"/>
        </w:rPr>
      </w:pPr>
      <w:r>
        <w:rPr>
          <w:noProof w:val="0"/>
        </w:rPr>
        <w:t>Kako bi se dodal</w:t>
      </w:r>
      <w:r w:rsidR="00FC6E34">
        <w:rPr>
          <w:noProof w:val="0"/>
        </w:rPr>
        <w:t>e</w:t>
      </w:r>
      <w:r>
        <w:rPr>
          <w:noProof w:val="0"/>
        </w:rPr>
        <w:t xml:space="preserve"> </w:t>
      </w:r>
      <w:r w:rsidRPr="00501595">
        <w:rPr>
          <w:noProof w:val="0"/>
        </w:rPr>
        <w:t xml:space="preserve">reference u tekst </w:t>
      </w:r>
      <w:r>
        <w:rPr>
          <w:noProof w:val="0"/>
        </w:rPr>
        <w:t xml:space="preserve">potrebno je u </w:t>
      </w:r>
      <w:r w:rsidRPr="00223B62">
        <w:rPr>
          <w:noProof w:val="0"/>
        </w:rPr>
        <w:t>programu</w:t>
      </w:r>
      <w:r w:rsidRPr="004115D1">
        <w:rPr>
          <w:i/>
          <w:noProof w:val="0"/>
        </w:rPr>
        <w:t xml:space="preserve"> </w:t>
      </w:r>
      <w:proofErr w:type="spellStart"/>
      <w:r w:rsidRPr="004115D1">
        <w:rPr>
          <w:i/>
          <w:noProof w:val="0"/>
        </w:rPr>
        <w:t>Zotero</w:t>
      </w:r>
      <w:proofErr w:type="spellEnd"/>
      <w:r w:rsidRPr="004115D1">
        <w:rPr>
          <w:i/>
          <w:noProof w:val="0"/>
        </w:rPr>
        <w:t xml:space="preserve"> </w:t>
      </w:r>
      <w:proofErr w:type="spellStart"/>
      <w:r w:rsidRPr="004115D1">
        <w:rPr>
          <w:i/>
          <w:noProof w:val="0"/>
        </w:rPr>
        <w:t>Standalone</w:t>
      </w:r>
      <w:proofErr w:type="spellEnd"/>
      <w:r w:rsidRPr="004115D1">
        <w:rPr>
          <w:i/>
          <w:noProof w:val="0"/>
        </w:rPr>
        <w:t xml:space="preserve"> </w:t>
      </w:r>
      <w:r>
        <w:rPr>
          <w:noProof w:val="0"/>
        </w:rPr>
        <w:t>odabrati</w:t>
      </w:r>
      <w:r w:rsidRPr="00501595">
        <w:rPr>
          <w:noProof w:val="0"/>
        </w:rPr>
        <w:t xml:space="preserve"> željen</w:t>
      </w:r>
      <w:r>
        <w:rPr>
          <w:noProof w:val="0"/>
        </w:rPr>
        <w:t>i</w:t>
      </w:r>
      <w:r w:rsidRPr="00501595">
        <w:rPr>
          <w:noProof w:val="0"/>
        </w:rPr>
        <w:t xml:space="preserve"> zapis</w:t>
      </w:r>
      <w:r>
        <w:rPr>
          <w:noProof w:val="0"/>
        </w:rPr>
        <w:t xml:space="preserve"> </w:t>
      </w:r>
      <w:r w:rsidR="00E72D02">
        <w:rPr>
          <w:noProof w:val="0"/>
        </w:rPr>
        <w:t>na koji se želimo referirati u tekstu</w:t>
      </w:r>
      <w:r w:rsidRPr="00501595">
        <w:rPr>
          <w:noProof w:val="0"/>
        </w:rPr>
        <w:t xml:space="preserve">. Potom je potrebno odabrati desnu tipku miša i iz padajućega popisa odabrati naredbu </w:t>
      </w:r>
      <w:proofErr w:type="spellStart"/>
      <w:r w:rsidRPr="00501595">
        <w:rPr>
          <w:b/>
          <w:noProof w:val="0"/>
        </w:rPr>
        <w:t>Create</w:t>
      </w:r>
      <w:proofErr w:type="spellEnd"/>
      <w:r w:rsidRPr="00501595">
        <w:rPr>
          <w:b/>
          <w:noProof w:val="0"/>
        </w:rPr>
        <w:t xml:space="preserve"> </w:t>
      </w:r>
      <w:proofErr w:type="spellStart"/>
      <w:r w:rsidRPr="00501595">
        <w:rPr>
          <w:b/>
          <w:noProof w:val="0"/>
        </w:rPr>
        <w:t>Bibliography</w:t>
      </w:r>
      <w:proofErr w:type="spellEnd"/>
      <w:r w:rsidRPr="00501595">
        <w:rPr>
          <w:b/>
          <w:noProof w:val="0"/>
        </w:rPr>
        <w:t xml:space="preserve"> </w:t>
      </w:r>
      <w:proofErr w:type="spellStart"/>
      <w:r w:rsidRPr="00501595">
        <w:rPr>
          <w:b/>
          <w:noProof w:val="0"/>
        </w:rPr>
        <w:t>from</w:t>
      </w:r>
      <w:proofErr w:type="spellEnd"/>
      <w:r w:rsidRPr="00501595">
        <w:rPr>
          <w:b/>
          <w:noProof w:val="0"/>
        </w:rPr>
        <w:t xml:space="preserve"> </w:t>
      </w:r>
      <w:proofErr w:type="spellStart"/>
      <w:r w:rsidRPr="00501595">
        <w:rPr>
          <w:b/>
          <w:noProof w:val="0"/>
        </w:rPr>
        <w:t>Item</w:t>
      </w:r>
      <w:proofErr w:type="spellEnd"/>
      <w:r w:rsidRPr="00501595">
        <w:rPr>
          <w:b/>
          <w:noProof w:val="0"/>
        </w:rPr>
        <w:t xml:space="preserve">. </w:t>
      </w:r>
      <w:r w:rsidRPr="00501595">
        <w:rPr>
          <w:noProof w:val="0"/>
        </w:rPr>
        <w:t xml:space="preserve">Otvorit će se okvir </w:t>
      </w:r>
      <w:proofErr w:type="spellStart"/>
      <w:r w:rsidRPr="00501595">
        <w:rPr>
          <w:b/>
          <w:noProof w:val="0"/>
        </w:rPr>
        <w:t>Create</w:t>
      </w:r>
      <w:proofErr w:type="spellEnd"/>
      <w:r w:rsidRPr="00501595">
        <w:rPr>
          <w:b/>
          <w:noProof w:val="0"/>
        </w:rPr>
        <w:t xml:space="preserve"> </w:t>
      </w:r>
      <w:proofErr w:type="spellStart"/>
      <w:r w:rsidRPr="00501595">
        <w:rPr>
          <w:b/>
          <w:noProof w:val="0"/>
        </w:rPr>
        <w:t>Citation</w:t>
      </w:r>
      <w:proofErr w:type="spellEnd"/>
      <w:r w:rsidRPr="00501595">
        <w:rPr>
          <w:b/>
          <w:noProof w:val="0"/>
        </w:rPr>
        <w:t>/</w:t>
      </w:r>
      <w:proofErr w:type="spellStart"/>
      <w:r w:rsidRPr="00501595">
        <w:rPr>
          <w:b/>
          <w:noProof w:val="0"/>
        </w:rPr>
        <w:t>Bibliography</w:t>
      </w:r>
      <w:proofErr w:type="spellEnd"/>
      <w:r w:rsidRPr="00501595">
        <w:rPr>
          <w:noProof w:val="0"/>
        </w:rPr>
        <w:t xml:space="preserve"> u kojem je potrebno odabrati željeni stil citiranja, oblik prikaza </w:t>
      </w:r>
      <w:proofErr w:type="spellStart"/>
      <w:r w:rsidRPr="00501595">
        <w:rPr>
          <w:b/>
          <w:noProof w:val="0"/>
        </w:rPr>
        <w:t>Citations</w:t>
      </w:r>
      <w:proofErr w:type="spellEnd"/>
      <w:r w:rsidRPr="00501595">
        <w:rPr>
          <w:noProof w:val="0"/>
        </w:rPr>
        <w:t xml:space="preserve">, metodu prikaza (spremi kao RTF-datoteku, spremi kao HTML-datoteku, kopiraj u privremenu memoriju ili isprintaj). </w:t>
      </w:r>
    </w:p>
    <w:p w14:paraId="3C19D0CF" w14:textId="77777777" w:rsidR="000B7729" w:rsidRPr="00501595" w:rsidRDefault="000B7729" w:rsidP="000B7729">
      <w:pPr>
        <w:pStyle w:val="TSnormal"/>
        <w:rPr>
          <w:b/>
          <w:noProof w:val="0"/>
        </w:rPr>
      </w:pPr>
      <w:r w:rsidRPr="00DA60BF">
        <w:t xml:space="preserve"> </w:t>
      </w:r>
      <w:r w:rsidRPr="00DA60BF">
        <w:rPr>
          <w:b/>
          <w:lang w:val="en-US" w:eastAsia="en-US"/>
        </w:rPr>
        <w:drawing>
          <wp:inline distT="0" distB="0" distL="0" distR="0" wp14:anchorId="2939741F" wp14:editId="3558C76E">
            <wp:extent cx="2191056" cy="1867161"/>
            <wp:effectExtent l="19050" t="19050" r="19050" b="19050"/>
            <wp:docPr id="794" name="Slika 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191056" cy="1867161"/>
                    </a:xfrm>
                    <a:prstGeom prst="rect">
                      <a:avLst/>
                    </a:prstGeom>
                    <a:ln>
                      <a:solidFill>
                        <a:schemeClr val="tx1"/>
                      </a:solidFill>
                    </a:ln>
                  </pic:spPr>
                </pic:pic>
              </a:graphicData>
            </a:graphic>
          </wp:inline>
        </w:drawing>
      </w:r>
    </w:p>
    <w:p w14:paraId="456C5BEE" w14:textId="77777777" w:rsidR="000B7729" w:rsidRDefault="000B7729" w:rsidP="000B7729">
      <w:pPr>
        <w:pStyle w:val="TSnormal"/>
        <w:rPr>
          <w:noProof w:val="0"/>
        </w:rPr>
      </w:pPr>
      <w:r w:rsidRPr="00501595">
        <w:rPr>
          <w:noProof w:val="0"/>
        </w:rPr>
        <w:t xml:space="preserve">Ako se odabere mogućnost </w:t>
      </w:r>
      <w:proofErr w:type="spellStart"/>
      <w:r w:rsidRPr="00501595">
        <w:rPr>
          <w:b/>
          <w:noProof w:val="0"/>
        </w:rPr>
        <w:t>Copy</w:t>
      </w:r>
      <w:proofErr w:type="spellEnd"/>
      <w:r w:rsidRPr="00501595">
        <w:rPr>
          <w:b/>
          <w:noProof w:val="0"/>
        </w:rPr>
        <w:t xml:space="preserve"> to </w:t>
      </w:r>
      <w:proofErr w:type="spellStart"/>
      <w:r w:rsidRPr="00501595">
        <w:rPr>
          <w:b/>
          <w:noProof w:val="0"/>
        </w:rPr>
        <w:t>Clipboard</w:t>
      </w:r>
      <w:proofErr w:type="spellEnd"/>
      <w:r w:rsidRPr="00501595">
        <w:rPr>
          <w:noProof w:val="0"/>
        </w:rPr>
        <w:t xml:space="preserve">, znači da se referenca kopira u privremenu memoriju te ju je moguće zalijepiti u tekst na željeno </w:t>
      </w:r>
      <w:r w:rsidRPr="00501595">
        <w:rPr>
          <w:noProof w:val="0"/>
        </w:rPr>
        <w:lastRenderedPageBreak/>
        <w:t xml:space="preserve">mjesto. Referenca će biti prikazana u stilu koji je odabran u dijelu </w:t>
      </w:r>
      <w:proofErr w:type="spellStart"/>
      <w:r w:rsidRPr="00501595">
        <w:rPr>
          <w:b/>
          <w:noProof w:val="0"/>
        </w:rPr>
        <w:t>Citation</w:t>
      </w:r>
      <w:proofErr w:type="spellEnd"/>
      <w:r w:rsidRPr="00501595">
        <w:rPr>
          <w:b/>
          <w:noProof w:val="0"/>
        </w:rPr>
        <w:t xml:space="preserve"> </w:t>
      </w:r>
      <w:proofErr w:type="spellStart"/>
      <w:r w:rsidRPr="00501595">
        <w:rPr>
          <w:b/>
          <w:noProof w:val="0"/>
        </w:rPr>
        <w:t>Style</w:t>
      </w:r>
      <w:proofErr w:type="spellEnd"/>
      <w:r w:rsidRPr="00501595">
        <w:rPr>
          <w:noProof w:val="0"/>
        </w:rPr>
        <w:t xml:space="preserve"> okvira </w:t>
      </w:r>
      <w:proofErr w:type="spellStart"/>
      <w:r w:rsidRPr="00501595">
        <w:rPr>
          <w:b/>
          <w:noProof w:val="0"/>
        </w:rPr>
        <w:t>Create</w:t>
      </w:r>
      <w:proofErr w:type="spellEnd"/>
      <w:r w:rsidRPr="00501595">
        <w:rPr>
          <w:b/>
          <w:noProof w:val="0"/>
        </w:rPr>
        <w:t xml:space="preserve"> </w:t>
      </w:r>
      <w:proofErr w:type="spellStart"/>
      <w:r w:rsidRPr="00501595">
        <w:rPr>
          <w:b/>
          <w:noProof w:val="0"/>
        </w:rPr>
        <w:t>Citation</w:t>
      </w:r>
      <w:proofErr w:type="spellEnd"/>
      <w:r w:rsidRPr="00501595">
        <w:rPr>
          <w:b/>
          <w:noProof w:val="0"/>
        </w:rPr>
        <w:t>/</w:t>
      </w:r>
      <w:proofErr w:type="spellStart"/>
      <w:r w:rsidRPr="00501595">
        <w:rPr>
          <w:b/>
          <w:noProof w:val="0"/>
        </w:rPr>
        <w:t>Bibliography</w:t>
      </w:r>
      <w:proofErr w:type="spellEnd"/>
      <w:r w:rsidRPr="00501595">
        <w:rPr>
          <w:noProof w:val="0"/>
        </w:rPr>
        <w:t>.</w:t>
      </w:r>
    </w:p>
    <w:p w14:paraId="690FA548" w14:textId="77E1D955" w:rsidR="000B7729" w:rsidRDefault="000B7729" w:rsidP="000B7729">
      <w:pPr>
        <w:pStyle w:val="TSnormal"/>
        <w:rPr>
          <w:noProof w:val="0"/>
        </w:rPr>
      </w:pPr>
      <w:r w:rsidRPr="00DA60BF">
        <w:rPr>
          <w:lang w:val="en-US" w:eastAsia="en-US"/>
        </w:rPr>
        <w:drawing>
          <wp:inline distT="0" distB="0" distL="0" distR="0" wp14:anchorId="5C7C1FD5" wp14:editId="29E795F0">
            <wp:extent cx="3750784" cy="5127144"/>
            <wp:effectExtent l="19050" t="19050" r="21590" b="16510"/>
            <wp:docPr id="797" name="Slika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57150" cy="5135846"/>
                    </a:xfrm>
                    <a:prstGeom prst="rect">
                      <a:avLst/>
                    </a:prstGeom>
                    <a:ln>
                      <a:solidFill>
                        <a:schemeClr val="tx1"/>
                      </a:solidFill>
                    </a:ln>
                  </pic:spPr>
                </pic:pic>
              </a:graphicData>
            </a:graphic>
          </wp:inline>
        </w:drawing>
      </w:r>
    </w:p>
    <w:p w14:paraId="4B352DFE" w14:textId="2460771B" w:rsidR="000B7729" w:rsidRPr="00501595" w:rsidRDefault="000B7729" w:rsidP="000B7729">
      <w:pPr>
        <w:pStyle w:val="TSnormal"/>
        <w:rPr>
          <w:noProof w:val="0"/>
        </w:rPr>
      </w:pPr>
      <w:r>
        <w:rPr>
          <w:noProof w:val="0"/>
        </w:rPr>
        <w:t>Primjer dodane reference</w:t>
      </w:r>
      <w:r w:rsidR="00695997">
        <w:rPr>
          <w:noProof w:val="0"/>
        </w:rPr>
        <w:t>:</w:t>
      </w:r>
    </w:p>
    <w:p w14:paraId="2EBF63C7" w14:textId="3B2A44CE" w:rsidR="000B7729" w:rsidRDefault="000B7729" w:rsidP="004115D1">
      <w:pPr>
        <w:pStyle w:val="TSnormal"/>
      </w:pPr>
      <w:r w:rsidRPr="00501595">
        <w:rPr>
          <w:b/>
          <w:lang w:val="en-US" w:eastAsia="en-US"/>
        </w:rPr>
        <w:drawing>
          <wp:inline distT="0" distB="0" distL="0" distR="0" wp14:anchorId="04FBCF55" wp14:editId="609FA5A6">
            <wp:extent cx="4155743" cy="476215"/>
            <wp:effectExtent l="19050" t="19050" r="16510" b="19685"/>
            <wp:docPr id="77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66073" cy="488858"/>
                    </a:xfrm>
                    <a:prstGeom prst="rect">
                      <a:avLst/>
                    </a:prstGeom>
                    <a:ln w="6350">
                      <a:solidFill>
                        <a:schemeClr val="tx1"/>
                      </a:solidFill>
                    </a:ln>
                  </pic:spPr>
                </pic:pic>
              </a:graphicData>
            </a:graphic>
          </wp:inline>
        </w:drawing>
      </w:r>
      <w:r w:rsidRPr="00501595">
        <w:rPr>
          <w:b/>
          <w:noProof w:val="0"/>
        </w:rPr>
        <w:t xml:space="preserve"> </w:t>
      </w:r>
    </w:p>
    <w:p w14:paraId="772CA5FF" w14:textId="3E8A76EF" w:rsidR="00285FB7" w:rsidRPr="00501595" w:rsidRDefault="00285FB7" w:rsidP="00EA6D86">
      <w:pPr>
        <w:pStyle w:val="TSnaslov3"/>
      </w:pPr>
      <w:r w:rsidRPr="00501595">
        <w:t xml:space="preserve">Dodavanje referenci u tekst </w:t>
      </w:r>
      <w:r w:rsidR="00B756F2">
        <w:t xml:space="preserve">kroz </w:t>
      </w:r>
      <w:proofErr w:type="spellStart"/>
      <w:r w:rsidR="00B756F2" w:rsidRPr="004115D1">
        <w:rPr>
          <w:i/>
        </w:rPr>
        <w:t>Zotero</w:t>
      </w:r>
      <w:proofErr w:type="spellEnd"/>
      <w:r w:rsidR="00B756F2">
        <w:t xml:space="preserve"> dodatak za Word</w:t>
      </w:r>
    </w:p>
    <w:p w14:paraId="7B0DBDD7" w14:textId="6B5D4D32" w:rsidR="00285FB7" w:rsidRPr="00501595" w:rsidRDefault="0034751A" w:rsidP="00285FB7">
      <w:pPr>
        <w:pStyle w:val="TSnormal"/>
        <w:rPr>
          <w:noProof w:val="0"/>
        </w:rPr>
      </w:pPr>
      <w:r w:rsidRPr="00501595">
        <w:rPr>
          <w:noProof w:val="0"/>
        </w:rPr>
        <w:t>Kako</w:t>
      </w:r>
      <w:r w:rsidR="00285FB7" w:rsidRPr="00501595">
        <w:rPr>
          <w:noProof w:val="0"/>
        </w:rPr>
        <w:t xml:space="preserve"> bi se</w:t>
      </w:r>
      <w:r w:rsidR="000B7729">
        <w:rPr>
          <w:noProof w:val="0"/>
        </w:rPr>
        <w:t xml:space="preserve"> u tekst</w:t>
      </w:r>
      <w:r w:rsidR="00285FB7" w:rsidRPr="00501595">
        <w:rPr>
          <w:noProof w:val="0"/>
        </w:rPr>
        <w:t xml:space="preserve"> dodala određena referenca</w:t>
      </w:r>
      <w:r w:rsidR="00852C57" w:rsidRPr="00501595">
        <w:rPr>
          <w:noProof w:val="0"/>
        </w:rPr>
        <w:t>,</w:t>
      </w:r>
      <w:r w:rsidR="00285FB7" w:rsidRPr="00501595">
        <w:rPr>
          <w:noProof w:val="0"/>
        </w:rPr>
        <w:t xml:space="preserve"> potrebno je u</w:t>
      </w:r>
      <w:r w:rsidR="000B7729">
        <w:rPr>
          <w:noProof w:val="0"/>
        </w:rPr>
        <w:t xml:space="preserve"> programu </w:t>
      </w:r>
      <w:r w:rsidR="000B7729" w:rsidRPr="004115D1">
        <w:rPr>
          <w:i/>
          <w:noProof w:val="0"/>
        </w:rPr>
        <w:t>Word</w:t>
      </w:r>
      <w:r w:rsidR="000B7729">
        <w:rPr>
          <w:noProof w:val="0"/>
        </w:rPr>
        <w:t xml:space="preserve"> unutar</w:t>
      </w:r>
      <w:r w:rsidR="00285FB7" w:rsidRPr="00501595">
        <w:rPr>
          <w:noProof w:val="0"/>
        </w:rPr>
        <w:t xml:space="preserve"> tekst</w:t>
      </w:r>
      <w:r w:rsidR="000B7729">
        <w:rPr>
          <w:noProof w:val="0"/>
        </w:rPr>
        <w:t>a</w:t>
      </w:r>
      <w:r w:rsidR="00285FB7" w:rsidRPr="00501595">
        <w:rPr>
          <w:noProof w:val="0"/>
        </w:rPr>
        <w:t xml:space="preserve"> </w:t>
      </w:r>
      <w:r w:rsidR="00552083" w:rsidRPr="00501595">
        <w:rPr>
          <w:noProof w:val="0"/>
        </w:rPr>
        <w:t>postavit</w:t>
      </w:r>
      <w:r w:rsidR="00852C57" w:rsidRPr="00501595">
        <w:rPr>
          <w:noProof w:val="0"/>
        </w:rPr>
        <w:t>i</w:t>
      </w:r>
      <w:r w:rsidR="00552083" w:rsidRPr="00501595">
        <w:rPr>
          <w:noProof w:val="0"/>
        </w:rPr>
        <w:t xml:space="preserve"> pokazivač miša </w:t>
      </w:r>
      <w:r w:rsidR="00285FB7" w:rsidRPr="00501595">
        <w:rPr>
          <w:noProof w:val="0"/>
        </w:rPr>
        <w:t xml:space="preserve">na željeno mjesto i odabrati iz kartice </w:t>
      </w:r>
      <w:proofErr w:type="spellStart"/>
      <w:r w:rsidR="00285FB7" w:rsidRPr="00501595">
        <w:rPr>
          <w:b/>
          <w:noProof w:val="0"/>
        </w:rPr>
        <w:t>Zotero</w:t>
      </w:r>
      <w:proofErr w:type="spellEnd"/>
      <w:r w:rsidR="00285FB7" w:rsidRPr="00501595">
        <w:rPr>
          <w:noProof w:val="0"/>
        </w:rPr>
        <w:t xml:space="preserve"> naredbu </w:t>
      </w:r>
      <w:proofErr w:type="spellStart"/>
      <w:r w:rsidR="00285FB7" w:rsidRPr="00501595">
        <w:rPr>
          <w:b/>
          <w:noProof w:val="0"/>
        </w:rPr>
        <w:t>Add</w:t>
      </w:r>
      <w:proofErr w:type="spellEnd"/>
      <w:r w:rsidR="00285FB7" w:rsidRPr="00501595">
        <w:rPr>
          <w:b/>
          <w:noProof w:val="0"/>
        </w:rPr>
        <w:t>/</w:t>
      </w:r>
      <w:proofErr w:type="spellStart"/>
      <w:r w:rsidR="00285FB7" w:rsidRPr="00501595">
        <w:rPr>
          <w:b/>
          <w:noProof w:val="0"/>
        </w:rPr>
        <w:t>Edit</w:t>
      </w:r>
      <w:proofErr w:type="spellEnd"/>
      <w:r w:rsidR="00285FB7" w:rsidRPr="00501595">
        <w:rPr>
          <w:b/>
          <w:noProof w:val="0"/>
        </w:rPr>
        <w:t xml:space="preserve"> </w:t>
      </w:r>
      <w:proofErr w:type="spellStart"/>
      <w:r w:rsidR="00285FB7" w:rsidRPr="00501595">
        <w:rPr>
          <w:b/>
          <w:noProof w:val="0"/>
        </w:rPr>
        <w:t>Citation</w:t>
      </w:r>
      <w:proofErr w:type="spellEnd"/>
      <w:r w:rsidR="00285FB7" w:rsidRPr="00501595">
        <w:rPr>
          <w:noProof w:val="0"/>
        </w:rPr>
        <w:t>. U slučaju da se dodaje prva referenca u tekstu</w:t>
      </w:r>
      <w:r w:rsidR="00852C57" w:rsidRPr="00501595">
        <w:rPr>
          <w:noProof w:val="0"/>
        </w:rPr>
        <w:t>,</w:t>
      </w:r>
      <w:r w:rsidR="00285FB7" w:rsidRPr="00501595">
        <w:rPr>
          <w:noProof w:val="0"/>
        </w:rPr>
        <w:t xml:space="preserve"> pojavit</w:t>
      </w:r>
      <w:r w:rsidR="00852C57" w:rsidRPr="00501595">
        <w:rPr>
          <w:noProof w:val="0"/>
        </w:rPr>
        <w:t xml:space="preserve"> će se</w:t>
      </w:r>
      <w:r w:rsidR="00285FB7" w:rsidRPr="00501595">
        <w:rPr>
          <w:noProof w:val="0"/>
        </w:rPr>
        <w:t xml:space="preserve"> okvir za odabir željenog</w:t>
      </w:r>
      <w:r w:rsidR="00852C57" w:rsidRPr="00501595">
        <w:rPr>
          <w:noProof w:val="0"/>
        </w:rPr>
        <w:t>a</w:t>
      </w:r>
      <w:r w:rsidR="00285FB7" w:rsidRPr="00501595">
        <w:rPr>
          <w:noProof w:val="0"/>
        </w:rPr>
        <w:t xml:space="preserve"> stila citiranja i izrade bibliografije. Korisnik može odabrati između </w:t>
      </w:r>
      <w:r w:rsidR="00E72D02">
        <w:rPr>
          <w:noProof w:val="0"/>
        </w:rPr>
        <w:t>više</w:t>
      </w:r>
      <w:r w:rsidR="00E72D02" w:rsidRPr="00501595">
        <w:rPr>
          <w:noProof w:val="0"/>
        </w:rPr>
        <w:t xml:space="preserve"> </w:t>
      </w:r>
      <w:r w:rsidR="00285FB7" w:rsidRPr="00501595">
        <w:rPr>
          <w:noProof w:val="0"/>
        </w:rPr>
        <w:t xml:space="preserve">stilova citiranja. </w:t>
      </w:r>
    </w:p>
    <w:p w14:paraId="5938E128" w14:textId="27049AC9" w:rsidR="00285FB7" w:rsidRPr="00501595" w:rsidRDefault="00A018CC" w:rsidP="00285FB7">
      <w:pPr>
        <w:pStyle w:val="TSnormal"/>
        <w:rPr>
          <w:noProof w:val="0"/>
        </w:rPr>
      </w:pPr>
      <w:r w:rsidRPr="00A018CC">
        <w:lastRenderedPageBreak/>
        <w:t xml:space="preserve"> </w:t>
      </w:r>
      <w:r w:rsidRPr="00A018CC">
        <w:rPr>
          <w:lang w:val="en-US" w:eastAsia="en-US"/>
        </w:rPr>
        <w:drawing>
          <wp:inline distT="0" distB="0" distL="0" distR="0" wp14:anchorId="79972E4F" wp14:editId="08DCDBAB">
            <wp:extent cx="4047214" cy="4224272"/>
            <wp:effectExtent l="19050" t="19050" r="10795" b="24130"/>
            <wp:docPr id="793" name="Slika 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051506" cy="4228752"/>
                    </a:xfrm>
                    <a:prstGeom prst="rect">
                      <a:avLst/>
                    </a:prstGeom>
                    <a:ln>
                      <a:solidFill>
                        <a:schemeClr val="tx1"/>
                      </a:solidFill>
                    </a:ln>
                  </pic:spPr>
                </pic:pic>
              </a:graphicData>
            </a:graphic>
          </wp:inline>
        </w:drawing>
      </w:r>
    </w:p>
    <w:p w14:paraId="7622A5B4" w14:textId="6E102C17" w:rsidR="00285FB7" w:rsidRPr="00501595" w:rsidRDefault="00285FB7" w:rsidP="00285FB7">
      <w:pPr>
        <w:pStyle w:val="TSnormal"/>
        <w:rPr>
          <w:noProof w:val="0"/>
        </w:rPr>
      </w:pPr>
      <w:r w:rsidRPr="00501595">
        <w:rPr>
          <w:noProof w:val="0"/>
        </w:rPr>
        <w:t>Nakon što se odabere željeni stil citiranja i izrade bibliografije, pojavit će se mali okvir za pretraživanje u koji se upisuje prezime autora ili naslov rada. Prikazat će se popis zapisa koji se podudaraju s upisanim pojmom.</w:t>
      </w:r>
    </w:p>
    <w:p w14:paraId="2A3BD2FE" w14:textId="255EB900" w:rsidR="00285FB7" w:rsidRPr="00501595" w:rsidRDefault="00285FB7" w:rsidP="00285FB7">
      <w:pPr>
        <w:pStyle w:val="TSnormal"/>
        <w:rPr>
          <w:noProof w:val="0"/>
        </w:rPr>
      </w:pPr>
      <w:r w:rsidRPr="00501595">
        <w:rPr>
          <w:lang w:val="en-US" w:eastAsia="en-US"/>
        </w:rPr>
        <w:drawing>
          <wp:inline distT="0" distB="0" distL="0" distR="0" wp14:anchorId="14CA0CC0" wp14:editId="6BC18F70">
            <wp:extent cx="4057650" cy="937966"/>
            <wp:effectExtent l="19050" t="19050" r="19050" b="14605"/>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85053" cy="944300"/>
                    </a:xfrm>
                    <a:prstGeom prst="rect">
                      <a:avLst/>
                    </a:prstGeom>
                    <a:ln w="6350">
                      <a:solidFill>
                        <a:schemeClr val="tx1"/>
                      </a:solidFill>
                    </a:ln>
                  </pic:spPr>
                </pic:pic>
              </a:graphicData>
            </a:graphic>
          </wp:inline>
        </w:drawing>
      </w:r>
    </w:p>
    <w:p w14:paraId="541A23A1" w14:textId="23C7C545" w:rsidR="00285FB7" w:rsidRPr="00501595" w:rsidRDefault="00285FB7" w:rsidP="00285FB7">
      <w:pPr>
        <w:pStyle w:val="TSnormal"/>
        <w:rPr>
          <w:noProof w:val="0"/>
        </w:rPr>
      </w:pPr>
      <w:r w:rsidRPr="00501595">
        <w:rPr>
          <w:noProof w:val="0"/>
        </w:rPr>
        <w:t xml:space="preserve">Odabirom reference iz popisa prikazat će se referenca u željenom obliku. U istom trenutku moguće je nastaviti pretraživati i dodati novu referencu </w:t>
      </w:r>
      <w:r w:rsidR="00CB52AB" w:rsidRPr="00501595">
        <w:rPr>
          <w:noProof w:val="0"/>
        </w:rPr>
        <w:t>ako</w:t>
      </w:r>
      <w:r w:rsidRPr="00501595">
        <w:rPr>
          <w:noProof w:val="0"/>
        </w:rPr>
        <w:t xml:space="preserve"> je potrebno.</w:t>
      </w:r>
    </w:p>
    <w:p w14:paraId="09D5AAAA" w14:textId="46FEF5A9" w:rsidR="00285FB7" w:rsidRPr="00501595" w:rsidRDefault="00285FB7" w:rsidP="00285FB7">
      <w:pPr>
        <w:pStyle w:val="TSnormal"/>
        <w:rPr>
          <w:b/>
          <w:noProof w:val="0"/>
        </w:rPr>
      </w:pPr>
      <w:r w:rsidRPr="00501595">
        <w:rPr>
          <w:b/>
          <w:lang w:val="en-US" w:eastAsia="en-US"/>
        </w:rPr>
        <w:drawing>
          <wp:inline distT="0" distB="0" distL="0" distR="0" wp14:anchorId="118DAFE7" wp14:editId="3E232013">
            <wp:extent cx="4465122" cy="723392"/>
            <wp:effectExtent l="19050" t="19050" r="12065" b="19685"/>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94366" cy="728130"/>
                    </a:xfrm>
                    <a:prstGeom prst="rect">
                      <a:avLst/>
                    </a:prstGeom>
                    <a:ln w="6350">
                      <a:solidFill>
                        <a:schemeClr val="tx1"/>
                      </a:solidFill>
                    </a:ln>
                  </pic:spPr>
                </pic:pic>
              </a:graphicData>
            </a:graphic>
          </wp:inline>
        </w:drawing>
      </w:r>
    </w:p>
    <w:p w14:paraId="6500E0B2" w14:textId="09759B08" w:rsidR="00285FB7" w:rsidRPr="00501595" w:rsidRDefault="009751B6" w:rsidP="00285FB7">
      <w:pPr>
        <w:pStyle w:val="TSnormal"/>
        <w:rPr>
          <w:noProof w:val="0"/>
        </w:rPr>
      </w:pPr>
      <w:r w:rsidRPr="00501595">
        <w:rPr>
          <w:noProof w:val="0"/>
        </w:rPr>
        <w:t>Nakon što se odaberu željene reference, p</w:t>
      </w:r>
      <w:r w:rsidR="00285FB7" w:rsidRPr="00501595">
        <w:rPr>
          <w:noProof w:val="0"/>
        </w:rPr>
        <w:t xml:space="preserve">otrebno je pritisnuti tipku </w:t>
      </w:r>
      <w:r w:rsidR="00285FB7" w:rsidRPr="00501595">
        <w:rPr>
          <w:b/>
          <w:noProof w:val="0"/>
        </w:rPr>
        <w:t>Enter</w:t>
      </w:r>
      <w:r w:rsidR="00285FB7" w:rsidRPr="00501595">
        <w:rPr>
          <w:noProof w:val="0"/>
        </w:rPr>
        <w:t xml:space="preserve"> na tipkovnici. S obzirom na odabrani stil citiranja i s obzirom na pozicionirano mjesto u tekstu prikazuje se referenca. </w:t>
      </w:r>
    </w:p>
    <w:p w14:paraId="6DB8FB8E" w14:textId="14775C83" w:rsidR="00285FB7" w:rsidRPr="00501595" w:rsidRDefault="00285FB7" w:rsidP="00285FB7">
      <w:pPr>
        <w:pStyle w:val="TSnormal"/>
        <w:rPr>
          <w:b/>
          <w:noProof w:val="0"/>
        </w:rPr>
      </w:pPr>
      <w:r w:rsidRPr="00501595">
        <w:rPr>
          <w:b/>
          <w:lang w:val="en-US" w:eastAsia="en-US"/>
        </w:rPr>
        <w:drawing>
          <wp:inline distT="0" distB="0" distL="0" distR="0" wp14:anchorId="6F226291" wp14:editId="5A3B6256">
            <wp:extent cx="4499610" cy="391795"/>
            <wp:effectExtent l="19050" t="19050" r="15240" b="27305"/>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99610" cy="391795"/>
                    </a:xfrm>
                    <a:prstGeom prst="rect">
                      <a:avLst/>
                    </a:prstGeom>
                    <a:ln w="6350">
                      <a:solidFill>
                        <a:schemeClr val="tx1"/>
                      </a:solidFill>
                    </a:ln>
                  </pic:spPr>
                </pic:pic>
              </a:graphicData>
            </a:graphic>
          </wp:inline>
        </w:drawing>
      </w:r>
      <w:r w:rsidR="00AC7872" w:rsidRPr="00501595">
        <w:rPr>
          <w:noProof w:val="0"/>
        </w:rPr>
        <w:t xml:space="preserve"> </w:t>
      </w:r>
    </w:p>
    <w:p w14:paraId="1150413D" w14:textId="7D26AB34" w:rsidR="00285FB7" w:rsidRPr="00501595" w:rsidRDefault="00285FB7" w:rsidP="004633B5">
      <w:pPr>
        <w:pStyle w:val="TSnaslov2"/>
      </w:pPr>
      <w:bookmarkStart w:id="60" w:name="_Toc527029396"/>
      <w:bookmarkStart w:id="61" w:name="_Toc527029397"/>
      <w:bookmarkStart w:id="62" w:name="_Toc527029399"/>
      <w:bookmarkStart w:id="63" w:name="_Toc527029400"/>
      <w:bookmarkStart w:id="64" w:name="_Toc23324553"/>
      <w:bookmarkEnd w:id="60"/>
      <w:bookmarkEnd w:id="61"/>
      <w:bookmarkEnd w:id="62"/>
      <w:bookmarkEnd w:id="63"/>
      <w:r w:rsidRPr="00501595">
        <w:lastRenderedPageBreak/>
        <w:t>Dodavanje bibliografije u tekst</w:t>
      </w:r>
      <w:bookmarkEnd w:id="64"/>
    </w:p>
    <w:p w14:paraId="66057EBF" w14:textId="6A68138A" w:rsidR="00CC1C62" w:rsidRPr="00501595" w:rsidRDefault="00CC1C62" w:rsidP="00CC1C62">
      <w:pPr>
        <w:pStyle w:val="TSnaslov3"/>
      </w:pPr>
      <w:r w:rsidRPr="00501595">
        <w:t xml:space="preserve">Dodavanje </w:t>
      </w:r>
      <w:r>
        <w:t>bibliografije</w:t>
      </w:r>
      <w:r w:rsidRPr="00501595">
        <w:t xml:space="preserve"> u tekst </w:t>
      </w:r>
      <w:r>
        <w:t xml:space="preserve">kroz </w:t>
      </w:r>
      <w:proofErr w:type="spellStart"/>
      <w:r w:rsidRPr="00F8425C">
        <w:rPr>
          <w:i/>
        </w:rPr>
        <w:t>Zotero</w:t>
      </w:r>
      <w:proofErr w:type="spellEnd"/>
      <w:r>
        <w:t xml:space="preserve"> </w:t>
      </w:r>
      <w:proofErr w:type="spellStart"/>
      <w:r w:rsidRPr="00F8425C">
        <w:rPr>
          <w:i/>
        </w:rPr>
        <w:t>Standalone</w:t>
      </w:r>
      <w:proofErr w:type="spellEnd"/>
    </w:p>
    <w:p w14:paraId="1AF3A7EA" w14:textId="000B1138" w:rsidR="00CC1C62" w:rsidRPr="00501595" w:rsidRDefault="00CC1C62" w:rsidP="00CC1C62">
      <w:pPr>
        <w:pStyle w:val="TSnormal"/>
        <w:rPr>
          <w:noProof w:val="0"/>
        </w:rPr>
      </w:pPr>
      <w:r>
        <w:rPr>
          <w:noProof w:val="0"/>
        </w:rPr>
        <w:t>Kako bi se dodao b</w:t>
      </w:r>
      <w:r w:rsidR="00302501">
        <w:rPr>
          <w:noProof w:val="0"/>
        </w:rPr>
        <w:t>ib</w:t>
      </w:r>
      <w:r>
        <w:rPr>
          <w:noProof w:val="0"/>
        </w:rPr>
        <w:t>liografski zapis u</w:t>
      </w:r>
      <w:r w:rsidRPr="00501595">
        <w:rPr>
          <w:noProof w:val="0"/>
        </w:rPr>
        <w:t xml:space="preserve"> tekst </w:t>
      </w:r>
      <w:r>
        <w:rPr>
          <w:noProof w:val="0"/>
        </w:rPr>
        <w:t>potrebno je prvo odabrati</w:t>
      </w:r>
      <w:r w:rsidRPr="00501595">
        <w:rPr>
          <w:noProof w:val="0"/>
        </w:rPr>
        <w:t xml:space="preserve"> željen</w:t>
      </w:r>
      <w:r>
        <w:rPr>
          <w:noProof w:val="0"/>
        </w:rPr>
        <w:t>i</w:t>
      </w:r>
      <w:r w:rsidRPr="00501595">
        <w:rPr>
          <w:noProof w:val="0"/>
        </w:rPr>
        <w:t xml:space="preserve"> zapis u lokalnoj inačici </w:t>
      </w:r>
      <w:proofErr w:type="spellStart"/>
      <w:r w:rsidRPr="00501595">
        <w:rPr>
          <w:i/>
          <w:noProof w:val="0"/>
        </w:rPr>
        <w:t>Zotera</w:t>
      </w:r>
      <w:proofErr w:type="spellEnd"/>
      <w:r w:rsidRPr="00501595">
        <w:rPr>
          <w:noProof w:val="0"/>
        </w:rPr>
        <w:t xml:space="preserve">. Nakon toga, potrebno je pritisnuti desnu tipku miša i iz padajućeg izbornika odabrati naredbu </w:t>
      </w:r>
      <w:proofErr w:type="spellStart"/>
      <w:r w:rsidRPr="00501595">
        <w:rPr>
          <w:b/>
          <w:noProof w:val="0"/>
        </w:rPr>
        <w:t>Create</w:t>
      </w:r>
      <w:proofErr w:type="spellEnd"/>
      <w:r w:rsidRPr="00501595">
        <w:rPr>
          <w:b/>
          <w:noProof w:val="0"/>
        </w:rPr>
        <w:t xml:space="preserve"> </w:t>
      </w:r>
      <w:proofErr w:type="spellStart"/>
      <w:r w:rsidRPr="00501595">
        <w:rPr>
          <w:b/>
          <w:noProof w:val="0"/>
        </w:rPr>
        <w:t>Bibliography</w:t>
      </w:r>
      <w:proofErr w:type="spellEnd"/>
      <w:r w:rsidRPr="00501595">
        <w:rPr>
          <w:b/>
          <w:noProof w:val="0"/>
        </w:rPr>
        <w:t xml:space="preserve"> </w:t>
      </w:r>
      <w:proofErr w:type="spellStart"/>
      <w:r w:rsidRPr="00501595">
        <w:rPr>
          <w:b/>
          <w:noProof w:val="0"/>
        </w:rPr>
        <w:t>from</w:t>
      </w:r>
      <w:proofErr w:type="spellEnd"/>
      <w:r w:rsidRPr="00501595">
        <w:rPr>
          <w:b/>
          <w:noProof w:val="0"/>
        </w:rPr>
        <w:t xml:space="preserve"> </w:t>
      </w:r>
      <w:proofErr w:type="spellStart"/>
      <w:r w:rsidRPr="00501595">
        <w:rPr>
          <w:b/>
          <w:noProof w:val="0"/>
        </w:rPr>
        <w:t>Item</w:t>
      </w:r>
      <w:proofErr w:type="spellEnd"/>
      <w:r w:rsidRPr="00501595">
        <w:rPr>
          <w:noProof w:val="0"/>
        </w:rPr>
        <w:t>.</w:t>
      </w:r>
      <w:r w:rsidRPr="00501595">
        <w:rPr>
          <w:b/>
          <w:noProof w:val="0"/>
        </w:rPr>
        <w:t xml:space="preserve"> </w:t>
      </w:r>
      <w:r w:rsidRPr="00501595">
        <w:rPr>
          <w:noProof w:val="0"/>
        </w:rPr>
        <w:t xml:space="preserve">Otvorit će se okvir </w:t>
      </w:r>
      <w:proofErr w:type="spellStart"/>
      <w:r w:rsidRPr="00501595">
        <w:rPr>
          <w:b/>
          <w:noProof w:val="0"/>
        </w:rPr>
        <w:t>Create</w:t>
      </w:r>
      <w:proofErr w:type="spellEnd"/>
      <w:r w:rsidRPr="00501595">
        <w:rPr>
          <w:b/>
          <w:noProof w:val="0"/>
        </w:rPr>
        <w:t xml:space="preserve"> </w:t>
      </w:r>
      <w:proofErr w:type="spellStart"/>
      <w:r w:rsidRPr="00501595">
        <w:rPr>
          <w:b/>
          <w:noProof w:val="0"/>
        </w:rPr>
        <w:t>Citation</w:t>
      </w:r>
      <w:proofErr w:type="spellEnd"/>
      <w:r w:rsidRPr="00501595">
        <w:rPr>
          <w:b/>
          <w:noProof w:val="0"/>
        </w:rPr>
        <w:t>/</w:t>
      </w:r>
      <w:proofErr w:type="spellStart"/>
      <w:r w:rsidRPr="00501595">
        <w:rPr>
          <w:b/>
          <w:noProof w:val="0"/>
        </w:rPr>
        <w:t>Bibliography</w:t>
      </w:r>
      <w:proofErr w:type="spellEnd"/>
      <w:r w:rsidRPr="00501595">
        <w:rPr>
          <w:noProof w:val="0"/>
        </w:rPr>
        <w:t xml:space="preserve"> gdje je potrebno odabrati željeni stil citiranja, oblik prikaza </w:t>
      </w:r>
      <w:proofErr w:type="spellStart"/>
      <w:r w:rsidRPr="00501595">
        <w:rPr>
          <w:b/>
          <w:noProof w:val="0"/>
        </w:rPr>
        <w:t>Bibliography</w:t>
      </w:r>
      <w:proofErr w:type="spellEnd"/>
      <w:r w:rsidRPr="00501595">
        <w:rPr>
          <w:b/>
          <w:noProof w:val="0"/>
        </w:rPr>
        <w:t xml:space="preserve"> </w:t>
      </w:r>
      <w:r w:rsidRPr="00501595">
        <w:rPr>
          <w:noProof w:val="0"/>
        </w:rPr>
        <w:t xml:space="preserve">i jednu od ponuđenih metoda prikaza (spremi kao RTF-datoteku, spremi kao HTML-datoteku, kopiraj u privremenu memoriju ili isprintaj). </w:t>
      </w:r>
    </w:p>
    <w:p w14:paraId="107D7196" w14:textId="10389236" w:rsidR="00CC1C62" w:rsidRPr="00501595" w:rsidRDefault="00CC1C62" w:rsidP="00CC1C62">
      <w:pPr>
        <w:pStyle w:val="TSnormal"/>
        <w:rPr>
          <w:b/>
          <w:noProof w:val="0"/>
        </w:rPr>
      </w:pPr>
      <w:r w:rsidRPr="00DA60BF">
        <w:t xml:space="preserve"> </w:t>
      </w:r>
      <w:r w:rsidRPr="00DA60BF">
        <w:rPr>
          <w:b/>
          <w:lang w:val="en-US" w:eastAsia="en-US"/>
        </w:rPr>
        <w:drawing>
          <wp:inline distT="0" distB="0" distL="0" distR="0" wp14:anchorId="6CD28C2E" wp14:editId="6458AFAE">
            <wp:extent cx="3705308" cy="5104738"/>
            <wp:effectExtent l="19050" t="19050" r="9525" b="20320"/>
            <wp:docPr id="798" name="Slika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09721" cy="5110818"/>
                    </a:xfrm>
                    <a:prstGeom prst="rect">
                      <a:avLst/>
                    </a:prstGeom>
                    <a:ln>
                      <a:solidFill>
                        <a:schemeClr val="tx1"/>
                      </a:solidFill>
                    </a:ln>
                  </pic:spPr>
                </pic:pic>
              </a:graphicData>
            </a:graphic>
          </wp:inline>
        </w:drawing>
      </w:r>
    </w:p>
    <w:p w14:paraId="377B3619" w14:textId="77777777" w:rsidR="00CC1C62" w:rsidRPr="00501595" w:rsidRDefault="00CC1C62" w:rsidP="00CC1C62">
      <w:pPr>
        <w:pStyle w:val="TSnormal"/>
        <w:rPr>
          <w:noProof w:val="0"/>
        </w:rPr>
      </w:pPr>
      <w:r w:rsidRPr="00501595">
        <w:rPr>
          <w:noProof w:val="0"/>
        </w:rPr>
        <w:t xml:space="preserve">Ako se odabere mogućnost </w:t>
      </w:r>
      <w:proofErr w:type="spellStart"/>
      <w:r w:rsidRPr="00501595">
        <w:rPr>
          <w:b/>
          <w:noProof w:val="0"/>
        </w:rPr>
        <w:t>Copy</w:t>
      </w:r>
      <w:proofErr w:type="spellEnd"/>
      <w:r w:rsidRPr="00501595">
        <w:rPr>
          <w:b/>
          <w:noProof w:val="0"/>
        </w:rPr>
        <w:t xml:space="preserve"> to </w:t>
      </w:r>
      <w:proofErr w:type="spellStart"/>
      <w:r w:rsidRPr="00501595">
        <w:rPr>
          <w:b/>
          <w:noProof w:val="0"/>
        </w:rPr>
        <w:t>Clipboard</w:t>
      </w:r>
      <w:proofErr w:type="spellEnd"/>
      <w:r w:rsidRPr="00501595">
        <w:rPr>
          <w:noProof w:val="0"/>
        </w:rPr>
        <w:t xml:space="preserve">, bibliografski zapis će se kopirati u privremenu memoriju te ga je moguće zalijepiti na željeno mjesto u tekstu. Bibliografski zapis će u tom slučaju biti prikazan u stilu koji je odabran u dijelu </w:t>
      </w:r>
      <w:proofErr w:type="spellStart"/>
      <w:r w:rsidRPr="00501595">
        <w:rPr>
          <w:b/>
          <w:noProof w:val="0"/>
        </w:rPr>
        <w:t>Citation</w:t>
      </w:r>
      <w:proofErr w:type="spellEnd"/>
      <w:r w:rsidRPr="00501595">
        <w:rPr>
          <w:b/>
          <w:noProof w:val="0"/>
        </w:rPr>
        <w:t xml:space="preserve"> </w:t>
      </w:r>
      <w:proofErr w:type="spellStart"/>
      <w:r w:rsidRPr="00501595">
        <w:rPr>
          <w:b/>
          <w:noProof w:val="0"/>
        </w:rPr>
        <w:t>Style</w:t>
      </w:r>
      <w:proofErr w:type="spellEnd"/>
      <w:r w:rsidRPr="00501595">
        <w:rPr>
          <w:noProof w:val="0"/>
        </w:rPr>
        <w:t xml:space="preserve"> okvira </w:t>
      </w:r>
      <w:proofErr w:type="spellStart"/>
      <w:r w:rsidRPr="00501595">
        <w:rPr>
          <w:b/>
          <w:noProof w:val="0"/>
        </w:rPr>
        <w:t>Create</w:t>
      </w:r>
      <w:proofErr w:type="spellEnd"/>
      <w:r w:rsidRPr="00501595">
        <w:rPr>
          <w:b/>
          <w:noProof w:val="0"/>
        </w:rPr>
        <w:t xml:space="preserve"> </w:t>
      </w:r>
      <w:proofErr w:type="spellStart"/>
      <w:r w:rsidRPr="00501595">
        <w:rPr>
          <w:b/>
          <w:noProof w:val="0"/>
        </w:rPr>
        <w:t>Citation</w:t>
      </w:r>
      <w:proofErr w:type="spellEnd"/>
      <w:r w:rsidRPr="00501595">
        <w:rPr>
          <w:b/>
          <w:noProof w:val="0"/>
        </w:rPr>
        <w:t>/</w:t>
      </w:r>
      <w:proofErr w:type="spellStart"/>
      <w:r w:rsidRPr="00501595">
        <w:rPr>
          <w:b/>
          <w:noProof w:val="0"/>
        </w:rPr>
        <w:t>Bibliography</w:t>
      </w:r>
      <w:proofErr w:type="spellEnd"/>
      <w:r w:rsidRPr="00501595">
        <w:rPr>
          <w:noProof w:val="0"/>
        </w:rPr>
        <w:t xml:space="preserve">. </w:t>
      </w:r>
    </w:p>
    <w:p w14:paraId="0CD7362D" w14:textId="77777777" w:rsidR="00CC1C62" w:rsidRPr="00501595" w:rsidRDefault="00CC1C62" w:rsidP="00CC1C62">
      <w:pPr>
        <w:pStyle w:val="TSnormal"/>
        <w:rPr>
          <w:noProof w:val="0"/>
        </w:rPr>
      </w:pPr>
      <w:r w:rsidRPr="00501595">
        <w:rPr>
          <w:lang w:val="en-US" w:eastAsia="en-US"/>
        </w:rPr>
        <w:lastRenderedPageBreak/>
        <w:drawing>
          <wp:inline distT="0" distB="0" distL="0" distR="0" wp14:anchorId="39588080" wp14:editId="1346839F">
            <wp:extent cx="4114800" cy="552240"/>
            <wp:effectExtent l="19050" t="19050" r="19050" b="19685"/>
            <wp:docPr id="775"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4995"/>
                    <a:stretch/>
                  </pic:blipFill>
                  <pic:spPr bwMode="auto">
                    <a:xfrm>
                      <a:off x="0" y="0"/>
                      <a:ext cx="4168064" cy="559389"/>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EFBDD22" w14:textId="07E0C07B" w:rsidR="00CC1C62" w:rsidRDefault="00CC1C62" w:rsidP="00285FB7">
      <w:pPr>
        <w:pStyle w:val="TSnormal"/>
        <w:rPr>
          <w:noProof w:val="0"/>
        </w:rPr>
      </w:pPr>
    </w:p>
    <w:p w14:paraId="2E3CD460" w14:textId="45250170" w:rsidR="00CC1C62" w:rsidRPr="00501595" w:rsidRDefault="00CC1C62" w:rsidP="00CC1C62">
      <w:pPr>
        <w:pStyle w:val="TSnaslov3"/>
      </w:pPr>
      <w:r w:rsidRPr="00501595">
        <w:t xml:space="preserve">Dodavanje </w:t>
      </w:r>
      <w:r>
        <w:t>bibliografije</w:t>
      </w:r>
      <w:r w:rsidRPr="00501595">
        <w:t xml:space="preserve"> u tekst </w:t>
      </w:r>
      <w:r>
        <w:t xml:space="preserve">kroz </w:t>
      </w:r>
      <w:proofErr w:type="spellStart"/>
      <w:r w:rsidRPr="00F8425C">
        <w:rPr>
          <w:i/>
        </w:rPr>
        <w:t>Zotero</w:t>
      </w:r>
      <w:proofErr w:type="spellEnd"/>
      <w:r>
        <w:t xml:space="preserve"> dodatak za Word</w:t>
      </w:r>
    </w:p>
    <w:p w14:paraId="4EE36DE4" w14:textId="68A9ED4D" w:rsidR="00285FB7" w:rsidRPr="00501595" w:rsidRDefault="00CC1C62" w:rsidP="00285FB7">
      <w:pPr>
        <w:pStyle w:val="TSnormal"/>
        <w:rPr>
          <w:noProof w:val="0"/>
        </w:rPr>
      </w:pPr>
      <w:r>
        <w:rPr>
          <w:noProof w:val="0"/>
        </w:rPr>
        <w:t>Pomoću</w:t>
      </w:r>
      <w:r w:rsidR="00285FB7" w:rsidRPr="00501595">
        <w:rPr>
          <w:noProof w:val="0"/>
        </w:rPr>
        <w:t xml:space="preserve"> dodatk</w:t>
      </w:r>
      <w:r>
        <w:rPr>
          <w:noProof w:val="0"/>
        </w:rPr>
        <w:t>a</w:t>
      </w:r>
      <w:r w:rsidR="00285FB7" w:rsidRPr="00501595">
        <w:rPr>
          <w:noProof w:val="0"/>
        </w:rPr>
        <w:t xml:space="preserve"> za </w:t>
      </w:r>
      <w:r w:rsidR="00285FB7" w:rsidRPr="00501595">
        <w:rPr>
          <w:i/>
          <w:noProof w:val="0"/>
        </w:rPr>
        <w:t>Word</w:t>
      </w:r>
      <w:r w:rsidR="00285FB7" w:rsidRPr="00501595">
        <w:rPr>
          <w:noProof w:val="0"/>
        </w:rPr>
        <w:t xml:space="preserve"> vrlo jednostavno</w:t>
      </w:r>
      <w:r>
        <w:rPr>
          <w:noProof w:val="0"/>
        </w:rPr>
        <w:t xml:space="preserve"> je</w:t>
      </w:r>
      <w:r w:rsidR="00285FB7" w:rsidRPr="00501595">
        <w:rPr>
          <w:noProof w:val="0"/>
        </w:rPr>
        <w:t xml:space="preserve"> dodati popis</w:t>
      </w:r>
      <w:r>
        <w:rPr>
          <w:noProof w:val="0"/>
        </w:rPr>
        <w:t xml:space="preserve"> </w:t>
      </w:r>
      <w:r w:rsidR="00285FB7" w:rsidRPr="00501595">
        <w:rPr>
          <w:noProof w:val="0"/>
        </w:rPr>
        <w:t>korištene bibliografije u tekst</w:t>
      </w:r>
      <w:r w:rsidR="0094094A" w:rsidRPr="00501595">
        <w:rPr>
          <w:noProof w:val="0"/>
        </w:rPr>
        <w:t>u. P</w:t>
      </w:r>
      <w:r>
        <w:rPr>
          <w:noProof w:val="0"/>
        </w:rPr>
        <w:t>rvo je p</w:t>
      </w:r>
      <w:r w:rsidR="0094094A" w:rsidRPr="00501595">
        <w:rPr>
          <w:noProof w:val="0"/>
        </w:rPr>
        <w:t xml:space="preserve">otrebno </w:t>
      </w:r>
      <w:r>
        <w:rPr>
          <w:noProof w:val="0"/>
        </w:rPr>
        <w:t xml:space="preserve">pozicionirati se na željeno mjesto </w:t>
      </w:r>
      <w:r w:rsidR="0094094A" w:rsidRPr="00501595">
        <w:rPr>
          <w:noProof w:val="0"/>
        </w:rPr>
        <w:t xml:space="preserve">u tekstu </w:t>
      </w:r>
      <w:r>
        <w:rPr>
          <w:noProof w:val="0"/>
        </w:rPr>
        <w:t>te</w:t>
      </w:r>
      <w:r w:rsidR="00B16D75">
        <w:rPr>
          <w:noProof w:val="0"/>
        </w:rPr>
        <w:t xml:space="preserve"> s kartice</w:t>
      </w:r>
      <w:r w:rsidR="00285FB7" w:rsidRPr="00501595">
        <w:rPr>
          <w:noProof w:val="0"/>
        </w:rPr>
        <w:t xml:space="preserve"> </w:t>
      </w:r>
      <w:proofErr w:type="spellStart"/>
      <w:r w:rsidR="00285FB7" w:rsidRPr="00501595">
        <w:rPr>
          <w:b/>
          <w:noProof w:val="0"/>
        </w:rPr>
        <w:t>Zotero</w:t>
      </w:r>
      <w:proofErr w:type="spellEnd"/>
      <w:r w:rsidR="00285FB7" w:rsidRPr="00501595">
        <w:rPr>
          <w:noProof w:val="0"/>
        </w:rPr>
        <w:t xml:space="preserve"> </w:t>
      </w:r>
      <w:r w:rsidR="0094094A" w:rsidRPr="00501595">
        <w:rPr>
          <w:noProof w:val="0"/>
        </w:rPr>
        <w:t xml:space="preserve">odabrati </w:t>
      </w:r>
      <w:r w:rsidR="00285FB7" w:rsidRPr="00501595">
        <w:rPr>
          <w:noProof w:val="0"/>
        </w:rPr>
        <w:t xml:space="preserve">naredbu </w:t>
      </w:r>
      <w:r w:rsidR="00285FB7" w:rsidRPr="00501595">
        <w:rPr>
          <w:b/>
          <w:noProof w:val="0"/>
        </w:rPr>
        <w:t xml:space="preserve">Insert </w:t>
      </w:r>
      <w:proofErr w:type="spellStart"/>
      <w:r w:rsidR="00285FB7" w:rsidRPr="00501595">
        <w:rPr>
          <w:b/>
          <w:noProof w:val="0"/>
        </w:rPr>
        <w:t>Bibliography</w:t>
      </w:r>
      <w:proofErr w:type="spellEnd"/>
      <w:r w:rsidR="00285FB7" w:rsidRPr="00501595">
        <w:rPr>
          <w:noProof w:val="0"/>
        </w:rPr>
        <w:t xml:space="preserve">. Pomoću ove naredbe dodaje se bibliografija (popis korištenih referenci) u tekst. Bibliografija se oblikuje u stilu koji je odabran za izradu referenci. Dakle, ako je odabran stil APA za izradu referenci u tekstu izradit će se bibliografija u istom stilu. Popis bibliografije nema unaprijed definiran naslov već ga korisnik sam treba definirati.  </w:t>
      </w:r>
    </w:p>
    <w:p w14:paraId="05FBAE88" w14:textId="288B14F5" w:rsidR="00285FB7" w:rsidRPr="00501595" w:rsidRDefault="00285FB7" w:rsidP="00285FB7">
      <w:pPr>
        <w:pStyle w:val="TSnormal"/>
        <w:rPr>
          <w:noProof w:val="0"/>
        </w:rPr>
      </w:pPr>
      <w:r w:rsidRPr="00501595">
        <w:rPr>
          <w:lang w:val="en-US" w:eastAsia="en-US"/>
        </w:rPr>
        <w:drawing>
          <wp:inline distT="0" distB="0" distL="0" distR="0" wp14:anchorId="22D783DE" wp14:editId="5A0180EE">
            <wp:extent cx="4257675" cy="1920340"/>
            <wp:effectExtent l="19050" t="19050" r="9525" b="22860"/>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66234" cy="1924200"/>
                    </a:xfrm>
                    <a:prstGeom prst="rect">
                      <a:avLst/>
                    </a:prstGeom>
                    <a:ln w="6350">
                      <a:solidFill>
                        <a:schemeClr val="tx1"/>
                      </a:solidFill>
                    </a:ln>
                  </pic:spPr>
                </pic:pic>
              </a:graphicData>
            </a:graphic>
          </wp:inline>
        </w:drawing>
      </w:r>
    </w:p>
    <w:p w14:paraId="23633DB2" w14:textId="75FEC1CE" w:rsidR="00285FB7" w:rsidRPr="00501595" w:rsidRDefault="00285FB7" w:rsidP="00285FB7">
      <w:pPr>
        <w:pStyle w:val="TSnormal"/>
        <w:rPr>
          <w:noProof w:val="0"/>
        </w:rPr>
      </w:pPr>
      <w:r w:rsidRPr="00501595">
        <w:rPr>
          <w:noProof w:val="0"/>
        </w:rPr>
        <w:t>Ako se žele napraviti izmjene u popisu bibliografije, potrebno je označiti okvir koji sadrži bibliografiju</w:t>
      </w:r>
      <w:r w:rsidR="00B16D75">
        <w:rPr>
          <w:noProof w:val="0"/>
        </w:rPr>
        <w:t xml:space="preserve"> te iz kartice </w:t>
      </w:r>
      <w:proofErr w:type="spellStart"/>
      <w:r w:rsidR="00B16D75" w:rsidRPr="004115D1">
        <w:rPr>
          <w:b/>
          <w:noProof w:val="0"/>
        </w:rPr>
        <w:t>Zotero</w:t>
      </w:r>
      <w:proofErr w:type="spellEnd"/>
      <w:r w:rsidRPr="00501595">
        <w:rPr>
          <w:noProof w:val="0"/>
        </w:rPr>
        <w:t xml:space="preserve"> odabrati naredbu </w:t>
      </w:r>
      <w:proofErr w:type="spellStart"/>
      <w:r w:rsidRPr="00501595">
        <w:rPr>
          <w:b/>
          <w:noProof w:val="0"/>
        </w:rPr>
        <w:t>Edit</w:t>
      </w:r>
      <w:proofErr w:type="spellEnd"/>
      <w:r w:rsidRPr="00501595">
        <w:rPr>
          <w:b/>
          <w:noProof w:val="0"/>
        </w:rPr>
        <w:t xml:space="preserve"> </w:t>
      </w:r>
      <w:proofErr w:type="spellStart"/>
      <w:r w:rsidRPr="00501595">
        <w:rPr>
          <w:b/>
          <w:noProof w:val="0"/>
        </w:rPr>
        <w:t>Bibliography</w:t>
      </w:r>
      <w:proofErr w:type="spellEnd"/>
      <w:r w:rsidRPr="00501595">
        <w:rPr>
          <w:noProof w:val="0"/>
        </w:rPr>
        <w:t xml:space="preserve">. Otvorit će se istoimeni okvir gdje se mogu </w:t>
      </w:r>
      <w:r w:rsidR="00B16D75">
        <w:rPr>
          <w:noProof w:val="0"/>
        </w:rPr>
        <w:t xml:space="preserve">s popisa </w:t>
      </w:r>
      <w:r w:rsidR="00696B11" w:rsidRPr="00501595">
        <w:rPr>
          <w:noProof w:val="0"/>
        </w:rPr>
        <w:t>ukloniti</w:t>
      </w:r>
      <w:r w:rsidRPr="00501595">
        <w:rPr>
          <w:noProof w:val="0"/>
        </w:rPr>
        <w:t xml:space="preserve"> pojedini bibliografski zapisi te dodati novi. Osim toga</w:t>
      </w:r>
      <w:r w:rsidR="00852C57" w:rsidRPr="00501595">
        <w:rPr>
          <w:noProof w:val="0"/>
        </w:rPr>
        <w:t>,</w:t>
      </w:r>
      <w:r w:rsidRPr="00501595">
        <w:rPr>
          <w:noProof w:val="0"/>
        </w:rPr>
        <w:t xml:space="preserve"> moguće je promijeniti sadržaj i izgled prikaza bibliografskog</w:t>
      </w:r>
      <w:r w:rsidR="00852C57" w:rsidRPr="00501595">
        <w:rPr>
          <w:noProof w:val="0"/>
        </w:rPr>
        <w:t>a</w:t>
      </w:r>
      <w:r w:rsidRPr="00501595">
        <w:rPr>
          <w:noProof w:val="0"/>
        </w:rPr>
        <w:t xml:space="preserve"> zapisa. Ako se naprave izmjene u prikazu, one se neće osvježiti u bazi i neće ostati trajno zapamćene već će biti aktivne </w:t>
      </w:r>
      <w:r w:rsidR="00B131DE" w:rsidRPr="00501595">
        <w:rPr>
          <w:noProof w:val="0"/>
        </w:rPr>
        <w:t xml:space="preserve">samo </w:t>
      </w:r>
      <w:r w:rsidRPr="00501595">
        <w:rPr>
          <w:noProof w:val="0"/>
        </w:rPr>
        <w:t>za trenut</w:t>
      </w:r>
      <w:r w:rsidR="00852C57" w:rsidRPr="00501595">
        <w:rPr>
          <w:noProof w:val="0"/>
        </w:rPr>
        <w:t>ač</w:t>
      </w:r>
      <w:r w:rsidRPr="00501595">
        <w:rPr>
          <w:noProof w:val="0"/>
        </w:rPr>
        <w:t>ni dokument.</w:t>
      </w:r>
    </w:p>
    <w:p w14:paraId="3142A889" w14:textId="0C5ED04E" w:rsidR="00285FB7" w:rsidRPr="00501595" w:rsidRDefault="00285FB7" w:rsidP="00285FB7">
      <w:pPr>
        <w:pStyle w:val="TSnormal"/>
        <w:rPr>
          <w:noProof w:val="0"/>
        </w:rPr>
      </w:pPr>
      <w:r w:rsidRPr="00501595">
        <w:rPr>
          <w:lang w:val="en-US" w:eastAsia="en-US"/>
        </w:rPr>
        <w:lastRenderedPageBreak/>
        <w:drawing>
          <wp:inline distT="0" distB="0" distL="0" distR="0" wp14:anchorId="06CE5342" wp14:editId="06BC2220">
            <wp:extent cx="4352925" cy="2611386"/>
            <wp:effectExtent l="19050" t="19050" r="9525" b="1778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54882" cy="2612560"/>
                    </a:xfrm>
                    <a:prstGeom prst="rect">
                      <a:avLst/>
                    </a:prstGeom>
                    <a:ln w="6350">
                      <a:solidFill>
                        <a:schemeClr val="tx1"/>
                      </a:solidFill>
                    </a:ln>
                  </pic:spPr>
                </pic:pic>
              </a:graphicData>
            </a:graphic>
          </wp:inline>
        </w:drawing>
      </w:r>
    </w:p>
    <w:p w14:paraId="2E82DD22" w14:textId="1BCA1ACE" w:rsidR="00285FB7" w:rsidRPr="00B3167C" w:rsidRDefault="00285FB7" w:rsidP="00EA6D86">
      <w:pPr>
        <w:pStyle w:val="TSnaslov3"/>
      </w:pPr>
      <w:r w:rsidRPr="00B3167C">
        <w:t xml:space="preserve">Dodavanje bibliografije iz </w:t>
      </w:r>
      <w:proofErr w:type="spellStart"/>
      <w:r w:rsidRPr="00B3167C">
        <w:rPr>
          <w:i/>
        </w:rPr>
        <w:t>Zotero</w:t>
      </w:r>
      <w:proofErr w:type="spellEnd"/>
      <w:r w:rsidRPr="00B3167C">
        <w:t xml:space="preserve"> </w:t>
      </w:r>
      <w:r w:rsidRPr="00B3167C">
        <w:rPr>
          <w:i/>
        </w:rPr>
        <w:t>web</w:t>
      </w:r>
      <w:r w:rsidR="008E3771" w:rsidRPr="00B3167C">
        <w:t>-</w:t>
      </w:r>
      <w:r w:rsidRPr="00B3167C">
        <w:t>aplikacije</w:t>
      </w:r>
    </w:p>
    <w:p w14:paraId="6D6A2D7A" w14:textId="4A8C7C7C" w:rsidR="00285FB7" w:rsidRPr="00501595" w:rsidRDefault="00285FB7" w:rsidP="00285FB7">
      <w:pPr>
        <w:pStyle w:val="TSnormal"/>
        <w:rPr>
          <w:noProof w:val="0"/>
        </w:rPr>
      </w:pPr>
      <w:r w:rsidRPr="004B105E">
        <w:rPr>
          <w:noProof w:val="0"/>
        </w:rPr>
        <w:t xml:space="preserve">Za dodavanje bibliografije iz </w:t>
      </w:r>
      <w:r w:rsidRPr="004B105E">
        <w:rPr>
          <w:i/>
          <w:noProof w:val="0"/>
        </w:rPr>
        <w:t>web</w:t>
      </w:r>
      <w:r w:rsidR="008E3771" w:rsidRPr="004B105E">
        <w:rPr>
          <w:noProof w:val="0"/>
        </w:rPr>
        <w:t>-</w:t>
      </w:r>
      <w:r w:rsidRPr="004B105E">
        <w:rPr>
          <w:noProof w:val="0"/>
        </w:rPr>
        <w:t>aplikacije</w:t>
      </w:r>
      <w:r w:rsidR="008E3771" w:rsidRPr="004B105E">
        <w:rPr>
          <w:noProof w:val="0"/>
        </w:rPr>
        <w:t xml:space="preserve"> </w:t>
      </w:r>
      <w:proofErr w:type="spellStart"/>
      <w:r w:rsidR="008E3771" w:rsidRPr="004B105E">
        <w:rPr>
          <w:i/>
          <w:noProof w:val="0"/>
        </w:rPr>
        <w:t>Zotero</w:t>
      </w:r>
      <w:proofErr w:type="spellEnd"/>
      <w:r w:rsidRPr="004B105E">
        <w:rPr>
          <w:noProof w:val="0"/>
        </w:rPr>
        <w:t xml:space="preserve"> prvo je potrebno odabrati željeni bibliografski zapis koji se nalazi u središnjem dijelu</w:t>
      </w:r>
      <w:r w:rsidRPr="00501595">
        <w:rPr>
          <w:noProof w:val="0"/>
        </w:rPr>
        <w:t xml:space="preserve"> okvira. Nakon toga </w:t>
      </w:r>
      <w:r w:rsidR="000F547C" w:rsidRPr="00501595">
        <w:rPr>
          <w:noProof w:val="0"/>
        </w:rPr>
        <w:t xml:space="preserve">potrebno je </w:t>
      </w:r>
      <w:r w:rsidRPr="00501595">
        <w:rPr>
          <w:noProof w:val="0"/>
        </w:rPr>
        <w:t>odab</w:t>
      </w:r>
      <w:r w:rsidR="000F547C" w:rsidRPr="00501595">
        <w:rPr>
          <w:noProof w:val="0"/>
        </w:rPr>
        <w:t>rati</w:t>
      </w:r>
      <w:r w:rsidRPr="00501595">
        <w:rPr>
          <w:noProof w:val="0"/>
        </w:rPr>
        <w:t xml:space="preserve"> dugme </w:t>
      </w:r>
      <w:r w:rsidRPr="00501595">
        <w:rPr>
          <w:lang w:val="en-US" w:eastAsia="en-US"/>
        </w:rPr>
        <w:drawing>
          <wp:inline distT="0" distB="0" distL="0" distR="0" wp14:anchorId="1DD2D0BB" wp14:editId="3B9E4750">
            <wp:extent cx="254000" cy="183944"/>
            <wp:effectExtent l="19050" t="19050" r="12700" b="26035"/>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62731" cy="190267"/>
                    </a:xfrm>
                    <a:prstGeom prst="rect">
                      <a:avLst/>
                    </a:prstGeom>
                    <a:ln w="6350">
                      <a:solidFill>
                        <a:schemeClr val="tx1"/>
                      </a:solidFill>
                    </a:ln>
                  </pic:spPr>
                </pic:pic>
              </a:graphicData>
            </a:graphic>
          </wp:inline>
        </w:drawing>
      </w:r>
      <w:r w:rsidRPr="00501595">
        <w:rPr>
          <w:noProof w:val="0"/>
        </w:rPr>
        <w:t xml:space="preserve"> kako bi se otvorio izbornik za odabir stila citiranja.</w:t>
      </w:r>
    </w:p>
    <w:p w14:paraId="1D5F9024" w14:textId="0994752F" w:rsidR="00285FB7" w:rsidRPr="00501595" w:rsidRDefault="00285FB7" w:rsidP="00285FB7">
      <w:pPr>
        <w:pStyle w:val="TSnormal"/>
        <w:rPr>
          <w:noProof w:val="0"/>
        </w:rPr>
      </w:pPr>
      <w:r w:rsidRPr="00501595">
        <w:rPr>
          <w:lang w:val="en-US" w:eastAsia="en-US"/>
        </w:rPr>
        <w:drawing>
          <wp:inline distT="0" distB="0" distL="0" distR="0" wp14:anchorId="42229670" wp14:editId="50B86417">
            <wp:extent cx="2811439" cy="2652337"/>
            <wp:effectExtent l="19050" t="19050" r="27305" b="15240"/>
            <wp:docPr id="895" name="Picture 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22972" cy="2663217"/>
                    </a:xfrm>
                    <a:prstGeom prst="rect">
                      <a:avLst/>
                    </a:prstGeom>
                    <a:ln w="6350">
                      <a:solidFill>
                        <a:schemeClr val="tx1"/>
                      </a:solidFill>
                    </a:ln>
                  </pic:spPr>
                </pic:pic>
              </a:graphicData>
            </a:graphic>
          </wp:inline>
        </w:drawing>
      </w:r>
    </w:p>
    <w:p w14:paraId="7629816D" w14:textId="71454E56" w:rsidR="00285FB7" w:rsidRPr="00501595" w:rsidRDefault="00285FB7" w:rsidP="00285FB7">
      <w:pPr>
        <w:pStyle w:val="TSnormal"/>
        <w:rPr>
          <w:noProof w:val="0"/>
        </w:rPr>
      </w:pPr>
      <w:r w:rsidRPr="00501595">
        <w:rPr>
          <w:noProof w:val="0"/>
        </w:rPr>
        <w:t>Odabirom stila citiranj</w:t>
      </w:r>
      <w:r w:rsidR="00B422DB" w:rsidRPr="00501595">
        <w:rPr>
          <w:noProof w:val="0"/>
        </w:rPr>
        <w:t>a</w:t>
      </w:r>
      <w:r w:rsidRPr="00501595">
        <w:rPr>
          <w:noProof w:val="0"/>
        </w:rPr>
        <w:t xml:space="preserve"> automatski će se izraditi i prikazati referenca u odabranom stilu. Ovako izrađenu referencu moguće </w:t>
      </w:r>
      <w:r w:rsidR="00B422DB" w:rsidRPr="00501595">
        <w:rPr>
          <w:noProof w:val="0"/>
        </w:rPr>
        <w:t xml:space="preserve">je </w:t>
      </w:r>
      <w:r w:rsidRPr="00501595">
        <w:rPr>
          <w:noProof w:val="0"/>
        </w:rPr>
        <w:t xml:space="preserve">kopirati i zalijepiti na željeno mjesto u tekstu. </w:t>
      </w:r>
    </w:p>
    <w:p w14:paraId="31573653" w14:textId="77777777" w:rsidR="00285FB7" w:rsidRPr="00501595" w:rsidRDefault="00285FB7" w:rsidP="00285FB7">
      <w:pPr>
        <w:pStyle w:val="TSnormal"/>
        <w:rPr>
          <w:noProof w:val="0"/>
        </w:rPr>
      </w:pPr>
      <w:r w:rsidRPr="00501595">
        <w:rPr>
          <w:lang w:val="en-US" w:eastAsia="en-US"/>
        </w:rPr>
        <w:lastRenderedPageBreak/>
        <w:drawing>
          <wp:inline distT="0" distB="0" distL="0" distR="0" wp14:anchorId="3AD0ECF9" wp14:editId="7C1FEE16">
            <wp:extent cx="2088107" cy="2980884"/>
            <wp:effectExtent l="19050" t="19050" r="26670" b="10160"/>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096598" cy="2993005"/>
                    </a:xfrm>
                    <a:prstGeom prst="rect">
                      <a:avLst/>
                    </a:prstGeom>
                    <a:ln w="6350">
                      <a:solidFill>
                        <a:schemeClr val="tx1"/>
                      </a:solidFill>
                    </a:ln>
                  </pic:spPr>
                </pic:pic>
              </a:graphicData>
            </a:graphic>
          </wp:inline>
        </w:drawing>
      </w:r>
    </w:p>
    <w:p w14:paraId="79CBCE36" w14:textId="341532A4" w:rsidR="009862D6" w:rsidRPr="00501595" w:rsidRDefault="00285FB7" w:rsidP="00285FB7">
      <w:pPr>
        <w:pStyle w:val="TSnormal"/>
        <w:rPr>
          <w:noProof w:val="0"/>
        </w:rPr>
      </w:pPr>
      <w:r w:rsidRPr="00501595">
        <w:rPr>
          <w:noProof w:val="0"/>
        </w:rPr>
        <w:t xml:space="preserve">Ako je potrebno, može </w:t>
      </w:r>
      <w:r w:rsidR="007C66F8" w:rsidRPr="00501595">
        <w:rPr>
          <w:noProof w:val="0"/>
        </w:rPr>
        <w:t xml:space="preserve">se </w:t>
      </w:r>
      <w:r w:rsidRPr="00501595">
        <w:rPr>
          <w:noProof w:val="0"/>
        </w:rPr>
        <w:t xml:space="preserve">odabrati više zapisa iz popisa, koji se žele citirati, te potom odabrati dugme </w:t>
      </w:r>
      <w:r w:rsidRPr="00501595">
        <w:rPr>
          <w:lang w:val="en-US" w:eastAsia="en-US"/>
        </w:rPr>
        <w:drawing>
          <wp:inline distT="0" distB="0" distL="0" distR="0" wp14:anchorId="6FFDB5D4" wp14:editId="73357F52">
            <wp:extent cx="292100" cy="201930"/>
            <wp:effectExtent l="19050" t="19050" r="12700" b="26670"/>
            <wp:docPr id="932" name="Picture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98440" cy="206313"/>
                    </a:xfrm>
                    <a:prstGeom prst="rect">
                      <a:avLst/>
                    </a:prstGeom>
                    <a:ln w="6350">
                      <a:solidFill>
                        <a:schemeClr val="tx1"/>
                      </a:solidFill>
                    </a:ln>
                  </pic:spPr>
                </pic:pic>
              </a:graphicData>
            </a:graphic>
          </wp:inline>
        </w:drawing>
      </w:r>
      <w:r w:rsidRPr="00501595">
        <w:rPr>
          <w:noProof w:val="0"/>
        </w:rPr>
        <w:t xml:space="preserve"> kako bi se </w:t>
      </w:r>
      <w:r w:rsidR="00434DFC" w:rsidRPr="00501595">
        <w:rPr>
          <w:noProof w:val="0"/>
        </w:rPr>
        <w:t xml:space="preserve">prikazao </w:t>
      </w:r>
      <w:r w:rsidRPr="00501595">
        <w:rPr>
          <w:noProof w:val="0"/>
        </w:rPr>
        <w:t>izbornik za odabir stila citiranja.</w:t>
      </w:r>
    </w:p>
    <w:p w14:paraId="2C447CAB" w14:textId="71C53A97" w:rsidR="009862D6" w:rsidRPr="00501595" w:rsidRDefault="009862D6">
      <w:pPr>
        <w:rPr>
          <w:rFonts w:ascii="Arial" w:hAnsi="Arial" w:cs="Arial"/>
          <w:lang w:eastAsia="hr-HR"/>
        </w:rPr>
      </w:pPr>
    </w:p>
    <w:p w14:paraId="1C318DAF" w14:textId="458BB571" w:rsidR="00285FB7" w:rsidRPr="00501595" w:rsidRDefault="009862D6" w:rsidP="009862D6">
      <w:pPr>
        <w:pStyle w:val="TSnaslov2"/>
      </w:pPr>
      <w:bookmarkStart w:id="65" w:name="_Toc23324554"/>
      <w:r w:rsidRPr="00501595">
        <w:t>Za one koji žele znati više</w:t>
      </w:r>
      <w:bookmarkEnd w:id="65"/>
    </w:p>
    <w:p w14:paraId="6BE1DE1D" w14:textId="3AA1D5DA" w:rsidR="00FA3172" w:rsidRPr="00501595" w:rsidRDefault="00042F0D" w:rsidP="00B01495">
      <w:pPr>
        <w:pStyle w:val="TSnormal"/>
        <w:rPr>
          <w:noProof w:val="0"/>
        </w:rPr>
      </w:pPr>
      <w:r w:rsidRPr="00501595">
        <w:rPr>
          <w:noProof w:val="0"/>
        </w:rPr>
        <w:t xml:space="preserve">Program </w:t>
      </w:r>
      <w:proofErr w:type="spellStart"/>
      <w:r w:rsidRPr="00501595">
        <w:rPr>
          <w:i/>
          <w:noProof w:val="0"/>
        </w:rPr>
        <w:t>Zotero</w:t>
      </w:r>
      <w:proofErr w:type="spellEnd"/>
      <w:r w:rsidRPr="00501595">
        <w:rPr>
          <w:noProof w:val="0"/>
        </w:rPr>
        <w:t xml:space="preserve"> koristi </w:t>
      </w:r>
      <w:proofErr w:type="spellStart"/>
      <w:r w:rsidRPr="00501595">
        <w:rPr>
          <w:i/>
          <w:noProof w:val="0"/>
        </w:rPr>
        <w:t>Citation</w:t>
      </w:r>
      <w:proofErr w:type="spellEnd"/>
      <w:r w:rsidRPr="00501595">
        <w:rPr>
          <w:i/>
          <w:noProof w:val="0"/>
        </w:rPr>
        <w:t xml:space="preserve"> </w:t>
      </w:r>
      <w:proofErr w:type="spellStart"/>
      <w:r w:rsidRPr="00501595">
        <w:rPr>
          <w:i/>
          <w:noProof w:val="0"/>
        </w:rPr>
        <w:t>Style</w:t>
      </w:r>
      <w:proofErr w:type="spellEnd"/>
      <w:r w:rsidRPr="00501595">
        <w:rPr>
          <w:i/>
          <w:noProof w:val="0"/>
        </w:rPr>
        <w:t xml:space="preserve"> </w:t>
      </w:r>
      <w:proofErr w:type="spellStart"/>
      <w:r w:rsidRPr="00501595">
        <w:rPr>
          <w:i/>
          <w:noProof w:val="0"/>
        </w:rPr>
        <w:t>Language</w:t>
      </w:r>
      <w:proofErr w:type="spellEnd"/>
      <w:r w:rsidRPr="00501595">
        <w:rPr>
          <w:noProof w:val="0"/>
        </w:rPr>
        <w:t xml:space="preserve"> (CSL) jezik za oblikovanje bibliografskog stila. Ovaj stil je temeljen na XML sintaksi. </w:t>
      </w:r>
    </w:p>
    <w:p w14:paraId="5B1DBA2D" w14:textId="21BC2C34" w:rsidR="005A3DBC" w:rsidRPr="00501595" w:rsidRDefault="005A3DBC" w:rsidP="00B01495">
      <w:pPr>
        <w:pStyle w:val="TSnormal"/>
        <w:rPr>
          <w:noProof w:val="0"/>
        </w:rPr>
      </w:pPr>
      <w:r w:rsidRPr="00501595">
        <w:rPr>
          <w:lang w:val="en-US" w:eastAsia="en-US"/>
        </w:rPr>
        <w:drawing>
          <wp:inline distT="0" distB="0" distL="0" distR="0" wp14:anchorId="4AF87CFD" wp14:editId="09C8BB20">
            <wp:extent cx="3534184" cy="3429858"/>
            <wp:effectExtent l="19050" t="19050" r="28575" b="18415"/>
            <wp:docPr id="319" name="Slika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638"/>
                    <a:stretch/>
                  </pic:blipFill>
                  <pic:spPr bwMode="auto">
                    <a:xfrm>
                      <a:off x="0" y="0"/>
                      <a:ext cx="3543260" cy="34386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93B2F8" w14:textId="77777777" w:rsidR="00B60A9D" w:rsidRDefault="00B60A9D" w:rsidP="00B01495">
      <w:pPr>
        <w:pStyle w:val="TSnormal"/>
        <w:rPr>
          <w:i/>
          <w:noProof w:val="0"/>
        </w:rPr>
      </w:pPr>
    </w:p>
    <w:p w14:paraId="26FA566E" w14:textId="55DADE6C" w:rsidR="00042F0D" w:rsidRPr="00501595" w:rsidRDefault="00042F0D" w:rsidP="00B01495">
      <w:pPr>
        <w:pStyle w:val="TSnormal"/>
        <w:rPr>
          <w:i/>
          <w:noProof w:val="0"/>
        </w:rPr>
      </w:pPr>
      <w:r w:rsidRPr="00501595">
        <w:rPr>
          <w:i/>
          <w:noProof w:val="0"/>
        </w:rPr>
        <w:lastRenderedPageBreak/>
        <w:t>Izrada vlastitog stila</w:t>
      </w:r>
    </w:p>
    <w:p w14:paraId="5EAD9A3B" w14:textId="5FCA5CFC" w:rsidR="00042F0D" w:rsidRPr="00501595" w:rsidRDefault="005751C1" w:rsidP="00B01495">
      <w:pPr>
        <w:pStyle w:val="TSnormal"/>
        <w:rPr>
          <w:noProof w:val="0"/>
        </w:rPr>
      </w:pPr>
      <w:r>
        <w:rPr>
          <w:noProof w:val="0"/>
        </w:rPr>
        <w:t xml:space="preserve">Program </w:t>
      </w:r>
      <w:proofErr w:type="spellStart"/>
      <w:r w:rsidR="006D366F" w:rsidRPr="005751C1">
        <w:rPr>
          <w:i/>
          <w:noProof w:val="0"/>
        </w:rPr>
        <w:t>Zotero</w:t>
      </w:r>
      <w:proofErr w:type="spellEnd"/>
      <w:r w:rsidR="006D366F" w:rsidRPr="00501595">
        <w:rPr>
          <w:noProof w:val="0"/>
        </w:rPr>
        <w:t xml:space="preserve"> koristi </w:t>
      </w:r>
      <w:proofErr w:type="spellStart"/>
      <w:r w:rsidR="006D366F" w:rsidRPr="00501595">
        <w:rPr>
          <w:i/>
          <w:noProof w:val="0"/>
        </w:rPr>
        <w:t>citeproc-js</w:t>
      </w:r>
      <w:proofErr w:type="spellEnd"/>
      <w:r w:rsidR="006D366F" w:rsidRPr="00501595">
        <w:rPr>
          <w:i/>
          <w:noProof w:val="0"/>
        </w:rPr>
        <w:t xml:space="preserve"> CSL </w:t>
      </w:r>
      <w:proofErr w:type="spellStart"/>
      <w:r w:rsidR="006D366F" w:rsidRPr="00501595">
        <w:rPr>
          <w:i/>
          <w:noProof w:val="0"/>
        </w:rPr>
        <w:t>processor</w:t>
      </w:r>
      <w:proofErr w:type="spellEnd"/>
      <w:r w:rsidR="006D366F" w:rsidRPr="00501595">
        <w:rPr>
          <w:i/>
          <w:noProof w:val="0"/>
        </w:rPr>
        <w:t xml:space="preserve"> </w:t>
      </w:r>
      <w:r w:rsidR="006D366F" w:rsidRPr="00501595">
        <w:rPr>
          <w:noProof w:val="0"/>
        </w:rPr>
        <w:t xml:space="preserve">za izradu bibliografskog stila u CSL formatu. Novi stil je moguće </w:t>
      </w:r>
      <w:r w:rsidR="00A06109">
        <w:rPr>
          <w:noProof w:val="0"/>
        </w:rPr>
        <w:t>izraditi</w:t>
      </w:r>
      <w:r w:rsidR="006D366F" w:rsidRPr="00501595">
        <w:rPr>
          <w:noProof w:val="0"/>
        </w:rPr>
        <w:t xml:space="preserve"> upotrebom online aplikacije </w:t>
      </w:r>
      <w:r w:rsidR="006D366F" w:rsidRPr="00A06109">
        <w:rPr>
          <w:b/>
          <w:noProof w:val="0"/>
        </w:rPr>
        <w:t xml:space="preserve">CSL </w:t>
      </w:r>
      <w:proofErr w:type="spellStart"/>
      <w:r w:rsidR="006D366F" w:rsidRPr="00A06109">
        <w:rPr>
          <w:b/>
          <w:noProof w:val="0"/>
        </w:rPr>
        <w:t>Visual</w:t>
      </w:r>
      <w:proofErr w:type="spellEnd"/>
      <w:r w:rsidR="006D366F" w:rsidRPr="00A06109">
        <w:rPr>
          <w:b/>
          <w:noProof w:val="0"/>
        </w:rPr>
        <w:t xml:space="preserve"> Editor</w:t>
      </w:r>
      <w:r w:rsidR="006D366F" w:rsidRPr="00501595">
        <w:rPr>
          <w:noProof w:val="0"/>
        </w:rPr>
        <w:t xml:space="preserve"> koja je razvijena u suradnji knjižnice Sveučilišta Columbia i </w:t>
      </w:r>
      <w:proofErr w:type="spellStart"/>
      <w:r w:rsidR="006D366F" w:rsidRPr="00FE2031">
        <w:rPr>
          <w:i/>
          <w:noProof w:val="0"/>
        </w:rPr>
        <w:t>Mendeley</w:t>
      </w:r>
      <w:r w:rsidR="006D366F" w:rsidRPr="00501595">
        <w:rPr>
          <w:noProof w:val="0"/>
        </w:rPr>
        <w:t>a</w:t>
      </w:r>
      <w:proofErr w:type="spellEnd"/>
      <w:r w:rsidR="006D366F" w:rsidRPr="00501595">
        <w:rPr>
          <w:noProof w:val="0"/>
        </w:rPr>
        <w:t xml:space="preserve">. Poveznica do online aplikacije je: </w:t>
      </w:r>
      <w:hyperlink r:id="rId77" w:history="1">
        <w:r w:rsidR="006D366F" w:rsidRPr="00501595">
          <w:rPr>
            <w:rStyle w:val="Hyperlink"/>
            <w:noProof w:val="0"/>
          </w:rPr>
          <w:t>http://editor.citationstyles.org/visualEditor/</w:t>
        </w:r>
      </w:hyperlink>
      <w:r w:rsidR="006D366F" w:rsidRPr="00501595">
        <w:rPr>
          <w:noProof w:val="0"/>
        </w:rPr>
        <w:t xml:space="preserve">.  </w:t>
      </w:r>
      <w:r w:rsidR="00A06109">
        <w:rPr>
          <w:noProof w:val="0"/>
        </w:rPr>
        <w:t xml:space="preserve">Prilikom </w:t>
      </w:r>
      <w:r w:rsidR="00840F5F" w:rsidRPr="00501595">
        <w:rPr>
          <w:noProof w:val="0"/>
        </w:rPr>
        <w:t>r</w:t>
      </w:r>
      <w:r w:rsidR="006D366F" w:rsidRPr="00501595">
        <w:rPr>
          <w:noProof w:val="0"/>
        </w:rPr>
        <w:t>učn</w:t>
      </w:r>
      <w:r w:rsidR="00A06109">
        <w:rPr>
          <w:noProof w:val="0"/>
        </w:rPr>
        <w:t>e</w:t>
      </w:r>
      <w:r w:rsidR="00840F5F" w:rsidRPr="00501595">
        <w:rPr>
          <w:noProof w:val="0"/>
        </w:rPr>
        <w:t xml:space="preserve"> izrad</w:t>
      </w:r>
      <w:r w:rsidR="00A06109">
        <w:rPr>
          <w:noProof w:val="0"/>
        </w:rPr>
        <w:t>e</w:t>
      </w:r>
      <w:r w:rsidR="00840F5F" w:rsidRPr="00501595">
        <w:rPr>
          <w:noProof w:val="0"/>
        </w:rPr>
        <w:t xml:space="preserve"> stila u CSL formatu potrebno je </w:t>
      </w:r>
      <w:r w:rsidR="00FA3172" w:rsidRPr="00501595">
        <w:rPr>
          <w:noProof w:val="0"/>
        </w:rPr>
        <w:t>slijediti strukturu koja</w:t>
      </w:r>
      <w:r w:rsidR="00873BE4" w:rsidRPr="00501595">
        <w:rPr>
          <w:noProof w:val="0"/>
        </w:rPr>
        <w:t xml:space="preserve"> </w:t>
      </w:r>
      <w:r w:rsidR="004B105E">
        <w:rPr>
          <w:noProof w:val="0"/>
        </w:rPr>
        <w:t xml:space="preserve">je </w:t>
      </w:r>
      <w:r w:rsidR="00873BE4" w:rsidRPr="00501595">
        <w:rPr>
          <w:noProof w:val="0"/>
        </w:rPr>
        <w:t>definirana u CSL specifikaciji</w:t>
      </w:r>
      <w:r w:rsidR="004B105E">
        <w:rPr>
          <w:noProof w:val="0"/>
        </w:rPr>
        <w:t xml:space="preserve"> (</w:t>
      </w:r>
      <w:hyperlink r:id="rId78" w:history="1">
        <w:r w:rsidR="00941081" w:rsidRPr="00501595">
          <w:rPr>
            <w:rStyle w:val="Hyperlink"/>
            <w:noProof w:val="0"/>
          </w:rPr>
          <w:t>http://docs.citationstyles.org/en/stable/index.html</w:t>
        </w:r>
      </w:hyperlink>
      <w:r w:rsidR="004B105E">
        <w:rPr>
          <w:noProof w:val="0"/>
        </w:rPr>
        <w:t>).</w:t>
      </w:r>
    </w:p>
    <w:p w14:paraId="21FC20AD" w14:textId="0F85CA66" w:rsidR="00FA3172" w:rsidRPr="00501595" w:rsidRDefault="00FA3172" w:rsidP="00B01495">
      <w:pPr>
        <w:pStyle w:val="TSnormal"/>
        <w:rPr>
          <w:noProof w:val="0"/>
        </w:rPr>
      </w:pPr>
    </w:p>
    <w:p w14:paraId="63D57EC5" w14:textId="1BFE0EA6" w:rsidR="00042F0D" w:rsidRPr="00501595" w:rsidRDefault="00042F0D" w:rsidP="00B01495">
      <w:pPr>
        <w:pStyle w:val="TSnormal"/>
        <w:rPr>
          <w:i/>
          <w:noProof w:val="0"/>
        </w:rPr>
      </w:pPr>
      <w:r w:rsidRPr="00501595">
        <w:rPr>
          <w:i/>
          <w:noProof w:val="0"/>
        </w:rPr>
        <w:t>Uvoz postojećeg stila</w:t>
      </w:r>
    </w:p>
    <w:p w14:paraId="26798012" w14:textId="42D23A3E" w:rsidR="00E428FE" w:rsidRPr="00501595" w:rsidRDefault="002F6582" w:rsidP="00B01495">
      <w:pPr>
        <w:pStyle w:val="TSnormal"/>
        <w:rPr>
          <w:noProof w:val="0"/>
        </w:rPr>
      </w:pPr>
      <w:r w:rsidRPr="00501595">
        <w:rPr>
          <w:noProof w:val="0"/>
        </w:rPr>
        <w:t xml:space="preserve">Dostupne stilove moguće </w:t>
      </w:r>
      <w:r w:rsidR="004B105E" w:rsidRPr="00501595">
        <w:rPr>
          <w:noProof w:val="0"/>
        </w:rPr>
        <w:t xml:space="preserve">je </w:t>
      </w:r>
      <w:r w:rsidRPr="00501595">
        <w:rPr>
          <w:noProof w:val="0"/>
        </w:rPr>
        <w:t>pronaći n</w:t>
      </w:r>
      <w:r w:rsidR="00042F0D" w:rsidRPr="00501595">
        <w:rPr>
          <w:noProof w:val="0"/>
        </w:rPr>
        <w:t xml:space="preserve">a </w:t>
      </w:r>
      <w:r w:rsidR="00042F0D" w:rsidRPr="004115D1">
        <w:rPr>
          <w:i/>
        </w:rPr>
        <w:t>web</w:t>
      </w:r>
      <w:r w:rsidR="004B105E">
        <w:rPr>
          <w:noProof w:val="0"/>
        </w:rPr>
        <w:t>-</w:t>
      </w:r>
      <w:r w:rsidR="00042F0D" w:rsidRPr="00501595">
        <w:rPr>
          <w:noProof w:val="0"/>
        </w:rPr>
        <w:t>stran</w:t>
      </w:r>
      <w:r w:rsidR="004B105E">
        <w:rPr>
          <w:noProof w:val="0"/>
        </w:rPr>
        <w:t xml:space="preserve">ici </w:t>
      </w:r>
      <w:r w:rsidRPr="004115D1">
        <w:rPr>
          <w:rStyle w:val="Hyperlink"/>
        </w:rPr>
        <w:t>https://www.zotero.org/styles</w:t>
      </w:r>
      <w:r w:rsidRPr="00501595">
        <w:rPr>
          <w:noProof w:val="0"/>
        </w:rPr>
        <w:t xml:space="preserve">. </w:t>
      </w:r>
      <w:r w:rsidR="00E428FE" w:rsidRPr="00501595">
        <w:rPr>
          <w:noProof w:val="0"/>
        </w:rPr>
        <w:t xml:space="preserve">Kako bi se instalirao odgovarajući stil u programu </w:t>
      </w:r>
      <w:proofErr w:type="spellStart"/>
      <w:r w:rsidR="00E428FE" w:rsidRPr="00501595">
        <w:rPr>
          <w:i/>
          <w:noProof w:val="0"/>
        </w:rPr>
        <w:t>Zotero</w:t>
      </w:r>
      <w:proofErr w:type="spellEnd"/>
      <w:r w:rsidR="00E428FE" w:rsidRPr="00501595">
        <w:rPr>
          <w:i/>
          <w:noProof w:val="0"/>
        </w:rPr>
        <w:t xml:space="preserve"> </w:t>
      </w:r>
      <w:proofErr w:type="spellStart"/>
      <w:r w:rsidR="00E428FE" w:rsidRPr="00501595">
        <w:rPr>
          <w:i/>
          <w:noProof w:val="0"/>
        </w:rPr>
        <w:t>Standalone</w:t>
      </w:r>
      <w:proofErr w:type="spellEnd"/>
      <w:r w:rsidR="00E428FE" w:rsidRPr="00501595">
        <w:rPr>
          <w:noProof w:val="0"/>
        </w:rPr>
        <w:t xml:space="preserve"> potrebno je prvo pohraniti stil lokalno na računalo odabirom desnog klika i </w:t>
      </w:r>
      <w:r w:rsidR="00FF1A0D">
        <w:rPr>
          <w:noProof w:val="0"/>
        </w:rPr>
        <w:t>naredbe</w:t>
      </w:r>
      <w:r w:rsidR="00E428FE" w:rsidRPr="00501595">
        <w:rPr>
          <w:noProof w:val="0"/>
        </w:rPr>
        <w:t xml:space="preserve"> </w:t>
      </w:r>
      <w:r w:rsidR="00E428FE" w:rsidRPr="004115D1">
        <w:rPr>
          <w:b/>
          <w:noProof w:val="0"/>
        </w:rPr>
        <w:t>Save Link as</w:t>
      </w:r>
      <w:r w:rsidR="00FF1A0D">
        <w:rPr>
          <w:noProof w:val="0"/>
        </w:rPr>
        <w:t xml:space="preserve"> </w:t>
      </w:r>
      <w:r w:rsidR="007C3D2F">
        <w:rPr>
          <w:noProof w:val="0"/>
        </w:rPr>
        <w:t>(</w:t>
      </w:r>
      <w:r w:rsidR="007C3D2F" w:rsidRPr="004115D1">
        <w:rPr>
          <w:b/>
          <w:noProof w:val="0"/>
        </w:rPr>
        <w:t>Spremi vezu kao</w:t>
      </w:r>
      <w:r w:rsidR="007C3D2F">
        <w:rPr>
          <w:noProof w:val="0"/>
        </w:rPr>
        <w:t>)</w:t>
      </w:r>
      <w:r w:rsidR="00E428FE" w:rsidRPr="00501595">
        <w:rPr>
          <w:noProof w:val="0"/>
        </w:rPr>
        <w:t xml:space="preserve">. Dok je pokrenut program </w:t>
      </w:r>
      <w:proofErr w:type="spellStart"/>
      <w:r w:rsidR="00E428FE" w:rsidRPr="00501595">
        <w:rPr>
          <w:i/>
          <w:noProof w:val="0"/>
        </w:rPr>
        <w:t>Zotero</w:t>
      </w:r>
      <w:proofErr w:type="spellEnd"/>
      <w:r w:rsidR="00E428FE" w:rsidRPr="00501595">
        <w:rPr>
          <w:i/>
          <w:noProof w:val="0"/>
        </w:rPr>
        <w:t xml:space="preserve"> </w:t>
      </w:r>
      <w:proofErr w:type="spellStart"/>
      <w:r w:rsidR="00E428FE" w:rsidRPr="00501595">
        <w:rPr>
          <w:i/>
          <w:noProof w:val="0"/>
        </w:rPr>
        <w:t>Standalone</w:t>
      </w:r>
      <w:proofErr w:type="spellEnd"/>
      <w:r w:rsidR="00E428FE" w:rsidRPr="00501595">
        <w:rPr>
          <w:noProof w:val="0"/>
        </w:rPr>
        <w:t xml:space="preserve"> potrebno je dvostrukim klikom odabrati preuzeti stil. </w:t>
      </w:r>
      <w:r w:rsidR="00B01495" w:rsidRPr="00501595">
        <w:rPr>
          <w:noProof w:val="0"/>
        </w:rPr>
        <w:t>Automatski će se javiti poruka za potvrdom instalacije novog stila.</w:t>
      </w:r>
    </w:p>
    <w:p w14:paraId="103061EC" w14:textId="4757547B" w:rsidR="00B01495" w:rsidRPr="00501595" w:rsidRDefault="007C3D2F">
      <w:r w:rsidRPr="007C3D2F">
        <w:rPr>
          <w:noProof/>
          <w:lang w:eastAsia="hr-HR"/>
        </w:rPr>
        <w:t xml:space="preserve"> </w:t>
      </w:r>
      <w:r w:rsidRPr="007C3D2F">
        <w:rPr>
          <w:noProof/>
          <w:lang w:val="en-US"/>
        </w:rPr>
        <w:drawing>
          <wp:inline distT="0" distB="0" distL="0" distR="0" wp14:anchorId="187C0FD4" wp14:editId="5D48431B">
            <wp:extent cx="4499610" cy="2597785"/>
            <wp:effectExtent l="19050" t="19050" r="15240" b="12065"/>
            <wp:docPr id="799" name="Slika 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99610" cy="2597785"/>
                    </a:xfrm>
                    <a:prstGeom prst="rect">
                      <a:avLst/>
                    </a:prstGeom>
                    <a:ln>
                      <a:solidFill>
                        <a:schemeClr val="tx1"/>
                      </a:solidFill>
                    </a:ln>
                  </pic:spPr>
                </pic:pic>
              </a:graphicData>
            </a:graphic>
          </wp:inline>
        </w:drawing>
      </w:r>
    </w:p>
    <w:p w14:paraId="52E4B40E" w14:textId="43F0383B" w:rsidR="00B01495" w:rsidRPr="00501595" w:rsidRDefault="00B01495" w:rsidP="00B01495">
      <w:pPr>
        <w:pStyle w:val="TSnormal"/>
        <w:rPr>
          <w:noProof w:val="0"/>
        </w:rPr>
      </w:pPr>
      <w:r w:rsidRPr="00501595">
        <w:rPr>
          <w:noProof w:val="0"/>
        </w:rPr>
        <w:t>Alternativni način instalacije bibliografskog stila moguć</w:t>
      </w:r>
      <w:r w:rsidR="00463117" w:rsidRPr="00501595">
        <w:rPr>
          <w:noProof w:val="0"/>
        </w:rPr>
        <w:t xml:space="preserve"> je unutar </w:t>
      </w:r>
      <w:r w:rsidR="006D2765" w:rsidRPr="00501595">
        <w:rPr>
          <w:noProof w:val="0"/>
        </w:rPr>
        <w:t xml:space="preserve">postavki </w:t>
      </w:r>
      <w:r w:rsidR="00FF1A0D">
        <w:rPr>
          <w:noProof w:val="0"/>
        </w:rPr>
        <w:t xml:space="preserve">programa </w:t>
      </w:r>
      <w:proofErr w:type="spellStart"/>
      <w:r w:rsidR="00FF1A0D" w:rsidRPr="004115D1">
        <w:rPr>
          <w:i/>
          <w:noProof w:val="0"/>
        </w:rPr>
        <w:t>Zotero</w:t>
      </w:r>
      <w:proofErr w:type="spellEnd"/>
      <w:r w:rsidR="00FF1A0D">
        <w:rPr>
          <w:noProof w:val="0"/>
        </w:rPr>
        <w:t xml:space="preserve"> do kojih se dolazi odabirom </w:t>
      </w:r>
      <w:proofErr w:type="spellStart"/>
      <w:r w:rsidR="00FF1A0D" w:rsidRPr="000951DA">
        <w:rPr>
          <w:i/>
          <w:noProof w:val="0"/>
        </w:rPr>
        <w:t>Edit</w:t>
      </w:r>
      <w:proofErr w:type="spellEnd"/>
      <w:r w:rsidR="007C3D2F" w:rsidRPr="004115D1">
        <w:rPr>
          <w:noProof w:val="0"/>
        </w:rPr>
        <w:t xml:space="preserve"> </w:t>
      </w:r>
      <w:r w:rsidR="007C3D2F" w:rsidRPr="004115D1">
        <w:rPr>
          <w:noProof w:val="0"/>
        </w:rPr>
        <w:sym w:font="Wingdings" w:char="F0E0"/>
      </w:r>
      <w:r w:rsidR="007C3D2F" w:rsidRPr="004115D1">
        <w:rPr>
          <w:noProof w:val="0"/>
        </w:rPr>
        <w:t xml:space="preserve"> </w:t>
      </w:r>
      <w:proofErr w:type="spellStart"/>
      <w:r w:rsidR="007C3D2F" w:rsidRPr="00501595">
        <w:rPr>
          <w:b/>
          <w:noProof w:val="0"/>
        </w:rPr>
        <w:t>Preferences</w:t>
      </w:r>
      <w:proofErr w:type="spellEnd"/>
      <w:r w:rsidR="00FF1A0D">
        <w:rPr>
          <w:noProof w:val="0"/>
        </w:rPr>
        <w:t xml:space="preserve">, kartice </w:t>
      </w:r>
      <w:proofErr w:type="spellStart"/>
      <w:r w:rsidRPr="00501595">
        <w:rPr>
          <w:b/>
          <w:noProof w:val="0"/>
        </w:rPr>
        <w:t>Cite</w:t>
      </w:r>
      <w:proofErr w:type="spellEnd"/>
      <w:r w:rsidR="00463117" w:rsidRPr="00501595">
        <w:rPr>
          <w:noProof w:val="0"/>
        </w:rPr>
        <w:t xml:space="preserve">, te kartice </w:t>
      </w:r>
      <w:proofErr w:type="spellStart"/>
      <w:r w:rsidR="00463117" w:rsidRPr="00501595">
        <w:rPr>
          <w:b/>
          <w:noProof w:val="0"/>
        </w:rPr>
        <w:t>Styles</w:t>
      </w:r>
      <w:proofErr w:type="spellEnd"/>
      <w:r w:rsidRPr="00501595">
        <w:rPr>
          <w:noProof w:val="0"/>
        </w:rPr>
        <w:t>.</w:t>
      </w:r>
      <w:r w:rsidR="00463117" w:rsidRPr="00501595">
        <w:rPr>
          <w:noProof w:val="0"/>
        </w:rPr>
        <w:t xml:space="preserve"> U okviru </w:t>
      </w:r>
      <w:proofErr w:type="spellStart"/>
      <w:r w:rsidR="00463117" w:rsidRPr="00501595">
        <w:rPr>
          <w:b/>
          <w:noProof w:val="0"/>
        </w:rPr>
        <w:t>Style</w:t>
      </w:r>
      <w:proofErr w:type="spellEnd"/>
      <w:r w:rsidR="00463117" w:rsidRPr="00501595">
        <w:rPr>
          <w:b/>
          <w:noProof w:val="0"/>
        </w:rPr>
        <w:t xml:space="preserve"> Manager</w:t>
      </w:r>
      <w:r w:rsidR="00463117" w:rsidRPr="00501595">
        <w:rPr>
          <w:noProof w:val="0"/>
        </w:rPr>
        <w:t xml:space="preserve"> vidljiv je popis trenut</w:t>
      </w:r>
      <w:r w:rsidR="00FF1A0D">
        <w:rPr>
          <w:noProof w:val="0"/>
        </w:rPr>
        <w:t>ačno</w:t>
      </w:r>
      <w:r w:rsidR="00463117" w:rsidRPr="00501595">
        <w:rPr>
          <w:noProof w:val="0"/>
        </w:rPr>
        <w:t xml:space="preserve"> dostupnih stilova. Postojeći stil briše </w:t>
      </w:r>
      <w:r w:rsidR="00FF1A0D" w:rsidRPr="00501595">
        <w:rPr>
          <w:noProof w:val="0"/>
        </w:rPr>
        <w:t xml:space="preserve">se </w:t>
      </w:r>
      <w:r w:rsidR="00463117" w:rsidRPr="00501595">
        <w:rPr>
          <w:noProof w:val="0"/>
        </w:rPr>
        <w:t xml:space="preserve">odabirom dugmeta </w:t>
      </w:r>
      <w:r w:rsidR="00D84BA5">
        <w:rPr>
          <w:noProof w:val="0"/>
        </w:rPr>
        <w:br/>
      </w:r>
      <w:r w:rsidR="00463117" w:rsidRPr="00501595">
        <w:rPr>
          <w:noProof w:val="0"/>
        </w:rPr>
        <w:t xml:space="preserve">"–", a novi stil se dodaje odabirom dugmeta "+". </w:t>
      </w:r>
    </w:p>
    <w:p w14:paraId="29492A1E" w14:textId="37726066" w:rsidR="00C65583" w:rsidRDefault="007C3D2F">
      <w:r w:rsidRPr="007C3D2F">
        <w:rPr>
          <w:noProof/>
          <w:lang w:eastAsia="hr-HR"/>
        </w:rPr>
        <w:lastRenderedPageBreak/>
        <w:t xml:space="preserve"> </w:t>
      </w:r>
      <w:r w:rsidRPr="007C3D2F">
        <w:rPr>
          <w:noProof/>
          <w:lang w:val="en-US"/>
        </w:rPr>
        <w:drawing>
          <wp:inline distT="0" distB="0" distL="0" distR="0" wp14:anchorId="414232F1" wp14:editId="39CEE700">
            <wp:extent cx="4499610" cy="4970145"/>
            <wp:effectExtent l="19050" t="19050" r="15240" b="20955"/>
            <wp:docPr id="832" name="Slika 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499610" cy="4970145"/>
                    </a:xfrm>
                    <a:prstGeom prst="rect">
                      <a:avLst/>
                    </a:prstGeom>
                    <a:ln>
                      <a:solidFill>
                        <a:schemeClr val="tx1"/>
                      </a:solidFill>
                    </a:ln>
                  </pic:spPr>
                </pic:pic>
              </a:graphicData>
            </a:graphic>
          </wp:inline>
        </w:drawing>
      </w:r>
    </w:p>
    <w:p w14:paraId="1408C349" w14:textId="70121083" w:rsidR="00B60A9D" w:rsidRDefault="00B60A9D">
      <w:r>
        <w:br w:type="page"/>
      </w:r>
    </w:p>
    <w:p w14:paraId="5F17EF10" w14:textId="6CDB2D80" w:rsidR="00285FB7" w:rsidRPr="00501595" w:rsidRDefault="00285FB7" w:rsidP="00456C41">
      <w:pPr>
        <w:pStyle w:val="TSnaslov2"/>
      </w:pPr>
      <w:bookmarkStart w:id="66" w:name="_Toc23324555"/>
      <w:r w:rsidRPr="00501595">
        <w:lastRenderedPageBreak/>
        <w:t>Vježba</w:t>
      </w:r>
      <w:r w:rsidR="002D5D72" w:rsidRPr="00501595">
        <w:t xml:space="preserve">: </w:t>
      </w:r>
      <w:r w:rsidR="00456C41" w:rsidRPr="00456C41">
        <w:t xml:space="preserve">Upravljanje referencama u programu </w:t>
      </w:r>
      <w:proofErr w:type="spellStart"/>
      <w:r w:rsidR="00456C41" w:rsidRPr="00456C41">
        <w:t>Zotero</w:t>
      </w:r>
      <w:bookmarkEnd w:id="66"/>
      <w:proofErr w:type="spellEnd"/>
    </w:p>
    <w:p w14:paraId="1FC99D34" w14:textId="171C8A89" w:rsidR="00E72D02" w:rsidRDefault="00285FB7" w:rsidP="00E72D02">
      <w:pPr>
        <w:pStyle w:val="TSnormal"/>
        <w:numPr>
          <w:ilvl w:val="0"/>
          <w:numId w:val="42"/>
        </w:numPr>
        <w:rPr>
          <w:noProof w:val="0"/>
        </w:rPr>
      </w:pPr>
      <w:r w:rsidRPr="00501595">
        <w:rPr>
          <w:noProof w:val="0"/>
        </w:rPr>
        <w:t xml:space="preserve">Izradite bibliografski zapis članka s ove </w:t>
      </w:r>
      <w:r w:rsidRPr="00E72D02">
        <w:rPr>
          <w:i/>
          <w:noProof w:val="0"/>
        </w:rPr>
        <w:t>web</w:t>
      </w:r>
      <w:r w:rsidR="0059439B" w:rsidRPr="00501595">
        <w:rPr>
          <w:noProof w:val="0"/>
        </w:rPr>
        <w:t>-</w:t>
      </w:r>
      <w:r w:rsidRPr="00501595">
        <w:rPr>
          <w:noProof w:val="0"/>
        </w:rPr>
        <w:t xml:space="preserve">stranice: </w:t>
      </w:r>
      <w:hyperlink r:id="rId81" w:history="1">
        <w:r w:rsidR="00BB6C13" w:rsidRPr="00501595">
          <w:rPr>
            <w:rStyle w:val="Hyperlink"/>
            <w:noProof w:val="0"/>
          </w:rPr>
          <w:t>http://hrcak.srce.hr/148311</w:t>
        </w:r>
      </w:hyperlink>
      <w:r w:rsidR="00BB6C13" w:rsidRPr="00501595">
        <w:rPr>
          <w:noProof w:val="0"/>
        </w:rPr>
        <w:t xml:space="preserve"> </w:t>
      </w:r>
      <w:r w:rsidRPr="00501595">
        <w:rPr>
          <w:noProof w:val="0"/>
        </w:rPr>
        <w:t xml:space="preserve">ručno u </w:t>
      </w:r>
      <w:proofErr w:type="spellStart"/>
      <w:r w:rsidRPr="00E72D02">
        <w:rPr>
          <w:b/>
          <w:noProof w:val="0"/>
        </w:rPr>
        <w:t>Zotero</w:t>
      </w:r>
      <w:proofErr w:type="spellEnd"/>
      <w:r w:rsidRPr="00E72D02">
        <w:rPr>
          <w:b/>
          <w:noProof w:val="0"/>
        </w:rPr>
        <w:t xml:space="preserve"> </w:t>
      </w:r>
      <w:proofErr w:type="spellStart"/>
      <w:r w:rsidRPr="00E72D02">
        <w:rPr>
          <w:b/>
          <w:noProof w:val="0"/>
        </w:rPr>
        <w:t>Standalone</w:t>
      </w:r>
      <w:proofErr w:type="spellEnd"/>
      <w:r w:rsidRPr="00501595">
        <w:rPr>
          <w:noProof w:val="0"/>
        </w:rPr>
        <w:t xml:space="preserve"> inačici programa. </w:t>
      </w:r>
    </w:p>
    <w:p w14:paraId="60A82E13" w14:textId="69F61F81" w:rsidR="007C3D2F" w:rsidRPr="00501595" w:rsidRDefault="007C3D2F" w:rsidP="00456C41">
      <w:pPr>
        <w:pStyle w:val="TSnormal"/>
        <w:numPr>
          <w:ilvl w:val="0"/>
          <w:numId w:val="42"/>
        </w:numPr>
        <w:rPr>
          <w:noProof w:val="0"/>
        </w:rPr>
      </w:pPr>
      <w:r w:rsidRPr="00501595">
        <w:rPr>
          <w:noProof w:val="0"/>
        </w:rPr>
        <w:t xml:space="preserve">Izradite bibliografski zapis knjige s </w:t>
      </w:r>
      <w:r w:rsidRPr="00E72D02">
        <w:rPr>
          <w:i/>
          <w:noProof w:val="0"/>
        </w:rPr>
        <w:t>web</w:t>
      </w:r>
      <w:r w:rsidRPr="00501595">
        <w:rPr>
          <w:noProof w:val="0"/>
        </w:rPr>
        <w:t xml:space="preserve">-stranice </w:t>
      </w:r>
      <w:hyperlink r:id="rId82" w:history="1">
        <w:r w:rsidR="00456C41" w:rsidRPr="00D84BA5">
          <w:rPr>
            <w:rStyle w:val="Hyperlink"/>
            <w:noProof w:val="0"/>
          </w:rPr>
          <w:t>https://bit.ly/2zatq6a</w:t>
        </w:r>
      </w:hyperlink>
      <w:r w:rsidRPr="00501595">
        <w:rPr>
          <w:noProof w:val="0"/>
        </w:rPr>
        <w:t xml:space="preserve"> </w:t>
      </w:r>
      <w:r>
        <w:rPr>
          <w:noProof w:val="0"/>
        </w:rPr>
        <w:t xml:space="preserve">koristeći </w:t>
      </w:r>
      <w:proofErr w:type="spellStart"/>
      <w:r w:rsidRPr="00E72D02">
        <w:rPr>
          <w:i/>
          <w:noProof w:val="0"/>
        </w:rPr>
        <w:t>Zotero</w:t>
      </w:r>
      <w:proofErr w:type="spellEnd"/>
      <w:r w:rsidRPr="00E72D02">
        <w:rPr>
          <w:i/>
          <w:noProof w:val="0"/>
        </w:rPr>
        <w:t xml:space="preserve"> </w:t>
      </w:r>
      <w:proofErr w:type="spellStart"/>
      <w:r w:rsidRPr="00E72D02">
        <w:rPr>
          <w:i/>
          <w:noProof w:val="0"/>
        </w:rPr>
        <w:t>Connector</w:t>
      </w:r>
      <w:proofErr w:type="spellEnd"/>
      <w:r>
        <w:rPr>
          <w:noProof w:val="0"/>
        </w:rPr>
        <w:t xml:space="preserve"> dodatak u </w:t>
      </w:r>
      <w:r w:rsidRPr="00E72D02">
        <w:rPr>
          <w:i/>
          <w:noProof w:val="0"/>
        </w:rPr>
        <w:t>web</w:t>
      </w:r>
      <w:r>
        <w:rPr>
          <w:noProof w:val="0"/>
        </w:rPr>
        <w:t>-pregledniku</w:t>
      </w:r>
      <w:r w:rsidRPr="00501595">
        <w:rPr>
          <w:noProof w:val="0"/>
        </w:rPr>
        <w:t xml:space="preserve">. </w:t>
      </w:r>
    </w:p>
    <w:p w14:paraId="239C0202" w14:textId="4180C384" w:rsidR="00285FB7" w:rsidRPr="00501595" w:rsidRDefault="00285FB7" w:rsidP="00D05692">
      <w:pPr>
        <w:pStyle w:val="TSnormal"/>
        <w:numPr>
          <w:ilvl w:val="0"/>
          <w:numId w:val="42"/>
        </w:numPr>
        <w:ind w:left="1134" w:hanging="425"/>
        <w:rPr>
          <w:noProof w:val="0"/>
        </w:rPr>
      </w:pPr>
      <w:r w:rsidRPr="00501595">
        <w:rPr>
          <w:noProof w:val="0"/>
        </w:rPr>
        <w:t>Izradite kolekciju „</w:t>
      </w:r>
      <w:r w:rsidR="005969D8" w:rsidRPr="00501595">
        <w:rPr>
          <w:noProof w:val="0"/>
        </w:rPr>
        <w:t>Članci</w:t>
      </w:r>
      <w:r w:rsidRPr="00501595">
        <w:rPr>
          <w:noProof w:val="0"/>
        </w:rPr>
        <w:t>“ i kolekciju „</w:t>
      </w:r>
      <w:r w:rsidR="005969D8" w:rsidRPr="00501595">
        <w:rPr>
          <w:noProof w:val="0"/>
        </w:rPr>
        <w:t>Knjige</w:t>
      </w:r>
      <w:r w:rsidRPr="00501595">
        <w:rPr>
          <w:noProof w:val="0"/>
        </w:rPr>
        <w:t xml:space="preserve">“ u </w:t>
      </w:r>
      <w:proofErr w:type="spellStart"/>
      <w:r w:rsidRPr="00501595">
        <w:rPr>
          <w:b/>
          <w:noProof w:val="0"/>
        </w:rPr>
        <w:t>Zotero</w:t>
      </w:r>
      <w:proofErr w:type="spellEnd"/>
      <w:r w:rsidRPr="00501595">
        <w:rPr>
          <w:b/>
          <w:noProof w:val="0"/>
        </w:rPr>
        <w:t xml:space="preserve"> </w:t>
      </w:r>
      <w:proofErr w:type="spellStart"/>
      <w:r w:rsidRPr="00501595">
        <w:rPr>
          <w:b/>
          <w:noProof w:val="0"/>
        </w:rPr>
        <w:t>Standalone</w:t>
      </w:r>
      <w:proofErr w:type="spellEnd"/>
      <w:r w:rsidRPr="00501595">
        <w:rPr>
          <w:noProof w:val="0"/>
        </w:rPr>
        <w:t xml:space="preserve"> inačici programa te bibliografski zapis iz prvog zadataka postavite da pripada prvoj kolekciji, a bibliografski zapis iz drugog </w:t>
      </w:r>
      <w:r w:rsidR="00F36A06" w:rsidRPr="00501595">
        <w:rPr>
          <w:noProof w:val="0"/>
        </w:rPr>
        <w:t>zadatka</w:t>
      </w:r>
      <w:r w:rsidRPr="00501595">
        <w:rPr>
          <w:noProof w:val="0"/>
        </w:rPr>
        <w:t xml:space="preserve"> da pripada drugoj kolekciji.</w:t>
      </w:r>
    </w:p>
    <w:p w14:paraId="1491EDEA" w14:textId="5DB0861B" w:rsidR="005D0863" w:rsidRPr="005D0863" w:rsidRDefault="00285FB7" w:rsidP="00A96309">
      <w:pPr>
        <w:pStyle w:val="TSnormal"/>
        <w:numPr>
          <w:ilvl w:val="0"/>
          <w:numId w:val="42"/>
        </w:numPr>
        <w:ind w:left="1134" w:hanging="425"/>
      </w:pPr>
      <w:r w:rsidRPr="00501595">
        <w:rPr>
          <w:noProof w:val="0"/>
        </w:rPr>
        <w:t xml:space="preserve">Otvorite dokument </w:t>
      </w:r>
      <w:proofErr w:type="spellStart"/>
      <w:r w:rsidR="00434DFC" w:rsidRPr="00501595">
        <w:rPr>
          <w:noProof w:val="0"/>
        </w:rPr>
        <w:t>Zotero</w:t>
      </w:r>
      <w:proofErr w:type="spellEnd"/>
      <w:r w:rsidR="00434DFC" w:rsidRPr="00501595">
        <w:rPr>
          <w:noProof w:val="0"/>
        </w:rPr>
        <w:t>/</w:t>
      </w:r>
      <w:r w:rsidRPr="00A96309">
        <w:rPr>
          <w:b/>
          <w:i/>
          <w:noProof w:val="0"/>
        </w:rPr>
        <w:t>Zotero</w:t>
      </w:r>
      <w:r w:rsidR="00B70370" w:rsidRPr="00A96309">
        <w:rPr>
          <w:b/>
          <w:i/>
          <w:noProof w:val="0"/>
        </w:rPr>
        <w:t>_</w:t>
      </w:r>
      <w:r w:rsidR="00070353" w:rsidRPr="00A96309">
        <w:rPr>
          <w:b/>
          <w:i/>
          <w:noProof w:val="0"/>
        </w:rPr>
        <w:t>v</w:t>
      </w:r>
      <w:r w:rsidRPr="00A96309">
        <w:rPr>
          <w:b/>
          <w:i/>
          <w:noProof w:val="0"/>
        </w:rPr>
        <w:t>je</w:t>
      </w:r>
      <w:r w:rsidR="00B70370" w:rsidRPr="00A96309">
        <w:rPr>
          <w:b/>
          <w:i/>
          <w:noProof w:val="0"/>
        </w:rPr>
        <w:t>z</w:t>
      </w:r>
      <w:r w:rsidRPr="00A96309">
        <w:rPr>
          <w:b/>
          <w:i/>
          <w:noProof w:val="0"/>
        </w:rPr>
        <w:t>ba.docx</w:t>
      </w:r>
      <w:r w:rsidRPr="00501595">
        <w:rPr>
          <w:noProof w:val="0"/>
        </w:rPr>
        <w:t xml:space="preserve"> u</w:t>
      </w:r>
      <w:r w:rsidR="00E12349" w:rsidRPr="00501595">
        <w:rPr>
          <w:noProof w:val="0"/>
        </w:rPr>
        <w:t xml:space="preserve"> programu </w:t>
      </w:r>
      <w:r w:rsidR="00E12349" w:rsidRPr="00A96309">
        <w:rPr>
          <w:i/>
          <w:noProof w:val="0"/>
        </w:rPr>
        <w:t>Word</w:t>
      </w:r>
      <w:r w:rsidRPr="00501595">
        <w:rPr>
          <w:noProof w:val="0"/>
        </w:rPr>
        <w:t xml:space="preserve"> te </w:t>
      </w:r>
      <w:r w:rsidR="00277E15" w:rsidRPr="00501595">
        <w:rPr>
          <w:noProof w:val="0"/>
        </w:rPr>
        <w:t>unutar već pripremljenog</w:t>
      </w:r>
      <w:r w:rsidRPr="00501595">
        <w:rPr>
          <w:noProof w:val="0"/>
        </w:rPr>
        <w:t xml:space="preserve"> tekst</w:t>
      </w:r>
      <w:r w:rsidR="00277E15" w:rsidRPr="00501595">
        <w:rPr>
          <w:noProof w:val="0"/>
        </w:rPr>
        <w:t>a</w:t>
      </w:r>
      <w:r w:rsidRPr="00501595">
        <w:rPr>
          <w:noProof w:val="0"/>
        </w:rPr>
        <w:t xml:space="preserve"> </w:t>
      </w:r>
      <w:r w:rsidR="00277E15" w:rsidRPr="00501595">
        <w:rPr>
          <w:noProof w:val="0"/>
        </w:rPr>
        <w:t>umetnite</w:t>
      </w:r>
      <w:r w:rsidRPr="00501595">
        <w:rPr>
          <w:noProof w:val="0"/>
        </w:rPr>
        <w:t xml:space="preserve"> </w:t>
      </w:r>
      <w:r w:rsidR="009862D6" w:rsidRPr="00501595">
        <w:rPr>
          <w:noProof w:val="0"/>
        </w:rPr>
        <w:t>odgovarajuću referencu (skraćeni bibliografski zapis u tekstu)</w:t>
      </w:r>
      <w:r w:rsidRPr="00501595">
        <w:rPr>
          <w:noProof w:val="0"/>
        </w:rPr>
        <w:t xml:space="preserve"> </w:t>
      </w:r>
      <w:r w:rsidR="00353464" w:rsidRPr="00501595">
        <w:rPr>
          <w:noProof w:val="0"/>
        </w:rPr>
        <w:t>i</w:t>
      </w:r>
      <w:r w:rsidRPr="00501595">
        <w:rPr>
          <w:noProof w:val="0"/>
        </w:rPr>
        <w:t xml:space="preserve"> izradit</w:t>
      </w:r>
      <w:r w:rsidR="00232AEA">
        <w:rPr>
          <w:noProof w:val="0"/>
        </w:rPr>
        <w:t>e</w:t>
      </w:r>
      <w:r w:rsidRPr="00501595">
        <w:rPr>
          <w:noProof w:val="0"/>
        </w:rPr>
        <w:t xml:space="preserve"> popis bibliografije</w:t>
      </w:r>
      <w:r w:rsidR="00353464" w:rsidRPr="00501595">
        <w:rPr>
          <w:noProof w:val="0"/>
        </w:rPr>
        <w:t xml:space="preserve"> u stilu po želji</w:t>
      </w:r>
      <w:r w:rsidRPr="00501595">
        <w:rPr>
          <w:noProof w:val="0"/>
        </w:rPr>
        <w:t xml:space="preserve"> koristeći dodatak </w:t>
      </w:r>
      <w:proofErr w:type="spellStart"/>
      <w:r w:rsidR="00F36A06" w:rsidRPr="00A96309">
        <w:rPr>
          <w:i/>
          <w:noProof w:val="0"/>
        </w:rPr>
        <w:t>Zotero</w:t>
      </w:r>
      <w:proofErr w:type="spellEnd"/>
      <w:r w:rsidR="00F36A06" w:rsidRPr="00501595">
        <w:rPr>
          <w:noProof w:val="0"/>
        </w:rPr>
        <w:t xml:space="preserve"> </w:t>
      </w:r>
      <w:r w:rsidRPr="00501595">
        <w:rPr>
          <w:noProof w:val="0"/>
        </w:rPr>
        <w:t xml:space="preserve">za </w:t>
      </w:r>
      <w:r w:rsidRPr="00A96309">
        <w:rPr>
          <w:i/>
          <w:noProof w:val="0"/>
        </w:rPr>
        <w:t>Word</w:t>
      </w:r>
      <w:r w:rsidRPr="00501595">
        <w:rPr>
          <w:noProof w:val="0"/>
        </w:rPr>
        <w:t>.</w:t>
      </w:r>
    </w:p>
    <w:p w14:paraId="52772D37" w14:textId="04F7EEAA" w:rsidR="005D0863" w:rsidRDefault="005D0863" w:rsidP="005D0863"/>
    <w:p w14:paraId="13C2CFC4" w14:textId="1511FB84" w:rsidR="001D21CA" w:rsidRPr="00501595" w:rsidRDefault="005D0863" w:rsidP="00E315F3">
      <w:r>
        <w:tab/>
      </w:r>
      <w:r w:rsidR="00CC1C62">
        <w:br w:type="page"/>
      </w:r>
    </w:p>
    <w:p w14:paraId="5795E42B" w14:textId="0BD3FF0D" w:rsidR="006F7A86" w:rsidRPr="00501595" w:rsidRDefault="00A456DA" w:rsidP="00C9468D">
      <w:pPr>
        <w:pStyle w:val="TSnaslov1"/>
      </w:pPr>
      <w:bookmarkStart w:id="67" w:name="_Toc23324556"/>
      <w:r w:rsidRPr="00501595">
        <w:lastRenderedPageBreak/>
        <w:t xml:space="preserve">Upravljanje referencama u programu </w:t>
      </w:r>
      <w:proofErr w:type="spellStart"/>
      <w:r w:rsidR="006F7A86" w:rsidRPr="00501595">
        <w:rPr>
          <w:i/>
        </w:rPr>
        <w:t>Mendeley</w:t>
      </w:r>
      <w:bookmarkEnd w:id="67"/>
      <w:proofErr w:type="spellEnd"/>
    </w:p>
    <w:p w14:paraId="2CAE1478" w14:textId="69A2DABC" w:rsidR="007B55AA" w:rsidRDefault="007B55AA" w:rsidP="006A1A1A">
      <w:pPr>
        <w:pStyle w:val="TSnormal"/>
        <w:rPr>
          <w:b/>
          <w:i/>
          <w:noProof w:val="0"/>
        </w:rPr>
      </w:pPr>
      <w:r>
        <w:rPr>
          <w:lang w:val="en-US" w:eastAsia="en-US"/>
        </w:rPr>
        <mc:AlternateContent>
          <mc:Choice Requires="wps">
            <w:drawing>
              <wp:inline distT="0" distB="0" distL="0" distR="0" wp14:anchorId="27AE4EB1" wp14:editId="5EEC539D">
                <wp:extent cx="4499610" cy="1202690"/>
                <wp:effectExtent l="0" t="0" r="0" b="0"/>
                <wp:docPr id="929" name="Tekstni okvir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9610" cy="1202690"/>
                        </a:xfrm>
                        <a:prstGeom prst="rect">
                          <a:avLst/>
                        </a:prstGeom>
                        <a:solidFill>
                          <a:srgbClr val="DBE5F1"/>
                        </a:solidFill>
                        <a:ln w="9525">
                          <a:noFill/>
                          <a:miter lim="800000"/>
                          <a:headEnd/>
                          <a:tailEnd/>
                        </a:ln>
                      </wps:spPr>
                      <wps:txbx>
                        <w:txbxContent>
                          <w:p w14:paraId="363ADE24" w14:textId="77777777" w:rsidR="00387E8E" w:rsidRPr="00284D06" w:rsidRDefault="00387E8E" w:rsidP="007B55AA">
                            <w:pPr>
                              <w:pStyle w:val="TSishodi"/>
                              <w:numPr>
                                <w:ilvl w:val="0"/>
                                <w:numId w:val="0"/>
                              </w:numPr>
                              <w:shd w:val="clear" w:color="auto" w:fill="auto"/>
                            </w:pPr>
                            <w:r w:rsidRPr="00284D06">
                              <w:t>Po završetku ovog poglavlja polaznik će moći:</w:t>
                            </w:r>
                          </w:p>
                          <w:p w14:paraId="0B68CCCB" w14:textId="4775B3BA" w:rsidR="00387E8E" w:rsidRDefault="00387E8E" w:rsidP="007B55AA">
                            <w:pPr>
                              <w:pStyle w:val="TSishodi"/>
                              <w:shd w:val="clear" w:color="auto" w:fill="auto"/>
                              <w:spacing w:before="60" w:after="60"/>
                            </w:pPr>
                            <w:r>
                              <w:t>instalirati lokalnu inačicu programa i dodatak za program Word</w:t>
                            </w:r>
                          </w:p>
                          <w:p w14:paraId="097CC8BB" w14:textId="6D706E2C" w:rsidR="00387E8E" w:rsidRDefault="00387E8E" w:rsidP="007B55AA">
                            <w:pPr>
                              <w:pStyle w:val="TSishodi"/>
                              <w:shd w:val="clear" w:color="auto" w:fill="auto"/>
                              <w:spacing w:before="60" w:after="60"/>
                            </w:pPr>
                            <w:r>
                              <w:t>razlikovati načine korištenja programa Mendeley</w:t>
                            </w:r>
                          </w:p>
                          <w:p w14:paraId="0D3F84AD" w14:textId="53FFD594" w:rsidR="00387E8E" w:rsidRDefault="00387E8E" w:rsidP="007B55AA">
                            <w:pPr>
                              <w:pStyle w:val="TSishodi"/>
                              <w:shd w:val="clear" w:color="auto" w:fill="auto"/>
                              <w:spacing w:before="60" w:after="60"/>
                            </w:pPr>
                            <w:r>
                              <w:t>izraditi bibliografski zapis pomoću programa Mendeley</w:t>
                            </w:r>
                          </w:p>
                          <w:p w14:paraId="18B17725" w14:textId="48444B1A" w:rsidR="00387E8E" w:rsidRDefault="00387E8E" w:rsidP="007B55AA">
                            <w:pPr>
                              <w:pStyle w:val="TSishodi"/>
                              <w:shd w:val="clear" w:color="auto" w:fill="auto"/>
                              <w:spacing w:before="60" w:after="60"/>
                            </w:pPr>
                            <w:r>
                              <w:t>prepoznati dijelove sučelja dodatka Mendeley u programu Word za upravljanje referencama i bibliografskim zapisima</w:t>
                            </w:r>
                          </w:p>
                          <w:p w14:paraId="69F59797" w14:textId="4D82E56A" w:rsidR="00387E8E" w:rsidRPr="00284D06" w:rsidRDefault="00387E8E" w:rsidP="000D6144">
                            <w:pPr>
                              <w:pStyle w:val="TSishodi"/>
                              <w:shd w:val="clear" w:color="auto" w:fill="auto"/>
                              <w:spacing w:before="60" w:after="60"/>
                            </w:pPr>
                            <w:r>
                              <w:t>dodati reference i bibliografiju u tekstu pomoću dodatkka Mendeley za program Word.</w:t>
                            </w:r>
                          </w:p>
                        </w:txbxContent>
                      </wps:txbx>
                      <wps:bodyPr rot="0" vert="horz" wrap="square" lIns="91440" tIns="45720" rIns="91440" bIns="45720" anchor="t" anchorCtr="0">
                        <a:spAutoFit/>
                      </wps:bodyPr>
                    </wps:wsp>
                  </a:graphicData>
                </a:graphic>
              </wp:inline>
            </w:drawing>
          </mc:Choice>
          <mc:Fallback>
            <w:pict>
              <v:shape w14:anchorId="27AE4EB1" id="_x0000_s1037" type="#_x0000_t202" style="width:354.3pt;height:9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" fillcolor="#dbe5f1" stroked="f">
                <v:textbox style="mso-fit-shape-to-text:t">
                  <w:txbxContent>
                    <w:p w14:paraId="363ADE24" w14:textId="77777777" w:rsidR="00387E8E" w:rsidRPr="00284D06" w:rsidRDefault="00387E8E" w:rsidP="007B55AA">
                      <w:pPr>
                        <w:pStyle w:val="TSishodi"/>
                        <w:numPr>
                          <w:ilvl w:val="0"/>
                          <w:numId w:val="0"/>
                        </w:numPr>
                        <w:shd w:val="clear" w:color="auto" w:fill="auto"/>
                      </w:pPr>
                      <w:r w:rsidRPr="00284D06">
                        <w:t>Po završetku ovog poglavlja polaznik će moći:</w:t>
                      </w:r>
                    </w:p>
                    <w:p w14:paraId="0B68CCCB" w14:textId="4775B3BA" w:rsidR="00387E8E" w:rsidRDefault="00387E8E" w:rsidP="007B55AA">
                      <w:pPr>
                        <w:pStyle w:val="TSishodi"/>
                        <w:shd w:val="clear" w:color="auto" w:fill="auto"/>
                        <w:spacing w:before="60" w:after="60"/>
                      </w:pPr>
                      <w:r>
                        <w:t>instalirati lokalnu inačicu programa i dodatak za program Word</w:t>
                      </w:r>
                    </w:p>
                    <w:p w14:paraId="097CC8BB" w14:textId="6D706E2C" w:rsidR="00387E8E" w:rsidRDefault="00387E8E" w:rsidP="007B55AA">
                      <w:pPr>
                        <w:pStyle w:val="TSishodi"/>
                        <w:shd w:val="clear" w:color="auto" w:fill="auto"/>
                        <w:spacing w:before="60" w:after="60"/>
                      </w:pPr>
                      <w:r>
                        <w:t>razlikovati načine korištenja programa Mendeley</w:t>
                      </w:r>
                    </w:p>
                    <w:p w14:paraId="0D3F84AD" w14:textId="53FFD594" w:rsidR="00387E8E" w:rsidRDefault="00387E8E" w:rsidP="007B55AA">
                      <w:pPr>
                        <w:pStyle w:val="TSishodi"/>
                        <w:shd w:val="clear" w:color="auto" w:fill="auto"/>
                        <w:spacing w:before="60" w:after="60"/>
                      </w:pPr>
                      <w:r>
                        <w:t>izraditi bibliografski zapis pomoću programa Mendeley</w:t>
                      </w:r>
                    </w:p>
                    <w:p w14:paraId="18B17725" w14:textId="48444B1A" w:rsidR="00387E8E" w:rsidRDefault="00387E8E" w:rsidP="007B55AA">
                      <w:pPr>
                        <w:pStyle w:val="TSishodi"/>
                        <w:shd w:val="clear" w:color="auto" w:fill="auto"/>
                        <w:spacing w:before="60" w:after="60"/>
                      </w:pPr>
                      <w:r>
                        <w:t>prepoznati dijelove sučelja dodatka Mendeley u programu Word za upravljanje referencama i bibliografskim zapisima</w:t>
                      </w:r>
                    </w:p>
                    <w:p w14:paraId="69F59797" w14:textId="4D82E56A" w:rsidR="00387E8E" w:rsidRPr="00284D06" w:rsidRDefault="00387E8E" w:rsidP="000D6144">
                      <w:pPr>
                        <w:pStyle w:val="TSishodi"/>
                        <w:shd w:val="clear" w:color="auto" w:fill="auto"/>
                        <w:spacing w:before="60" w:after="60"/>
                      </w:pPr>
                      <w:r>
                        <w:t>dodati reference i bibliografiju u tekstu pomoću dodatkka Mendeley za program Word.</w:t>
                      </w:r>
                    </w:p>
                  </w:txbxContent>
                </v:textbox>
                <w10:anchorlock/>
              </v:shape>
            </w:pict>
          </mc:Fallback>
        </mc:AlternateContent>
      </w:r>
    </w:p>
    <w:p w14:paraId="4ECA179F" w14:textId="1C7E19BC" w:rsidR="00B477E1" w:rsidRPr="00501595" w:rsidRDefault="00005EA5" w:rsidP="000D6144">
      <w:pPr>
        <w:pStyle w:val="TSnormal"/>
        <w:spacing w:after="0"/>
        <w:rPr>
          <w:noProof w:val="0"/>
        </w:rPr>
      </w:pPr>
      <w:r w:rsidRPr="00FE2031">
        <w:rPr>
          <w:rFonts w:eastAsia="Times New Roman" w:cs="Times New Roman"/>
          <w:i/>
          <w:szCs w:val="24"/>
          <w:lang w:val="en-US" w:eastAsia="en-US"/>
        </w:rPr>
        <mc:AlternateContent>
          <mc:Choice Requires="wps">
            <w:drawing>
              <wp:anchor distT="0" distB="0" distL="114300" distR="114300" simplePos="0" relativeHeight="251753472" behindDoc="0" locked="0" layoutInCell="1" allowOverlap="1" wp14:anchorId="2154E974" wp14:editId="2B508939">
                <wp:simplePos x="0" y="0"/>
                <wp:positionH relativeFrom="column">
                  <wp:posOffset>4777105</wp:posOffset>
                </wp:positionH>
                <wp:positionV relativeFrom="paragraph">
                  <wp:posOffset>394335</wp:posOffset>
                </wp:positionV>
                <wp:extent cx="1619885" cy="1371600"/>
                <wp:effectExtent l="0" t="0" r="18415" b="19050"/>
                <wp:wrapNone/>
                <wp:docPr id="299" name="Pravokutnik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137160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55142D9C" w14:textId="77777777" w:rsidR="00387E8E" w:rsidRPr="00986A0D" w:rsidRDefault="00387E8E" w:rsidP="00EA5DF0">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02268A13" w14:textId="253309B1" w:rsidR="00387E8E" w:rsidRDefault="00387E8E" w:rsidP="00EA5DF0">
                            <w:pPr>
                              <w:rPr>
                                <w:rFonts w:ascii="Arial" w:hAnsi="Arial" w:cs="Arial"/>
                                <w:sz w:val="18"/>
                                <w:szCs w:val="18"/>
                              </w:rPr>
                            </w:pPr>
                            <w:r w:rsidRPr="00414811">
                              <w:rPr>
                                <w:rFonts w:ascii="Arial" w:hAnsi="Arial" w:cs="Arial"/>
                                <w:sz w:val="18"/>
                                <w:szCs w:val="18"/>
                              </w:rPr>
                              <w:t>U ovom tečaju polaznici</w:t>
                            </w:r>
                            <w:r>
                              <w:rPr>
                                <w:rFonts w:ascii="Arial" w:hAnsi="Arial" w:cs="Arial"/>
                                <w:sz w:val="18"/>
                                <w:szCs w:val="18"/>
                              </w:rPr>
                              <w:t xml:space="preserve"> već unaprijed imaju instaliranu</w:t>
                            </w:r>
                            <w:r w:rsidRPr="00414811">
                              <w:rPr>
                                <w:rFonts w:ascii="Arial" w:hAnsi="Arial" w:cs="Arial"/>
                                <w:sz w:val="18"/>
                                <w:szCs w:val="18"/>
                              </w:rPr>
                              <w:t xml:space="preserve"> lokalnu inačicu </w:t>
                            </w:r>
                            <w:r>
                              <w:rPr>
                                <w:rFonts w:ascii="Arial" w:hAnsi="Arial" w:cs="Arial"/>
                                <w:sz w:val="18"/>
                                <w:szCs w:val="18"/>
                              </w:rPr>
                              <w:t xml:space="preserve">programa </w:t>
                            </w:r>
                            <w:proofErr w:type="spellStart"/>
                            <w:r w:rsidRPr="001D71D8">
                              <w:rPr>
                                <w:rFonts w:ascii="Arial" w:hAnsi="Arial" w:cs="Arial"/>
                                <w:i/>
                                <w:sz w:val="18"/>
                                <w:szCs w:val="18"/>
                              </w:rPr>
                              <w:t>Mendeley</w:t>
                            </w:r>
                            <w:proofErr w:type="spellEnd"/>
                            <w:r>
                              <w:rPr>
                                <w:rFonts w:ascii="Arial" w:hAnsi="Arial" w:cs="Arial"/>
                                <w:i/>
                                <w:sz w:val="18"/>
                                <w:szCs w:val="18"/>
                              </w:rPr>
                              <w:t xml:space="preserve"> </w:t>
                            </w:r>
                            <w:r>
                              <w:rPr>
                                <w:rFonts w:ascii="Arial" w:hAnsi="Arial" w:cs="Arial"/>
                                <w:sz w:val="18"/>
                                <w:szCs w:val="18"/>
                              </w:rPr>
                              <w:t>(</w:t>
                            </w:r>
                            <w:proofErr w:type="spellStart"/>
                            <w:r w:rsidRPr="0060159E">
                              <w:rPr>
                                <w:rFonts w:ascii="Arial" w:hAnsi="Arial" w:cs="Arial"/>
                                <w:i/>
                                <w:sz w:val="18"/>
                                <w:szCs w:val="18"/>
                              </w:rPr>
                              <w:t>Mendeley</w:t>
                            </w:r>
                            <w:proofErr w:type="spellEnd"/>
                            <w:r w:rsidRPr="0060159E">
                              <w:rPr>
                                <w:rFonts w:ascii="Arial" w:hAnsi="Arial" w:cs="Arial"/>
                                <w:i/>
                                <w:sz w:val="18"/>
                                <w:szCs w:val="18"/>
                              </w:rPr>
                              <w:t xml:space="preserve"> Desktop</w:t>
                            </w:r>
                            <w:r>
                              <w:rPr>
                                <w:rFonts w:ascii="Arial" w:hAnsi="Arial" w:cs="Arial"/>
                                <w:sz w:val="18"/>
                                <w:szCs w:val="18"/>
                              </w:rPr>
                              <w:t>)</w:t>
                            </w:r>
                            <w:r w:rsidRPr="001D71D8">
                              <w:rPr>
                                <w:rFonts w:ascii="Arial" w:hAnsi="Arial" w:cs="Arial"/>
                                <w:i/>
                                <w:sz w:val="18"/>
                                <w:szCs w:val="18"/>
                              </w:rPr>
                              <w:t xml:space="preserve"> </w:t>
                            </w:r>
                            <w:r w:rsidRPr="00414811">
                              <w:rPr>
                                <w:rFonts w:ascii="Arial" w:hAnsi="Arial" w:cs="Arial"/>
                                <w:sz w:val="18"/>
                                <w:szCs w:val="18"/>
                              </w:rPr>
                              <w:t xml:space="preserve">i dodatak za </w:t>
                            </w:r>
                            <w:r w:rsidRPr="00AB074A">
                              <w:rPr>
                                <w:rFonts w:ascii="Arial" w:hAnsi="Arial" w:cs="Arial"/>
                                <w:i/>
                                <w:sz w:val="18"/>
                                <w:szCs w:val="18"/>
                              </w:rPr>
                              <w:t>web</w:t>
                            </w:r>
                            <w:r>
                              <w:rPr>
                                <w:rFonts w:ascii="Arial" w:hAnsi="Arial" w:cs="Arial"/>
                                <w:sz w:val="18"/>
                                <w:szCs w:val="18"/>
                              </w:rPr>
                              <w:t>-</w:t>
                            </w:r>
                            <w:r w:rsidRPr="00414811">
                              <w:rPr>
                                <w:rFonts w:ascii="Arial" w:hAnsi="Arial" w:cs="Arial"/>
                                <w:sz w:val="18"/>
                                <w:szCs w:val="18"/>
                              </w:rPr>
                              <w:t>preglednik</w:t>
                            </w:r>
                            <w:r>
                              <w:rPr>
                                <w:rFonts w:ascii="Arial" w:hAnsi="Arial" w:cs="Arial"/>
                                <w:sz w:val="18"/>
                                <w:szCs w:val="18"/>
                              </w:rPr>
                              <w:t xml:space="preserve"> </w:t>
                            </w:r>
                            <w:r w:rsidRPr="001D71D8">
                              <w:rPr>
                                <w:rFonts w:ascii="Arial" w:hAnsi="Arial" w:cs="Arial"/>
                                <w:i/>
                                <w:sz w:val="18"/>
                                <w:szCs w:val="18"/>
                              </w:rPr>
                              <w:t>Firefox</w:t>
                            </w:r>
                            <w:r w:rsidRPr="00414811">
                              <w:rPr>
                                <w:rFonts w:ascii="Arial" w:hAnsi="Arial" w:cs="Arial"/>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54E974" id="Pravokutnik 299" o:spid="_x0000_s1038" style="position:absolute;margin-left:376.15pt;margin-top:31.05pt;width:127.55pt;height:10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" filled="f" strokeweight=".25pt">
                <v:fill opacity="46003f"/>
                <v:textbox>
                  <w:txbxContent>
                    <w:p w14:paraId="55142D9C" w14:textId="77777777" w:rsidR="00387E8E" w:rsidRPr="00986A0D" w:rsidRDefault="00387E8E" w:rsidP="00EA5DF0">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02268A13" w14:textId="253309B1" w:rsidR="00387E8E" w:rsidRDefault="00387E8E" w:rsidP="00EA5DF0">
                      <w:pPr>
                        <w:rPr>
                          <w:rFonts w:ascii="Arial" w:hAnsi="Arial" w:cs="Arial"/>
                          <w:sz w:val="18"/>
                          <w:szCs w:val="18"/>
                        </w:rPr>
                      </w:pPr>
                      <w:r w:rsidRPr="00414811">
                        <w:rPr>
                          <w:rFonts w:ascii="Arial" w:hAnsi="Arial" w:cs="Arial"/>
                          <w:sz w:val="18"/>
                          <w:szCs w:val="18"/>
                        </w:rPr>
                        <w:t>U ovom tečaju polaznici</w:t>
                      </w:r>
                      <w:r>
                        <w:rPr>
                          <w:rFonts w:ascii="Arial" w:hAnsi="Arial" w:cs="Arial"/>
                          <w:sz w:val="18"/>
                          <w:szCs w:val="18"/>
                        </w:rPr>
                        <w:t xml:space="preserve"> već unaprijed imaju instaliranu</w:t>
                      </w:r>
                      <w:r w:rsidRPr="00414811">
                        <w:rPr>
                          <w:rFonts w:ascii="Arial" w:hAnsi="Arial" w:cs="Arial"/>
                          <w:sz w:val="18"/>
                          <w:szCs w:val="18"/>
                        </w:rPr>
                        <w:t xml:space="preserve"> lokalnu inačicu </w:t>
                      </w:r>
                      <w:r>
                        <w:rPr>
                          <w:rFonts w:ascii="Arial" w:hAnsi="Arial" w:cs="Arial"/>
                          <w:sz w:val="18"/>
                          <w:szCs w:val="18"/>
                        </w:rPr>
                        <w:t xml:space="preserve">programa </w:t>
                      </w:r>
                      <w:proofErr w:type="spellStart"/>
                      <w:r w:rsidRPr="001D71D8">
                        <w:rPr>
                          <w:rFonts w:ascii="Arial" w:hAnsi="Arial" w:cs="Arial"/>
                          <w:i/>
                          <w:sz w:val="18"/>
                          <w:szCs w:val="18"/>
                        </w:rPr>
                        <w:t>Mendeley</w:t>
                      </w:r>
                      <w:proofErr w:type="spellEnd"/>
                      <w:r>
                        <w:rPr>
                          <w:rFonts w:ascii="Arial" w:hAnsi="Arial" w:cs="Arial"/>
                          <w:i/>
                          <w:sz w:val="18"/>
                          <w:szCs w:val="18"/>
                        </w:rPr>
                        <w:t xml:space="preserve"> </w:t>
                      </w:r>
                      <w:r>
                        <w:rPr>
                          <w:rFonts w:ascii="Arial" w:hAnsi="Arial" w:cs="Arial"/>
                          <w:sz w:val="18"/>
                          <w:szCs w:val="18"/>
                        </w:rPr>
                        <w:t>(</w:t>
                      </w:r>
                      <w:proofErr w:type="spellStart"/>
                      <w:r w:rsidRPr="0060159E">
                        <w:rPr>
                          <w:rFonts w:ascii="Arial" w:hAnsi="Arial" w:cs="Arial"/>
                          <w:i/>
                          <w:sz w:val="18"/>
                          <w:szCs w:val="18"/>
                        </w:rPr>
                        <w:t>Mendeley</w:t>
                      </w:r>
                      <w:proofErr w:type="spellEnd"/>
                      <w:r w:rsidRPr="0060159E">
                        <w:rPr>
                          <w:rFonts w:ascii="Arial" w:hAnsi="Arial" w:cs="Arial"/>
                          <w:i/>
                          <w:sz w:val="18"/>
                          <w:szCs w:val="18"/>
                        </w:rPr>
                        <w:t xml:space="preserve"> Desktop</w:t>
                      </w:r>
                      <w:r>
                        <w:rPr>
                          <w:rFonts w:ascii="Arial" w:hAnsi="Arial" w:cs="Arial"/>
                          <w:sz w:val="18"/>
                          <w:szCs w:val="18"/>
                        </w:rPr>
                        <w:t>)</w:t>
                      </w:r>
                      <w:r w:rsidRPr="001D71D8">
                        <w:rPr>
                          <w:rFonts w:ascii="Arial" w:hAnsi="Arial" w:cs="Arial"/>
                          <w:i/>
                          <w:sz w:val="18"/>
                          <w:szCs w:val="18"/>
                        </w:rPr>
                        <w:t xml:space="preserve"> </w:t>
                      </w:r>
                      <w:r w:rsidRPr="00414811">
                        <w:rPr>
                          <w:rFonts w:ascii="Arial" w:hAnsi="Arial" w:cs="Arial"/>
                          <w:sz w:val="18"/>
                          <w:szCs w:val="18"/>
                        </w:rPr>
                        <w:t xml:space="preserve">i dodatak za </w:t>
                      </w:r>
                      <w:r w:rsidRPr="00AB074A">
                        <w:rPr>
                          <w:rFonts w:ascii="Arial" w:hAnsi="Arial" w:cs="Arial"/>
                          <w:i/>
                          <w:sz w:val="18"/>
                          <w:szCs w:val="18"/>
                        </w:rPr>
                        <w:t>web</w:t>
                      </w:r>
                      <w:r>
                        <w:rPr>
                          <w:rFonts w:ascii="Arial" w:hAnsi="Arial" w:cs="Arial"/>
                          <w:sz w:val="18"/>
                          <w:szCs w:val="18"/>
                        </w:rPr>
                        <w:t>-</w:t>
                      </w:r>
                      <w:r w:rsidRPr="00414811">
                        <w:rPr>
                          <w:rFonts w:ascii="Arial" w:hAnsi="Arial" w:cs="Arial"/>
                          <w:sz w:val="18"/>
                          <w:szCs w:val="18"/>
                        </w:rPr>
                        <w:t>preglednik</w:t>
                      </w:r>
                      <w:r>
                        <w:rPr>
                          <w:rFonts w:ascii="Arial" w:hAnsi="Arial" w:cs="Arial"/>
                          <w:sz w:val="18"/>
                          <w:szCs w:val="18"/>
                        </w:rPr>
                        <w:t xml:space="preserve"> </w:t>
                      </w:r>
                      <w:r w:rsidRPr="001D71D8">
                        <w:rPr>
                          <w:rFonts w:ascii="Arial" w:hAnsi="Arial" w:cs="Arial"/>
                          <w:i/>
                          <w:sz w:val="18"/>
                          <w:szCs w:val="18"/>
                        </w:rPr>
                        <w:t>Firefox</w:t>
                      </w:r>
                      <w:r w:rsidRPr="00414811">
                        <w:rPr>
                          <w:rFonts w:ascii="Arial" w:hAnsi="Arial" w:cs="Arial"/>
                          <w:sz w:val="18"/>
                          <w:szCs w:val="18"/>
                        </w:rPr>
                        <w:t>.</w:t>
                      </w:r>
                    </w:p>
                  </w:txbxContent>
                </v:textbox>
              </v:rect>
            </w:pict>
          </mc:Fallback>
        </mc:AlternateContent>
      </w:r>
      <w:proofErr w:type="spellStart"/>
      <w:r w:rsidR="006A1A1A" w:rsidRPr="00FE2031">
        <w:rPr>
          <w:b/>
          <w:i/>
          <w:noProof w:val="0"/>
        </w:rPr>
        <w:t>Mendeley</w:t>
      </w:r>
      <w:proofErr w:type="spellEnd"/>
      <w:r w:rsidR="006A1A1A" w:rsidRPr="00501595">
        <w:rPr>
          <w:noProof w:val="0"/>
        </w:rPr>
        <w:t xml:space="preserve"> je također besplatni </w:t>
      </w:r>
      <w:r w:rsidR="0060159E" w:rsidRPr="00501595">
        <w:rPr>
          <w:noProof w:val="0"/>
        </w:rPr>
        <w:t>program</w:t>
      </w:r>
      <w:r w:rsidR="006A1A1A" w:rsidRPr="00501595">
        <w:rPr>
          <w:noProof w:val="0"/>
        </w:rPr>
        <w:t xml:space="preserve"> za izradu, pohranu i organizaciju bibliografskih zapisa. Slično kao i </w:t>
      </w:r>
      <w:proofErr w:type="spellStart"/>
      <w:r w:rsidR="006A1A1A" w:rsidRPr="00501595">
        <w:rPr>
          <w:i/>
          <w:noProof w:val="0"/>
        </w:rPr>
        <w:t>Zotero</w:t>
      </w:r>
      <w:proofErr w:type="spellEnd"/>
      <w:r w:rsidR="00571A61" w:rsidRPr="00501595">
        <w:rPr>
          <w:i/>
          <w:noProof w:val="0"/>
        </w:rPr>
        <w:t>,</w:t>
      </w:r>
      <w:r w:rsidR="006A1A1A" w:rsidRPr="00501595">
        <w:rPr>
          <w:noProof w:val="0"/>
        </w:rPr>
        <w:t xml:space="preserve"> može se koristiti kao </w:t>
      </w:r>
      <w:r w:rsidR="006A1A1A" w:rsidRPr="00501595">
        <w:rPr>
          <w:i/>
          <w:noProof w:val="0"/>
        </w:rPr>
        <w:t>web</w:t>
      </w:r>
      <w:r w:rsidR="00353F21">
        <w:rPr>
          <w:noProof w:val="0"/>
        </w:rPr>
        <w:noBreakHyphen/>
      </w:r>
      <w:r w:rsidR="006A1A1A" w:rsidRPr="00501595">
        <w:rPr>
          <w:noProof w:val="0"/>
        </w:rPr>
        <w:t xml:space="preserve">aplikacija ili kao lokalna instalacija. </w:t>
      </w:r>
      <w:r w:rsidR="006D5CE1" w:rsidRPr="00501595">
        <w:rPr>
          <w:noProof w:val="0"/>
        </w:rPr>
        <w:t xml:space="preserve">Paralelno </w:t>
      </w:r>
      <w:r w:rsidR="00394FB6" w:rsidRPr="00501595">
        <w:rPr>
          <w:noProof w:val="0"/>
        </w:rPr>
        <w:t>se mogu</w:t>
      </w:r>
      <w:r w:rsidR="006A1A1A" w:rsidRPr="00501595">
        <w:rPr>
          <w:noProof w:val="0"/>
        </w:rPr>
        <w:t xml:space="preserve"> koristiti obje mogućnosti </w:t>
      </w:r>
      <w:r w:rsidR="00394FB6" w:rsidRPr="00501595">
        <w:rPr>
          <w:noProof w:val="0"/>
        </w:rPr>
        <w:t>te</w:t>
      </w:r>
      <w:r w:rsidR="006A1A1A" w:rsidRPr="00501595">
        <w:rPr>
          <w:noProof w:val="0"/>
        </w:rPr>
        <w:t xml:space="preserve"> se </w:t>
      </w:r>
      <w:r w:rsidR="002855E0" w:rsidRPr="00501595">
        <w:rPr>
          <w:noProof w:val="0"/>
        </w:rPr>
        <w:t xml:space="preserve">pri tome </w:t>
      </w:r>
      <w:r w:rsidR="006A1A1A" w:rsidRPr="00501595">
        <w:rPr>
          <w:noProof w:val="0"/>
        </w:rPr>
        <w:t xml:space="preserve">provodi sinkronizacija svih spremljenih zapisa. </w:t>
      </w:r>
      <w:r w:rsidR="00B477E1" w:rsidRPr="00501595">
        <w:rPr>
          <w:noProof w:val="0"/>
        </w:rPr>
        <w:t xml:space="preserve">Za razliku od </w:t>
      </w:r>
      <w:proofErr w:type="spellStart"/>
      <w:r w:rsidR="00B477E1" w:rsidRPr="00501595">
        <w:rPr>
          <w:i/>
          <w:noProof w:val="0"/>
        </w:rPr>
        <w:t>Zotera</w:t>
      </w:r>
      <w:proofErr w:type="spellEnd"/>
      <w:r w:rsidR="00B477E1" w:rsidRPr="00501595">
        <w:rPr>
          <w:noProof w:val="0"/>
        </w:rPr>
        <w:t xml:space="preserve">, </w:t>
      </w:r>
      <w:proofErr w:type="spellStart"/>
      <w:r w:rsidR="00B477E1" w:rsidRPr="00C9448C">
        <w:rPr>
          <w:b/>
          <w:i/>
          <w:noProof w:val="0"/>
        </w:rPr>
        <w:t>Mendeley</w:t>
      </w:r>
      <w:proofErr w:type="spellEnd"/>
      <w:r w:rsidR="00B477E1" w:rsidRPr="00501595">
        <w:rPr>
          <w:b/>
          <w:noProof w:val="0"/>
        </w:rPr>
        <w:t xml:space="preserve"> se ne može koristiti ako nije izrađen online korisnički račun.</w:t>
      </w:r>
      <w:r w:rsidR="00B477E1" w:rsidRPr="00501595">
        <w:rPr>
          <w:noProof w:val="0"/>
        </w:rPr>
        <w:t xml:space="preserve"> Prilikom pokretanja lokalne inačice programa od korisnika će se tražiti da unese korisničko ime i lozinku koji su korišteni prilikom registracije na </w:t>
      </w:r>
      <w:r w:rsidR="00B477E1" w:rsidRPr="00501595">
        <w:rPr>
          <w:i/>
          <w:noProof w:val="0"/>
        </w:rPr>
        <w:t>web</w:t>
      </w:r>
      <w:r w:rsidR="00B477E1" w:rsidRPr="00501595">
        <w:rPr>
          <w:noProof w:val="0"/>
        </w:rPr>
        <w:t xml:space="preserve">-aplikaciji </w:t>
      </w:r>
      <w:proofErr w:type="spellStart"/>
      <w:r w:rsidR="00B477E1" w:rsidRPr="00501595">
        <w:rPr>
          <w:i/>
          <w:noProof w:val="0"/>
        </w:rPr>
        <w:t>Mendeley</w:t>
      </w:r>
      <w:proofErr w:type="spellEnd"/>
      <w:r w:rsidR="00B477E1" w:rsidRPr="00501595">
        <w:rPr>
          <w:noProof w:val="0"/>
        </w:rPr>
        <w:t xml:space="preserve">. Na taj su način lokalna inačica programa i </w:t>
      </w:r>
      <w:r w:rsidR="00B477E1" w:rsidRPr="00501595">
        <w:rPr>
          <w:i/>
          <w:noProof w:val="0"/>
        </w:rPr>
        <w:t>web</w:t>
      </w:r>
      <w:r w:rsidR="00B477E1" w:rsidRPr="00501595">
        <w:rPr>
          <w:noProof w:val="0"/>
        </w:rPr>
        <w:t>-aplikacija automatski povezani i svi se sadržaji međusobno sinkroniziraju.</w:t>
      </w:r>
      <w:r w:rsidR="00B477E1">
        <w:rPr>
          <w:noProof w:val="0"/>
        </w:rPr>
        <w:t xml:space="preserve"> Sve zadnje učinjene promjene unutar lokalne instalacije ili </w:t>
      </w:r>
      <w:r w:rsidR="00B477E1" w:rsidRPr="001C54ED">
        <w:rPr>
          <w:i/>
          <w:noProof w:val="0"/>
        </w:rPr>
        <w:t>web</w:t>
      </w:r>
      <w:r w:rsidR="00B477E1">
        <w:rPr>
          <w:noProof w:val="0"/>
        </w:rPr>
        <w:t xml:space="preserve">-aplikacije </w:t>
      </w:r>
      <w:proofErr w:type="spellStart"/>
      <w:r w:rsidR="00B477E1" w:rsidRPr="001C54ED">
        <w:rPr>
          <w:i/>
          <w:noProof w:val="0"/>
        </w:rPr>
        <w:t>Mendeley</w:t>
      </w:r>
      <w:proofErr w:type="spellEnd"/>
      <w:r w:rsidR="00B477E1">
        <w:rPr>
          <w:noProof w:val="0"/>
        </w:rPr>
        <w:t xml:space="preserve"> će sinkronizirati, kako bi podaci bili usklađeni. Primjerice, ako jedan zapis uredimo ili obrišemo u lokalnoj inačici te pokrenemo sinkronizaciju (ili se ona sama pokrene, ovisno o postavljenim postavkama), zadnja izmjena će se izvršiti i unutar </w:t>
      </w:r>
      <w:r w:rsidR="00B477E1" w:rsidRPr="001C54ED">
        <w:rPr>
          <w:i/>
          <w:noProof w:val="0"/>
        </w:rPr>
        <w:t>web</w:t>
      </w:r>
      <w:r w:rsidR="00B477E1">
        <w:rPr>
          <w:noProof w:val="0"/>
        </w:rPr>
        <w:t xml:space="preserve">-aplikacije. </w:t>
      </w:r>
    </w:p>
    <w:p w14:paraId="3B0C8CA1" w14:textId="792526A9" w:rsidR="006A1A1A" w:rsidRPr="00501595" w:rsidRDefault="006A1A1A" w:rsidP="000D6144">
      <w:pPr>
        <w:pStyle w:val="TSnaslov2"/>
        <w:spacing w:before="240" w:after="200"/>
      </w:pPr>
      <w:bookmarkStart w:id="68" w:name="_Toc23324557"/>
      <w:r w:rsidRPr="00501595">
        <w:t>Instalacija programa i izrada korisničkog</w:t>
      </w:r>
      <w:r w:rsidR="00571A61" w:rsidRPr="00501595">
        <w:t>a</w:t>
      </w:r>
      <w:r w:rsidRPr="00501595">
        <w:t xml:space="preserve"> računa</w:t>
      </w:r>
      <w:bookmarkEnd w:id="68"/>
    </w:p>
    <w:p w14:paraId="693658B3" w14:textId="1351746C" w:rsidR="00053BB5" w:rsidRPr="00501595" w:rsidRDefault="00053BB5" w:rsidP="000D6144">
      <w:pPr>
        <w:pStyle w:val="TSnaslov3"/>
        <w:spacing w:before="200"/>
      </w:pPr>
      <w:r w:rsidRPr="00501595">
        <w:t>Instalacija lokalne inačice programa</w:t>
      </w:r>
      <w:r w:rsidR="0025492E" w:rsidRPr="00501595">
        <w:t xml:space="preserve"> </w:t>
      </w:r>
      <w:proofErr w:type="spellStart"/>
      <w:r w:rsidR="0025492E" w:rsidRPr="00501595">
        <w:rPr>
          <w:i/>
        </w:rPr>
        <w:t>Mendeley</w:t>
      </w:r>
      <w:proofErr w:type="spellEnd"/>
      <w:r w:rsidR="008B3ABE" w:rsidRPr="00501595">
        <w:t xml:space="preserve"> </w:t>
      </w:r>
      <w:r w:rsidR="005D0863">
        <w:t xml:space="preserve">i izrada </w:t>
      </w:r>
      <w:r w:rsidR="005D0863" w:rsidRPr="00E315F3">
        <w:rPr>
          <w:i/>
        </w:rPr>
        <w:t>online</w:t>
      </w:r>
      <w:r w:rsidR="005D0863">
        <w:t xml:space="preserve"> korisničkog računa</w:t>
      </w:r>
    </w:p>
    <w:p w14:paraId="24825884" w14:textId="31B71200" w:rsidR="006A1A1A" w:rsidRPr="00501595" w:rsidRDefault="006A1A1A" w:rsidP="00E315F3">
      <w:pPr>
        <w:pStyle w:val="TSnormal"/>
        <w:rPr>
          <w:noProof w:val="0"/>
        </w:rPr>
      </w:pPr>
      <w:r w:rsidRPr="00501595">
        <w:rPr>
          <w:noProof w:val="0"/>
        </w:rPr>
        <w:t xml:space="preserve">Na </w:t>
      </w:r>
      <w:r w:rsidR="004776DC" w:rsidRPr="00501595">
        <w:rPr>
          <w:noProof w:val="0"/>
        </w:rPr>
        <w:t>početnoj</w:t>
      </w:r>
      <w:r w:rsidRPr="00501595">
        <w:rPr>
          <w:noProof w:val="0"/>
        </w:rPr>
        <w:t xml:space="preserve"> </w:t>
      </w:r>
      <w:r w:rsidRPr="00501595">
        <w:rPr>
          <w:i/>
          <w:noProof w:val="0"/>
        </w:rPr>
        <w:t>web</w:t>
      </w:r>
      <w:r w:rsidR="00695237" w:rsidRPr="00501595">
        <w:rPr>
          <w:noProof w:val="0"/>
        </w:rPr>
        <w:t>-</w:t>
      </w:r>
      <w:r w:rsidRPr="00501595">
        <w:rPr>
          <w:noProof w:val="0"/>
        </w:rPr>
        <w:t xml:space="preserve">stranici </w:t>
      </w:r>
      <w:proofErr w:type="spellStart"/>
      <w:r w:rsidR="00723605" w:rsidRPr="005E3A5D">
        <w:rPr>
          <w:i/>
          <w:noProof w:val="0"/>
        </w:rPr>
        <w:t>Mendeley</w:t>
      </w:r>
      <w:r w:rsidR="006A2303">
        <w:rPr>
          <w:i/>
          <w:noProof w:val="0"/>
        </w:rPr>
        <w:t>a</w:t>
      </w:r>
      <w:proofErr w:type="spellEnd"/>
      <w:r w:rsidR="00723605" w:rsidRPr="00501595">
        <w:rPr>
          <w:noProof w:val="0"/>
        </w:rPr>
        <w:t xml:space="preserve"> </w:t>
      </w:r>
      <w:r w:rsidR="004776DC" w:rsidRPr="00501595">
        <w:rPr>
          <w:noProof w:val="0"/>
        </w:rPr>
        <w:t xml:space="preserve">može se </w:t>
      </w:r>
      <w:r w:rsidRPr="00501595">
        <w:rPr>
          <w:noProof w:val="0"/>
        </w:rPr>
        <w:t>preuzeti instalacijsk</w:t>
      </w:r>
      <w:r w:rsidR="004776DC" w:rsidRPr="00501595">
        <w:rPr>
          <w:noProof w:val="0"/>
        </w:rPr>
        <w:t>a</w:t>
      </w:r>
      <w:r w:rsidRPr="00501595">
        <w:rPr>
          <w:noProof w:val="0"/>
        </w:rPr>
        <w:t xml:space="preserve"> datotek</w:t>
      </w:r>
      <w:r w:rsidR="004776DC" w:rsidRPr="00501595">
        <w:rPr>
          <w:noProof w:val="0"/>
        </w:rPr>
        <w:t>a</w:t>
      </w:r>
      <w:r w:rsidR="00695237" w:rsidRPr="00501595">
        <w:rPr>
          <w:noProof w:val="0"/>
        </w:rPr>
        <w:t xml:space="preserve"> pod nazivom</w:t>
      </w:r>
      <w:r w:rsidRPr="00501595">
        <w:rPr>
          <w:noProof w:val="0"/>
        </w:rPr>
        <w:t xml:space="preserve"> </w:t>
      </w:r>
      <w:proofErr w:type="spellStart"/>
      <w:r w:rsidR="00695237" w:rsidRPr="00FE2031">
        <w:rPr>
          <w:b/>
          <w:noProof w:val="0"/>
        </w:rPr>
        <w:t>Mendeley</w:t>
      </w:r>
      <w:proofErr w:type="spellEnd"/>
      <w:r w:rsidR="00695237" w:rsidRPr="00FE2031">
        <w:rPr>
          <w:b/>
          <w:noProof w:val="0"/>
        </w:rPr>
        <w:t xml:space="preserve"> Desktop</w:t>
      </w:r>
      <w:r w:rsidR="00695237" w:rsidRPr="00501595">
        <w:rPr>
          <w:noProof w:val="0"/>
        </w:rPr>
        <w:t xml:space="preserve">. Program </w:t>
      </w:r>
      <w:proofErr w:type="spellStart"/>
      <w:r w:rsidR="00695237" w:rsidRPr="00501595">
        <w:rPr>
          <w:i/>
          <w:noProof w:val="0"/>
        </w:rPr>
        <w:t>Mendeley</w:t>
      </w:r>
      <w:proofErr w:type="spellEnd"/>
      <w:r w:rsidR="00695237" w:rsidRPr="00501595">
        <w:rPr>
          <w:i/>
          <w:noProof w:val="0"/>
        </w:rPr>
        <w:t xml:space="preserve"> Desktop </w:t>
      </w:r>
      <w:r w:rsidR="00695237" w:rsidRPr="00501595">
        <w:rPr>
          <w:noProof w:val="0"/>
        </w:rPr>
        <w:t>dostupan</w:t>
      </w:r>
      <w:r w:rsidRPr="00501595">
        <w:rPr>
          <w:noProof w:val="0"/>
        </w:rPr>
        <w:t xml:space="preserve"> </w:t>
      </w:r>
      <w:r w:rsidR="00571A61" w:rsidRPr="00501595">
        <w:rPr>
          <w:noProof w:val="0"/>
        </w:rPr>
        <w:t xml:space="preserve">je </w:t>
      </w:r>
      <w:r w:rsidRPr="00501595">
        <w:rPr>
          <w:noProof w:val="0"/>
        </w:rPr>
        <w:t xml:space="preserve">za </w:t>
      </w:r>
      <w:r w:rsidR="00F2695B" w:rsidRPr="00501595">
        <w:rPr>
          <w:noProof w:val="0"/>
        </w:rPr>
        <w:t xml:space="preserve">operacijske sustave </w:t>
      </w:r>
      <w:r w:rsidRPr="00501595">
        <w:rPr>
          <w:i/>
          <w:noProof w:val="0"/>
        </w:rPr>
        <w:t>Mac</w:t>
      </w:r>
      <w:r w:rsidRPr="00501595">
        <w:rPr>
          <w:noProof w:val="0"/>
        </w:rPr>
        <w:t xml:space="preserve">, </w:t>
      </w:r>
      <w:r w:rsidRPr="00501595">
        <w:rPr>
          <w:i/>
          <w:noProof w:val="0"/>
        </w:rPr>
        <w:t>Windows</w:t>
      </w:r>
      <w:r w:rsidRPr="00501595">
        <w:rPr>
          <w:noProof w:val="0"/>
        </w:rPr>
        <w:t xml:space="preserve">, </w:t>
      </w:r>
      <w:r w:rsidRPr="00501595">
        <w:rPr>
          <w:i/>
          <w:noProof w:val="0"/>
        </w:rPr>
        <w:t>Linux</w:t>
      </w:r>
      <w:r w:rsidRPr="00501595">
        <w:rPr>
          <w:noProof w:val="0"/>
        </w:rPr>
        <w:t xml:space="preserve"> i </w:t>
      </w:r>
      <w:r w:rsidRPr="00501595">
        <w:rPr>
          <w:i/>
          <w:noProof w:val="0"/>
        </w:rPr>
        <w:t>Android</w:t>
      </w:r>
      <w:r w:rsidRPr="00501595">
        <w:rPr>
          <w:noProof w:val="0"/>
        </w:rPr>
        <w:t xml:space="preserve">. </w:t>
      </w:r>
      <w:r w:rsidR="00CF6919" w:rsidRPr="00501595">
        <w:rPr>
          <w:noProof w:val="0"/>
        </w:rPr>
        <w:t>I</w:t>
      </w:r>
      <w:r w:rsidRPr="00501595">
        <w:rPr>
          <w:noProof w:val="0"/>
        </w:rPr>
        <w:t>nstalacijsk</w:t>
      </w:r>
      <w:r w:rsidR="007A03E5" w:rsidRPr="00501595">
        <w:rPr>
          <w:noProof w:val="0"/>
        </w:rPr>
        <w:t>u</w:t>
      </w:r>
      <w:r w:rsidRPr="00501595">
        <w:rPr>
          <w:noProof w:val="0"/>
        </w:rPr>
        <w:t xml:space="preserve"> datotek</w:t>
      </w:r>
      <w:r w:rsidR="007A03E5" w:rsidRPr="00501595">
        <w:rPr>
          <w:noProof w:val="0"/>
        </w:rPr>
        <w:t>u</w:t>
      </w:r>
      <w:r w:rsidRPr="00501595">
        <w:rPr>
          <w:noProof w:val="0"/>
        </w:rPr>
        <w:t xml:space="preserve"> </w:t>
      </w:r>
      <w:r w:rsidR="007A03E5" w:rsidRPr="00501595">
        <w:rPr>
          <w:noProof w:val="0"/>
        </w:rPr>
        <w:t>potrebno je preuzeti</w:t>
      </w:r>
      <w:r w:rsidR="00CF6919" w:rsidRPr="00501595">
        <w:rPr>
          <w:noProof w:val="0"/>
        </w:rPr>
        <w:t xml:space="preserve"> s</w:t>
      </w:r>
      <w:r w:rsidRPr="00501595">
        <w:rPr>
          <w:noProof w:val="0"/>
        </w:rPr>
        <w:t xml:space="preserve"> </w:t>
      </w:r>
      <w:r w:rsidRPr="00501595">
        <w:rPr>
          <w:i/>
          <w:noProof w:val="0"/>
        </w:rPr>
        <w:t>web</w:t>
      </w:r>
      <w:r w:rsidR="00D319B2" w:rsidRPr="00501595">
        <w:rPr>
          <w:noProof w:val="0"/>
        </w:rPr>
        <w:t>-</w:t>
      </w:r>
      <w:r w:rsidRPr="00501595">
        <w:rPr>
          <w:noProof w:val="0"/>
        </w:rPr>
        <w:t xml:space="preserve">adrese: </w:t>
      </w:r>
      <w:hyperlink r:id="rId83" w:history="1">
        <w:r w:rsidRPr="00501595">
          <w:rPr>
            <w:rStyle w:val="Hyperlink"/>
            <w:noProof w:val="0"/>
          </w:rPr>
          <w:t>https://www.mendeley.com/download-mendeley-desktop/</w:t>
        </w:r>
      </w:hyperlink>
      <w:r w:rsidRPr="00501595">
        <w:rPr>
          <w:noProof w:val="0"/>
        </w:rPr>
        <w:t xml:space="preserve"> </w:t>
      </w:r>
      <w:r w:rsidR="007A03E5" w:rsidRPr="00501595">
        <w:rPr>
          <w:noProof w:val="0"/>
        </w:rPr>
        <w:t>te odabrati</w:t>
      </w:r>
      <w:r w:rsidRPr="00501595">
        <w:rPr>
          <w:noProof w:val="0"/>
        </w:rPr>
        <w:t xml:space="preserve"> dugme </w:t>
      </w:r>
      <w:r w:rsidRPr="00501595">
        <w:rPr>
          <w:b/>
          <w:noProof w:val="0"/>
        </w:rPr>
        <w:t xml:space="preserve">Download </w:t>
      </w:r>
      <w:proofErr w:type="spellStart"/>
      <w:r w:rsidRPr="00501595">
        <w:rPr>
          <w:b/>
          <w:noProof w:val="0"/>
        </w:rPr>
        <w:t>Mendeley</w:t>
      </w:r>
      <w:proofErr w:type="spellEnd"/>
      <w:r w:rsidRPr="00501595">
        <w:rPr>
          <w:b/>
          <w:noProof w:val="0"/>
        </w:rPr>
        <w:t xml:space="preserve"> Desktop. </w:t>
      </w:r>
      <w:r w:rsidRPr="00501595">
        <w:rPr>
          <w:noProof w:val="0"/>
        </w:rPr>
        <w:t>Nakon</w:t>
      </w:r>
      <w:r w:rsidR="00EA0102" w:rsidRPr="00501595">
        <w:rPr>
          <w:noProof w:val="0"/>
        </w:rPr>
        <w:t xml:space="preserve"> što se</w:t>
      </w:r>
      <w:r w:rsidRPr="00501595">
        <w:rPr>
          <w:noProof w:val="0"/>
        </w:rPr>
        <w:t xml:space="preserve"> </w:t>
      </w:r>
      <w:r w:rsidR="00EA0102" w:rsidRPr="00501595">
        <w:rPr>
          <w:noProof w:val="0"/>
        </w:rPr>
        <w:t>instalacijska datoteka pohrani lokalno</w:t>
      </w:r>
      <w:r w:rsidR="00162FC5" w:rsidRPr="00501595">
        <w:rPr>
          <w:noProof w:val="0"/>
        </w:rPr>
        <w:t xml:space="preserve"> na disku</w:t>
      </w:r>
      <w:r w:rsidRPr="00501595">
        <w:rPr>
          <w:noProof w:val="0"/>
        </w:rPr>
        <w:t>, potrebno ju je pokrenuti</w:t>
      </w:r>
      <w:r w:rsidR="002116D4" w:rsidRPr="00501595">
        <w:rPr>
          <w:noProof w:val="0"/>
        </w:rPr>
        <w:t xml:space="preserve"> </w:t>
      </w:r>
      <w:r w:rsidR="00797412">
        <w:rPr>
          <w:noProof w:val="0"/>
        </w:rPr>
        <w:t>i slijediti upute za instalaciju</w:t>
      </w:r>
      <w:r w:rsidR="00D26E0B" w:rsidRPr="00501595">
        <w:rPr>
          <w:noProof w:val="0"/>
        </w:rPr>
        <w:t>.</w:t>
      </w:r>
      <w:r w:rsidR="005D0863">
        <w:rPr>
          <w:noProof w:val="0"/>
        </w:rPr>
        <w:t xml:space="preserve"> Prilikom prvog pokretanja lokalne </w:t>
      </w:r>
      <w:r w:rsidR="005D0863" w:rsidRPr="00501595">
        <w:rPr>
          <w:noProof w:val="0"/>
        </w:rPr>
        <w:t xml:space="preserve">inačice programa </w:t>
      </w:r>
      <w:proofErr w:type="spellStart"/>
      <w:r w:rsidR="005D0863" w:rsidRPr="00501595">
        <w:rPr>
          <w:i/>
          <w:noProof w:val="0"/>
        </w:rPr>
        <w:t>Mendeley</w:t>
      </w:r>
      <w:proofErr w:type="spellEnd"/>
      <w:r w:rsidR="005D0863" w:rsidRPr="00501595">
        <w:rPr>
          <w:i/>
          <w:noProof w:val="0"/>
        </w:rPr>
        <w:t xml:space="preserve"> Desktop</w:t>
      </w:r>
      <w:r w:rsidR="005D0863" w:rsidRPr="00501595">
        <w:rPr>
          <w:noProof w:val="0"/>
        </w:rPr>
        <w:t xml:space="preserve"> </w:t>
      </w:r>
      <w:r w:rsidR="005D0863">
        <w:rPr>
          <w:noProof w:val="0"/>
        </w:rPr>
        <w:t xml:space="preserve">tražit će se </w:t>
      </w:r>
      <w:r w:rsidR="005D0863" w:rsidRPr="00501595">
        <w:rPr>
          <w:noProof w:val="0"/>
        </w:rPr>
        <w:t>upis korisnički</w:t>
      </w:r>
      <w:r w:rsidR="005D0863">
        <w:rPr>
          <w:noProof w:val="0"/>
        </w:rPr>
        <w:t>h</w:t>
      </w:r>
      <w:r w:rsidR="005D0863" w:rsidRPr="00501595">
        <w:rPr>
          <w:noProof w:val="0"/>
        </w:rPr>
        <w:t xml:space="preserve"> </w:t>
      </w:r>
      <w:r w:rsidR="005D0863">
        <w:rPr>
          <w:noProof w:val="0"/>
        </w:rPr>
        <w:t>podataka</w:t>
      </w:r>
      <w:r w:rsidR="005D0863" w:rsidRPr="00501595">
        <w:rPr>
          <w:noProof w:val="0"/>
        </w:rPr>
        <w:t>.</w:t>
      </w:r>
      <w:r w:rsidR="005D0863">
        <w:rPr>
          <w:noProof w:val="0"/>
        </w:rPr>
        <w:t xml:space="preserve"> </w:t>
      </w:r>
      <w:r w:rsidR="00D246C0">
        <w:rPr>
          <w:noProof w:val="0"/>
        </w:rPr>
        <w:t>Ako</w:t>
      </w:r>
      <w:r w:rsidR="005D0863">
        <w:rPr>
          <w:noProof w:val="0"/>
        </w:rPr>
        <w:t xml:space="preserve"> korisnik</w:t>
      </w:r>
      <w:r w:rsidR="00D246C0">
        <w:rPr>
          <w:noProof w:val="0"/>
        </w:rPr>
        <w:t xml:space="preserve"> nema korisnički račun, tada treba </w:t>
      </w:r>
      <w:r w:rsidR="005D0863">
        <w:rPr>
          <w:noProof w:val="0"/>
        </w:rPr>
        <w:t xml:space="preserve">odabrati poveznicu </w:t>
      </w:r>
      <w:proofErr w:type="spellStart"/>
      <w:r w:rsidR="005D0863" w:rsidRPr="00501595">
        <w:rPr>
          <w:b/>
          <w:noProof w:val="0"/>
        </w:rPr>
        <w:t>Register</w:t>
      </w:r>
      <w:proofErr w:type="spellEnd"/>
      <w:r w:rsidR="00D246C0">
        <w:rPr>
          <w:noProof w:val="0"/>
        </w:rPr>
        <w:t xml:space="preserve"> te upisati tražene podatke</w:t>
      </w:r>
      <w:r w:rsidR="005D0863" w:rsidRPr="00501595">
        <w:rPr>
          <w:noProof w:val="0"/>
        </w:rPr>
        <w:t xml:space="preserve">. Korisnik će nakon registracije </w:t>
      </w:r>
      <w:r w:rsidR="006A2303">
        <w:rPr>
          <w:noProof w:val="0"/>
        </w:rPr>
        <w:t>primiti</w:t>
      </w:r>
      <w:r w:rsidR="005D0863" w:rsidRPr="00501595">
        <w:rPr>
          <w:noProof w:val="0"/>
        </w:rPr>
        <w:t xml:space="preserve"> </w:t>
      </w:r>
      <w:r w:rsidR="006A2303">
        <w:rPr>
          <w:noProof w:val="0"/>
        </w:rPr>
        <w:t xml:space="preserve">poruku, na adresu e-pošte koju je naveo prilikom ispunjavanja </w:t>
      </w:r>
      <w:r w:rsidR="006A2303" w:rsidRPr="00E315F3">
        <w:rPr>
          <w:i/>
          <w:noProof w:val="0"/>
        </w:rPr>
        <w:t>web</w:t>
      </w:r>
      <w:r w:rsidR="006A2303">
        <w:rPr>
          <w:noProof w:val="0"/>
        </w:rPr>
        <w:t>-obrasca, kojom se potvrđuje da je korisnički račun izrađen</w:t>
      </w:r>
      <w:r w:rsidR="005D0863" w:rsidRPr="00501595">
        <w:rPr>
          <w:noProof w:val="0"/>
        </w:rPr>
        <w:t>.</w:t>
      </w:r>
    </w:p>
    <w:p w14:paraId="12BB5494" w14:textId="0102EA9A" w:rsidR="001C54ED" w:rsidRPr="00BB1184" w:rsidRDefault="005D0863" w:rsidP="006A1A1A">
      <w:pPr>
        <w:pStyle w:val="TSnormal"/>
        <w:rPr>
          <w:noProof w:val="0"/>
        </w:rPr>
      </w:pPr>
      <w:r>
        <w:rPr>
          <w:noProof w:val="0"/>
        </w:rPr>
        <w:lastRenderedPageBreak/>
        <w:t>I</w:t>
      </w:r>
      <w:r w:rsidRPr="00501595">
        <w:rPr>
          <w:noProof w:val="0"/>
        </w:rPr>
        <w:t>zrad</w:t>
      </w:r>
      <w:r>
        <w:rPr>
          <w:noProof w:val="0"/>
        </w:rPr>
        <w:t>a</w:t>
      </w:r>
      <w:r w:rsidRPr="00501595">
        <w:rPr>
          <w:noProof w:val="0"/>
        </w:rPr>
        <w:t xml:space="preserve"> korisničkog računa </w:t>
      </w:r>
      <w:r>
        <w:rPr>
          <w:noProof w:val="0"/>
        </w:rPr>
        <w:t xml:space="preserve">moguća je i </w:t>
      </w:r>
      <w:r w:rsidR="00ED2D6B">
        <w:rPr>
          <w:noProof w:val="0"/>
        </w:rPr>
        <w:t xml:space="preserve">izravno putem </w:t>
      </w:r>
      <w:r w:rsidRPr="00501595">
        <w:rPr>
          <w:noProof w:val="0"/>
        </w:rPr>
        <w:t>služben</w:t>
      </w:r>
      <w:r>
        <w:rPr>
          <w:noProof w:val="0"/>
        </w:rPr>
        <w:t xml:space="preserve">e </w:t>
      </w:r>
      <w:r w:rsidRPr="00501595">
        <w:rPr>
          <w:i/>
          <w:noProof w:val="0"/>
        </w:rPr>
        <w:t>web</w:t>
      </w:r>
      <w:r w:rsidRPr="00501595">
        <w:rPr>
          <w:noProof w:val="0"/>
        </w:rPr>
        <w:t>-</w:t>
      </w:r>
      <w:r w:rsidRPr="00BB1184">
        <w:t xml:space="preserve">stranice </w:t>
      </w:r>
      <w:r w:rsidRPr="00BB1184">
        <w:rPr>
          <w:i/>
        </w:rPr>
        <w:t>Mendeleya</w:t>
      </w:r>
      <w:r w:rsidRPr="00BB1184">
        <w:t xml:space="preserve"> (</w:t>
      </w:r>
      <w:hyperlink r:id="rId84" w:history="1">
        <w:r w:rsidRPr="00BB1184">
          <w:rPr>
            <w:rStyle w:val="Hyperlink"/>
          </w:rPr>
          <w:t>http://www.mendeley.com/</w:t>
        </w:r>
      </w:hyperlink>
      <w:r w:rsidRPr="00BB1184">
        <w:t xml:space="preserve">) </w:t>
      </w:r>
      <w:r w:rsidR="00ED2D6B" w:rsidRPr="00BB1184">
        <w:t>i</w:t>
      </w:r>
      <w:r w:rsidRPr="00BB1184">
        <w:t xml:space="preserve"> odabirom dugmeta u gornjem desnom kutu </w:t>
      </w:r>
      <w:r w:rsidRPr="00BB1184">
        <w:rPr>
          <w:b/>
        </w:rPr>
        <w:t>Create a free account</w:t>
      </w:r>
      <w:r w:rsidRPr="00BB1184">
        <w:t>.</w:t>
      </w:r>
    </w:p>
    <w:p w14:paraId="4C83E30D" w14:textId="20521095" w:rsidR="006A1A1A" w:rsidRPr="00ED71DD" w:rsidRDefault="00F064DC" w:rsidP="00EA6D86">
      <w:pPr>
        <w:pStyle w:val="TSnaslov3"/>
      </w:pPr>
      <w:r w:rsidRPr="00393F5B">
        <w:rPr>
          <w:noProof/>
          <w:lang w:val="en-US"/>
        </w:rPr>
        <mc:AlternateContent>
          <mc:Choice Requires="wps">
            <w:drawing>
              <wp:anchor distT="0" distB="0" distL="114300" distR="114300" simplePos="0" relativeHeight="251791360" behindDoc="0" locked="0" layoutInCell="1" allowOverlap="1" wp14:anchorId="2C3FBDA2" wp14:editId="4BAD2BB8">
                <wp:simplePos x="0" y="0"/>
                <wp:positionH relativeFrom="page">
                  <wp:posOffset>7779529</wp:posOffset>
                </wp:positionH>
                <wp:positionV relativeFrom="paragraph">
                  <wp:posOffset>189230</wp:posOffset>
                </wp:positionV>
                <wp:extent cx="1620000" cy="800100"/>
                <wp:effectExtent l="0" t="0" r="18415" b="19050"/>
                <wp:wrapNone/>
                <wp:docPr id="930" name="Pravokutnik 9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0000" cy="800100"/>
                        </a:xfrm>
                        <a:prstGeom prst="rect">
                          <a:avLst/>
                        </a:prstGeom>
                        <a:solidFill>
                          <a:srgbClr val="DBE5F1"/>
                        </a:solidFill>
                        <a:ln w="9525">
                          <a:solidFill>
                            <a:srgbClr val="95B3D7"/>
                          </a:solidFill>
                          <a:miter lim="800000"/>
                          <a:headEnd/>
                          <a:tailEnd/>
                        </a:ln>
                      </wps:spPr>
                      <wps:txbx>
                        <w:txbxContent>
                          <w:p w14:paraId="76722832" w14:textId="77777777" w:rsidR="00387E8E" w:rsidRPr="00986A0D" w:rsidRDefault="00387E8E" w:rsidP="007C3084">
                            <w:pPr>
                              <w:pBdr>
                                <w:bottom w:val="single" w:sz="6" w:space="1" w:color="auto"/>
                              </w:pBdr>
                              <w:spacing w:before="120"/>
                              <w:rPr>
                                <w:rFonts w:ascii="Arial" w:hAnsi="Arial" w:cs="Arial"/>
                                <w:b/>
                                <w:sz w:val="18"/>
                                <w:szCs w:val="18"/>
                              </w:rPr>
                            </w:pPr>
                            <w:r w:rsidRPr="00986A0D">
                              <w:rPr>
                                <w:rFonts w:ascii="Arial" w:hAnsi="Arial" w:cs="Arial"/>
                                <w:b/>
                                <w:sz w:val="18"/>
                                <w:szCs w:val="18"/>
                              </w:rPr>
                              <w:t>ZA PREDAVAČA</w:t>
                            </w:r>
                          </w:p>
                          <w:p w14:paraId="147CFB5B" w14:textId="77777777" w:rsidR="00387E8E" w:rsidRPr="0050115A" w:rsidRDefault="00387E8E" w:rsidP="007C3084">
                            <w:pPr>
                              <w:rPr>
                                <w:rFonts w:ascii="Arial" w:hAnsi="Arial" w:cs="Arial"/>
                                <w:sz w:val="18"/>
                              </w:rPr>
                            </w:pPr>
                            <w:r>
                              <w:rPr>
                                <w:rFonts w:ascii="Arial" w:hAnsi="Arial" w:cs="Arial"/>
                                <w:sz w:val="18"/>
                              </w:rPr>
                              <w:t>Ovaj dio prođite zajedno s polaznici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3FBDA2" id="Pravokutnik 930" o:spid="_x0000_s1039" style="position:absolute;left:0;text-align:left;margin-left:612.55pt;margin-top:14.9pt;width:127.55pt;height:63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" fillcolor="#dbe5f1" strokecolor="#95b3d7">
                <v:textbox>
                  <w:txbxContent>
                    <w:p w14:paraId="76722832" w14:textId="77777777" w:rsidR="00387E8E" w:rsidRPr="00986A0D" w:rsidRDefault="00387E8E" w:rsidP="007C3084">
                      <w:pPr>
                        <w:pBdr>
                          <w:bottom w:val="single" w:sz="6" w:space="1" w:color="auto"/>
                        </w:pBdr>
                        <w:spacing w:before="120"/>
                        <w:rPr>
                          <w:rFonts w:ascii="Arial" w:hAnsi="Arial" w:cs="Arial"/>
                          <w:b/>
                          <w:sz w:val="18"/>
                          <w:szCs w:val="18"/>
                        </w:rPr>
                      </w:pPr>
                      <w:r w:rsidRPr="00986A0D">
                        <w:rPr>
                          <w:rFonts w:ascii="Arial" w:hAnsi="Arial" w:cs="Arial"/>
                          <w:b/>
                          <w:sz w:val="18"/>
                          <w:szCs w:val="18"/>
                        </w:rPr>
                        <w:t>ZA PREDAVAČA</w:t>
                      </w:r>
                    </w:p>
                    <w:p w14:paraId="147CFB5B" w14:textId="77777777" w:rsidR="00387E8E" w:rsidRPr="0050115A" w:rsidRDefault="00387E8E" w:rsidP="007C3084">
                      <w:pPr>
                        <w:rPr>
                          <w:rFonts w:ascii="Arial" w:hAnsi="Arial" w:cs="Arial"/>
                          <w:sz w:val="18"/>
                        </w:rPr>
                      </w:pPr>
                      <w:r>
                        <w:rPr>
                          <w:rFonts w:ascii="Arial" w:hAnsi="Arial" w:cs="Arial"/>
                          <w:sz w:val="18"/>
                        </w:rPr>
                        <w:t>Ovaj dio prođite zajedno s polaznicima.</w:t>
                      </w:r>
                    </w:p>
                  </w:txbxContent>
                </v:textbox>
                <w10:wrap anchorx="page"/>
              </v:rect>
            </w:pict>
          </mc:Fallback>
        </mc:AlternateContent>
      </w:r>
      <w:r w:rsidR="006A1A1A" w:rsidRPr="00ED71DD">
        <w:t>Izrada korisničkog</w:t>
      </w:r>
      <w:r w:rsidR="00571A61" w:rsidRPr="00ED71DD">
        <w:t>a</w:t>
      </w:r>
      <w:r w:rsidR="006A1A1A" w:rsidRPr="00ED71DD">
        <w:t xml:space="preserve"> računa na </w:t>
      </w:r>
      <w:proofErr w:type="spellStart"/>
      <w:r w:rsidR="006A1A1A" w:rsidRPr="00ED71DD">
        <w:rPr>
          <w:i/>
        </w:rPr>
        <w:t>Mendeley</w:t>
      </w:r>
      <w:proofErr w:type="spellEnd"/>
      <w:r w:rsidR="006A1A1A" w:rsidRPr="00ED71DD">
        <w:t xml:space="preserve"> </w:t>
      </w:r>
      <w:r w:rsidR="006A1A1A" w:rsidRPr="00ED71DD">
        <w:rPr>
          <w:i/>
        </w:rPr>
        <w:t>web</w:t>
      </w:r>
      <w:r w:rsidR="0059439B" w:rsidRPr="00ED71DD">
        <w:t>-</w:t>
      </w:r>
      <w:r w:rsidR="006A1A1A" w:rsidRPr="00ED71DD">
        <w:t>aplikaciji</w:t>
      </w:r>
    </w:p>
    <w:p w14:paraId="31A68716" w14:textId="57660D3E" w:rsidR="00B756F2" w:rsidRDefault="008B7FE7" w:rsidP="00E315F3">
      <w:pPr>
        <w:pStyle w:val="TSnormal"/>
      </w:pPr>
      <w:r w:rsidRPr="00BB1184">
        <w:t>Drugi način</w:t>
      </w:r>
      <w:r w:rsidRPr="00501595">
        <w:rPr>
          <w:noProof w:val="0"/>
        </w:rPr>
        <w:t xml:space="preserve"> pristupa </w:t>
      </w:r>
      <w:r w:rsidR="00644688" w:rsidRPr="00501595">
        <w:rPr>
          <w:noProof w:val="0"/>
        </w:rPr>
        <w:t xml:space="preserve">registracijskom obrascu </w:t>
      </w:r>
      <w:r w:rsidRPr="00501595">
        <w:rPr>
          <w:noProof w:val="0"/>
        </w:rPr>
        <w:t>je</w:t>
      </w:r>
      <w:r w:rsidR="005F4F50" w:rsidRPr="00501595">
        <w:rPr>
          <w:noProof w:val="0"/>
        </w:rPr>
        <w:t>st putem</w:t>
      </w:r>
      <w:r w:rsidRPr="00501595">
        <w:rPr>
          <w:noProof w:val="0"/>
        </w:rPr>
        <w:t xml:space="preserve"> odabir</w:t>
      </w:r>
      <w:r w:rsidR="005F4F50" w:rsidRPr="00501595">
        <w:rPr>
          <w:noProof w:val="0"/>
        </w:rPr>
        <w:t>a</w:t>
      </w:r>
      <w:r w:rsidRPr="00501595">
        <w:rPr>
          <w:noProof w:val="0"/>
        </w:rPr>
        <w:t xml:space="preserve"> poveznice </w:t>
      </w:r>
      <w:proofErr w:type="spellStart"/>
      <w:r w:rsidRPr="00501595">
        <w:rPr>
          <w:b/>
          <w:noProof w:val="0"/>
        </w:rPr>
        <w:t>Register</w:t>
      </w:r>
      <w:proofErr w:type="spellEnd"/>
      <w:r w:rsidRPr="00501595">
        <w:rPr>
          <w:noProof w:val="0"/>
        </w:rPr>
        <w:t xml:space="preserve"> iz lokalne inačice programa</w:t>
      </w:r>
      <w:r w:rsidR="00417B7E" w:rsidRPr="00501595">
        <w:rPr>
          <w:noProof w:val="0"/>
        </w:rPr>
        <w:t xml:space="preserve"> </w:t>
      </w:r>
      <w:proofErr w:type="spellStart"/>
      <w:r w:rsidR="00417B7E" w:rsidRPr="00501595">
        <w:rPr>
          <w:i/>
          <w:noProof w:val="0"/>
        </w:rPr>
        <w:t>Mendeley</w:t>
      </w:r>
      <w:proofErr w:type="spellEnd"/>
      <w:r w:rsidR="00417B7E" w:rsidRPr="00501595">
        <w:rPr>
          <w:i/>
          <w:noProof w:val="0"/>
        </w:rPr>
        <w:t xml:space="preserve"> Desktop</w:t>
      </w:r>
      <w:r w:rsidRPr="00501595">
        <w:rPr>
          <w:noProof w:val="0"/>
        </w:rPr>
        <w:t xml:space="preserve"> koja je vidljiva </w:t>
      </w:r>
      <w:r w:rsidR="00F60E99" w:rsidRPr="00501595">
        <w:rPr>
          <w:noProof w:val="0"/>
        </w:rPr>
        <w:t>kada se prvi put p</w:t>
      </w:r>
      <w:r w:rsidR="00E90365" w:rsidRPr="00501595">
        <w:rPr>
          <w:noProof w:val="0"/>
        </w:rPr>
        <w:t>o</w:t>
      </w:r>
      <w:r w:rsidR="00F60E99" w:rsidRPr="00501595">
        <w:rPr>
          <w:noProof w:val="0"/>
        </w:rPr>
        <w:t>krene lokalna inačica te ako nisu upisani korisnički podaci.</w:t>
      </w:r>
      <w:r w:rsidR="00797412">
        <w:rPr>
          <w:noProof w:val="0"/>
        </w:rPr>
        <w:t xml:space="preserve"> </w:t>
      </w:r>
      <w:r w:rsidR="00644688" w:rsidRPr="00501595">
        <w:rPr>
          <w:noProof w:val="0"/>
        </w:rPr>
        <w:t>P</w:t>
      </w:r>
      <w:r w:rsidR="002B2912">
        <w:rPr>
          <w:noProof w:val="0"/>
        </w:rPr>
        <w:t>otom je p</w:t>
      </w:r>
      <w:r w:rsidR="006A1A1A" w:rsidRPr="00501595">
        <w:rPr>
          <w:noProof w:val="0"/>
        </w:rPr>
        <w:t xml:space="preserve">otrebno ispuniti </w:t>
      </w:r>
      <w:r w:rsidR="00D6192C" w:rsidRPr="00501595">
        <w:rPr>
          <w:noProof w:val="0"/>
        </w:rPr>
        <w:t xml:space="preserve">sve </w:t>
      </w:r>
      <w:r w:rsidR="006A1A1A" w:rsidRPr="00501595">
        <w:rPr>
          <w:noProof w:val="0"/>
        </w:rPr>
        <w:t>osnovne tražene podatke kroz nekoliko stranica. Korisnik će nakon registracije dobit</w:t>
      </w:r>
      <w:r w:rsidR="005F4F50" w:rsidRPr="00501595">
        <w:rPr>
          <w:noProof w:val="0"/>
        </w:rPr>
        <w:t>i</w:t>
      </w:r>
      <w:r w:rsidR="006A1A1A" w:rsidRPr="00501595">
        <w:rPr>
          <w:noProof w:val="0"/>
        </w:rPr>
        <w:t xml:space="preserve"> potvrdni e-mail o uspješnosti izrađenog</w:t>
      </w:r>
      <w:r w:rsidR="005F4F50" w:rsidRPr="00501595">
        <w:rPr>
          <w:noProof w:val="0"/>
        </w:rPr>
        <w:t>a</w:t>
      </w:r>
      <w:r w:rsidR="006A1A1A" w:rsidRPr="00501595">
        <w:rPr>
          <w:noProof w:val="0"/>
        </w:rPr>
        <w:t xml:space="preserve"> računa na adresu e-pošte koju je naveo prilikom ispunjavanja </w:t>
      </w:r>
      <w:r w:rsidR="006A1A1A" w:rsidRPr="00501595">
        <w:rPr>
          <w:i/>
          <w:noProof w:val="0"/>
        </w:rPr>
        <w:t>web</w:t>
      </w:r>
      <w:r w:rsidR="0059439B" w:rsidRPr="00501595">
        <w:rPr>
          <w:noProof w:val="0"/>
        </w:rPr>
        <w:t>-</w:t>
      </w:r>
      <w:r w:rsidR="006A1A1A" w:rsidRPr="00501595">
        <w:rPr>
          <w:noProof w:val="0"/>
        </w:rPr>
        <w:t>obrasca.</w:t>
      </w:r>
    </w:p>
    <w:p w14:paraId="564B2875" w14:textId="77777777" w:rsidR="00B756F2" w:rsidRPr="00501595" w:rsidRDefault="00B756F2" w:rsidP="00B756F2">
      <w:pPr>
        <w:pStyle w:val="TSnaslov3"/>
      </w:pPr>
      <w:r w:rsidRPr="00501595">
        <w:rPr>
          <w:noProof/>
          <w:lang w:val="en-US"/>
        </w:rPr>
        <mc:AlternateContent>
          <mc:Choice Requires="wps">
            <w:drawing>
              <wp:anchor distT="0" distB="0" distL="114300" distR="114300" simplePos="0" relativeHeight="251830272" behindDoc="0" locked="0" layoutInCell="1" allowOverlap="1" wp14:anchorId="34EB9E7F" wp14:editId="5E199961">
                <wp:simplePos x="0" y="0"/>
                <wp:positionH relativeFrom="page">
                  <wp:posOffset>7784345</wp:posOffset>
                </wp:positionH>
                <wp:positionV relativeFrom="paragraph">
                  <wp:posOffset>302033</wp:posOffset>
                </wp:positionV>
                <wp:extent cx="1620000" cy="809625"/>
                <wp:effectExtent l="0" t="0" r="18415" b="28575"/>
                <wp:wrapNone/>
                <wp:docPr id="987" name="Pravokutnik 9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0000" cy="809625"/>
                        </a:xfrm>
                        <a:prstGeom prst="rect">
                          <a:avLst/>
                        </a:prstGeom>
                        <a:solidFill>
                          <a:srgbClr val="DBE5F1"/>
                        </a:solidFill>
                        <a:ln w="9525">
                          <a:solidFill>
                            <a:srgbClr val="95B3D7"/>
                          </a:solidFill>
                          <a:miter lim="800000"/>
                          <a:headEnd/>
                          <a:tailEnd/>
                        </a:ln>
                      </wps:spPr>
                      <wps:txbx>
                        <w:txbxContent>
                          <w:p w14:paraId="689E1820" w14:textId="77777777" w:rsidR="00387E8E" w:rsidRPr="00986A0D" w:rsidRDefault="00387E8E" w:rsidP="00B756F2">
                            <w:pPr>
                              <w:pBdr>
                                <w:bottom w:val="single" w:sz="6" w:space="1" w:color="auto"/>
                              </w:pBdr>
                              <w:spacing w:before="120"/>
                              <w:rPr>
                                <w:rFonts w:ascii="Arial" w:hAnsi="Arial" w:cs="Arial"/>
                                <w:b/>
                                <w:sz w:val="18"/>
                                <w:szCs w:val="18"/>
                              </w:rPr>
                            </w:pPr>
                            <w:r w:rsidRPr="00986A0D">
                              <w:rPr>
                                <w:rFonts w:ascii="Arial" w:hAnsi="Arial" w:cs="Arial"/>
                                <w:b/>
                                <w:sz w:val="18"/>
                                <w:szCs w:val="18"/>
                              </w:rPr>
                              <w:t>ZA PREDAVAČA</w:t>
                            </w:r>
                          </w:p>
                          <w:p w14:paraId="14107452" w14:textId="77777777" w:rsidR="00387E8E" w:rsidRPr="0050115A" w:rsidRDefault="00387E8E" w:rsidP="00B756F2">
                            <w:pPr>
                              <w:rPr>
                                <w:rFonts w:ascii="Arial" w:hAnsi="Arial" w:cs="Arial"/>
                                <w:sz w:val="18"/>
                              </w:rPr>
                            </w:pPr>
                            <w:r>
                              <w:rPr>
                                <w:rFonts w:ascii="Arial" w:hAnsi="Arial" w:cs="Arial"/>
                                <w:sz w:val="18"/>
                              </w:rPr>
                              <w:t>Ovaj dio prođite zajedno s polaznici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EB9E7F" id="Pravokutnik 987" o:spid="_x0000_s1040" style="position:absolute;left:0;text-align:left;margin-left:612.95pt;margin-top:23.8pt;width:127.55pt;height:63.75pt;z-index:251830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" fillcolor="#dbe5f1" strokecolor="#95b3d7">
                <v:textbox>
                  <w:txbxContent>
                    <w:p w14:paraId="689E1820" w14:textId="77777777" w:rsidR="00387E8E" w:rsidRPr="00986A0D" w:rsidRDefault="00387E8E" w:rsidP="00B756F2">
                      <w:pPr>
                        <w:pBdr>
                          <w:bottom w:val="single" w:sz="6" w:space="1" w:color="auto"/>
                        </w:pBdr>
                        <w:spacing w:before="120"/>
                        <w:rPr>
                          <w:rFonts w:ascii="Arial" w:hAnsi="Arial" w:cs="Arial"/>
                          <w:b/>
                          <w:sz w:val="18"/>
                          <w:szCs w:val="18"/>
                        </w:rPr>
                      </w:pPr>
                      <w:r w:rsidRPr="00986A0D">
                        <w:rPr>
                          <w:rFonts w:ascii="Arial" w:hAnsi="Arial" w:cs="Arial"/>
                          <w:b/>
                          <w:sz w:val="18"/>
                          <w:szCs w:val="18"/>
                        </w:rPr>
                        <w:t>ZA PREDAVAČA</w:t>
                      </w:r>
                    </w:p>
                    <w:p w14:paraId="14107452" w14:textId="77777777" w:rsidR="00387E8E" w:rsidRPr="0050115A" w:rsidRDefault="00387E8E" w:rsidP="00B756F2">
                      <w:pPr>
                        <w:rPr>
                          <w:rFonts w:ascii="Arial" w:hAnsi="Arial" w:cs="Arial"/>
                          <w:sz w:val="18"/>
                        </w:rPr>
                      </w:pPr>
                      <w:r>
                        <w:rPr>
                          <w:rFonts w:ascii="Arial" w:hAnsi="Arial" w:cs="Arial"/>
                          <w:sz w:val="18"/>
                        </w:rPr>
                        <w:t>Ovaj dio prođite zajedno s polaznicima.</w:t>
                      </w:r>
                    </w:p>
                  </w:txbxContent>
                </v:textbox>
                <w10:wrap anchorx="page"/>
              </v:rect>
            </w:pict>
          </mc:Fallback>
        </mc:AlternateContent>
      </w:r>
      <w:r w:rsidRPr="00501595">
        <w:t xml:space="preserve">Sučelje </w:t>
      </w:r>
      <w:r w:rsidRPr="00501595">
        <w:rPr>
          <w:i/>
        </w:rPr>
        <w:t>web</w:t>
      </w:r>
      <w:r w:rsidRPr="00501595">
        <w:t>-aplikacije</w:t>
      </w:r>
    </w:p>
    <w:p w14:paraId="0E8494C5" w14:textId="31F3D2DD" w:rsidR="00B756F2" w:rsidRPr="00501595" w:rsidRDefault="00B756F2" w:rsidP="00B756F2">
      <w:pPr>
        <w:pStyle w:val="TSnormal"/>
        <w:rPr>
          <w:b/>
          <w:noProof w:val="0"/>
        </w:rPr>
      </w:pPr>
      <w:r w:rsidRPr="00501595">
        <w:rPr>
          <w:noProof w:val="0"/>
        </w:rPr>
        <w:t xml:space="preserve">Na donjoj slici prikazan je izgled sučelja </w:t>
      </w:r>
      <w:r w:rsidRPr="00501595">
        <w:rPr>
          <w:i/>
          <w:noProof w:val="0"/>
        </w:rPr>
        <w:t>web</w:t>
      </w:r>
      <w:r w:rsidRPr="00501595">
        <w:rPr>
          <w:noProof w:val="0"/>
        </w:rPr>
        <w:t xml:space="preserve">-aplikacije programa </w:t>
      </w:r>
      <w:proofErr w:type="spellStart"/>
      <w:r w:rsidRPr="00501595">
        <w:rPr>
          <w:i/>
          <w:noProof w:val="0"/>
        </w:rPr>
        <w:t>Mendeley</w:t>
      </w:r>
      <w:proofErr w:type="spellEnd"/>
      <w:r w:rsidRPr="00501595">
        <w:rPr>
          <w:noProof w:val="0"/>
        </w:rPr>
        <w:t xml:space="preserve">. </w:t>
      </w:r>
    </w:p>
    <w:p w14:paraId="0F4C1566" w14:textId="77777777" w:rsidR="00B756F2" w:rsidRPr="00501595" w:rsidRDefault="00B756F2" w:rsidP="00B756F2">
      <w:pPr>
        <w:pStyle w:val="TSnormal"/>
        <w:rPr>
          <w:noProof w:val="0"/>
        </w:rPr>
      </w:pPr>
      <w:r>
        <w:rPr>
          <w:lang w:val="en-US" w:eastAsia="en-US"/>
        </w:rPr>
        <w:drawing>
          <wp:inline distT="0" distB="0" distL="0" distR="0" wp14:anchorId="11EC495A" wp14:editId="30C6BAA4">
            <wp:extent cx="4375305" cy="2552920"/>
            <wp:effectExtent l="0" t="0" r="6350" b="0"/>
            <wp:docPr id="855" name="Slika 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88570" cy="2560660"/>
                    </a:xfrm>
                    <a:prstGeom prst="rect">
                      <a:avLst/>
                    </a:prstGeom>
                    <a:noFill/>
                  </pic:spPr>
                </pic:pic>
              </a:graphicData>
            </a:graphic>
          </wp:inline>
        </w:drawing>
      </w:r>
    </w:p>
    <w:p w14:paraId="74DD96A2" w14:textId="77777777" w:rsidR="00B756F2" w:rsidRPr="00501595" w:rsidRDefault="00B756F2" w:rsidP="00B756F2">
      <w:pPr>
        <w:pStyle w:val="TSnormal"/>
        <w:numPr>
          <w:ilvl w:val="0"/>
          <w:numId w:val="13"/>
        </w:numPr>
        <w:rPr>
          <w:noProof w:val="0"/>
        </w:rPr>
      </w:pPr>
      <w:proofErr w:type="spellStart"/>
      <w:r w:rsidRPr="00501595">
        <w:rPr>
          <w:b/>
          <w:noProof w:val="0"/>
        </w:rPr>
        <w:t>Add</w:t>
      </w:r>
      <w:proofErr w:type="spellEnd"/>
      <w:r w:rsidRPr="00501595">
        <w:rPr>
          <w:noProof w:val="0"/>
        </w:rPr>
        <w:t xml:space="preserve"> – pomoću ovog izbornika može se odabrati mogućnost za izradu novoga zapisa ili nove mape. Također, putem ovog izbornika može se odabrati uvoz dokumenta ili bibliografskoga zapisa (formata </w:t>
      </w:r>
      <w:proofErr w:type="spellStart"/>
      <w:r w:rsidRPr="00501595">
        <w:rPr>
          <w:noProof w:val="0"/>
        </w:rPr>
        <w:t>endnote</w:t>
      </w:r>
      <w:proofErr w:type="spellEnd"/>
      <w:r w:rsidRPr="00501595">
        <w:rPr>
          <w:noProof w:val="0"/>
        </w:rPr>
        <w:t xml:space="preserve">, ris ili </w:t>
      </w:r>
      <w:proofErr w:type="spellStart"/>
      <w:r w:rsidRPr="00501595">
        <w:rPr>
          <w:noProof w:val="0"/>
        </w:rPr>
        <w:t>bibtext</w:t>
      </w:r>
      <w:proofErr w:type="spellEnd"/>
      <w:r w:rsidRPr="00501595">
        <w:rPr>
          <w:noProof w:val="0"/>
        </w:rPr>
        <w:t>).</w:t>
      </w:r>
    </w:p>
    <w:p w14:paraId="73E8C7F9" w14:textId="5C88FE32" w:rsidR="00B756F2" w:rsidRPr="00501595" w:rsidRDefault="00B756F2" w:rsidP="00B756F2">
      <w:pPr>
        <w:pStyle w:val="TSnormal"/>
        <w:numPr>
          <w:ilvl w:val="0"/>
          <w:numId w:val="13"/>
        </w:numPr>
        <w:rPr>
          <w:noProof w:val="0"/>
        </w:rPr>
      </w:pPr>
      <w:r w:rsidRPr="00501595">
        <w:rPr>
          <w:b/>
          <w:noProof w:val="0"/>
        </w:rPr>
        <w:t>Traka s dugmadi</w:t>
      </w:r>
      <w:r w:rsidRPr="00501595">
        <w:rPr>
          <w:noProof w:val="0"/>
        </w:rPr>
        <w:t xml:space="preserve"> – pomoću ov</w:t>
      </w:r>
      <w:r w:rsidR="00ED71DD">
        <w:rPr>
          <w:noProof w:val="0"/>
        </w:rPr>
        <w:t>e</w:t>
      </w:r>
      <w:r w:rsidRPr="00501595">
        <w:rPr>
          <w:noProof w:val="0"/>
        </w:rPr>
        <w:t xml:space="preserve"> dugmadi moguće je premjestiti zapis u određenu mapu, obrisati zapis te sortirati zapise prema datumu i prema nazivu.</w:t>
      </w:r>
    </w:p>
    <w:p w14:paraId="444C96DD" w14:textId="77777777" w:rsidR="00B756F2" w:rsidRPr="00501595" w:rsidRDefault="00B756F2" w:rsidP="00B756F2">
      <w:pPr>
        <w:pStyle w:val="TSnormal"/>
        <w:numPr>
          <w:ilvl w:val="0"/>
          <w:numId w:val="13"/>
        </w:numPr>
        <w:rPr>
          <w:noProof w:val="0"/>
        </w:rPr>
      </w:pPr>
      <w:r w:rsidRPr="00501595">
        <w:rPr>
          <w:b/>
          <w:noProof w:val="0"/>
        </w:rPr>
        <w:t xml:space="preserve">Bibliografski zapisi </w:t>
      </w:r>
      <w:r w:rsidRPr="00501595">
        <w:rPr>
          <w:noProof w:val="0"/>
        </w:rPr>
        <w:t xml:space="preserve">– prikazuje se popis bibliografskih zapisa koji se nalaze u određenoj kolekciji ili mapi. Odabirom naziva pojedinoga stupca sortiraju se zapisi uzlazno ili silazno. </w:t>
      </w:r>
    </w:p>
    <w:p w14:paraId="49447C6B" w14:textId="77777777" w:rsidR="00B756F2" w:rsidRPr="00501595" w:rsidRDefault="00B756F2" w:rsidP="00B756F2">
      <w:pPr>
        <w:pStyle w:val="TSnormal"/>
        <w:numPr>
          <w:ilvl w:val="0"/>
          <w:numId w:val="13"/>
        </w:numPr>
        <w:rPr>
          <w:noProof w:val="0"/>
        </w:rPr>
      </w:pPr>
      <w:r w:rsidRPr="00501595">
        <w:rPr>
          <w:b/>
          <w:noProof w:val="0"/>
        </w:rPr>
        <w:t>Pretraživač</w:t>
      </w:r>
      <w:r w:rsidRPr="00501595">
        <w:rPr>
          <w:noProof w:val="0"/>
        </w:rPr>
        <w:t xml:space="preserve"> – upisivanjem naziva rada, naziva publikacije, prezimena autora ili godine objavljivanja rada filtrirat će se popis bibliografskih zapisa u središnjem dijelu okvira. </w:t>
      </w:r>
    </w:p>
    <w:p w14:paraId="6365F06E" w14:textId="77777777" w:rsidR="00B756F2" w:rsidRPr="00501595" w:rsidRDefault="00B756F2" w:rsidP="00B756F2">
      <w:pPr>
        <w:pStyle w:val="TSnormal"/>
        <w:numPr>
          <w:ilvl w:val="0"/>
          <w:numId w:val="13"/>
        </w:numPr>
        <w:rPr>
          <w:noProof w:val="0"/>
        </w:rPr>
      </w:pPr>
      <w:r w:rsidRPr="00501595">
        <w:rPr>
          <w:b/>
          <w:noProof w:val="0"/>
        </w:rPr>
        <w:lastRenderedPageBreak/>
        <w:t>Detalji zapisa</w:t>
      </w:r>
      <w:r w:rsidRPr="00501595">
        <w:rPr>
          <w:noProof w:val="0"/>
        </w:rPr>
        <w:t xml:space="preserve"> – kada se odabere određeni bibliografski zapis u središnjem dijelu prozora, prikazat će se detalji zapisa u desnom dijelu prozora.</w:t>
      </w:r>
    </w:p>
    <w:p w14:paraId="58C5AAD0" w14:textId="77777777" w:rsidR="00B756F2" w:rsidRPr="00501595" w:rsidRDefault="00B756F2" w:rsidP="00B756F2">
      <w:pPr>
        <w:pStyle w:val="TSnormal"/>
        <w:numPr>
          <w:ilvl w:val="0"/>
          <w:numId w:val="13"/>
        </w:numPr>
        <w:rPr>
          <w:noProof w:val="0"/>
        </w:rPr>
      </w:pPr>
      <w:r w:rsidRPr="00501595">
        <w:rPr>
          <w:b/>
          <w:noProof w:val="0"/>
        </w:rPr>
        <w:t>Kolekcija bibliografskih zapisa</w:t>
      </w:r>
      <w:r w:rsidRPr="00501595">
        <w:rPr>
          <w:noProof w:val="0"/>
        </w:rPr>
        <w:t xml:space="preserve"> – u ovom dijelu nalazi se: </w:t>
      </w:r>
    </w:p>
    <w:p w14:paraId="3236DB42" w14:textId="77777777" w:rsidR="00B756F2" w:rsidRPr="00501595" w:rsidRDefault="00B756F2" w:rsidP="00B756F2">
      <w:pPr>
        <w:pStyle w:val="TSnormal"/>
        <w:numPr>
          <w:ilvl w:val="1"/>
          <w:numId w:val="13"/>
        </w:numPr>
        <w:rPr>
          <w:noProof w:val="0"/>
        </w:rPr>
      </w:pPr>
      <w:r w:rsidRPr="00501595">
        <w:rPr>
          <w:noProof w:val="0"/>
        </w:rPr>
        <w:t xml:space="preserve">Osobna kolekcija bibliografskih zapisa – dio </w:t>
      </w:r>
      <w:r w:rsidRPr="00501595">
        <w:rPr>
          <w:b/>
          <w:noProof w:val="0"/>
        </w:rPr>
        <w:t>MY LIBRARY</w:t>
      </w:r>
      <w:r w:rsidRPr="00501595">
        <w:rPr>
          <w:noProof w:val="0"/>
        </w:rPr>
        <w:t xml:space="preserve">, </w:t>
      </w:r>
    </w:p>
    <w:p w14:paraId="4D22CCF9" w14:textId="77777777" w:rsidR="00F958A5" w:rsidRPr="00E315F3" w:rsidRDefault="00B756F2" w:rsidP="00E315F3">
      <w:pPr>
        <w:pStyle w:val="TSnormal"/>
        <w:numPr>
          <w:ilvl w:val="1"/>
          <w:numId w:val="13"/>
        </w:numPr>
        <w:rPr>
          <w:b/>
          <w:sz w:val="24"/>
          <w:szCs w:val="24"/>
        </w:rPr>
      </w:pPr>
      <w:r w:rsidRPr="00501595">
        <w:rPr>
          <w:noProof w:val="0"/>
        </w:rPr>
        <w:t xml:space="preserve">Grupna kolekcija bibliografskih zapisa  – dio </w:t>
      </w:r>
      <w:r w:rsidRPr="00E315F3">
        <w:rPr>
          <w:b/>
          <w:noProof w:val="0"/>
        </w:rPr>
        <w:t>GROUPS</w:t>
      </w:r>
      <w:r w:rsidRPr="00501595">
        <w:rPr>
          <w:noProof w:val="0"/>
        </w:rPr>
        <w:t>,</w:t>
      </w:r>
      <w:r w:rsidRPr="00E315F3">
        <w:rPr>
          <w:b/>
          <w:noProof w:val="0"/>
        </w:rPr>
        <w:t xml:space="preserve"> </w:t>
      </w:r>
    </w:p>
    <w:p w14:paraId="26EFE19F" w14:textId="77777777" w:rsidR="00F958A5" w:rsidRPr="00E315F3" w:rsidRDefault="00B756F2" w:rsidP="00E315F3">
      <w:pPr>
        <w:pStyle w:val="TSnormal"/>
        <w:numPr>
          <w:ilvl w:val="1"/>
          <w:numId w:val="13"/>
        </w:numPr>
        <w:rPr>
          <w:b/>
          <w:sz w:val="24"/>
          <w:szCs w:val="24"/>
        </w:rPr>
      </w:pPr>
      <w:r w:rsidRPr="00501595">
        <w:rPr>
          <w:noProof w:val="0"/>
        </w:rPr>
        <w:t>Kolekcija obrisanih zapisa –</w:t>
      </w:r>
      <w:r w:rsidRPr="00E315F3">
        <w:rPr>
          <w:b/>
          <w:noProof w:val="0"/>
        </w:rPr>
        <w:t xml:space="preserve"> </w:t>
      </w:r>
      <w:r w:rsidRPr="00501595">
        <w:rPr>
          <w:noProof w:val="0"/>
        </w:rPr>
        <w:t xml:space="preserve">dio </w:t>
      </w:r>
      <w:r w:rsidRPr="00E315F3">
        <w:rPr>
          <w:b/>
          <w:noProof w:val="0"/>
        </w:rPr>
        <w:t>TRASH</w:t>
      </w:r>
      <w:r w:rsidRPr="00501595">
        <w:rPr>
          <w:noProof w:val="0"/>
        </w:rPr>
        <w:t>.</w:t>
      </w:r>
    </w:p>
    <w:p w14:paraId="31FABE89" w14:textId="47FFB07E" w:rsidR="00F958A5" w:rsidRPr="00F8425C" w:rsidRDefault="00F958A5" w:rsidP="00F958A5">
      <w:pPr>
        <w:pStyle w:val="TSnaslov3"/>
      </w:pPr>
      <w:r w:rsidRPr="00F8425C">
        <w:t xml:space="preserve">Sučelje lokalne inačice programa </w:t>
      </w:r>
      <w:proofErr w:type="spellStart"/>
      <w:r w:rsidRPr="00F8425C">
        <w:rPr>
          <w:i/>
        </w:rPr>
        <w:t>Mendeley</w:t>
      </w:r>
      <w:proofErr w:type="spellEnd"/>
    </w:p>
    <w:p w14:paraId="7B6C4A88" w14:textId="1642270B" w:rsidR="00F958A5" w:rsidRPr="00501595" w:rsidRDefault="00F958A5" w:rsidP="00F958A5">
      <w:pPr>
        <w:pStyle w:val="TSnormal"/>
        <w:rPr>
          <w:noProof w:val="0"/>
        </w:rPr>
      </w:pPr>
      <w:r w:rsidRPr="00501595">
        <w:rPr>
          <w:noProof w:val="0"/>
        </w:rPr>
        <w:t xml:space="preserve">Na </w:t>
      </w:r>
      <w:r w:rsidR="00ED71DD">
        <w:rPr>
          <w:noProof w:val="0"/>
        </w:rPr>
        <w:t xml:space="preserve">donjoj </w:t>
      </w:r>
      <w:r w:rsidRPr="00501595">
        <w:rPr>
          <w:noProof w:val="0"/>
        </w:rPr>
        <w:t xml:space="preserve">slici prikazan je izgled sučelja lokalne inačice programa </w:t>
      </w:r>
      <w:proofErr w:type="spellStart"/>
      <w:r w:rsidRPr="00E315F3">
        <w:rPr>
          <w:i/>
          <w:noProof w:val="0"/>
        </w:rPr>
        <w:t>Mendeley</w:t>
      </w:r>
      <w:proofErr w:type="spellEnd"/>
      <w:r w:rsidRPr="00E315F3">
        <w:rPr>
          <w:i/>
          <w:noProof w:val="0"/>
        </w:rPr>
        <w:t xml:space="preserve"> Desktop</w:t>
      </w:r>
      <w:r w:rsidRPr="00501595">
        <w:rPr>
          <w:noProof w:val="0"/>
        </w:rPr>
        <w:t xml:space="preserve">. </w:t>
      </w:r>
    </w:p>
    <w:p w14:paraId="04744F87" w14:textId="398CDE07" w:rsidR="00F958A5" w:rsidRPr="00501595" w:rsidRDefault="00F958A5" w:rsidP="00F958A5">
      <w:pPr>
        <w:pStyle w:val="TSnormal"/>
        <w:ind w:left="1980" w:hanging="1980"/>
        <w:rPr>
          <w:noProof w:val="0"/>
        </w:rPr>
      </w:pPr>
      <w:r>
        <w:rPr>
          <w:lang w:val="en-US" w:eastAsia="en-US"/>
        </w:rPr>
        <w:drawing>
          <wp:inline distT="0" distB="0" distL="0" distR="0" wp14:anchorId="0E9CE5A8" wp14:editId="3722A8C4">
            <wp:extent cx="4471575" cy="3211938"/>
            <wp:effectExtent l="0" t="0" r="5715" b="7620"/>
            <wp:docPr id="783" name="Slika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474928" cy="3214347"/>
                    </a:xfrm>
                    <a:prstGeom prst="rect">
                      <a:avLst/>
                    </a:prstGeom>
                    <a:noFill/>
                  </pic:spPr>
                </pic:pic>
              </a:graphicData>
            </a:graphic>
          </wp:inline>
        </w:drawing>
      </w:r>
    </w:p>
    <w:p w14:paraId="7D1B94ED" w14:textId="77777777" w:rsidR="00F958A5" w:rsidRPr="00501595" w:rsidRDefault="00F958A5" w:rsidP="00F958A5">
      <w:pPr>
        <w:pStyle w:val="TSnormal"/>
        <w:numPr>
          <w:ilvl w:val="0"/>
          <w:numId w:val="12"/>
        </w:numPr>
        <w:rPr>
          <w:noProof w:val="0"/>
        </w:rPr>
      </w:pPr>
      <w:r w:rsidRPr="00501595">
        <w:rPr>
          <w:b/>
          <w:noProof w:val="0"/>
        </w:rPr>
        <w:t>Glavni izbornik</w:t>
      </w:r>
      <w:r w:rsidRPr="00501595">
        <w:rPr>
          <w:noProof w:val="0"/>
        </w:rPr>
        <w:t xml:space="preserve"> – sadrži glavne padajuće izbornike preko kojih je moguće doći do svih funkcija u programu.</w:t>
      </w:r>
    </w:p>
    <w:p w14:paraId="262D52B8" w14:textId="70891366" w:rsidR="00F958A5" w:rsidRPr="00501595" w:rsidRDefault="00F958A5" w:rsidP="00F958A5">
      <w:pPr>
        <w:pStyle w:val="TSnormal"/>
        <w:numPr>
          <w:ilvl w:val="0"/>
          <w:numId w:val="12"/>
        </w:numPr>
        <w:rPr>
          <w:noProof w:val="0"/>
        </w:rPr>
      </w:pPr>
      <w:r w:rsidRPr="00501595">
        <w:rPr>
          <w:b/>
          <w:noProof w:val="0"/>
        </w:rPr>
        <w:t>Traka s dugmadi</w:t>
      </w:r>
      <w:r w:rsidRPr="00501595">
        <w:rPr>
          <w:noProof w:val="0"/>
        </w:rPr>
        <w:t xml:space="preserve"> – omogućuje brzi pristup pojedinim funkcionalnostima alata.</w:t>
      </w:r>
    </w:p>
    <w:p w14:paraId="33CB11D2" w14:textId="77777777" w:rsidR="00F958A5" w:rsidRPr="00501595" w:rsidRDefault="00F958A5" w:rsidP="00F958A5">
      <w:pPr>
        <w:pStyle w:val="TSnormal"/>
        <w:numPr>
          <w:ilvl w:val="0"/>
          <w:numId w:val="12"/>
        </w:numPr>
        <w:rPr>
          <w:noProof w:val="0"/>
        </w:rPr>
      </w:pPr>
      <w:r w:rsidRPr="00501595">
        <w:rPr>
          <w:b/>
          <w:noProof w:val="0"/>
        </w:rPr>
        <w:t xml:space="preserve">Kolekcije bibliografskih zapisa </w:t>
      </w:r>
      <w:r w:rsidRPr="00501595">
        <w:rPr>
          <w:noProof w:val="0"/>
        </w:rPr>
        <w:t xml:space="preserve">– ovaj okvir je organiziran u četiri dijela: </w:t>
      </w:r>
      <w:proofErr w:type="spellStart"/>
      <w:r w:rsidRPr="00501595">
        <w:rPr>
          <w:b/>
          <w:noProof w:val="0"/>
        </w:rPr>
        <w:t>Mendeley</w:t>
      </w:r>
      <w:proofErr w:type="spellEnd"/>
      <w:r w:rsidRPr="00501595">
        <w:rPr>
          <w:noProof w:val="0"/>
        </w:rPr>
        <w:t xml:space="preserve">, </w:t>
      </w:r>
      <w:r w:rsidRPr="00501595">
        <w:rPr>
          <w:b/>
          <w:noProof w:val="0"/>
        </w:rPr>
        <w:t xml:space="preserve">My </w:t>
      </w:r>
      <w:proofErr w:type="spellStart"/>
      <w:r w:rsidRPr="00501595">
        <w:rPr>
          <w:b/>
          <w:noProof w:val="0"/>
        </w:rPr>
        <w:t>Library</w:t>
      </w:r>
      <w:proofErr w:type="spellEnd"/>
      <w:r w:rsidRPr="00501595">
        <w:rPr>
          <w:noProof w:val="0"/>
        </w:rPr>
        <w:t xml:space="preserve">, </w:t>
      </w:r>
      <w:proofErr w:type="spellStart"/>
      <w:r w:rsidRPr="00501595">
        <w:rPr>
          <w:b/>
          <w:noProof w:val="0"/>
        </w:rPr>
        <w:t>Groups</w:t>
      </w:r>
      <w:proofErr w:type="spellEnd"/>
      <w:r w:rsidRPr="00501595">
        <w:rPr>
          <w:b/>
          <w:noProof w:val="0"/>
        </w:rPr>
        <w:t xml:space="preserve"> </w:t>
      </w:r>
      <w:r w:rsidRPr="00501595">
        <w:rPr>
          <w:noProof w:val="0"/>
        </w:rPr>
        <w:t xml:space="preserve">i </w:t>
      </w:r>
      <w:proofErr w:type="spellStart"/>
      <w:r w:rsidRPr="00501595">
        <w:rPr>
          <w:b/>
          <w:noProof w:val="0"/>
        </w:rPr>
        <w:t>Trash</w:t>
      </w:r>
      <w:proofErr w:type="spellEnd"/>
      <w:r w:rsidRPr="00501595">
        <w:rPr>
          <w:noProof w:val="0"/>
        </w:rPr>
        <w:t xml:space="preserve">. </w:t>
      </w:r>
    </w:p>
    <w:p w14:paraId="107768E1" w14:textId="05DA7436" w:rsidR="00F958A5" w:rsidRPr="00501595" w:rsidRDefault="00F958A5" w:rsidP="00F958A5">
      <w:pPr>
        <w:pStyle w:val="TSnormal"/>
        <w:numPr>
          <w:ilvl w:val="1"/>
          <w:numId w:val="12"/>
        </w:numPr>
        <w:rPr>
          <w:noProof w:val="0"/>
        </w:rPr>
      </w:pPr>
      <w:r w:rsidRPr="00501595">
        <w:rPr>
          <w:noProof w:val="0"/>
        </w:rPr>
        <w:t>Dio</w:t>
      </w:r>
      <w:r w:rsidRPr="00501595">
        <w:rPr>
          <w:b/>
          <w:noProof w:val="0"/>
        </w:rPr>
        <w:t xml:space="preserve"> </w:t>
      </w:r>
      <w:proofErr w:type="spellStart"/>
      <w:r w:rsidRPr="00501595">
        <w:rPr>
          <w:b/>
          <w:noProof w:val="0"/>
        </w:rPr>
        <w:t>Mendeley</w:t>
      </w:r>
      <w:proofErr w:type="spellEnd"/>
      <w:r w:rsidRPr="00501595">
        <w:rPr>
          <w:noProof w:val="0"/>
        </w:rPr>
        <w:t xml:space="preserve"> omogućava pretraživanje globalne </w:t>
      </w:r>
      <w:proofErr w:type="spellStart"/>
      <w:r w:rsidRPr="00501595">
        <w:rPr>
          <w:i/>
          <w:noProof w:val="0"/>
        </w:rPr>
        <w:t>Mendeley</w:t>
      </w:r>
      <w:r w:rsidR="00ED71DD">
        <w:rPr>
          <w:i/>
          <w:noProof w:val="0"/>
        </w:rPr>
        <w:t>eve</w:t>
      </w:r>
      <w:proofErr w:type="spellEnd"/>
      <w:r w:rsidRPr="00501595">
        <w:rPr>
          <w:noProof w:val="0"/>
        </w:rPr>
        <w:t xml:space="preserve"> baze bibliografskih zapisa (poveznica </w:t>
      </w:r>
      <w:r w:rsidRPr="00501595">
        <w:rPr>
          <w:b/>
          <w:noProof w:val="0"/>
        </w:rPr>
        <w:t>Literature Search</w:t>
      </w:r>
      <w:r w:rsidRPr="00501595">
        <w:rPr>
          <w:noProof w:val="0"/>
        </w:rPr>
        <w:t>)</w:t>
      </w:r>
      <w:r>
        <w:rPr>
          <w:noProof w:val="0"/>
        </w:rPr>
        <w:t>.</w:t>
      </w:r>
    </w:p>
    <w:p w14:paraId="4FFF2D12" w14:textId="7743E814" w:rsidR="00F958A5" w:rsidRPr="00501595" w:rsidRDefault="00F958A5" w:rsidP="00F958A5">
      <w:pPr>
        <w:pStyle w:val="TSnormal"/>
        <w:numPr>
          <w:ilvl w:val="1"/>
          <w:numId w:val="12"/>
        </w:numPr>
        <w:rPr>
          <w:noProof w:val="0"/>
        </w:rPr>
      </w:pPr>
      <w:r w:rsidRPr="00501595">
        <w:rPr>
          <w:noProof w:val="0"/>
        </w:rPr>
        <w:t xml:space="preserve">Dio </w:t>
      </w:r>
      <w:r w:rsidRPr="00501595">
        <w:rPr>
          <w:b/>
          <w:noProof w:val="0"/>
        </w:rPr>
        <w:t xml:space="preserve">My </w:t>
      </w:r>
      <w:proofErr w:type="spellStart"/>
      <w:r w:rsidRPr="00501595">
        <w:rPr>
          <w:b/>
          <w:noProof w:val="0"/>
        </w:rPr>
        <w:t>Library</w:t>
      </w:r>
      <w:proofErr w:type="spellEnd"/>
      <w:r w:rsidRPr="00501595">
        <w:rPr>
          <w:noProof w:val="0"/>
        </w:rPr>
        <w:t xml:space="preserve"> sadrži kolekciju korisnikovih bibliografskih zapisa. U ovom dijelu su također navedene poveznice čijim odabirom se prikazuju bibliografski zapisi koji </w:t>
      </w:r>
      <w:r w:rsidRPr="00501595">
        <w:rPr>
          <w:noProof w:val="0"/>
        </w:rPr>
        <w:lastRenderedPageBreak/>
        <w:t>zadovoljavaju jedan od navedenih kriterija iz naziva poveznice.</w:t>
      </w:r>
    </w:p>
    <w:p w14:paraId="0B70E143" w14:textId="1A6594E2" w:rsidR="00F958A5" w:rsidRPr="00501595" w:rsidRDefault="00F958A5" w:rsidP="00F958A5">
      <w:pPr>
        <w:pStyle w:val="TSnormal"/>
        <w:numPr>
          <w:ilvl w:val="1"/>
          <w:numId w:val="12"/>
        </w:numPr>
        <w:rPr>
          <w:noProof w:val="0"/>
        </w:rPr>
      </w:pPr>
      <w:r w:rsidRPr="00501595">
        <w:rPr>
          <w:noProof w:val="0"/>
        </w:rPr>
        <w:t xml:space="preserve">Dio </w:t>
      </w:r>
      <w:proofErr w:type="spellStart"/>
      <w:r w:rsidRPr="00501595">
        <w:rPr>
          <w:b/>
          <w:noProof w:val="0"/>
        </w:rPr>
        <w:t>Groups</w:t>
      </w:r>
      <w:proofErr w:type="spellEnd"/>
      <w:r w:rsidRPr="00501595">
        <w:rPr>
          <w:noProof w:val="0"/>
        </w:rPr>
        <w:t xml:space="preserve"> prikazuje popis bibliografskih zapisa grupa kojima korisnik pripada. </w:t>
      </w:r>
    </w:p>
    <w:p w14:paraId="047E7307" w14:textId="739DC592" w:rsidR="00F958A5" w:rsidRPr="00501595" w:rsidRDefault="00F958A5" w:rsidP="00F958A5">
      <w:pPr>
        <w:pStyle w:val="TSnormal"/>
        <w:numPr>
          <w:ilvl w:val="1"/>
          <w:numId w:val="12"/>
        </w:numPr>
        <w:rPr>
          <w:noProof w:val="0"/>
        </w:rPr>
      </w:pPr>
      <w:r w:rsidRPr="00501595">
        <w:rPr>
          <w:noProof w:val="0"/>
        </w:rPr>
        <w:t xml:space="preserve">Dio </w:t>
      </w:r>
      <w:proofErr w:type="spellStart"/>
      <w:r w:rsidRPr="00501595">
        <w:rPr>
          <w:b/>
          <w:noProof w:val="0"/>
        </w:rPr>
        <w:t>Trash</w:t>
      </w:r>
      <w:proofErr w:type="spellEnd"/>
      <w:r w:rsidRPr="00501595">
        <w:rPr>
          <w:noProof w:val="0"/>
        </w:rPr>
        <w:t xml:space="preserve"> prikazuje popis izbrisanih bibliografskih zapisa. </w:t>
      </w:r>
    </w:p>
    <w:p w14:paraId="020F830D" w14:textId="61ABED9A" w:rsidR="00F958A5" w:rsidRPr="00501595" w:rsidRDefault="00F958A5" w:rsidP="00F958A5">
      <w:pPr>
        <w:pStyle w:val="TSnormal"/>
        <w:numPr>
          <w:ilvl w:val="0"/>
          <w:numId w:val="12"/>
        </w:numPr>
        <w:rPr>
          <w:noProof w:val="0"/>
        </w:rPr>
      </w:pPr>
      <w:r w:rsidRPr="00501595">
        <w:rPr>
          <w:b/>
          <w:noProof w:val="0"/>
        </w:rPr>
        <w:t>Bibliografski zapisi</w:t>
      </w:r>
      <w:r w:rsidRPr="00501595">
        <w:rPr>
          <w:noProof w:val="0"/>
        </w:rPr>
        <w:t xml:space="preserve"> – u ovom okviru prikazuje se popis bibliografskih zapisa koji se nalaze pod odabranom kolekcijom. Zapise je moguće označiti kao favorite </w:t>
      </w:r>
      <w:r w:rsidRPr="00501595">
        <w:rPr>
          <w:lang w:val="en-US" w:eastAsia="en-US"/>
        </w:rPr>
        <w:drawing>
          <wp:inline distT="0" distB="0" distL="0" distR="0" wp14:anchorId="424C23EA" wp14:editId="47B13C9F">
            <wp:extent cx="181070" cy="176543"/>
            <wp:effectExtent l="19050" t="19050" r="28575" b="13970"/>
            <wp:docPr id="982" name="Slika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1" r="13590" b="7327"/>
                    <a:stretch/>
                  </pic:blipFill>
                  <pic:spPr bwMode="auto">
                    <a:xfrm>
                      <a:off x="0" y="0"/>
                      <a:ext cx="181096" cy="176568"/>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501595">
        <w:rPr>
          <w:noProof w:val="0"/>
        </w:rPr>
        <w:t xml:space="preserve"> ili kao pročitane </w:t>
      </w:r>
      <w:r w:rsidRPr="00501595">
        <w:rPr>
          <w:lang w:val="en-US" w:eastAsia="en-US"/>
        </w:rPr>
        <w:drawing>
          <wp:inline distT="0" distB="0" distL="0" distR="0" wp14:anchorId="775D659B" wp14:editId="756F7C4C">
            <wp:extent cx="158115" cy="153281"/>
            <wp:effectExtent l="19050" t="19050" r="13335" b="18415"/>
            <wp:docPr id="985" name="Slika 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2961" t="11917" r="10844" b="6829"/>
                    <a:stretch/>
                  </pic:blipFill>
                  <pic:spPr bwMode="auto">
                    <a:xfrm>
                      <a:off x="0" y="0"/>
                      <a:ext cx="159689" cy="154807"/>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AC3D74">
        <w:t xml:space="preserve"> </w:t>
      </w:r>
      <w:r w:rsidRPr="00AC3D74">
        <w:rPr>
          <w:lang w:val="en-US" w:eastAsia="en-US"/>
        </w:rPr>
        <w:drawing>
          <wp:inline distT="0" distB="0" distL="0" distR="0" wp14:anchorId="5EF8D044" wp14:editId="510055F6">
            <wp:extent cx="179705" cy="179705"/>
            <wp:effectExtent l="19050" t="19050" r="10795" b="10795"/>
            <wp:docPr id="795" name="Slika 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1" t="1" r="-1" b="-1"/>
                    <a:stretch/>
                  </pic:blipFill>
                  <pic:spPr bwMode="auto">
                    <a:xfrm>
                      <a:off x="0" y="0"/>
                      <a:ext cx="180944" cy="180944"/>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501595">
        <w:rPr>
          <w:noProof w:val="0"/>
        </w:rPr>
        <w:t xml:space="preserve">. Ako zapisi pored sebe imaju ikonu PDF </w:t>
      </w:r>
      <w:r w:rsidRPr="00501595">
        <w:rPr>
          <w:lang w:val="en-US" w:eastAsia="en-US"/>
        </w:rPr>
        <w:drawing>
          <wp:inline distT="0" distB="0" distL="0" distR="0" wp14:anchorId="537F9A4B" wp14:editId="14EE9D01">
            <wp:extent cx="176040" cy="181070"/>
            <wp:effectExtent l="19050" t="19050" r="14605" b="9525"/>
            <wp:docPr id="986" name="Slika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18341" t="12357" r="10167" b="16834"/>
                    <a:stretch/>
                  </pic:blipFill>
                  <pic:spPr bwMode="auto">
                    <a:xfrm>
                      <a:off x="0" y="0"/>
                      <a:ext cx="177069" cy="182129"/>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501595">
        <w:rPr>
          <w:noProof w:val="0"/>
        </w:rPr>
        <w:t xml:space="preserve">, to znači da je za navedeni bibliografski zapis dostupan dokument u PDF-formatu. Slično je i za </w:t>
      </w:r>
      <w:r w:rsidRPr="00501595">
        <w:rPr>
          <w:i/>
          <w:noProof w:val="0"/>
        </w:rPr>
        <w:t>Word</w:t>
      </w:r>
      <w:r w:rsidRPr="00501595">
        <w:rPr>
          <w:noProof w:val="0"/>
        </w:rPr>
        <w:t xml:space="preserve"> datoteke.</w:t>
      </w:r>
    </w:p>
    <w:p w14:paraId="28234358" w14:textId="749EAECD" w:rsidR="00F958A5" w:rsidRPr="00501595" w:rsidRDefault="00F958A5" w:rsidP="00F958A5">
      <w:pPr>
        <w:pStyle w:val="TSnormal"/>
        <w:numPr>
          <w:ilvl w:val="0"/>
          <w:numId w:val="12"/>
        </w:numPr>
        <w:rPr>
          <w:noProof w:val="0"/>
        </w:rPr>
      </w:pPr>
      <w:r w:rsidRPr="00501595">
        <w:rPr>
          <w:b/>
          <w:noProof w:val="0"/>
        </w:rPr>
        <w:t>Pretraživač</w:t>
      </w:r>
      <w:r w:rsidRPr="00501595">
        <w:rPr>
          <w:noProof w:val="0"/>
        </w:rPr>
        <w:t xml:space="preserve"> – u ovo se polje upisuje ključna riječ prema kojoj se želi pretražiti cjelokupna kolekcija bibliografskih zapisa. Pronađeni rezultati prikazuju se u dijelu okvira</w:t>
      </w:r>
      <w:r w:rsidRPr="00501595">
        <w:rPr>
          <w:b/>
          <w:noProof w:val="0"/>
        </w:rPr>
        <w:t xml:space="preserve"> Bibliografski zapisi</w:t>
      </w:r>
      <w:r w:rsidRPr="00501595">
        <w:rPr>
          <w:noProof w:val="0"/>
        </w:rPr>
        <w:t>.</w:t>
      </w:r>
    </w:p>
    <w:p w14:paraId="6BDB5498" w14:textId="77777777" w:rsidR="00F958A5" w:rsidRPr="00501595" w:rsidRDefault="00F958A5" w:rsidP="00F958A5">
      <w:pPr>
        <w:pStyle w:val="TSnormal"/>
        <w:numPr>
          <w:ilvl w:val="0"/>
          <w:numId w:val="12"/>
        </w:numPr>
        <w:rPr>
          <w:noProof w:val="0"/>
        </w:rPr>
      </w:pPr>
      <w:r w:rsidRPr="00501595">
        <w:rPr>
          <w:b/>
          <w:noProof w:val="0"/>
        </w:rPr>
        <w:t>Detalji</w:t>
      </w:r>
      <w:r w:rsidRPr="00501595">
        <w:rPr>
          <w:noProof w:val="0"/>
        </w:rPr>
        <w:t xml:space="preserve"> </w:t>
      </w:r>
      <w:r w:rsidRPr="00501595">
        <w:rPr>
          <w:b/>
          <w:noProof w:val="0"/>
        </w:rPr>
        <w:t>zapisa</w:t>
      </w:r>
      <w:r w:rsidRPr="00501595">
        <w:rPr>
          <w:noProof w:val="0"/>
        </w:rPr>
        <w:t xml:space="preserve"> – u ovom okviru vidljivi su detalji vezani uz odabrani bibliografski zapis iz središnjeg dijela. Ovdje je također moguće pregledati, dodati ili obrisati bilješke vezane za zapis te dodati oznake/ključne riječi za opis bibliografskoga zapisa.</w:t>
      </w:r>
    </w:p>
    <w:p w14:paraId="584942F4" w14:textId="38643E33" w:rsidR="00F958A5" w:rsidRDefault="00F958A5" w:rsidP="00E315F3">
      <w:pPr>
        <w:pStyle w:val="TSnormal"/>
        <w:numPr>
          <w:ilvl w:val="0"/>
          <w:numId w:val="12"/>
        </w:numPr>
        <w:rPr>
          <w:noProof w:val="0"/>
        </w:rPr>
      </w:pPr>
      <w:r w:rsidRPr="00501595">
        <w:rPr>
          <w:b/>
          <w:noProof w:val="0"/>
        </w:rPr>
        <w:t>Filter</w:t>
      </w:r>
      <w:r w:rsidRPr="00501595">
        <w:rPr>
          <w:noProof w:val="0"/>
        </w:rPr>
        <w:t xml:space="preserve"> – unutar ovog okvira prema zadanim postavkama prikazuje se popis autora spremljenih bibliografskih zapisa poredan po abecedi. Odabirom odgovarajućeg autora filtrira se popis bibliografskih zapisa u središnjem dijelu sučelja. Zapisi se, osim po autoru (</w:t>
      </w:r>
      <w:r w:rsidRPr="00501595">
        <w:rPr>
          <w:b/>
          <w:noProof w:val="0"/>
        </w:rPr>
        <w:t xml:space="preserve">Filter </w:t>
      </w:r>
      <w:proofErr w:type="spellStart"/>
      <w:r w:rsidRPr="00501595">
        <w:rPr>
          <w:b/>
          <w:noProof w:val="0"/>
        </w:rPr>
        <w:t>by</w:t>
      </w:r>
      <w:proofErr w:type="spellEnd"/>
      <w:r w:rsidRPr="00501595">
        <w:rPr>
          <w:b/>
          <w:noProof w:val="0"/>
        </w:rPr>
        <w:t xml:space="preserve"> </w:t>
      </w:r>
      <w:proofErr w:type="spellStart"/>
      <w:r w:rsidRPr="00501595">
        <w:rPr>
          <w:b/>
          <w:noProof w:val="0"/>
        </w:rPr>
        <w:t>Author</w:t>
      </w:r>
      <w:proofErr w:type="spellEnd"/>
      <w:r w:rsidRPr="00501595">
        <w:rPr>
          <w:noProof w:val="0"/>
        </w:rPr>
        <w:t>), mogu filtrirati prema sljedećim kriterijima: prema ključnim riječima autora (</w:t>
      </w:r>
      <w:r w:rsidRPr="00501595">
        <w:rPr>
          <w:b/>
          <w:noProof w:val="0"/>
        </w:rPr>
        <w:t xml:space="preserve">Filter </w:t>
      </w:r>
      <w:proofErr w:type="spellStart"/>
      <w:r w:rsidRPr="00501595">
        <w:rPr>
          <w:b/>
          <w:noProof w:val="0"/>
        </w:rPr>
        <w:t>by</w:t>
      </w:r>
      <w:proofErr w:type="spellEnd"/>
      <w:r w:rsidRPr="00501595">
        <w:rPr>
          <w:noProof w:val="0"/>
        </w:rPr>
        <w:t xml:space="preserve"> </w:t>
      </w:r>
      <w:proofErr w:type="spellStart"/>
      <w:r w:rsidRPr="00501595">
        <w:rPr>
          <w:b/>
          <w:noProof w:val="0"/>
        </w:rPr>
        <w:t>Authors</w:t>
      </w:r>
      <w:proofErr w:type="spellEnd"/>
      <w:r w:rsidRPr="00501595">
        <w:rPr>
          <w:b/>
          <w:noProof w:val="0"/>
        </w:rPr>
        <w:t xml:space="preserve"> </w:t>
      </w:r>
      <w:proofErr w:type="spellStart"/>
      <w:r w:rsidRPr="00501595">
        <w:rPr>
          <w:b/>
          <w:noProof w:val="0"/>
        </w:rPr>
        <w:t>Keywords</w:t>
      </w:r>
      <w:proofErr w:type="spellEnd"/>
      <w:r w:rsidRPr="00501595">
        <w:rPr>
          <w:noProof w:val="0"/>
        </w:rPr>
        <w:t>), prema korisnikovim ključnim riječima (</w:t>
      </w:r>
      <w:r w:rsidRPr="00501595">
        <w:rPr>
          <w:b/>
          <w:noProof w:val="0"/>
        </w:rPr>
        <w:t xml:space="preserve">Filter </w:t>
      </w:r>
      <w:proofErr w:type="spellStart"/>
      <w:r w:rsidRPr="00501595">
        <w:rPr>
          <w:b/>
          <w:noProof w:val="0"/>
        </w:rPr>
        <w:t>by</w:t>
      </w:r>
      <w:proofErr w:type="spellEnd"/>
      <w:r w:rsidRPr="00501595">
        <w:rPr>
          <w:noProof w:val="0"/>
        </w:rPr>
        <w:t xml:space="preserve"> </w:t>
      </w:r>
      <w:r w:rsidRPr="00501595">
        <w:rPr>
          <w:b/>
          <w:noProof w:val="0"/>
        </w:rPr>
        <w:t xml:space="preserve">My </w:t>
      </w:r>
      <w:proofErr w:type="spellStart"/>
      <w:r w:rsidRPr="00501595">
        <w:rPr>
          <w:b/>
          <w:noProof w:val="0"/>
        </w:rPr>
        <w:t>Tags</w:t>
      </w:r>
      <w:proofErr w:type="spellEnd"/>
      <w:r w:rsidRPr="00501595">
        <w:rPr>
          <w:noProof w:val="0"/>
        </w:rPr>
        <w:t>) ili prema vrsti publikacije (</w:t>
      </w:r>
      <w:r w:rsidRPr="00501595">
        <w:rPr>
          <w:b/>
          <w:noProof w:val="0"/>
        </w:rPr>
        <w:t xml:space="preserve">Filter </w:t>
      </w:r>
      <w:proofErr w:type="spellStart"/>
      <w:r w:rsidRPr="00501595">
        <w:rPr>
          <w:b/>
          <w:noProof w:val="0"/>
        </w:rPr>
        <w:t>by</w:t>
      </w:r>
      <w:proofErr w:type="spellEnd"/>
      <w:r w:rsidRPr="00501595">
        <w:rPr>
          <w:noProof w:val="0"/>
        </w:rPr>
        <w:t xml:space="preserve"> </w:t>
      </w:r>
      <w:proofErr w:type="spellStart"/>
      <w:r w:rsidRPr="00501595">
        <w:rPr>
          <w:b/>
          <w:noProof w:val="0"/>
        </w:rPr>
        <w:t>Publications</w:t>
      </w:r>
      <w:proofErr w:type="spellEnd"/>
      <w:r w:rsidRPr="00501595">
        <w:rPr>
          <w:noProof w:val="0"/>
        </w:rPr>
        <w:t>).</w:t>
      </w:r>
    </w:p>
    <w:p w14:paraId="0D9A6EAC" w14:textId="77777777" w:rsidR="00F958A5" w:rsidRDefault="00F958A5" w:rsidP="00F958A5">
      <w:pPr>
        <w:pStyle w:val="TSnormal"/>
        <w:rPr>
          <w:noProof w:val="0"/>
        </w:rPr>
      </w:pPr>
    </w:p>
    <w:p w14:paraId="22653C0E" w14:textId="41B9CC96" w:rsidR="001B2EE3" w:rsidRPr="00501595" w:rsidRDefault="001B2EE3" w:rsidP="00EA6D86">
      <w:pPr>
        <w:pStyle w:val="TSnaslov3"/>
      </w:pPr>
      <w:r w:rsidRPr="00501595">
        <w:t xml:space="preserve">Instalacija </w:t>
      </w:r>
      <w:proofErr w:type="spellStart"/>
      <w:r w:rsidR="00011C99" w:rsidRPr="00501595">
        <w:rPr>
          <w:i/>
        </w:rPr>
        <w:t>M</w:t>
      </w:r>
      <w:r w:rsidR="009D3E88" w:rsidRPr="00501595">
        <w:rPr>
          <w:i/>
        </w:rPr>
        <w:t>endeley</w:t>
      </w:r>
      <w:proofErr w:type="spellEnd"/>
      <w:r w:rsidR="009D3E88" w:rsidRPr="00501595">
        <w:t xml:space="preserve"> </w:t>
      </w:r>
      <w:r w:rsidRPr="00501595">
        <w:t xml:space="preserve">dodatka za </w:t>
      </w:r>
      <w:r w:rsidRPr="00501595">
        <w:rPr>
          <w:i/>
        </w:rPr>
        <w:t>Word</w:t>
      </w:r>
    </w:p>
    <w:p w14:paraId="6675BBEE" w14:textId="32E256B1" w:rsidR="001B2EE3" w:rsidRPr="00501595" w:rsidRDefault="001B2EE3" w:rsidP="006A1A1A">
      <w:pPr>
        <w:pStyle w:val="TSnormal"/>
        <w:rPr>
          <w:noProof w:val="0"/>
        </w:rPr>
      </w:pPr>
      <w:r w:rsidRPr="00501595">
        <w:rPr>
          <w:noProof w:val="0"/>
        </w:rPr>
        <w:t xml:space="preserve">Za instalaciju dodataka </w:t>
      </w:r>
      <w:r w:rsidR="00ED3B5F" w:rsidRPr="00501595">
        <w:rPr>
          <w:noProof w:val="0"/>
        </w:rPr>
        <w:t xml:space="preserve">za </w:t>
      </w:r>
      <w:r w:rsidR="006D4DB1" w:rsidRPr="00501595">
        <w:rPr>
          <w:noProof w:val="0"/>
        </w:rPr>
        <w:t xml:space="preserve">program </w:t>
      </w:r>
      <w:r w:rsidR="00ED3B5F" w:rsidRPr="00501595">
        <w:rPr>
          <w:noProof w:val="0"/>
        </w:rPr>
        <w:t xml:space="preserve">Word </w:t>
      </w:r>
      <w:r w:rsidRPr="00501595">
        <w:rPr>
          <w:noProof w:val="0"/>
        </w:rPr>
        <w:t xml:space="preserve">potrebno je </w:t>
      </w:r>
      <w:r w:rsidR="00494B0D" w:rsidRPr="00501595">
        <w:rPr>
          <w:noProof w:val="0"/>
        </w:rPr>
        <w:t xml:space="preserve">u lokalnoj inačici programa </w:t>
      </w:r>
      <w:proofErr w:type="spellStart"/>
      <w:r w:rsidR="006D4DB1" w:rsidRPr="00501595">
        <w:rPr>
          <w:i/>
          <w:noProof w:val="0"/>
        </w:rPr>
        <w:t>Mendeley</w:t>
      </w:r>
      <w:proofErr w:type="spellEnd"/>
      <w:r w:rsidR="006D4DB1" w:rsidRPr="00501595">
        <w:rPr>
          <w:i/>
          <w:noProof w:val="0"/>
        </w:rPr>
        <w:t xml:space="preserve"> </w:t>
      </w:r>
      <w:r w:rsidR="00797412">
        <w:rPr>
          <w:i/>
          <w:noProof w:val="0"/>
        </w:rPr>
        <w:t xml:space="preserve">Desktop </w:t>
      </w:r>
      <w:r w:rsidRPr="00501595">
        <w:rPr>
          <w:noProof w:val="0"/>
        </w:rPr>
        <w:t>odabrati</w:t>
      </w:r>
      <w:r w:rsidR="00494B0D" w:rsidRPr="00501595">
        <w:rPr>
          <w:noProof w:val="0"/>
        </w:rPr>
        <w:t xml:space="preserve"> naredbu</w:t>
      </w:r>
      <w:r w:rsidRPr="00501595">
        <w:rPr>
          <w:noProof w:val="0"/>
        </w:rPr>
        <w:t xml:space="preserve"> </w:t>
      </w:r>
      <w:proofErr w:type="spellStart"/>
      <w:r w:rsidRPr="00501595">
        <w:rPr>
          <w:i/>
          <w:noProof w:val="0"/>
        </w:rPr>
        <w:t>Tools</w:t>
      </w:r>
      <w:proofErr w:type="spellEnd"/>
      <w:r w:rsidRPr="00501595">
        <w:rPr>
          <w:noProof w:val="0"/>
        </w:rPr>
        <w:t xml:space="preserve"> </w:t>
      </w:r>
      <w:r w:rsidRPr="00501595">
        <w:rPr>
          <w:noProof w:val="0"/>
        </w:rPr>
        <w:sym w:font="Wingdings" w:char="F0E0"/>
      </w:r>
      <w:r w:rsidRPr="00501595">
        <w:rPr>
          <w:noProof w:val="0"/>
        </w:rPr>
        <w:t xml:space="preserve"> </w:t>
      </w:r>
      <w:proofErr w:type="spellStart"/>
      <w:r w:rsidRPr="00501595">
        <w:rPr>
          <w:b/>
          <w:noProof w:val="0"/>
        </w:rPr>
        <w:t>Install</w:t>
      </w:r>
      <w:proofErr w:type="spellEnd"/>
      <w:r w:rsidRPr="00501595">
        <w:rPr>
          <w:b/>
          <w:noProof w:val="0"/>
        </w:rPr>
        <w:t xml:space="preserve"> MS Word </w:t>
      </w:r>
      <w:proofErr w:type="spellStart"/>
      <w:r w:rsidRPr="00501595">
        <w:rPr>
          <w:b/>
          <w:noProof w:val="0"/>
        </w:rPr>
        <w:t>Plugin</w:t>
      </w:r>
      <w:proofErr w:type="spellEnd"/>
      <w:r w:rsidRPr="00501595">
        <w:rPr>
          <w:noProof w:val="0"/>
        </w:rPr>
        <w:t xml:space="preserve">. </w:t>
      </w:r>
    </w:p>
    <w:p w14:paraId="13F0BB45" w14:textId="768F8A53" w:rsidR="001B2EE3" w:rsidRPr="00501595" w:rsidRDefault="001B2EE3" w:rsidP="006A1A1A">
      <w:pPr>
        <w:pStyle w:val="TSnormal"/>
        <w:rPr>
          <w:noProof w:val="0"/>
        </w:rPr>
      </w:pPr>
      <w:r w:rsidRPr="00501595">
        <w:rPr>
          <w:lang w:val="en-US" w:eastAsia="en-US"/>
        </w:rPr>
        <w:drawing>
          <wp:inline distT="0" distB="0" distL="0" distR="0" wp14:anchorId="2974E414" wp14:editId="40201849">
            <wp:extent cx="1815152" cy="1470376"/>
            <wp:effectExtent l="19050" t="19050" r="13970" b="15875"/>
            <wp:docPr id="906" name="Slika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1059" t="2574"/>
                    <a:stretch/>
                  </pic:blipFill>
                  <pic:spPr bwMode="auto">
                    <a:xfrm>
                      <a:off x="0" y="0"/>
                      <a:ext cx="1818141" cy="147279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r w:rsidRPr="00501595">
        <w:rPr>
          <w:noProof w:val="0"/>
        </w:rPr>
        <w:t xml:space="preserve"> </w:t>
      </w:r>
    </w:p>
    <w:p w14:paraId="66762A1F" w14:textId="7BBA962C" w:rsidR="00CE604B" w:rsidRPr="00501595" w:rsidRDefault="003A257C" w:rsidP="006A1A1A">
      <w:pPr>
        <w:pStyle w:val="TSnormal"/>
        <w:rPr>
          <w:noProof w:val="0"/>
        </w:rPr>
      </w:pPr>
      <w:r w:rsidRPr="00501595">
        <w:rPr>
          <w:rFonts w:eastAsia="Times New Roman" w:cs="Times New Roman"/>
          <w:lang w:val="en-US" w:eastAsia="en-US"/>
        </w:rPr>
        <w:lastRenderedPageBreak/>
        <mc:AlternateContent>
          <mc:Choice Requires="wps">
            <w:drawing>
              <wp:anchor distT="0" distB="0" distL="114300" distR="114300" simplePos="0" relativeHeight="251761664" behindDoc="0" locked="0" layoutInCell="1" allowOverlap="1" wp14:anchorId="400316FE" wp14:editId="22D1F39E">
                <wp:simplePos x="0" y="0"/>
                <wp:positionH relativeFrom="column">
                  <wp:posOffset>4782185</wp:posOffset>
                </wp:positionH>
                <wp:positionV relativeFrom="paragraph">
                  <wp:posOffset>338455</wp:posOffset>
                </wp:positionV>
                <wp:extent cx="1619885" cy="1052423"/>
                <wp:effectExtent l="0" t="0" r="18415" b="14605"/>
                <wp:wrapNone/>
                <wp:docPr id="315" name="Pravokutnik 3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885" cy="1052423"/>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alpha val="70000"/>
                                </a:srgbClr>
                              </a:solidFill>
                            </a14:hiddenFill>
                          </a:ext>
                        </a:extLst>
                      </wps:spPr>
                      <wps:txbx>
                        <w:txbxContent>
                          <w:p w14:paraId="233FD7CF" w14:textId="77777777" w:rsidR="00387E8E" w:rsidRPr="00986A0D" w:rsidRDefault="00387E8E" w:rsidP="00DD1C58">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6346D40C" w14:textId="4A8E4FC1" w:rsidR="00387E8E" w:rsidRDefault="00387E8E" w:rsidP="00DD1C58">
                            <w:pPr>
                              <w:rPr>
                                <w:rFonts w:ascii="Arial" w:hAnsi="Arial" w:cs="Arial"/>
                                <w:sz w:val="18"/>
                                <w:szCs w:val="18"/>
                              </w:rPr>
                            </w:pPr>
                            <w:r>
                              <w:rPr>
                                <w:rFonts w:ascii="Arial" w:hAnsi="Arial" w:cs="Arial"/>
                                <w:sz w:val="18"/>
                                <w:szCs w:val="18"/>
                              </w:rPr>
                              <w:t>Prilikom instalacije ne smije biti otvoren ni jedan program iz paketa</w:t>
                            </w:r>
                            <w:r w:rsidRPr="00972649">
                              <w:rPr>
                                <w:rFonts w:ascii="Arial" w:hAnsi="Arial" w:cs="Arial"/>
                                <w:i/>
                                <w:sz w:val="18"/>
                                <w:szCs w:val="18"/>
                              </w:rPr>
                              <w:t xml:space="preserve"> Office</w:t>
                            </w:r>
                            <w:r>
                              <w:rPr>
                                <w:rFonts w:ascii="Arial" w:hAnsi="Arial" w:cs="Arial"/>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0316FE" id="Pravokutnik 315" o:spid="_x0000_s1041" style="position:absolute;margin-left:376.55pt;margin-top:26.65pt;width:127.55pt;height:82.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" filled="f" strokeweight=".25pt">
                <v:fill opacity="46003f"/>
                <v:textbox>
                  <w:txbxContent>
                    <w:p w14:paraId="233FD7CF" w14:textId="77777777" w:rsidR="00387E8E" w:rsidRPr="00986A0D" w:rsidRDefault="00387E8E" w:rsidP="00DD1C58">
                      <w:pPr>
                        <w:pBdr>
                          <w:bottom w:val="single" w:sz="6" w:space="1" w:color="auto"/>
                        </w:pBdr>
                        <w:spacing w:before="120"/>
                        <w:rPr>
                          <w:rFonts w:ascii="Arial" w:hAnsi="Arial" w:cs="Arial"/>
                          <w:b/>
                          <w:sz w:val="18"/>
                          <w:szCs w:val="18"/>
                        </w:rPr>
                      </w:pPr>
                      <w:r w:rsidRPr="00986A0D">
                        <w:rPr>
                          <w:rFonts w:ascii="Arial" w:hAnsi="Arial" w:cs="Arial"/>
                          <w:b/>
                          <w:sz w:val="18"/>
                          <w:szCs w:val="18"/>
                        </w:rPr>
                        <w:t>Napomena</w:t>
                      </w:r>
                    </w:p>
                    <w:p w14:paraId="6346D40C" w14:textId="4A8E4FC1" w:rsidR="00387E8E" w:rsidRDefault="00387E8E" w:rsidP="00DD1C58">
                      <w:pPr>
                        <w:rPr>
                          <w:rFonts w:ascii="Arial" w:hAnsi="Arial" w:cs="Arial"/>
                          <w:sz w:val="18"/>
                          <w:szCs w:val="18"/>
                        </w:rPr>
                      </w:pPr>
                      <w:r>
                        <w:rPr>
                          <w:rFonts w:ascii="Arial" w:hAnsi="Arial" w:cs="Arial"/>
                          <w:sz w:val="18"/>
                          <w:szCs w:val="18"/>
                        </w:rPr>
                        <w:t>Prilikom instalacije ne smije biti otvoren ni jedan program iz paketa</w:t>
                      </w:r>
                      <w:r w:rsidRPr="00972649">
                        <w:rPr>
                          <w:rFonts w:ascii="Arial" w:hAnsi="Arial" w:cs="Arial"/>
                          <w:i/>
                          <w:sz w:val="18"/>
                          <w:szCs w:val="18"/>
                        </w:rPr>
                        <w:t xml:space="preserve"> Office</w:t>
                      </w:r>
                      <w:r>
                        <w:rPr>
                          <w:rFonts w:ascii="Arial" w:hAnsi="Arial" w:cs="Arial"/>
                          <w:sz w:val="18"/>
                          <w:szCs w:val="18"/>
                        </w:rPr>
                        <w:t>.</w:t>
                      </w:r>
                    </w:p>
                  </w:txbxContent>
                </v:textbox>
              </v:rect>
            </w:pict>
          </mc:Fallback>
        </mc:AlternateContent>
      </w:r>
      <w:r w:rsidR="00CE604B" w:rsidRPr="00501595">
        <w:rPr>
          <w:noProof w:val="0"/>
        </w:rPr>
        <w:t>Nakon toga,</w:t>
      </w:r>
      <w:r w:rsidR="00AF4ED9" w:rsidRPr="00501595">
        <w:rPr>
          <w:noProof w:val="0"/>
        </w:rPr>
        <w:t xml:space="preserve"> program</w:t>
      </w:r>
      <w:r w:rsidR="00CE604B" w:rsidRPr="00501595">
        <w:rPr>
          <w:noProof w:val="0"/>
        </w:rPr>
        <w:t xml:space="preserve"> </w:t>
      </w:r>
      <w:proofErr w:type="spellStart"/>
      <w:r w:rsidR="00CE604B" w:rsidRPr="00501595">
        <w:rPr>
          <w:i/>
          <w:noProof w:val="0"/>
        </w:rPr>
        <w:t>Mendeley</w:t>
      </w:r>
      <w:proofErr w:type="spellEnd"/>
      <w:r w:rsidR="00F12FA6" w:rsidRPr="00501595">
        <w:rPr>
          <w:i/>
          <w:noProof w:val="0"/>
        </w:rPr>
        <w:t xml:space="preserve"> Desktop</w:t>
      </w:r>
      <w:r w:rsidR="00CE604B" w:rsidRPr="00501595">
        <w:rPr>
          <w:noProof w:val="0"/>
        </w:rPr>
        <w:t xml:space="preserve"> s</w:t>
      </w:r>
      <w:r w:rsidR="005F4F50" w:rsidRPr="00501595">
        <w:rPr>
          <w:noProof w:val="0"/>
        </w:rPr>
        <w:t>â</w:t>
      </w:r>
      <w:r w:rsidR="00CE604B" w:rsidRPr="00501595">
        <w:rPr>
          <w:noProof w:val="0"/>
        </w:rPr>
        <w:t xml:space="preserve">m </w:t>
      </w:r>
      <w:r w:rsidR="005F4F50" w:rsidRPr="00501595">
        <w:rPr>
          <w:noProof w:val="0"/>
        </w:rPr>
        <w:t xml:space="preserve">će </w:t>
      </w:r>
      <w:r w:rsidR="00CE604B" w:rsidRPr="00501595">
        <w:rPr>
          <w:noProof w:val="0"/>
        </w:rPr>
        <w:t xml:space="preserve">pokrenuti i instalirati dodatak za </w:t>
      </w:r>
      <w:r w:rsidR="00CE604B" w:rsidRPr="00501595">
        <w:rPr>
          <w:i/>
          <w:noProof w:val="0"/>
        </w:rPr>
        <w:t>Word</w:t>
      </w:r>
      <w:r w:rsidR="00CE604B" w:rsidRPr="00501595">
        <w:rPr>
          <w:noProof w:val="0"/>
        </w:rPr>
        <w:t>. Kada završi instalacija</w:t>
      </w:r>
      <w:r w:rsidR="003D02D1" w:rsidRPr="00501595">
        <w:rPr>
          <w:noProof w:val="0"/>
        </w:rPr>
        <w:t xml:space="preserve"> dodatka za </w:t>
      </w:r>
      <w:r w:rsidR="003D02D1" w:rsidRPr="00501595">
        <w:rPr>
          <w:i/>
          <w:noProof w:val="0"/>
        </w:rPr>
        <w:t>Word</w:t>
      </w:r>
      <w:r w:rsidR="003D02D1" w:rsidRPr="00501595">
        <w:rPr>
          <w:noProof w:val="0"/>
        </w:rPr>
        <w:t>,</w:t>
      </w:r>
      <w:r w:rsidR="00CE604B" w:rsidRPr="00501595">
        <w:rPr>
          <w:noProof w:val="0"/>
        </w:rPr>
        <w:t xml:space="preserve"> pojavit će se poruka s </w:t>
      </w:r>
      <w:r w:rsidR="0055448D">
        <w:rPr>
          <w:noProof w:val="0"/>
        </w:rPr>
        <w:t>donje slike</w:t>
      </w:r>
      <w:r w:rsidR="00CE604B" w:rsidRPr="00501595">
        <w:rPr>
          <w:noProof w:val="0"/>
        </w:rPr>
        <w:t>.</w:t>
      </w:r>
    </w:p>
    <w:p w14:paraId="26A339D0" w14:textId="6BACE91F" w:rsidR="00CE604B" w:rsidRPr="00501595" w:rsidRDefault="00B477E1" w:rsidP="006A1A1A">
      <w:pPr>
        <w:pStyle w:val="TSnormal"/>
        <w:rPr>
          <w:noProof w:val="0"/>
        </w:rPr>
      </w:pPr>
      <w:r w:rsidRPr="00B477E1">
        <w:t xml:space="preserve"> </w:t>
      </w:r>
      <w:r w:rsidRPr="00B477E1">
        <w:rPr>
          <w:lang w:val="en-US" w:eastAsia="en-US"/>
        </w:rPr>
        <w:drawing>
          <wp:inline distT="0" distB="0" distL="0" distR="0" wp14:anchorId="1EF626A7" wp14:editId="68F95F24">
            <wp:extent cx="3224185" cy="3332492"/>
            <wp:effectExtent l="19050" t="19050" r="14605" b="20320"/>
            <wp:docPr id="760" name="Slika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229953" cy="3338453"/>
                    </a:xfrm>
                    <a:prstGeom prst="rect">
                      <a:avLst/>
                    </a:prstGeom>
                    <a:ln>
                      <a:solidFill>
                        <a:schemeClr val="tx1"/>
                      </a:solidFill>
                    </a:ln>
                  </pic:spPr>
                </pic:pic>
              </a:graphicData>
            </a:graphic>
          </wp:inline>
        </w:drawing>
      </w:r>
    </w:p>
    <w:p w14:paraId="788C250F" w14:textId="7434EAE4" w:rsidR="00CE604B" w:rsidRDefault="0079209A" w:rsidP="006A1A1A">
      <w:pPr>
        <w:pStyle w:val="TSnormal"/>
        <w:rPr>
          <w:noProof w:val="0"/>
        </w:rPr>
      </w:pPr>
      <w:r w:rsidRPr="00501595">
        <w:rPr>
          <w:noProof w:val="0"/>
        </w:rPr>
        <w:t xml:space="preserve">U programu </w:t>
      </w:r>
      <w:r w:rsidR="00CE604B" w:rsidRPr="00501595">
        <w:rPr>
          <w:i/>
          <w:noProof w:val="0"/>
        </w:rPr>
        <w:t>Word</w:t>
      </w:r>
      <w:r w:rsidR="00CE604B" w:rsidRPr="00501595">
        <w:rPr>
          <w:noProof w:val="0"/>
        </w:rPr>
        <w:t xml:space="preserve"> u kartici </w:t>
      </w:r>
      <w:r w:rsidR="00CE604B" w:rsidRPr="00501595">
        <w:rPr>
          <w:b/>
          <w:noProof w:val="0"/>
        </w:rPr>
        <w:t>Reference</w:t>
      </w:r>
      <w:r w:rsidR="00CE604B" w:rsidRPr="00501595">
        <w:rPr>
          <w:noProof w:val="0"/>
        </w:rPr>
        <w:t xml:space="preserve"> pojavit će se nova skupina naredbi pod nazivom </w:t>
      </w:r>
      <w:proofErr w:type="spellStart"/>
      <w:r w:rsidR="00CE604B" w:rsidRPr="00501595">
        <w:rPr>
          <w:b/>
          <w:noProof w:val="0"/>
        </w:rPr>
        <w:t>Mendeley</w:t>
      </w:r>
      <w:proofErr w:type="spellEnd"/>
      <w:r w:rsidR="00CE604B" w:rsidRPr="00501595">
        <w:rPr>
          <w:b/>
          <w:noProof w:val="0"/>
        </w:rPr>
        <w:t xml:space="preserve"> </w:t>
      </w:r>
      <w:proofErr w:type="spellStart"/>
      <w:r w:rsidR="00CE604B" w:rsidRPr="00501595">
        <w:rPr>
          <w:b/>
          <w:noProof w:val="0"/>
        </w:rPr>
        <w:t>Cite</w:t>
      </w:r>
      <w:proofErr w:type="spellEnd"/>
      <w:r w:rsidR="00CE604B" w:rsidRPr="00501595">
        <w:rPr>
          <w:b/>
          <w:noProof w:val="0"/>
        </w:rPr>
        <w:t>-O-</w:t>
      </w:r>
      <w:proofErr w:type="spellStart"/>
      <w:r w:rsidR="00CE604B" w:rsidRPr="00501595">
        <w:rPr>
          <w:b/>
          <w:noProof w:val="0"/>
        </w:rPr>
        <w:t>Matic</w:t>
      </w:r>
      <w:proofErr w:type="spellEnd"/>
      <w:r w:rsidR="00CE604B" w:rsidRPr="00501595">
        <w:rPr>
          <w:noProof w:val="0"/>
        </w:rPr>
        <w:t>.</w:t>
      </w:r>
      <w:r w:rsidR="005E3A5D">
        <w:rPr>
          <w:noProof w:val="0"/>
        </w:rPr>
        <w:t xml:space="preserve"> Značenje pojedinih naredbi opisano je u nastavku.</w:t>
      </w:r>
    </w:p>
    <w:p w14:paraId="318D8B62" w14:textId="77777777" w:rsidR="00CC1C62" w:rsidRPr="00501595" w:rsidRDefault="00CC1C62" w:rsidP="00CC1C62">
      <w:pPr>
        <w:pStyle w:val="TSnormal"/>
        <w:ind w:left="1080"/>
        <w:rPr>
          <w:noProof w:val="0"/>
        </w:rPr>
      </w:pPr>
      <w:r>
        <w:rPr>
          <w:lang w:val="en-US" w:eastAsia="en-US"/>
        </w:rPr>
        <w:drawing>
          <wp:inline distT="0" distB="0" distL="0" distR="0" wp14:anchorId="10C6CB38" wp14:editId="356ECE47">
            <wp:extent cx="2230501" cy="1491802"/>
            <wp:effectExtent l="0" t="0" r="0" b="0"/>
            <wp:docPr id="983" name="Slika 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237867" cy="1496729"/>
                    </a:xfrm>
                    <a:prstGeom prst="rect">
                      <a:avLst/>
                    </a:prstGeom>
                    <a:noFill/>
                  </pic:spPr>
                </pic:pic>
              </a:graphicData>
            </a:graphic>
          </wp:inline>
        </w:drawing>
      </w:r>
    </w:p>
    <w:p w14:paraId="1E2908E4" w14:textId="77777777" w:rsidR="00CC1C62" w:rsidRPr="00501595" w:rsidRDefault="00CC1C62" w:rsidP="00CC1C62">
      <w:pPr>
        <w:pStyle w:val="TSnormal"/>
        <w:numPr>
          <w:ilvl w:val="1"/>
          <w:numId w:val="16"/>
        </w:numPr>
        <w:rPr>
          <w:noProof w:val="0"/>
        </w:rPr>
      </w:pPr>
      <w:r w:rsidRPr="00501595">
        <w:rPr>
          <w:b/>
          <w:noProof w:val="0"/>
        </w:rPr>
        <w:t xml:space="preserve">Insert </w:t>
      </w:r>
      <w:proofErr w:type="spellStart"/>
      <w:r w:rsidRPr="00501595">
        <w:rPr>
          <w:b/>
          <w:noProof w:val="0"/>
        </w:rPr>
        <w:t>Citation</w:t>
      </w:r>
      <w:proofErr w:type="spellEnd"/>
      <w:r w:rsidRPr="00501595">
        <w:rPr>
          <w:noProof w:val="0"/>
        </w:rPr>
        <w:t xml:space="preserve"> – naredba za dodavanje reference u tekst.</w:t>
      </w:r>
    </w:p>
    <w:p w14:paraId="2746E7F3" w14:textId="3BF6486B" w:rsidR="00CC1C62" w:rsidRDefault="00CC1C62" w:rsidP="00CC1C62">
      <w:pPr>
        <w:pStyle w:val="TSnormal"/>
        <w:numPr>
          <w:ilvl w:val="1"/>
          <w:numId w:val="16"/>
        </w:numPr>
        <w:rPr>
          <w:noProof w:val="0"/>
        </w:rPr>
      </w:pPr>
      <w:proofErr w:type="spellStart"/>
      <w:r w:rsidRPr="00F8425C">
        <w:rPr>
          <w:b/>
          <w:noProof w:val="0"/>
        </w:rPr>
        <w:t>Undo</w:t>
      </w:r>
      <w:proofErr w:type="spellEnd"/>
      <w:r>
        <w:rPr>
          <w:noProof w:val="0"/>
        </w:rPr>
        <w:t xml:space="preserve"> – naredba za poništavanje zadnje napravljene akcije.</w:t>
      </w:r>
    </w:p>
    <w:p w14:paraId="663D15F0" w14:textId="77777777" w:rsidR="00CC1C62" w:rsidRPr="00501595" w:rsidRDefault="00CC1C62" w:rsidP="00CC1C62">
      <w:pPr>
        <w:pStyle w:val="TSnormal"/>
        <w:numPr>
          <w:ilvl w:val="1"/>
          <w:numId w:val="16"/>
        </w:numPr>
        <w:rPr>
          <w:noProof w:val="0"/>
        </w:rPr>
      </w:pPr>
      <w:proofErr w:type="spellStart"/>
      <w:r w:rsidRPr="00501595">
        <w:rPr>
          <w:b/>
          <w:noProof w:val="0"/>
        </w:rPr>
        <w:t>Refresh</w:t>
      </w:r>
      <w:proofErr w:type="spellEnd"/>
      <w:r w:rsidRPr="00501595">
        <w:rPr>
          <w:noProof w:val="0"/>
        </w:rPr>
        <w:t xml:space="preserve"> – naredba za osvježavanje prikaza referenci.</w:t>
      </w:r>
    </w:p>
    <w:p w14:paraId="507F8F06" w14:textId="77777777" w:rsidR="00CC1C62" w:rsidRPr="00501595" w:rsidRDefault="00CC1C62" w:rsidP="00CC1C62">
      <w:pPr>
        <w:pStyle w:val="TSnormal"/>
        <w:numPr>
          <w:ilvl w:val="1"/>
          <w:numId w:val="16"/>
        </w:numPr>
        <w:rPr>
          <w:noProof w:val="0"/>
        </w:rPr>
      </w:pPr>
      <w:r w:rsidRPr="00501595">
        <w:rPr>
          <w:b/>
          <w:noProof w:val="0"/>
        </w:rPr>
        <w:t xml:space="preserve">Insert </w:t>
      </w:r>
      <w:proofErr w:type="spellStart"/>
      <w:r w:rsidRPr="00501595">
        <w:rPr>
          <w:b/>
          <w:noProof w:val="0"/>
        </w:rPr>
        <w:t>Bibliography</w:t>
      </w:r>
      <w:proofErr w:type="spellEnd"/>
      <w:r w:rsidRPr="00501595">
        <w:rPr>
          <w:noProof w:val="0"/>
        </w:rPr>
        <w:t xml:space="preserve"> – naredba za dodavanje bibliografije u tekst.</w:t>
      </w:r>
    </w:p>
    <w:p w14:paraId="489EB62A" w14:textId="028FCC49" w:rsidR="00CC1C62" w:rsidRPr="00501595" w:rsidRDefault="00CC1C62" w:rsidP="00CC1C62">
      <w:pPr>
        <w:pStyle w:val="TSnormal"/>
        <w:numPr>
          <w:ilvl w:val="1"/>
          <w:numId w:val="16"/>
        </w:numPr>
        <w:rPr>
          <w:noProof w:val="0"/>
        </w:rPr>
      </w:pPr>
      <w:proofErr w:type="spellStart"/>
      <w:r w:rsidRPr="00501595">
        <w:rPr>
          <w:b/>
          <w:noProof w:val="0"/>
        </w:rPr>
        <w:t>Export</w:t>
      </w:r>
      <w:proofErr w:type="spellEnd"/>
      <w:r w:rsidRPr="00501595">
        <w:rPr>
          <w:noProof w:val="0"/>
        </w:rPr>
        <w:t xml:space="preserve"> </w:t>
      </w:r>
      <w:r w:rsidRPr="00E315F3">
        <w:rPr>
          <w:b/>
          <w:noProof w:val="0"/>
        </w:rPr>
        <w:t>as</w:t>
      </w:r>
      <w:r>
        <w:rPr>
          <w:noProof w:val="0"/>
        </w:rPr>
        <w:t xml:space="preserve"> </w:t>
      </w:r>
      <w:r w:rsidRPr="00501595">
        <w:rPr>
          <w:noProof w:val="0"/>
        </w:rPr>
        <w:t>– izbornik za odabir oblika za izvoz.</w:t>
      </w:r>
    </w:p>
    <w:p w14:paraId="08F0CF2A" w14:textId="27DDCF33" w:rsidR="00E06AB6" w:rsidRDefault="00CC1C62" w:rsidP="00E315F3">
      <w:pPr>
        <w:pStyle w:val="TSnormal"/>
        <w:numPr>
          <w:ilvl w:val="1"/>
          <w:numId w:val="16"/>
        </w:numPr>
        <w:rPr>
          <w:noProof w:val="0"/>
        </w:rPr>
      </w:pPr>
      <w:r w:rsidRPr="005E3A5D">
        <w:rPr>
          <w:b/>
          <w:noProof w:val="0"/>
        </w:rPr>
        <w:t xml:space="preserve">Open </w:t>
      </w:r>
      <w:proofErr w:type="spellStart"/>
      <w:r w:rsidRPr="005E3A5D">
        <w:rPr>
          <w:b/>
          <w:noProof w:val="0"/>
        </w:rPr>
        <w:t>Mendeley</w:t>
      </w:r>
      <w:proofErr w:type="spellEnd"/>
      <w:r>
        <w:rPr>
          <w:noProof w:val="0"/>
        </w:rPr>
        <w:t xml:space="preserve"> – otvaranje </w:t>
      </w:r>
      <w:r w:rsidR="0055448D">
        <w:rPr>
          <w:noProof w:val="0"/>
        </w:rPr>
        <w:t xml:space="preserve">programa </w:t>
      </w:r>
      <w:proofErr w:type="spellStart"/>
      <w:r w:rsidRPr="00E315F3">
        <w:rPr>
          <w:i/>
          <w:noProof w:val="0"/>
        </w:rPr>
        <w:t>Mendeley</w:t>
      </w:r>
      <w:proofErr w:type="spellEnd"/>
      <w:r w:rsidRPr="00E315F3">
        <w:rPr>
          <w:i/>
          <w:noProof w:val="0"/>
        </w:rPr>
        <w:t xml:space="preserve"> Desktop</w:t>
      </w:r>
      <w:r>
        <w:rPr>
          <w:noProof w:val="0"/>
        </w:rPr>
        <w:t>.</w:t>
      </w:r>
    </w:p>
    <w:p w14:paraId="3E5145F5" w14:textId="4B1EC9EE" w:rsidR="00CC1C62" w:rsidRDefault="00CC1C62" w:rsidP="00E315F3">
      <w:pPr>
        <w:pStyle w:val="TSnormal"/>
        <w:numPr>
          <w:ilvl w:val="1"/>
          <w:numId w:val="16"/>
        </w:numPr>
        <w:rPr>
          <w:noProof w:val="0"/>
        </w:rPr>
      </w:pPr>
      <w:proofErr w:type="spellStart"/>
      <w:r w:rsidRPr="005E3A5D">
        <w:rPr>
          <w:b/>
          <w:noProof w:val="0"/>
        </w:rPr>
        <w:t>Style</w:t>
      </w:r>
      <w:proofErr w:type="spellEnd"/>
      <w:r w:rsidRPr="00501595">
        <w:rPr>
          <w:noProof w:val="0"/>
        </w:rPr>
        <w:t xml:space="preserve"> – izbornik za odabir stila </w:t>
      </w:r>
      <w:r w:rsidR="009D0126" w:rsidRPr="00501595">
        <w:rPr>
          <w:noProof w:val="0"/>
        </w:rPr>
        <w:t>citiranj</w:t>
      </w:r>
      <w:r w:rsidR="009D0126">
        <w:rPr>
          <w:noProof w:val="0"/>
        </w:rPr>
        <w:t>a.</w:t>
      </w:r>
    </w:p>
    <w:p w14:paraId="16AA9BD6" w14:textId="65C6605E" w:rsidR="006A1A1A" w:rsidRPr="00501595" w:rsidRDefault="006A1A1A" w:rsidP="00EA6D86">
      <w:pPr>
        <w:pStyle w:val="TSnaslov3"/>
      </w:pPr>
      <w:r w:rsidRPr="00501595">
        <w:lastRenderedPageBreak/>
        <w:t xml:space="preserve">Instalacija dodatka </w:t>
      </w:r>
      <w:proofErr w:type="spellStart"/>
      <w:r w:rsidR="0055448D" w:rsidRPr="00C9448C">
        <w:rPr>
          <w:i/>
        </w:rPr>
        <w:t>Mendeley</w:t>
      </w:r>
      <w:proofErr w:type="spellEnd"/>
      <w:r w:rsidR="0055448D" w:rsidRPr="00501595">
        <w:t xml:space="preserve"> </w:t>
      </w:r>
      <w:r w:rsidRPr="00501595">
        <w:t xml:space="preserve">za </w:t>
      </w:r>
      <w:r w:rsidRPr="00501595">
        <w:rPr>
          <w:i/>
        </w:rPr>
        <w:t>web</w:t>
      </w:r>
      <w:r w:rsidR="0059439B" w:rsidRPr="00501595">
        <w:t>-</w:t>
      </w:r>
      <w:r w:rsidRPr="00501595">
        <w:t xml:space="preserve">preglednik </w:t>
      </w:r>
    </w:p>
    <w:p w14:paraId="65DB2800" w14:textId="2DB5D308" w:rsidR="00494B0D" w:rsidRPr="00501595" w:rsidRDefault="00494B0D" w:rsidP="00494B0D">
      <w:pPr>
        <w:pStyle w:val="TSnormal"/>
        <w:rPr>
          <w:noProof w:val="0"/>
        </w:rPr>
      </w:pPr>
      <w:r w:rsidRPr="00501595">
        <w:rPr>
          <w:noProof w:val="0"/>
        </w:rPr>
        <w:t xml:space="preserve">Za instalaciju dodatka </w:t>
      </w:r>
      <w:proofErr w:type="spellStart"/>
      <w:r w:rsidR="008826E5" w:rsidRPr="00501595">
        <w:rPr>
          <w:i/>
          <w:noProof w:val="0"/>
        </w:rPr>
        <w:t>Mendeley</w:t>
      </w:r>
      <w:proofErr w:type="spellEnd"/>
      <w:r w:rsidR="008826E5" w:rsidRPr="00501595">
        <w:rPr>
          <w:noProof w:val="0"/>
        </w:rPr>
        <w:t xml:space="preserve"> </w:t>
      </w:r>
      <w:r w:rsidRPr="00501595">
        <w:rPr>
          <w:noProof w:val="0"/>
        </w:rPr>
        <w:t xml:space="preserve">za </w:t>
      </w:r>
      <w:r w:rsidRPr="00501595">
        <w:rPr>
          <w:i/>
          <w:noProof w:val="0"/>
        </w:rPr>
        <w:t>web</w:t>
      </w:r>
      <w:r w:rsidR="003E1AF5" w:rsidRPr="00501595">
        <w:rPr>
          <w:noProof w:val="0"/>
        </w:rPr>
        <w:t>-</w:t>
      </w:r>
      <w:r w:rsidRPr="00501595">
        <w:rPr>
          <w:noProof w:val="0"/>
        </w:rPr>
        <w:t xml:space="preserve">preglednik </w:t>
      </w:r>
      <w:r w:rsidR="002C4889" w:rsidRPr="00501595">
        <w:rPr>
          <w:noProof w:val="0"/>
        </w:rPr>
        <w:t xml:space="preserve">potrebno je u lokalnoj inačici programa </w:t>
      </w:r>
      <w:proofErr w:type="spellStart"/>
      <w:r w:rsidR="003E1AF5" w:rsidRPr="00501595">
        <w:rPr>
          <w:i/>
          <w:noProof w:val="0"/>
        </w:rPr>
        <w:t>Mendeley</w:t>
      </w:r>
      <w:proofErr w:type="spellEnd"/>
      <w:r w:rsidR="003E1AF5" w:rsidRPr="00501595">
        <w:rPr>
          <w:i/>
          <w:noProof w:val="0"/>
        </w:rPr>
        <w:t xml:space="preserve"> </w:t>
      </w:r>
      <w:r w:rsidR="002C4889" w:rsidRPr="00501595">
        <w:rPr>
          <w:noProof w:val="0"/>
        </w:rPr>
        <w:t xml:space="preserve">odabrati naredbu </w:t>
      </w:r>
      <w:proofErr w:type="spellStart"/>
      <w:r w:rsidR="002C4889" w:rsidRPr="00501595">
        <w:rPr>
          <w:i/>
          <w:noProof w:val="0"/>
        </w:rPr>
        <w:t>Tools</w:t>
      </w:r>
      <w:proofErr w:type="spellEnd"/>
      <w:r w:rsidR="002C4889" w:rsidRPr="00501595">
        <w:rPr>
          <w:noProof w:val="0"/>
        </w:rPr>
        <w:t xml:space="preserve"> </w:t>
      </w:r>
      <w:r w:rsidR="002C4889" w:rsidRPr="00501595">
        <w:rPr>
          <w:noProof w:val="0"/>
        </w:rPr>
        <w:sym w:font="Wingdings" w:char="F0E0"/>
      </w:r>
      <w:r w:rsidR="002C4889" w:rsidRPr="00501595">
        <w:rPr>
          <w:noProof w:val="0"/>
        </w:rPr>
        <w:t xml:space="preserve"> </w:t>
      </w:r>
      <w:r w:rsidRPr="00501595">
        <w:rPr>
          <w:noProof w:val="0"/>
        </w:rPr>
        <w:t xml:space="preserve"> </w:t>
      </w:r>
      <w:proofErr w:type="spellStart"/>
      <w:r w:rsidR="0009240B" w:rsidRPr="00501595">
        <w:rPr>
          <w:b/>
          <w:noProof w:val="0"/>
        </w:rPr>
        <w:t>Install</w:t>
      </w:r>
      <w:proofErr w:type="spellEnd"/>
      <w:r w:rsidR="0009240B" w:rsidRPr="00501595">
        <w:rPr>
          <w:b/>
          <w:noProof w:val="0"/>
        </w:rPr>
        <w:t xml:space="preserve"> Web </w:t>
      </w:r>
      <w:proofErr w:type="spellStart"/>
      <w:r w:rsidR="0009240B" w:rsidRPr="00501595">
        <w:rPr>
          <w:b/>
          <w:noProof w:val="0"/>
        </w:rPr>
        <w:t>Importer</w:t>
      </w:r>
      <w:proofErr w:type="spellEnd"/>
      <w:r w:rsidR="0009240B" w:rsidRPr="00501595">
        <w:rPr>
          <w:noProof w:val="0"/>
        </w:rPr>
        <w:t>.</w:t>
      </w:r>
    </w:p>
    <w:p w14:paraId="2AE46C68" w14:textId="5C2CB7CC" w:rsidR="006A1A1A" w:rsidRPr="00501595" w:rsidRDefault="0009240B" w:rsidP="006A1A1A">
      <w:pPr>
        <w:pStyle w:val="TSnormal"/>
        <w:rPr>
          <w:noProof w:val="0"/>
        </w:rPr>
      </w:pPr>
      <w:r w:rsidRPr="00501595">
        <w:rPr>
          <w:lang w:val="en-US" w:eastAsia="en-US"/>
        </w:rPr>
        <w:drawing>
          <wp:inline distT="0" distB="0" distL="0" distR="0" wp14:anchorId="061DE756" wp14:editId="75D8C96F">
            <wp:extent cx="1838325" cy="1562099"/>
            <wp:effectExtent l="19050" t="19050" r="9525" b="19685"/>
            <wp:docPr id="678" name="Slika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2030" t="2381"/>
                    <a:stretch/>
                  </pic:blipFill>
                  <pic:spPr bwMode="auto">
                    <a:xfrm>
                      <a:off x="0" y="0"/>
                      <a:ext cx="1838582" cy="1562317"/>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03AC204B" w14:textId="0D339581" w:rsidR="00CD2697" w:rsidRPr="00501595" w:rsidRDefault="00004F68" w:rsidP="006A1A1A">
      <w:pPr>
        <w:pStyle w:val="TSnormal"/>
        <w:rPr>
          <w:noProof w:val="0"/>
        </w:rPr>
      </w:pPr>
      <w:r w:rsidRPr="00501595">
        <w:rPr>
          <w:noProof w:val="0"/>
        </w:rPr>
        <w:t xml:space="preserve">Otvorit će </w:t>
      </w:r>
      <w:r w:rsidR="002D4709" w:rsidRPr="00501595">
        <w:rPr>
          <w:noProof w:val="0"/>
        </w:rPr>
        <w:t xml:space="preserve">se </w:t>
      </w:r>
      <w:r w:rsidRPr="00501595">
        <w:rPr>
          <w:noProof w:val="0"/>
        </w:rPr>
        <w:t xml:space="preserve">zadani </w:t>
      </w:r>
      <w:r w:rsidRPr="00501595">
        <w:rPr>
          <w:i/>
          <w:noProof w:val="0"/>
        </w:rPr>
        <w:t>web</w:t>
      </w:r>
      <w:r w:rsidR="003E1AF5" w:rsidRPr="00501595">
        <w:rPr>
          <w:noProof w:val="0"/>
        </w:rPr>
        <w:t>-</w:t>
      </w:r>
      <w:r w:rsidRPr="00501595">
        <w:rPr>
          <w:noProof w:val="0"/>
        </w:rPr>
        <w:t xml:space="preserve">preglednik </w:t>
      </w:r>
      <w:r w:rsidR="002D4709" w:rsidRPr="00501595">
        <w:rPr>
          <w:noProof w:val="0"/>
        </w:rPr>
        <w:t>i</w:t>
      </w:r>
      <w:r w:rsidR="008826E5" w:rsidRPr="00501595">
        <w:rPr>
          <w:noProof w:val="0"/>
        </w:rPr>
        <w:t xml:space="preserve"> učitat</w:t>
      </w:r>
      <w:r w:rsidRPr="00501595">
        <w:rPr>
          <w:noProof w:val="0"/>
        </w:rPr>
        <w:t xml:space="preserve"> </w:t>
      </w:r>
      <w:r w:rsidR="002D4709" w:rsidRPr="00501595">
        <w:rPr>
          <w:noProof w:val="0"/>
        </w:rPr>
        <w:t xml:space="preserve">će se </w:t>
      </w:r>
      <w:r w:rsidRPr="00501595">
        <w:rPr>
          <w:noProof w:val="0"/>
        </w:rPr>
        <w:t xml:space="preserve">stranica na kojoj se može saznati više o uvozu referenci s </w:t>
      </w:r>
      <w:r w:rsidRPr="00501595">
        <w:rPr>
          <w:i/>
          <w:noProof w:val="0"/>
        </w:rPr>
        <w:t>weba</w:t>
      </w:r>
      <w:r w:rsidRPr="00501595">
        <w:rPr>
          <w:noProof w:val="0"/>
        </w:rPr>
        <w:t xml:space="preserve"> i instalaciji </w:t>
      </w:r>
      <w:r w:rsidR="0055448D">
        <w:rPr>
          <w:noProof w:val="0"/>
        </w:rPr>
        <w:t xml:space="preserve">dodatka </w:t>
      </w:r>
      <w:proofErr w:type="spellStart"/>
      <w:r w:rsidR="002D4709" w:rsidRPr="00501595">
        <w:rPr>
          <w:i/>
          <w:noProof w:val="0"/>
        </w:rPr>
        <w:t>Mendeley</w:t>
      </w:r>
      <w:proofErr w:type="spellEnd"/>
      <w:r w:rsidR="002D4709" w:rsidRPr="00501595">
        <w:rPr>
          <w:noProof w:val="0"/>
        </w:rPr>
        <w:t xml:space="preserve"> za</w:t>
      </w:r>
      <w:r w:rsidRPr="00501595">
        <w:rPr>
          <w:noProof w:val="0"/>
        </w:rPr>
        <w:t xml:space="preserve"> </w:t>
      </w:r>
      <w:r w:rsidRPr="00501595">
        <w:rPr>
          <w:i/>
          <w:noProof w:val="0"/>
        </w:rPr>
        <w:t>web</w:t>
      </w:r>
      <w:r w:rsidR="00600D5A" w:rsidRPr="00501595">
        <w:rPr>
          <w:noProof w:val="0"/>
        </w:rPr>
        <w:t>-</w:t>
      </w:r>
      <w:r w:rsidRPr="00501595">
        <w:rPr>
          <w:noProof w:val="0"/>
        </w:rPr>
        <w:t xml:space="preserve">preglednik. </w:t>
      </w:r>
      <w:r w:rsidR="00CD2697" w:rsidRPr="00501595">
        <w:rPr>
          <w:noProof w:val="0"/>
        </w:rPr>
        <w:t xml:space="preserve">Korisnik može odabrati za koji </w:t>
      </w:r>
      <w:r w:rsidR="004D28AC" w:rsidRPr="00501595">
        <w:rPr>
          <w:i/>
          <w:noProof w:val="0"/>
        </w:rPr>
        <w:t>web</w:t>
      </w:r>
      <w:r w:rsidR="00600D5A" w:rsidRPr="00501595">
        <w:rPr>
          <w:noProof w:val="0"/>
        </w:rPr>
        <w:t>-</w:t>
      </w:r>
      <w:r w:rsidR="00CD2697" w:rsidRPr="00501595">
        <w:rPr>
          <w:noProof w:val="0"/>
        </w:rPr>
        <w:t xml:space="preserve">preglednik </w:t>
      </w:r>
      <w:r w:rsidR="004D28AC" w:rsidRPr="00501595">
        <w:rPr>
          <w:noProof w:val="0"/>
        </w:rPr>
        <w:t>želi</w:t>
      </w:r>
      <w:r w:rsidR="00CD2697" w:rsidRPr="00501595">
        <w:rPr>
          <w:noProof w:val="0"/>
        </w:rPr>
        <w:t xml:space="preserve"> instalirati </w:t>
      </w:r>
      <w:proofErr w:type="spellStart"/>
      <w:r w:rsidR="008E29B6" w:rsidRPr="00501595">
        <w:rPr>
          <w:i/>
          <w:noProof w:val="0"/>
        </w:rPr>
        <w:t>Mendeley</w:t>
      </w:r>
      <w:proofErr w:type="spellEnd"/>
      <w:r w:rsidR="008E29B6" w:rsidRPr="00501595">
        <w:rPr>
          <w:noProof w:val="0"/>
        </w:rPr>
        <w:t xml:space="preserve"> </w:t>
      </w:r>
      <w:r w:rsidR="00CD2697" w:rsidRPr="00501595">
        <w:rPr>
          <w:noProof w:val="0"/>
        </w:rPr>
        <w:t>dodatak. U okviru ovog</w:t>
      </w:r>
      <w:r w:rsidR="005F4F50" w:rsidRPr="00501595">
        <w:rPr>
          <w:noProof w:val="0"/>
        </w:rPr>
        <w:t>a</w:t>
      </w:r>
      <w:r w:rsidR="00CD2697" w:rsidRPr="00501595">
        <w:rPr>
          <w:noProof w:val="0"/>
        </w:rPr>
        <w:t xml:space="preserve"> tečaja instaliran je dodatak za preglednik </w:t>
      </w:r>
      <w:r w:rsidR="003E1AF5" w:rsidRPr="00501595">
        <w:rPr>
          <w:i/>
          <w:noProof w:val="0"/>
        </w:rPr>
        <w:t>Firefox</w:t>
      </w:r>
      <w:r w:rsidR="00CD2697" w:rsidRPr="00501595">
        <w:rPr>
          <w:noProof w:val="0"/>
        </w:rPr>
        <w:t xml:space="preserve">. </w:t>
      </w:r>
      <w:r w:rsidR="006807B6" w:rsidRPr="00501595">
        <w:rPr>
          <w:noProof w:val="0"/>
        </w:rPr>
        <w:t>Instalacij</w:t>
      </w:r>
      <w:r w:rsidR="006C17F2" w:rsidRPr="00501595">
        <w:rPr>
          <w:noProof w:val="0"/>
        </w:rPr>
        <w:t>a</w:t>
      </w:r>
      <w:r w:rsidR="006807B6" w:rsidRPr="00501595">
        <w:rPr>
          <w:noProof w:val="0"/>
        </w:rPr>
        <w:t xml:space="preserve"> dodatka u pregledni</w:t>
      </w:r>
      <w:r w:rsidR="0055448D">
        <w:rPr>
          <w:noProof w:val="0"/>
        </w:rPr>
        <w:t>cima</w:t>
      </w:r>
      <w:r w:rsidR="00CD2697" w:rsidRPr="00501595">
        <w:rPr>
          <w:noProof w:val="0"/>
        </w:rPr>
        <w:t xml:space="preserve"> </w:t>
      </w:r>
      <w:r w:rsidR="00CD2697" w:rsidRPr="00501595">
        <w:rPr>
          <w:i/>
          <w:noProof w:val="0"/>
        </w:rPr>
        <w:t>Internet Explorer</w:t>
      </w:r>
      <w:r w:rsidR="00CD2697" w:rsidRPr="00501595">
        <w:rPr>
          <w:noProof w:val="0"/>
        </w:rPr>
        <w:t xml:space="preserve"> i </w:t>
      </w:r>
      <w:r w:rsidR="00CD2697" w:rsidRPr="00501595">
        <w:rPr>
          <w:i/>
          <w:noProof w:val="0"/>
        </w:rPr>
        <w:t>Safari</w:t>
      </w:r>
      <w:r w:rsidR="00CD2697" w:rsidRPr="00501595">
        <w:rPr>
          <w:noProof w:val="0"/>
        </w:rPr>
        <w:t xml:space="preserve"> </w:t>
      </w:r>
      <w:r w:rsidR="00286728" w:rsidRPr="00501595">
        <w:rPr>
          <w:noProof w:val="0"/>
        </w:rPr>
        <w:t xml:space="preserve">provodi se </w:t>
      </w:r>
      <w:r w:rsidR="00CD2697" w:rsidRPr="00501595">
        <w:rPr>
          <w:noProof w:val="0"/>
        </w:rPr>
        <w:t xml:space="preserve">odabirom dugmeta </w:t>
      </w:r>
      <w:r w:rsidR="00CD2697" w:rsidRPr="00501595">
        <w:rPr>
          <w:b/>
          <w:noProof w:val="0"/>
        </w:rPr>
        <w:t xml:space="preserve">Save to </w:t>
      </w:r>
      <w:proofErr w:type="spellStart"/>
      <w:r w:rsidR="00CD2697" w:rsidRPr="00501595">
        <w:rPr>
          <w:b/>
          <w:noProof w:val="0"/>
        </w:rPr>
        <w:t>Mendeley</w:t>
      </w:r>
      <w:proofErr w:type="spellEnd"/>
      <w:r w:rsidR="00A944AB" w:rsidRPr="00501595">
        <w:rPr>
          <w:b/>
          <w:noProof w:val="0"/>
        </w:rPr>
        <w:t xml:space="preserve"> </w:t>
      </w:r>
      <w:r w:rsidR="00A944AB" w:rsidRPr="00501595">
        <w:rPr>
          <w:noProof w:val="0"/>
        </w:rPr>
        <w:t>s trenut</w:t>
      </w:r>
      <w:r w:rsidR="007263AC" w:rsidRPr="00501595">
        <w:rPr>
          <w:noProof w:val="0"/>
        </w:rPr>
        <w:t>ač</w:t>
      </w:r>
      <w:r w:rsidR="00A944AB" w:rsidRPr="00501595">
        <w:rPr>
          <w:noProof w:val="0"/>
        </w:rPr>
        <w:t xml:space="preserve">no otvorene </w:t>
      </w:r>
      <w:r w:rsidR="00A944AB" w:rsidRPr="00501595">
        <w:rPr>
          <w:i/>
          <w:noProof w:val="0"/>
        </w:rPr>
        <w:t>web</w:t>
      </w:r>
      <w:r w:rsidR="00E0102D" w:rsidRPr="00501595">
        <w:rPr>
          <w:noProof w:val="0"/>
        </w:rPr>
        <w:t>-</w:t>
      </w:r>
      <w:r w:rsidR="00A944AB" w:rsidRPr="00501595">
        <w:rPr>
          <w:noProof w:val="0"/>
        </w:rPr>
        <w:t xml:space="preserve">stranice </w:t>
      </w:r>
      <w:r w:rsidR="00CD2697" w:rsidRPr="00501595">
        <w:rPr>
          <w:noProof w:val="0"/>
        </w:rPr>
        <w:t>i odvlačenjem tog</w:t>
      </w:r>
      <w:r w:rsidR="007263AC" w:rsidRPr="00501595">
        <w:rPr>
          <w:noProof w:val="0"/>
        </w:rPr>
        <w:t>a</w:t>
      </w:r>
      <w:r w:rsidR="00CD2697" w:rsidRPr="00501595">
        <w:rPr>
          <w:noProof w:val="0"/>
        </w:rPr>
        <w:t xml:space="preserve"> dugmeta u traku s favoritima</w:t>
      </w:r>
      <w:r w:rsidR="00286728" w:rsidRPr="00501595">
        <w:rPr>
          <w:noProof w:val="0"/>
        </w:rPr>
        <w:t>.</w:t>
      </w:r>
    </w:p>
    <w:p w14:paraId="394C32B5" w14:textId="4BE03143" w:rsidR="008637A5" w:rsidRPr="00501595" w:rsidRDefault="008637A5" w:rsidP="006A1A1A">
      <w:pPr>
        <w:pStyle w:val="TSnormal"/>
        <w:rPr>
          <w:noProof w:val="0"/>
        </w:rPr>
      </w:pPr>
      <w:r w:rsidRPr="00501595">
        <w:rPr>
          <w:noProof w:val="0"/>
        </w:rPr>
        <w:t>Nakon što se instalira dodatak za preglednik</w:t>
      </w:r>
      <w:r w:rsidR="007263AC" w:rsidRPr="00501595">
        <w:rPr>
          <w:noProof w:val="0"/>
        </w:rPr>
        <w:t>,</w:t>
      </w:r>
      <w:r w:rsidRPr="00501595">
        <w:rPr>
          <w:noProof w:val="0"/>
        </w:rPr>
        <w:t xml:space="preserve"> </w:t>
      </w:r>
      <w:r w:rsidR="006030FA" w:rsidRPr="00501595">
        <w:rPr>
          <w:noProof w:val="0"/>
        </w:rPr>
        <w:t xml:space="preserve">u gornjem desnom </w:t>
      </w:r>
      <w:r w:rsidR="0055448D">
        <w:rPr>
          <w:noProof w:val="0"/>
        </w:rPr>
        <w:t>uglu</w:t>
      </w:r>
      <w:r w:rsidR="0055448D" w:rsidRPr="00501595">
        <w:rPr>
          <w:noProof w:val="0"/>
        </w:rPr>
        <w:t xml:space="preserve"> </w:t>
      </w:r>
      <w:r w:rsidRPr="00501595">
        <w:rPr>
          <w:noProof w:val="0"/>
        </w:rPr>
        <w:t xml:space="preserve">vidljivo je </w:t>
      </w:r>
      <w:r w:rsidR="0055448D" w:rsidRPr="00501595">
        <w:rPr>
          <w:noProof w:val="0"/>
        </w:rPr>
        <w:t xml:space="preserve">dugme </w:t>
      </w:r>
      <w:proofErr w:type="spellStart"/>
      <w:r w:rsidRPr="00C9448C">
        <w:rPr>
          <w:b/>
          <w:i/>
          <w:noProof w:val="0"/>
        </w:rPr>
        <w:t>Mendeley</w:t>
      </w:r>
      <w:proofErr w:type="spellEnd"/>
      <w:r w:rsidRPr="00501595">
        <w:rPr>
          <w:noProof w:val="0"/>
        </w:rPr>
        <w:t xml:space="preserve"> </w:t>
      </w:r>
      <w:r w:rsidR="00600D5A" w:rsidRPr="00501595">
        <w:rPr>
          <w:lang w:val="en-US" w:eastAsia="en-US"/>
        </w:rPr>
        <w:drawing>
          <wp:inline distT="0" distB="0" distL="0" distR="0" wp14:anchorId="779BC3E6" wp14:editId="4DC30394">
            <wp:extent cx="238158" cy="257211"/>
            <wp:effectExtent l="19050" t="19050" r="28575" b="28575"/>
            <wp:docPr id="317" name="Slika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38158" cy="257211"/>
                    </a:xfrm>
                    <a:prstGeom prst="rect">
                      <a:avLst/>
                    </a:prstGeom>
                    <a:ln w="6350">
                      <a:solidFill>
                        <a:schemeClr val="tx1"/>
                      </a:solidFill>
                    </a:ln>
                  </pic:spPr>
                </pic:pic>
              </a:graphicData>
            </a:graphic>
          </wp:inline>
        </w:drawing>
      </w:r>
      <w:r w:rsidRPr="00501595">
        <w:rPr>
          <w:noProof w:val="0"/>
        </w:rPr>
        <w:t xml:space="preserve">. </w:t>
      </w:r>
    </w:p>
    <w:p w14:paraId="4552530B" w14:textId="44E21F99" w:rsidR="006A1A1A" w:rsidRPr="00501595" w:rsidRDefault="006A1A1A" w:rsidP="00E315F3">
      <w:pPr>
        <w:pStyle w:val="TSnormal"/>
        <w:rPr>
          <w:noProof w:val="0"/>
        </w:rPr>
      </w:pPr>
    </w:p>
    <w:p w14:paraId="0248A38B" w14:textId="696DA537" w:rsidR="006A1A1A" w:rsidRPr="00501595" w:rsidRDefault="006A1A1A" w:rsidP="004633B5">
      <w:pPr>
        <w:pStyle w:val="TSnaslov2"/>
      </w:pPr>
      <w:bookmarkStart w:id="69" w:name="_Toc23324558"/>
      <w:r w:rsidRPr="00501595">
        <w:t xml:space="preserve">Izrada </w:t>
      </w:r>
      <w:r w:rsidR="005B6F8C">
        <w:t>bibliografskih zapisa</w:t>
      </w:r>
      <w:bookmarkEnd w:id="69"/>
    </w:p>
    <w:p w14:paraId="1864B8FB" w14:textId="21490DAB" w:rsidR="00BF50D5" w:rsidRPr="00501595" w:rsidRDefault="00BF50D5" w:rsidP="00EA6D86">
      <w:pPr>
        <w:pStyle w:val="TSnaslov3"/>
      </w:pPr>
      <w:r w:rsidRPr="00501595">
        <w:t xml:space="preserve">Izrada </w:t>
      </w:r>
      <w:r w:rsidR="005B6F8C">
        <w:t>bibliografskih zapisa</w:t>
      </w:r>
      <w:r w:rsidR="005B6F8C" w:rsidRPr="00501595">
        <w:t xml:space="preserve"> </w:t>
      </w:r>
      <w:r w:rsidRPr="00501595">
        <w:t xml:space="preserve">u lokalnoj inačici programa </w:t>
      </w:r>
      <w:proofErr w:type="spellStart"/>
      <w:r w:rsidRPr="00501595">
        <w:rPr>
          <w:i/>
        </w:rPr>
        <w:t>Mendeley</w:t>
      </w:r>
      <w:proofErr w:type="spellEnd"/>
      <w:r w:rsidRPr="00501595">
        <w:rPr>
          <w:i/>
        </w:rPr>
        <w:t xml:space="preserve"> Desktop</w:t>
      </w:r>
    </w:p>
    <w:p w14:paraId="657B6C9D" w14:textId="6B3F4C2B" w:rsidR="001555E9" w:rsidRPr="00501595" w:rsidRDefault="00C068C0" w:rsidP="006A1A1A">
      <w:pPr>
        <w:pStyle w:val="TSnormal"/>
        <w:rPr>
          <w:noProof w:val="0"/>
        </w:rPr>
      </w:pPr>
      <w:r w:rsidRPr="00501595">
        <w:rPr>
          <w:noProof w:val="0"/>
        </w:rPr>
        <w:t>Izrada</w:t>
      </w:r>
      <w:r w:rsidR="001555E9" w:rsidRPr="00501595">
        <w:rPr>
          <w:noProof w:val="0"/>
        </w:rPr>
        <w:t xml:space="preserve"> </w:t>
      </w:r>
      <w:r w:rsidR="005B6F8C">
        <w:rPr>
          <w:noProof w:val="0"/>
        </w:rPr>
        <w:t>bibliografskih zapisa</w:t>
      </w:r>
      <w:r w:rsidR="005B6F8C" w:rsidRPr="00501595">
        <w:rPr>
          <w:noProof w:val="0"/>
        </w:rPr>
        <w:t xml:space="preserve"> </w:t>
      </w:r>
      <w:r w:rsidR="001555E9" w:rsidRPr="00501595">
        <w:rPr>
          <w:noProof w:val="0"/>
        </w:rPr>
        <w:t xml:space="preserve">u </w:t>
      </w:r>
      <w:r w:rsidRPr="00501595">
        <w:rPr>
          <w:noProof w:val="0"/>
        </w:rPr>
        <w:t>lokalnoj inačici</w:t>
      </w:r>
      <w:r w:rsidR="001555E9" w:rsidRPr="00501595">
        <w:rPr>
          <w:noProof w:val="0"/>
        </w:rPr>
        <w:t xml:space="preserve"> programa </w:t>
      </w:r>
      <w:proofErr w:type="spellStart"/>
      <w:r w:rsidR="00753EFF" w:rsidRPr="00501595">
        <w:rPr>
          <w:i/>
          <w:noProof w:val="0"/>
        </w:rPr>
        <w:t>Mendeley</w:t>
      </w:r>
      <w:proofErr w:type="spellEnd"/>
      <w:r w:rsidR="00753EFF" w:rsidRPr="00501595">
        <w:rPr>
          <w:i/>
          <w:noProof w:val="0"/>
        </w:rPr>
        <w:t xml:space="preserve"> </w:t>
      </w:r>
      <w:r w:rsidR="001D71D8" w:rsidRPr="00501595">
        <w:rPr>
          <w:i/>
          <w:noProof w:val="0"/>
        </w:rPr>
        <w:t>Desktop</w:t>
      </w:r>
      <w:r w:rsidR="001D71D8" w:rsidRPr="00501595">
        <w:rPr>
          <w:noProof w:val="0"/>
        </w:rPr>
        <w:t xml:space="preserve"> </w:t>
      </w:r>
      <w:r w:rsidR="001555E9" w:rsidRPr="00501595">
        <w:rPr>
          <w:noProof w:val="0"/>
        </w:rPr>
        <w:t>moguć</w:t>
      </w:r>
      <w:r w:rsidRPr="00501595">
        <w:rPr>
          <w:noProof w:val="0"/>
        </w:rPr>
        <w:t>a</w:t>
      </w:r>
      <w:r w:rsidR="001555E9" w:rsidRPr="00501595">
        <w:rPr>
          <w:noProof w:val="0"/>
        </w:rPr>
        <w:t xml:space="preserve"> je na </w:t>
      </w:r>
      <w:r w:rsidR="00652014" w:rsidRPr="00501595">
        <w:rPr>
          <w:noProof w:val="0"/>
        </w:rPr>
        <w:t xml:space="preserve">više </w:t>
      </w:r>
      <w:r w:rsidR="001555E9" w:rsidRPr="00501595">
        <w:rPr>
          <w:noProof w:val="0"/>
        </w:rPr>
        <w:t>načina:</w:t>
      </w:r>
    </w:p>
    <w:p w14:paraId="55A4F355" w14:textId="71EE5766" w:rsidR="00BF50D5" w:rsidRPr="00501595" w:rsidRDefault="00BF50D5" w:rsidP="00BF50D5">
      <w:pPr>
        <w:pStyle w:val="TSnormal"/>
        <w:numPr>
          <w:ilvl w:val="0"/>
          <w:numId w:val="11"/>
        </w:numPr>
        <w:rPr>
          <w:noProof w:val="0"/>
        </w:rPr>
      </w:pPr>
      <w:r w:rsidRPr="00501595">
        <w:rPr>
          <w:noProof w:val="0"/>
        </w:rPr>
        <w:t>ručni</w:t>
      </w:r>
      <w:r w:rsidR="00580D4A" w:rsidRPr="00501595">
        <w:rPr>
          <w:noProof w:val="0"/>
        </w:rPr>
        <w:t>m</w:t>
      </w:r>
      <w:r w:rsidRPr="00501595">
        <w:rPr>
          <w:noProof w:val="0"/>
        </w:rPr>
        <w:t xml:space="preserve"> unos</w:t>
      </w:r>
      <w:r w:rsidR="00580D4A" w:rsidRPr="00501595">
        <w:rPr>
          <w:noProof w:val="0"/>
        </w:rPr>
        <w:t>om</w:t>
      </w:r>
    </w:p>
    <w:p w14:paraId="49CF3ABD" w14:textId="35921353" w:rsidR="00C279E6" w:rsidRPr="00501595" w:rsidRDefault="00C279E6" w:rsidP="00C279E6">
      <w:pPr>
        <w:pStyle w:val="TSnormal"/>
        <w:numPr>
          <w:ilvl w:val="0"/>
          <w:numId w:val="11"/>
        </w:numPr>
        <w:rPr>
          <w:noProof w:val="0"/>
        </w:rPr>
      </w:pPr>
      <w:r w:rsidRPr="00501595">
        <w:rPr>
          <w:noProof w:val="0"/>
        </w:rPr>
        <w:t xml:space="preserve">pretraživanjem </w:t>
      </w:r>
      <w:proofErr w:type="spellStart"/>
      <w:r w:rsidRPr="00501595">
        <w:rPr>
          <w:i/>
          <w:noProof w:val="0"/>
        </w:rPr>
        <w:t>Mendeleyeve</w:t>
      </w:r>
      <w:proofErr w:type="spellEnd"/>
      <w:r w:rsidRPr="00501595">
        <w:rPr>
          <w:noProof w:val="0"/>
        </w:rPr>
        <w:t xml:space="preserve"> baze zapisa i dodavanje</w:t>
      </w:r>
      <w:r w:rsidR="007263AC" w:rsidRPr="00501595">
        <w:rPr>
          <w:noProof w:val="0"/>
        </w:rPr>
        <w:t>m</w:t>
      </w:r>
      <w:r w:rsidRPr="00501595">
        <w:rPr>
          <w:noProof w:val="0"/>
        </w:rPr>
        <w:t xml:space="preserve"> zapisa u vlastitu bazu</w:t>
      </w:r>
    </w:p>
    <w:p w14:paraId="7B3F5E9F" w14:textId="5FDA2315" w:rsidR="001555E9" w:rsidRPr="00501595" w:rsidRDefault="001555E9" w:rsidP="00924F96">
      <w:pPr>
        <w:pStyle w:val="TSnormal"/>
        <w:numPr>
          <w:ilvl w:val="0"/>
          <w:numId w:val="11"/>
        </w:numPr>
        <w:rPr>
          <w:noProof w:val="0"/>
        </w:rPr>
      </w:pPr>
      <w:r w:rsidRPr="00501595">
        <w:rPr>
          <w:noProof w:val="0"/>
        </w:rPr>
        <w:t xml:space="preserve">pomoću metode </w:t>
      </w:r>
      <w:r w:rsidRPr="00501595">
        <w:rPr>
          <w:i/>
          <w:noProof w:val="0"/>
        </w:rPr>
        <w:t>povuci i ispusti</w:t>
      </w:r>
      <w:r w:rsidRPr="00501595">
        <w:rPr>
          <w:noProof w:val="0"/>
        </w:rPr>
        <w:t xml:space="preserve"> (</w:t>
      </w:r>
      <w:r w:rsidR="00753EFF" w:rsidRPr="00501595">
        <w:rPr>
          <w:noProof w:val="0"/>
        </w:rPr>
        <w:t xml:space="preserve">engl. </w:t>
      </w:r>
      <w:r w:rsidR="00753EFF" w:rsidRPr="00501595">
        <w:rPr>
          <w:i/>
          <w:noProof w:val="0"/>
        </w:rPr>
        <w:t>D</w:t>
      </w:r>
      <w:r w:rsidRPr="00501595">
        <w:rPr>
          <w:i/>
          <w:noProof w:val="0"/>
        </w:rPr>
        <w:t>ra</w:t>
      </w:r>
      <w:r w:rsidR="00AE54A0" w:rsidRPr="00501595">
        <w:rPr>
          <w:i/>
          <w:noProof w:val="0"/>
        </w:rPr>
        <w:t>g</w:t>
      </w:r>
      <w:r w:rsidR="005C363C" w:rsidRPr="00501595">
        <w:rPr>
          <w:i/>
          <w:noProof w:val="0"/>
        </w:rPr>
        <w:t xml:space="preserve"> </w:t>
      </w:r>
      <w:r w:rsidRPr="00501595">
        <w:rPr>
          <w:i/>
          <w:noProof w:val="0"/>
        </w:rPr>
        <w:t>&amp;</w:t>
      </w:r>
      <w:r w:rsidR="005C363C" w:rsidRPr="00501595">
        <w:rPr>
          <w:i/>
          <w:noProof w:val="0"/>
        </w:rPr>
        <w:t xml:space="preserve"> </w:t>
      </w:r>
      <w:r w:rsidR="00753EFF" w:rsidRPr="00501595">
        <w:rPr>
          <w:i/>
          <w:noProof w:val="0"/>
        </w:rPr>
        <w:t>D</w:t>
      </w:r>
      <w:r w:rsidRPr="00501595">
        <w:rPr>
          <w:i/>
          <w:noProof w:val="0"/>
        </w:rPr>
        <w:t>rop</w:t>
      </w:r>
      <w:r w:rsidRPr="00501595">
        <w:rPr>
          <w:noProof w:val="0"/>
        </w:rPr>
        <w:t xml:space="preserve">) </w:t>
      </w:r>
      <w:r w:rsidR="00753EFF" w:rsidRPr="00501595">
        <w:rPr>
          <w:noProof w:val="0"/>
        </w:rPr>
        <w:t>PDF</w:t>
      </w:r>
      <w:r w:rsidR="00AD1392" w:rsidRPr="00501595">
        <w:rPr>
          <w:noProof w:val="0"/>
        </w:rPr>
        <w:t>-</w:t>
      </w:r>
      <w:r w:rsidR="00C068C0" w:rsidRPr="00501595">
        <w:rPr>
          <w:noProof w:val="0"/>
        </w:rPr>
        <w:t>dokumenta</w:t>
      </w:r>
    </w:p>
    <w:p w14:paraId="59654E18" w14:textId="51F0FDC4" w:rsidR="00AE54A0" w:rsidRPr="00501595" w:rsidRDefault="00580D4A" w:rsidP="00924F96">
      <w:pPr>
        <w:pStyle w:val="TSnormal"/>
        <w:numPr>
          <w:ilvl w:val="0"/>
          <w:numId w:val="11"/>
        </w:numPr>
        <w:rPr>
          <w:noProof w:val="0"/>
        </w:rPr>
      </w:pPr>
      <w:r w:rsidRPr="00501595">
        <w:rPr>
          <w:noProof w:val="0"/>
        </w:rPr>
        <w:t xml:space="preserve">uključivanjem praćenja </w:t>
      </w:r>
      <w:r w:rsidR="00AE54A0" w:rsidRPr="00501595">
        <w:rPr>
          <w:noProof w:val="0"/>
        </w:rPr>
        <w:t>sadržaja mape</w:t>
      </w:r>
      <w:r w:rsidR="00BF50D5" w:rsidRPr="00501595">
        <w:rPr>
          <w:noProof w:val="0"/>
        </w:rPr>
        <w:t>.</w:t>
      </w:r>
    </w:p>
    <w:p w14:paraId="2CA6615F" w14:textId="77777777" w:rsidR="008A7DAA" w:rsidRDefault="008A7DAA">
      <w:pPr>
        <w:rPr>
          <w:rFonts w:ascii="Arial" w:hAnsi="Arial" w:cs="Arial"/>
          <w:b/>
          <w:sz w:val="24"/>
          <w:szCs w:val="24"/>
        </w:rPr>
      </w:pPr>
      <w:r>
        <w:br w:type="page"/>
      </w:r>
    </w:p>
    <w:p w14:paraId="2947C516" w14:textId="4F086172" w:rsidR="001B13A8" w:rsidRPr="00501595" w:rsidRDefault="001B13A8" w:rsidP="0059100E">
      <w:pPr>
        <w:pStyle w:val="TSnaslov3"/>
        <w:numPr>
          <w:ilvl w:val="0"/>
          <w:numId w:val="0"/>
        </w:numPr>
        <w:ind w:left="851" w:hanging="851"/>
      </w:pPr>
      <w:r w:rsidRPr="00501595">
        <w:lastRenderedPageBreak/>
        <w:t>Izrada referenci ručno kroz lokalnu inačicu programa</w:t>
      </w:r>
    </w:p>
    <w:p w14:paraId="779B55B5" w14:textId="66EC64DD" w:rsidR="006A1A1A" w:rsidRPr="00501595" w:rsidRDefault="006A1A1A" w:rsidP="006A1A1A">
      <w:pPr>
        <w:pStyle w:val="TSnormal"/>
        <w:rPr>
          <w:noProof w:val="0"/>
        </w:rPr>
      </w:pPr>
      <w:r w:rsidRPr="00501595">
        <w:rPr>
          <w:noProof w:val="0"/>
        </w:rPr>
        <w:t>Za ručnu izradu bibliografskog</w:t>
      </w:r>
      <w:r w:rsidR="007263AC" w:rsidRPr="00501595">
        <w:rPr>
          <w:noProof w:val="0"/>
        </w:rPr>
        <w:t>a</w:t>
      </w:r>
      <w:r w:rsidRPr="00501595">
        <w:rPr>
          <w:noProof w:val="0"/>
        </w:rPr>
        <w:t xml:space="preserve"> zapisa u programu </w:t>
      </w:r>
      <w:proofErr w:type="spellStart"/>
      <w:r w:rsidRPr="00501595">
        <w:rPr>
          <w:i/>
          <w:noProof w:val="0"/>
        </w:rPr>
        <w:t>Mendeley</w:t>
      </w:r>
      <w:proofErr w:type="spellEnd"/>
      <w:r w:rsidR="00845A29" w:rsidRPr="00501595">
        <w:rPr>
          <w:i/>
          <w:noProof w:val="0"/>
        </w:rPr>
        <w:t xml:space="preserve"> Desktop</w:t>
      </w:r>
      <w:r w:rsidRPr="00501595">
        <w:rPr>
          <w:noProof w:val="0"/>
        </w:rPr>
        <w:t xml:space="preserve"> potrebno je odabrati iz izbornika</w:t>
      </w:r>
      <w:r w:rsidR="00BC34AB" w:rsidRPr="00501595">
        <w:rPr>
          <w:noProof w:val="0"/>
        </w:rPr>
        <w:t xml:space="preserve"> naredbu</w:t>
      </w:r>
      <w:r w:rsidRPr="00501595">
        <w:rPr>
          <w:noProof w:val="0"/>
        </w:rPr>
        <w:t xml:space="preserve"> </w:t>
      </w:r>
      <w:r w:rsidRPr="00501595">
        <w:rPr>
          <w:i/>
          <w:noProof w:val="0"/>
        </w:rPr>
        <w:t>File</w:t>
      </w:r>
      <w:r w:rsidR="008562E4" w:rsidRPr="00501595">
        <w:rPr>
          <w:i/>
          <w:noProof w:val="0"/>
        </w:rPr>
        <w:t xml:space="preserve"> </w:t>
      </w:r>
      <w:r w:rsidRPr="00501595">
        <w:rPr>
          <w:noProof w:val="0"/>
        </w:rPr>
        <w:sym w:font="Wingdings" w:char="F0E0"/>
      </w:r>
      <w:r w:rsidR="008562E4" w:rsidRPr="00501595">
        <w:rPr>
          <w:noProof w:val="0"/>
        </w:rPr>
        <w:t xml:space="preserve"> </w:t>
      </w:r>
      <w:proofErr w:type="spellStart"/>
      <w:r w:rsidRPr="00501595">
        <w:rPr>
          <w:b/>
          <w:noProof w:val="0"/>
        </w:rPr>
        <w:t>Add</w:t>
      </w:r>
      <w:proofErr w:type="spellEnd"/>
      <w:r w:rsidRPr="00501595">
        <w:rPr>
          <w:b/>
          <w:noProof w:val="0"/>
        </w:rPr>
        <w:t xml:space="preserve"> </w:t>
      </w:r>
      <w:proofErr w:type="spellStart"/>
      <w:r w:rsidRPr="00501595">
        <w:rPr>
          <w:b/>
          <w:noProof w:val="0"/>
        </w:rPr>
        <w:t>Entry</w:t>
      </w:r>
      <w:proofErr w:type="spellEnd"/>
      <w:r w:rsidRPr="00501595">
        <w:rPr>
          <w:b/>
          <w:noProof w:val="0"/>
        </w:rPr>
        <w:t xml:space="preserve"> </w:t>
      </w:r>
      <w:proofErr w:type="spellStart"/>
      <w:r w:rsidRPr="00501595">
        <w:rPr>
          <w:b/>
          <w:noProof w:val="0"/>
        </w:rPr>
        <w:t>Manually</w:t>
      </w:r>
      <w:proofErr w:type="spellEnd"/>
      <w:r w:rsidRPr="00501595">
        <w:rPr>
          <w:noProof w:val="0"/>
        </w:rPr>
        <w:t>. Otvorit će se okvir za ručni unos novog</w:t>
      </w:r>
      <w:r w:rsidR="007263AC" w:rsidRPr="00501595">
        <w:rPr>
          <w:noProof w:val="0"/>
        </w:rPr>
        <w:t>a</w:t>
      </w:r>
      <w:r w:rsidRPr="00501595">
        <w:rPr>
          <w:noProof w:val="0"/>
        </w:rPr>
        <w:t xml:space="preserve"> bibliografskog zapisa. Do istog</w:t>
      </w:r>
      <w:r w:rsidR="007263AC" w:rsidRPr="00501595">
        <w:rPr>
          <w:noProof w:val="0"/>
        </w:rPr>
        <w:t>a se</w:t>
      </w:r>
      <w:r w:rsidRPr="00501595">
        <w:rPr>
          <w:noProof w:val="0"/>
        </w:rPr>
        <w:t xml:space="preserve"> okvira može doći odabirom </w:t>
      </w:r>
      <w:r w:rsidR="005B6F8C">
        <w:rPr>
          <w:noProof w:val="0"/>
        </w:rPr>
        <w:t>padajućeg izbornika</w:t>
      </w:r>
      <w:r w:rsidR="005B6F8C" w:rsidRPr="00501595">
        <w:rPr>
          <w:noProof w:val="0"/>
        </w:rPr>
        <w:t xml:space="preserve"> </w:t>
      </w:r>
      <w:r w:rsidR="005B6F8C" w:rsidRPr="005B6F8C">
        <w:rPr>
          <w:lang w:val="en-US" w:eastAsia="en-US"/>
        </w:rPr>
        <w:drawing>
          <wp:inline distT="0" distB="0" distL="0" distR="0" wp14:anchorId="57A5AAD7" wp14:editId="0F8F24EA">
            <wp:extent cx="581106" cy="295316"/>
            <wp:effectExtent l="19050" t="19050" r="28575" b="28575"/>
            <wp:docPr id="856" name="Slika 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81106" cy="295316"/>
                    </a:xfrm>
                    <a:prstGeom prst="rect">
                      <a:avLst/>
                    </a:prstGeom>
                    <a:ln>
                      <a:solidFill>
                        <a:schemeClr val="tx1"/>
                      </a:solidFill>
                    </a:ln>
                  </pic:spPr>
                </pic:pic>
              </a:graphicData>
            </a:graphic>
          </wp:inline>
        </w:drawing>
      </w:r>
      <w:r w:rsidR="00BC34AB" w:rsidRPr="00501595">
        <w:rPr>
          <w:noProof w:val="0"/>
        </w:rPr>
        <w:t xml:space="preserve"> te</w:t>
      </w:r>
      <w:r w:rsidRPr="00501595">
        <w:rPr>
          <w:noProof w:val="0"/>
        </w:rPr>
        <w:t xml:space="preserve"> </w:t>
      </w:r>
      <w:r w:rsidR="005D541A" w:rsidRPr="00501595">
        <w:rPr>
          <w:noProof w:val="0"/>
        </w:rPr>
        <w:t xml:space="preserve">potom </w:t>
      </w:r>
      <w:r w:rsidRPr="00501595">
        <w:rPr>
          <w:noProof w:val="0"/>
        </w:rPr>
        <w:t>odab</w:t>
      </w:r>
      <w:r w:rsidR="00BC34AB" w:rsidRPr="00501595">
        <w:rPr>
          <w:noProof w:val="0"/>
        </w:rPr>
        <w:t>irom</w:t>
      </w:r>
      <w:r w:rsidRPr="00501595">
        <w:rPr>
          <w:noProof w:val="0"/>
        </w:rPr>
        <w:t xml:space="preserve"> naredb</w:t>
      </w:r>
      <w:r w:rsidR="00BC34AB" w:rsidRPr="00501595">
        <w:rPr>
          <w:noProof w:val="0"/>
        </w:rPr>
        <w:t>e</w:t>
      </w:r>
      <w:r w:rsidRPr="00501595">
        <w:rPr>
          <w:noProof w:val="0"/>
        </w:rPr>
        <w:t xml:space="preserve"> </w:t>
      </w:r>
      <w:proofErr w:type="spellStart"/>
      <w:r w:rsidRPr="00501595">
        <w:rPr>
          <w:b/>
          <w:noProof w:val="0"/>
        </w:rPr>
        <w:t>Add</w:t>
      </w:r>
      <w:proofErr w:type="spellEnd"/>
      <w:r w:rsidRPr="00501595">
        <w:rPr>
          <w:b/>
          <w:noProof w:val="0"/>
        </w:rPr>
        <w:t xml:space="preserve"> </w:t>
      </w:r>
      <w:proofErr w:type="spellStart"/>
      <w:r w:rsidRPr="00501595">
        <w:rPr>
          <w:b/>
          <w:noProof w:val="0"/>
        </w:rPr>
        <w:t>Entry</w:t>
      </w:r>
      <w:proofErr w:type="spellEnd"/>
      <w:r w:rsidRPr="00501595">
        <w:rPr>
          <w:b/>
          <w:noProof w:val="0"/>
        </w:rPr>
        <w:t xml:space="preserve"> </w:t>
      </w:r>
      <w:proofErr w:type="spellStart"/>
      <w:r w:rsidRPr="00501595">
        <w:rPr>
          <w:b/>
          <w:noProof w:val="0"/>
        </w:rPr>
        <w:t>Manually</w:t>
      </w:r>
      <w:proofErr w:type="spellEnd"/>
      <w:r w:rsidRPr="00501595">
        <w:rPr>
          <w:noProof w:val="0"/>
        </w:rPr>
        <w:t>.</w:t>
      </w:r>
      <w:r w:rsidR="00E04E55" w:rsidRPr="00501595">
        <w:rPr>
          <w:noProof w:val="0"/>
        </w:rPr>
        <w:t xml:space="preserve"> </w:t>
      </w:r>
    </w:p>
    <w:p w14:paraId="6A1FDF76" w14:textId="4A11A8D7" w:rsidR="00FD4FCA" w:rsidRPr="00501595" w:rsidRDefault="00D06184" w:rsidP="00FD4FCA">
      <w:pPr>
        <w:pStyle w:val="TSnormal"/>
        <w:rPr>
          <w:noProof w:val="0"/>
        </w:rPr>
      </w:pPr>
      <w:r w:rsidRPr="00D06184">
        <w:t xml:space="preserve"> </w:t>
      </w:r>
      <w:r w:rsidR="009A3EAF">
        <w:rPr>
          <w:lang w:val="en-US" w:eastAsia="en-US"/>
        </w:rPr>
        <w:drawing>
          <wp:inline distT="0" distB="0" distL="0" distR="0" wp14:anchorId="22871EE4" wp14:editId="0187D7F7">
            <wp:extent cx="3553321" cy="3743847"/>
            <wp:effectExtent l="19050" t="19050" r="28575" b="9525"/>
            <wp:docPr id="931" name="Slika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 name="rucno_dodavanje_mendeley.PNG"/>
                    <pic:cNvPicPr/>
                  </pic:nvPicPr>
                  <pic:blipFill>
                    <a:blip r:embed="rId97">
                      <a:extLst>
                        <a:ext uri="{28A0092B-C50C-407E-A947-70E740481C1C}">
                          <a14:useLocalDpi xmlns:a14="http://schemas.microsoft.com/office/drawing/2010/main" val="0"/>
                        </a:ext>
                      </a:extLst>
                    </a:blip>
                    <a:stretch>
                      <a:fillRect/>
                    </a:stretch>
                  </pic:blipFill>
                  <pic:spPr>
                    <a:xfrm>
                      <a:off x="0" y="0"/>
                      <a:ext cx="3553321" cy="3743847"/>
                    </a:xfrm>
                    <a:prstGeom prst="rect">
                      <a:avLst/>
                    </a:prstGeom>
                    <a:ln>
                      <a:solidFill>
                        <a:schemeClr val="bg2">
                          <a:lumMod val="50000"/>
                        </a:schemeClr>
                      </a:solidFill>
                    </a:ln>
                  </pic:spPr>
                </pic:pic>
              </a:graphicData>
            </a:graphic>
          </wp:inline>
        </w:drawing>
      </w:r>
    </w:p>
    <w:p w14:paraId="6E52118B" w14:textId="0F3C199E" w:rsidR="006A1A1A" w:rsidRPr="00501595" w:rsidRDefault="006A1A1A" w:rsidP="009A3EAF">
      <w:pPr>
        <w:pStyle w:val="TSnormal"/>
        <w:spacing w:before="240"/>
        <w:rPr>
          <w:noProof w:val="0"/>
        </w:rPr>
      </w:pPr>
      <w:r w:rsidRPr="009A3EAF">
        <w:rPr>
          <w:noProof w:val="0"/>
        </w:rPr>
        <w:t xml:space="preserve">Pod </w:t>
      </w:r>
      <w:proofErr w:type="spellStart"/>
      <w:r w:rsidRPr="009A3EAF">
        <w:rPr>
          <w:b/>
          <w:noProof w:val="0"/>
        </w:rPr>
        <w:t>Type</w:t>
      </w:r>
      <w:proofErr w:type="spellEnd"/>
      <w:r w:rsidRPr="009A3EAF">
        <w:rPr>
          <w:noProof w:val="0"/>
        </w:rPr>
        <w:t xml:space="preserve"> je potrebno odabrati vrstu </w:t>
      </w:r>
      <w:r w:rsidR="00C62A33" w:rsidRPr="009A3EAF">
        <w:rPr>
          <w:noProof w:val="0"/>
        </w:rPr>
        <w:t>bibliografskog</w:t>
      </w:r>
      <w:r w:rsidR="007263AC" w:rsidRPr="009A3EAF">
        <w:rPr>
          <w:noProof w:val="0"/>
        </w:rPr>
        <w:t>a</w:t>
      </w:r>
      <w:r w:rsidR="00C62A33" w:rsidRPr="009A3EAF">
        <w:rPr>
          <w:noProof w:val="0"/>
        </w:rPr>
        <w:t xml:space="preserve"> </w:t>
      </w:r>
      <w:r w:rsidRPr="009A3EAF">
        <w:rPr>
          <w:noProof w:val="0"/>
        </w:rPr>
        <w:t>zapisa koji će se</w:t>
      </w:r>
      <w:r w:rsidRPr="00501595">
        <w:rPr>
          <w:noProof w:val="0"/>
        </w:rPr>
        <w:t xml:space="preserve"> pohraniti.</w:t>
      </w:r>
      <w:r w:rsidR="007263AC" w:rsidRPr="00501595">
        <w:rPr>
          <w:noProof w:val="0"/>
        </w:rPr>
        <w:t xml:space="preserve"> S</w:t>
      </w:r>
      <w:r w:rsidRPr="00501595">
        <w:rPr>
          <w:noProof w:val="0"/>
        </w:rPr>
        <w:t xml:space="preserve"> </w:t>
      </w:r>
      <w:r w:rsidR="007263AC" w:rsidRPr="00501595">
        <w:rPr>
          <w:noProof w:val="0"/>
        </w:rPr>
        <w:t>o</w:t>
      </w:r>
      <w:r w:rsidRPr="00501595">
        <w:rPr>
          <w:noProof w:val="0"/>
        </w:rPr>
        <w:t>bzirom na odabranu vrstu zapisa prikazat će se odgovarajuća polja za un</w:t>
      </w:r>
      <w:r w:rsidR="00FD65B7" w:rsidRPr="00501595">
        <w:rPr>
          <w:noProof w:val="0"/>
        </w:rPr>
        <w:t>os. Odabirom polja pored naziva uključuje se mogućnost uređivanja zapisa</w:t>
      </w:r>
      <w:r w:rsidRPr="00501595">
        <w:rPr>
          <w:noProof w:val="0"/>
        </w:rPr>
        <w:t xml:space="preserve"> </w:t>
      </w:r>
      <w:r w:rsidR="00FD65B7" w:rsidRPr="00501595">
        <w:rPr>
          <w:noProof w:val="0"/>
        </w:rPr>
        <w:t>te</w:t>
      </w:r>
      <w:r w:rsidRPr="00501595">
        <w:rPr>
          <w:noProof w:val="0"/>
        </w:rPr>
        <w:t xml:space="preserve"> se </w:t>
      </w:r>
      <w:r w:rsidR="00FD65B7" w:rsidRPr="00501595">
        <w:rPr>
          <w:noProof w:val="0"/>
        </w:rPr>
        <w:t xml:space="preserve">u njega </w:t>
      </w:r>
      <w:r w:rsidRPr="00501595">
        <w:rPr>
          <w:noProof w:val="0"/>
        </w:rPr>
        <w:t>može upisati odgovarajući sadržaj. Osim osnovnih informacija, za svaki zapis moguće je postaviti ključne riječi koje opisuju trenut</w:t>
      </w:r>
      <w:r w:rsidR="007263AC" w:rsidRPr="00501595">
        <w:rPr>
          <w:noProof w:val="0"/>
        </w:rPr>
        <w:t>ač</w:t>
      </w:r>
      <w:r w:rsidRPr="00501595">
        <w:rPr>
          <w:noProof w:val="0"/>
        </w:rPr>
        <w:t>ni bibliografski zapis</w:t>
      </w:r>
      <w:r w:rsidR="00E94C90" w:rsidRPr="00501595">
        <w:rPr>
          <w:noProof w:val="0"/>
        </w:rPr>
        <w:t xml:space="preserve"> te</w:t>
      </w:r>
      <w:r w:rsidRPr="00501595">
        <w:rPr>
          <w:noProof w:val="0"/>
        </w:rPr>
        <w:t xml:space="preserve"> </w:t>
      </w:r>
      <w:r w:rsidR="00E94C90" w:rsidRPr="00501595">
        <w:rPr>
          <w:noProof w:val="0"/>
        </w:rPr>
        <w:t>priložiti datoteku gotovog</w:t>
      </w:r>
      <w:r w:rsidR="007263AC" w:rsidRPr="00501595">
        <w:rPr>
          <w:noProof w:val="0"/>
        </w:rPr>
        <w:t>a</w:t>
      </w:r>
      <w:r w:rsidR="00E94C90" w:rsidRPr="00501595">
        <w:rPr>
          <w:noProof w:val="0"/>
        </w:rPr>
        <w:t xml:space="preserve"> rada. Osim toga, moguće je </w:t>
      </w:r>
      <w:r w:rsidRPr="00501595">
        <w:rPr>
          <w:noProof w:val="0"/>
        </w:rPr>
        <w:t xml:space="preserve">postaviti da se </w:t>
      </w:r>
      <w:r w:rsidR="00E94C90" w:rsidRPr="00501595">
        <w:rPr>
          <w:noProof w:val="0"/>
        </w:rPr>
        <w:t>trenut</w:t>
      </w:r>
      <w:r w:rsidR="007263AC" w:rsidRPr="00501595">
        <w:rPr>
          <w:noProof w:val="0"/>
        </w:rPr>
        <w:t>ač</w:t>
      </w:r>
      <w:r w:rsidR="00E94C90" w:rsidRPr="00501595">
        <w:rPr>
          <w:noProof w:val="0"/>
        </w:rPr>
        <w:t xml:space="preserve">ni bibliografski </w:t>
      </w:r>
      <w:r w:rsidRPr="00501595">
        <w:rPr>
          <w:noProof w:val="0"/>
        </w:rPr>
        <w:t xml:space="preserve">zapis uvrsti u </w:t>
      </w:r>
      <w:proofErr w:type="spellStart"/>
      <w:r w:rsidRPr="00501595">
        <w:rPr>
          <w:i/>
          <w:noProof w:val="0"/>
        </w:rPr>
        <w:t>Mendeley</w:t>
      </w:r>
      <w:proofErr w:type="spellEnd"/>
      <w:r w:rsidRPr="00501595">
        <w:rPr>
          <w:noProof w:val="0"/>
        </w:rPr>
        <w:t xml:space="preserve"> </w:t>
      </w:r>
      <w:r w:rsidRPr="00501595">
        <w:rPr>
          <w:i/>
          <w:noProof w:val="0"/>
        </w:rPr>
        <w:t>web</w:t>
      </w:r>
      <w:r w:rsidR="001A4A74" w:rsidRPr="00501595">
        <w:rPr>
          <w:noProof w:val="0"/>
        </w:rPr>
        <w:t>-</w:t>
      </w:r>
      <w:r w:rsidRPr="00501595">
        <w:rPr>
          <w:noProof w:val="0"/>
        </w:rPr>
        <w:t xml:space="preserve">katalog (u tom slučaju referenca postaje dostupna i drugima unutar </w:t>
      </w:r>
      <w:proofErr w:type="spellStart"/>
      <w:r w:rsidRPr="00501595">
        <w:rPr>
          <w:i/>
          <w:noProof w:val="0"/>
        </w:rPr>
        <w:t>Mendeley</w:t>
      </w:r>
      <w:proofErr w:type="spellEnd"/>
      <w:r w:rsidRPr="00501595">
        <w:rPr>
          <w:noProof w:val="0"/>
        </w:rPr>
        <w:t xml:space="preserve"> online zajednice)</w:t>
      </w:r>
      <w:r w:rsidR="00E94C90" w:rsidRPr="00501595">
        <w:rPr>
          <w:noProof w:val="0"/>
        </w:rPr>
        <w:t>,</w:t>
      </w:r>
      <w:r w:rsidRPr="00501595">
        <w:rPr>
          <w:noProof w:val="0"/>
        </w:rPr>
        <w:t xml:space="preserve"> </w:t>
      </w:r>
      <w:r w:rsidR="00E94C90" w:rsidRPr="00501595">
        <w:rPr>
          <w:noProof w:val="0"/>
        </w:rPr>
        <w:t>a može se</w:t>
      </w:r>
      <w:r w:rsidRPr="00501595">
        <w:rPr>
          <w:noProof w:val="0"/>
        </w:rPr>
        <w:t xml:space="preserve"> označiti</w:t>
      </w:r>
      <w:r w:rsidR="001A4A74" w:rsidRPr="00501595">
        <w:rPr>
          <w:noProof w:val="0"/>
        </w:rPr>
        <w:t xml:space="preserve"> i</w:t>
      </w:r>
      <w:r w:rsidRPr="00501595">
        <w:rPr>
          <w:noProof w:val="0"/>
        </w:rPr>
        <w:t xml:space="preserve"> </w:t>
      </w:r>
      <w:r w:rsidR="00E94C90" w:rsidRPr="00501595">
        <w:rPr>
          <w:noProof w:val="0"/>
        </w:rPr>
        <w:t xml:space="preserve">da </w:t>
      </w:r>
      <w:r w:rsidRPr="00501595">
        <w:rPr>
          <w:noProof w:val="0"/>
        </w:rPr>
        <w:t xml:space="preserve">zapis bude izuzet </w:t>
      </w:r>
      <w:r w:rsidR="00E94C90" w:rsidRPr="00501595">
        <w:rPr>
          <w:noProof w:val="0"/>
        </w:rPr>
        <w:t>iz</w:t>
      </w:r>
      <w:r w:rsidRPr="00501595">
        <w:rPr>
          <w:noProof w:val="0"/>
        </w:rPr>
        <w:t xml:space="preserve"> </w:t>
      </w:r>
      <w:proofErr w:type="spellStart"/>
      <w:r w:rsidRPr="00501595">
        <w:rPr>
          <w:i/>
          <w:noProof w:val="0"/>
        </w:rPr>
        <w:t>Mendeley</w:t>
      </w:r>
      <w:proofErr w:type="spellEnd"/>
      <w:r w:rsidRPr="00501595">
        <w:rPr>
          <w:noProof w:val="0"/>
        </w:rPr>
        <w:t xml:space="preserve"> kataloga. Odabirom dugmeta </w:t>
      </w:r>
      <w:r w:rsidRPr="00501595">
        <w:rPr>
          <w:b/>
          <w:noProof w:val="0"/>
        </w:rPr>
        <w:t>Save</w:t>
      </w:r>
      <w:r w:rsidRPr="00501595">
        <w:rPr>
          <w:noProof w:val="0"/>
        </w:rPr>
        <w:t xml:space="preserve"> sprema se bibliografski zapis. </w:t>
      </w:r>
    </w:p>
    <w:p w14:paraId="3C1DEA75" w14:textId="1661AFF4" w:rsidR="00577AC0" w:rsidRPr="00501595" w:rsidRDefault="006A1A1A" w:rsidP="006A1A1A">
      <w:pPr>
        <w:pStyle w:val="TSnormal"/>
        <w:rPr>
          <w:noProof w:val="0"/>
        </w:rPr>
      </w:pPr>
      <w:r w:rsidRPr="00501595">
        <w:rPr>
          <w:noProof w:val="0"/>
        </w:rPr>
        <w:t xml:space="preserve">Zapisi su vidljivi u središnjem dijelu u popisu radova. Odabirom svakog od zapisa prikazuju se detalji zapisa u desnom dijelu okvira unutar okvira </w:t>
      </w:r>
      <w:proofErr w:type="spellStart"/>
      <w:r w:rsidRPr="00501595">
        <w:rPr>
          <w:b/>
          <w:noProof w:val="0"/>
        </w:rPr>
        <w:t>Details</w:t>
      </w:r>
      <w:proofErr w:type="spellEnd"/>
      <w:r w:rsidRPr="00501595">
        <w:rPr>
          <w:noProof w:val="0"/>
        </w:rPr>
        <w:t xml:space="preserve">. Polja u okviru </w:t>
      </w:r>
      <w:proofErr w:type="spellStart"/>
      <w:r w:rsidRPr="00501595">
        <w:rPr>
          <w:b/>
          <w:noProof w:val="0"/>
        </w:rPr>
        <w:t>Details</w:t>
      </w:r>
      <w:proofErr w:type="spellEnd"/>
      <w:r w:rsidRPr="00501595">
        <w:rPr>
          <w:noProof w:val="0"/>
        </w:rPr>
        <w:t xml:space="preserve"> aktiviraju</w:t>
      </w:r>
      <w:r w:rsidR="007263AC" w:rsidRPr="00501595">
        <w:rPr>
          <w:noProof w:val="0"/>
        </w:rPr>
        <w:t xml:space="preserve"> se</w:t>
      </w:r>
      <w:r w:rsidRPr="00501595">
        <w:rPr>
          <w:noProof w:val="0"/>
        </w:rPr>
        <w:t xml:space="preserve"> odabirom polja pored ili ispod naziva polja te je moguće napraviti izmjene. </w:t>
      </w:r>
    </w:p>
    <w:p w14:paraId="5D77ED8B" w14:textId="0829FD69" w:rsidR="006A1A1A" w:rsidRPr="00501595" w:rsidRDefault="00577AC0" w:rsidP="006A1A1A">
      <w:pPr>
        <w:pStyle w:val="TSnormal"/>
        <w:rPr>
          <w:noProof w:val="0"/>
        </w:rPr>
      </w:pPr>
      <w:r w:rsidRPr="00501595">
        <w:rPr>
          <w:noProof w:val="0"/>
        </w:rPr>
        <w:t xml:space="preserve">Osim kartice </w:t>
      </w:r>
      <w:proofErr w:type="spellStart"/>
      <w:r w:rsidRPr="00501595">
        <w:rPr>
          <w:b/>
          <w:noProof w:val="0"/>
        </w:rPr>
        <w:t>Details</w:t>
      </w:r>
      <w:proofErr w:type="spellEnd"/>
      <w:r w:rsidRPr="00501595">
        <w:rPr>
          <w:noProof w:val="0"/>
        </w:rPr>
        <w:t>, d</w:t>
      </w:r>
      <w:r w:rsidR="006A1A1A" w:rsidRPr="00501595">
        <w:rPr>
          <w:noProof w:val="0"/>
        </w:rPr>
        <w:t xml:space="preserve">ostupna je i kartica </w:t>
      </w:r>
      <w:r w:rsidR="006A1A1A" w:rsidRPr="00501595">
        <w:rPr>
          <w:b/>
          <w:noProof w:val="0"/>
        </w:rPr>
        <w:t>Notes</w:t>
      </w:r>
      <w:r w:rsidR="006A1A1A" w:rsidRPr="00501595">
        <w:rPr>
          <w:noProof w:val="0"/>
        </w:rPr>
        <w:t xml:space="preserve"> gdje je moguće unijeti bilješke vezane z</w:t>
      </w:r>
      <w:r w:rsidR="007263AC" w:rsidRPr="00501595">
        <w:rPr>
          <w:noProof w:val="0"/>
        </w:rPr>
        <w:t>a</w:t>
      </w:r>
      <w:r w:rsidR="006A1A1A" w:rsidRPr="00501595">
        <w:rPr>
          <w:noProof w:val="0"/>
        </w:rPr>
        <w:t xml:space="preserve"> pojedini zapis. </w:t>
      </w:r>
    </w:p>
    <w:p w14:paraId="3B6F5A93" w14:textId="1BB529AD" w:rsidR="00FD4FCA" w:rsidRPr="00501595" w:rsidRDefault="00FD4FCA" w:rsidP="006A1A1A">
      <w:pPr>
        <w:pStyle w:val="TSnormal"/>
        <w:rPr>
          <w:noProof w:val="0"/>
        </w:rPr>
      </w:pPr>
      <w:r w:rsidRPr="00501595">
        <w:rPr>
          <w:noProof w:val="0"/>
        </w:rPr>
        <w:lastRenderedPageBreak/>
        <w:t xml:space="preserve">Uz zapise je moguće dodati datoteke (npr. u </w:t>
      </w:r>
      <w:r w:rsidR="00F434AB" w:rsidRPr="00501595">
        <w:rPr>
          <w:noProof w:val="0"/>
        </w:rPr>
        <w:t xml:space="preserve">formatu </w:t>
      </w:r>
      <w:r w:rsidRPr="00501595">
        <w:rPr>
          <w:noProof w:val="0"/>
        </w:rPr>
        <w:t xml:space="preserve">pdf, </w:t>
      </w:r>
      <w:proofErr w:type="spellStart"/>
      <w:r w:rsidRPr="00501595">
        <w:rPr>
          <w:noProof w:val="0"/>
        </w:rPr>
        <w:t>docx</w:t>
      </w:r>
      <w:proofErr w:type="spellEnd"/>
      <w:r w:rsidRPr="00501595">
        <w:rPr>
          <w:noProof w:val="0"/>
        </w:rPr>
        <w:t xml:space="preserve">). Svi </w:t>
      </w:r>
      <w:r w:rsidR="007263AC" w:rsidRPr="00501595">
        <w:rPr>
          <w:noProof w:val="0"/>
        </w:rPr>
        <w:t xml:space="preserve">se </w:t>
      </w:r>
      <w:r w:rsidRPr="00501595">
        <w:rPr>
          <w:noProof w:val="0"/>
        </w:rPr>
        <w:t xml:space="preserve">zapisi automatski sinkroniziraju s </w:t>
      </w:r>
      <w:r w:rsidRPr="00501595">
        <w:rPr>
          <w:i/>
          <w:noProof w:val="0"/>
        </w:rPr>
        <w:t>web</w:t>
      </w:r>
      <w:r w:rsidR="001A4A74" w:rsidRPr="00501595">
        <w:rPr>
          <w:noProof w:val="0"/>
        </w:rPr>
        <w:t>-</w:t>
      </w:r>
      <w:r w:rsidRPr="00501595">
        <w:rPr>
          <w:noProof w:val="0"/>
        </w:rPr>
        <w:t xml:space="preserve">aplikacijom. Ukupno </w:t>
      </w:r>
      <w:r w:rsidR="005F5DC0" w:rsidRPr="00501595">
        <w:rPr>
          <w:noProof w:val="0"/>
        </w:rPr>
        <w:t xml:space="preserve">na </w:t>
      </w:r>
      <w:proofErr w:type="spellStart"/>
      <w:r w:rsidR="005F5DC0" w:rsidRPr="00501595">
        <w:rPr>
          <w:i/>
          <w:noProof w:val="0"/>
        </w:rPr>
        <w:t>Mendeley</w:t>
      </w:r>
      <w:proofErr w:type="spellEnd"/>
      <w:r w:rsidR="005F5DC0" w:rsidRPr="00501595">
        <w:rPr>
          <w:noProof w:val="0"/>
        </w:rPr>
        <w:t xml:space="preserve"> </w:t>
      </w:r>
      <w:r w:rsidR="005F5DC0" w:rsidRPr="00501595">
        <w:rPr>
          <w:i/>
          <w:noProof w:val="0"/>
        </w:rPr>
        <w:t>web</w:t>
      </w:r>
      <w:r w:rsidR="0059439B" w:rsidRPr="00501595">
        <w:rPr>
          <w:noProof w:val="0"/>
        </w:rPr>
        <w:t>-</w:t>
      </w:r>
      <w:r w:rsidR="001A4A74" w:rsidRPr="00501595">
        <w:rPr>
          <w:noProof w:val="0"/>
        </w:rPr>
        <w:t>poslužitelju</w:t>
      </w:r>
      <w:r w:rsidR="005F5DC0" w:rsidRPr="00501595">
        <w:rPr>
          <w:noProof w:val="0"/>
        </w:rPr>
        <w:t xml:space="preserve"> svaki od korisnika ima </w:t>
      </w:r>
      <w:r w:rsidRPr="00501595">
        <w:rPr>
          <w:noProof w:val="0"/>
        </w:rPr>
        <w:t xml:space="preserve">na raspolaganju </w:t>
      </w:r>
      <w:r w:rsidRPr="00501595">
        <w:rPr>
          <w:b/>
          <w:noProof w:val="0"/>
        </w:rPr>
        <w:t>2GB</w:t>
      </w:r>
      <w:r w:rsidRPr="00501595">
        <w:rPr>
          <w:noProof w:val="0"/>
        </w:rPr>
        <w:t xml:space="preserve"> prostora za pohranu.</w:t>
      </w:r>
    </w:p>
    <w:p w14:paraId="7FFB65D9" w14:textId="1285CFD6" w:rsidR="00DA55A7" w:rsidRPr="00501595" w:rsidRDefault="000747DC" w:rsidP="006A1A1A">
      <w:pPr>
        <w:pStyle w:val="TSnormal"/>
        <w:rPr>
          <w:noProof w:val="0"/>
        </w:rPr>
      </w:pPr>
      <w:r w:rsidRPr="00501595">
        <w:rPr>
          <w:noProof w:val="0"/>
        </w:rPr>
        <w:t>Detalje bibliografskog</w:t>
      </w:r>
      <w:r w:rsidR="007263AC" w:rsidRPr="00501595">
        <w:rPr>
          <w:noProof w:val="0"/>
        </w:rPr>
        <w:t>a</w:t>
      </w:r>
      <w:r w:rsidRPr="00501595">
        <w:rPr>
          <w:noProof w:val="0"/>
        </w:rPr>
        <w:t xml:space="preserve"> zapisa m</w:t>
      </w:r>
      <w:r w:rsidR="00DA55A7" w:rsidRPr="00501595">
        <w:rPr>
          <w:noProof w:val="0"/>
        </w:rPr>
        <w:t xml:space="preserve">oguće je povući </w:t>
      </w:r>
      <w:r w:rsidR="00F02827" w:rsidRPr="00501595">
        <w:rPr>
          <w:noProof w:val="0"/>
        </w:rPr>
        <w:t>pomoću</w:t>
      </w:r>
      <w:r w:rsidR="00DA55A7" w:rsidRPr="00501595">
        <w:rPr>
          <w:noProof w:val="0"/>
        </w:rPr>
        <w:t xml:space="preserve"> </w:t>
      </w:r>
      <w:proofErr w:type="spellStart"/>
      <w:r w:rsidR="00DA55A7" w:rsidRPr="00501595">
        <w:rPr>
          <w:noProof w:val="0"/>
        </w:rPr>
        <w:t>CrossRef</w:t>
      </w:r>
      <w:proofErr w:type="spellEnd"/>
      <w:r w:rsidR="00DA55A7" w:rsidRPr="00501595">
        <w:rPr>
          <w:noProof w:val="0"/>
        </w:rPr>
        <w:t xml:space="preserve"> (DOI), </w:t>
      </w:r>
      <w:proofErr w:type="spellStart"/>
      <w:r w:rsidR="00DA55A7" w:rsidRPr="00501595">
        <w:rPr>
          <w:noProof w:val="0"/>
        </w:rPr>
        <w:t>PubMed</w:t>
      </w:r>
      <w:proofErr w:type="spellEnd"/>
      <w:r w:rsidR="00DA55A7" w:rsidRPr="00501595">
        <w:rPr>
          <w:noProof w:val="0"/>
        </w:rPr>
        <w:t xml:space="preserve"> (PMID) i</w:t>
      </w:r>
      <w:r w:rsidR="00F02827" w:rsidRPr="00501595">
        <w:rPr>
          <w:noProof w:val="0"/>
        </w:rPr>
        <w:t>li</w:t>
      </w:r>
      <w:r w:rsidR="00DA55A7" w:rsidRPr="00501595">
        <w:rPr>
          <w:noProof w:val="0"/>
        </w:rPr>
        <w:t xml:space="preserve"> </w:t>
      </w:r>
      <w:proofErr w:type="spellStart"/>
      <w:r w:rsidR="00DA55A7" w:rsidRPr="00501595">
        <w:rPr>
          <w:noProof w:val="0"/>
        </w:rPr>
        <w:t>ArXiv</w:t>
      </w:r>
      <w:proofErr w:type="spellEnd"/>
      <w:r w:rsidR="00F02827" w:rsidRPr="00501595">
        <w:rPr>
          <w:noProof w:val="0"/>
        </w:rPr>
        <w:t xml:space="preserve"> identifikatora</w:t>
      </w:r>
      <w:r w:rsidR="00DA55A7" w:rsidRPr="00501595">
        <w:rPr>
          <w:noProof w:val="0"/>
        </w:rPr>
        <w:t xml:space="preserve">. </w:t>
      </w:r>
      <w:r w:rsidR="00F02827" w:rsidRPr="00501595">
        <w:rPr>
          <w:noProof w:val="0"/>
        </w:rPr>
        <w:t xml:space="preserve">Dovoljno je </w:t>
      </w:r>
      <w:r w:rsidR="009D5D4A" w:rsidRPr="00501595">
        <w:rPr>
          <w:noProof w:val="0"/>
        </w:rPr>
        <w:t xml:space="preserve">unijeti identifikacijski broj </w:t>
      </w:r>
      <w:r w:rsidR="00F02827" w:rsidRPr="00501595">
        <w:rPr>
          <w:noProof w:val="0"/>
        </w:rPr>
        <w:t xml:space="preserve">u određeno polje i odabrati </w:t>
      </w:r>
      <w:r w:rsidR="00FD65B7" w:rsidRPr="00501595">
        <w:rPr>
          <w:noProof w:val="0"/>
        </w:rPr>
        <w:t>naredbu za pretraživanje</w:t>
      </w:r>
      <w:r w:rsidR="00F02827" w:rsidRPr="00501595">
        <w:rPr>
          <w:noProof w:val="0"/>
        </w:rPr>
        <w:t xml:space="preserve"> </w:t>
      </w:r>
      <w:r w:rsidR="00F02827" w:rsidRPr="00501595">
        <w:rPr>
          <w:lang w:val="en-US" w:eastAsia="en-US"/>
        </w:rPr>
        <w:drawing>
          <wp:inline distT="0" distB="0" distL="0" distR="0" wp14:anchorId="31F21B61" wp14:editId="5374BFA0">
            <wp:extent cx="227278" cy="216274"/>
            <wp:effectExtent l="19050" t="19050" r="20955" b="12700"/>
            <wp:docPr id="686" name="Slika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7927" t="8236" r="6697" b="7513"/>
                    <a:stretch/>
                  </pic:blipFill>
                  <pic:spPr bwMode="auto">
                    <a:xfrm>
                      <a:off x="0" y="0"/>
                      <a:ext cx="227725" cy="216699"/>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F02827" w:rsidRPr="00501595">
        <w:rPr>
          <w:noProof w:val="0"/>
        </w:rPr>
        <w:t xml:space="preserve">. </w:t>
      </w:r>
    </w:p>
    <w:p w14:paraId="4A9F7895" w14:textId="13983603" w:rsidR="00F02827" w:rsidRPr="00501595" w:rsidRDefault="003D723A" w:rsidP="00DA55A7">
      <w:pPr>
        <w:pStyle w:val="TSnormal"/>
        <w:rPr>
          <w:noProof w:val="0"/>
        </w:rPr>
      </w:pPr>
      <w:r w:rsidRPr="003D723A">
        <w:rPr>
          <w:lang w:val="en-US" w:eastAsia="en-US"/>
        </w:rPr>
        <w:drawing>
          <wp:inline distT="0" distB="0" distL="0" distR="0" wp14:anchorId="03F21D9A" wp14:editId="40E82D00">
            <wp:extent cx="3410366" cy="5167222"/>
            <wp:effectExtent l="19050" t="19050" r="19050" b="14605"/>
            <wp:docPr id="679" name="Slika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417175" cy="5177538"/>
                    </a:xfrm>
                    <a:prstGeom prst="rect">
                      <a:avLst/>
                    </a:prstGeom>
                    <a:ln>
                      <a:solidFill>
                        <a:schemeClr val="tx1"/>
                      </a:solidFill>
                    </a:ln>
                  </pic:spPr>
                </pic:pic>
              </a:graphicData>
            </a:graphic>
          </wp:inline>
        </w:drawing>
      </w:r>
    </w:p>
    <w:p w14:paraId="5B59BBEE" w14:textId="1890B13F" w:rsidR="00C279E6" w:rsidRPr="00501595" w:rsidRDefault="00C279E6" w:rsidP="00582458">
      <w:pPr>
        <w:pStyle w:val="TSnaslov3"/>
        <w:numPr>
          <w:ilvl w:val="0"/>
          <w:numId w:val="0"/>
        </w:numPr>
      </w:pPr>
      <w:r w:rsidRPr="00501595">
        <w:t xml:space="preserve">Pretraživanje </w:t>
      </w:r>
      <w:proofErr w:type="spellStart"/>
      <w:r w:rsidRPr="00501595">
        <w:rPr>
          <w:i/>
        </w:rPr>
        <w:t>Mendeley</w:t>
      </w:r>
      <w:proofErr w:type="spellEnd"/>
      <w:r w:rsidRPr="00501595">
        <w:t xml:space="preserve"> baze zapisa i dodavanje zapisa u svoju bazu</w:t>
      </w:r>
      <w:r w:rsidR="008562E4" w:rsidRPr="00501595">
        <w:t xml:space="preserve"> zapisa</w:t>
      </w:r>
    </w:p>
    <w:p w14:paraId="1C8B8031" w14:textId="52308969" w:rsidR="00C279E6" w:rsidRPr="00501595" w:rsidRDefault="00C279E6" w:rsidP="00C279E6">
      <w:pPr>
        <w:pStyle w:val="TSnormal"/>
        <w:rPr>
          <w:noProof w:val="0"/>
        </w:rPr>
      </w:pPr>
      <w:r w:rsidRPr="00501595">
        <w:rPr>
          <w:noProof w:val="0"/>
        </w:rPr>
        <w:t xml:space="preserve">Odabirom poveznice </w:t>
      </w:r>
      <w:r w:rsidRPr="00501595">
        <w:rPr>
          <w:b/>
          <w:noProof w:val="0"/>
        </w:rPr>
        <w:t>Literature Search</w:t>
      </w:r>
      <w:r w:rsidRPr="00501595">
        <w:rPr>
          <w:noProof w:val="0"/>
        </w:rPr>
        <w:t xml:space="preserve"> iz sekcije </w:t>
      </w:r>
      <w:proofErr w:type="spellStart"/>
      <w:r w:rsidRPr="00501595">
        <w:rPr>
          <w:b/>
          <w:noProof w:val="0"/>
        </w:rPr>
        <w:t>Mendeley</w:t>
      </w:r>
      <w:proofErr w:type="spellEnd"/>
      <w:r w:rsidRPr="00501595">
        <w:rPr>
          <w:noProof w:val="0"/>
        </w:rPr>
        <w:t xml:space="preserve"> u </w:t>
      </w:r>
      <w:r w:rsidR="00A571EA" w:rsidRPr="00501595">
        <w:rPr>
          <w:noProof w:val="0"/>
        </w:rPr>
        <w:t xml:space="preserve">okviru </w:t>
      </w:r>
      <w:r w:rsidR="00A571EA" w:rsidRPr="00501595">
        <w:rPr>
          <w:b/>
          <w:noProof w:val="0"/>
        </w:rPr>
        <w:t>K</w:t>
      </w:r>
      <w:r w:rsidRPr="00501595">
        <w:rPr>
          <w:b/>
          <w:noProof w:val="0"/>
        </w:rPr>
        <w:t>olekcij</w:t>
      </w:r>
      <w:r w:rsidR="00A571EA" w:rsidRPr="00501595">
        <w:rPr>
          <w:b/>
          <w:noProof w:val="0"/>
        </w:rPr>
        <w:t>a</w:t>
      </w:r>
      <w:r w:rsidRPr="00501595">
        <w:rPr>
          <w:b/>
          <w:noProof w:val="0"/>
        </w:rPr>
        <w:t xml:space="preserve"> bibliografskih zapisa</w:t>
      </w:r>
      <w:r w:rsidRPr="00501595">
        <w:rPr>
          <w:noProof w:val="0"/>
        </w:rPr>
        <w:t xml:space="preserve">, prikazat će se okvir za pretraživanje. Nakon što se upiše ključna riječ ili naziv rada, potrebno je pritisnuti tipku </w:t>
      </w:r>
      <w:r w:rsidRPr="00501595">
        <w:rPr>
          <w:b/>
          <w:noProof w:val="0"/>
        </w:rPr>
        <w:t>Enter</w:t>
      </w:r>
      <w:r w:rsidRPr="00501595">
        <w:rPr>
          <w:noProof w:val="0"/>
        </w:rPr>
        <w:t xml:space="preserve"> na tipkovnici kako bi se u popisu radova prikazali rezultati koji odgovaraju upisanom kriteriju.</w:t>
      </w:r>
    </w:p>
    <w:p w14:paraId="2EC18C67" w14:textId="0A9E1EBC" w:rsidR="00C279E6" w:rsidRPr="00501595" w:rsidRDefault="00D06184" w:rsidP="00C279E6">
      <w:pPr>
        <w:pStyle w:val="TSnormal"/>
        <w:rPr>
          <w:noProof w:val="0"/>
        </w:rPr>
      </w:pPr>
      <w:r w:rsidRPr="00D06184">
        <w:lastRenderedPageBreak/>
        <w:t xml:space="preserve"> </w:t>
      </w:r>
      <w:r w:rsidRPr="00D06184">
        <w:rPr>
          <w:lang w:val="en-US" w:eastAsia="en-US"/>
        </w:rPr>
        <w:drawing>
          <wp:inline distT="0" distB="0" distL="0" distR="0" wp14:anchorId="7D4E07C6" wp14:editId="4F1A0DAA">
            <wp:extent cx="4499610" cy="2954020"/>
            <wp:effectExtent l="19050" t="19050" r="15240" b="17780"/>
            <wp:docPr id="858" name="Slika 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499610" cy="2954020"/>
                    </a:xfrm>
                    <a:prstGeom prst="rect">
                      <a:avLst/>
                    </a:prstGeom>
                    <a:ln>
                      <a:solidFill>
                        <a:schemeClr val="tx1"/>
                      </a:solidFill>
                    </a:ln>
                  </pic:spPr>
                </pic:pic>
              </a:graphicData>
            </a:graphic>
          </wp:inline>
        </w:drawing>
      </w:r>
    </w:p>
    <w:p w14:paraId="52341286" w14:textId="1CE968EE" w:rsidR="00C279E6" w:rsidRPr="00501595" w:rsidRDefault="00C279E6" w:rsidP="00C279E6">
      <w:pPr>
        <w:pStyle w:val="TSnormal"/>
        <w:rPr>
          <w:noProof w:val="0"/>
        </w:rPr>
      </w:pPr>
      <w:r w:rsidRPr="00501595">
        <w:rPr>
          <w:noProof w:val="0"/>
        </w:rPr>
        <w:t>Odabirom bibliografskog</w:t>
      </w:r>
      <w:r w:rsidR="007263AC" w:rsidRPr="00501595">
        <w:rPr>
          <w:noProof w:val="0"/>
        </w:rPr>
        <w:t>a</w:t>
      </w:r>
      <w:r w:rsidRPr="00501595">
        <w:rPr>
          <w:noProof w:val="0"/>
        </w:rPr>
        <w:t xml:space="preserve"> zapisa u okviru </w:t>
      </w:r>
      <w:proofErr w:type="spellStart"/>
      <w:r w:rsidRPr="00501595">
        <w:rPr>
          <w:b/>
          <w:noProof w:val="0"/>
        </w:rPr>
        <w:t>Details</w:t>
      </w:r>
      <w:proofErr w:type="spellEnd"/>
      <w:r w:rsidRPr="00501595">
        <w:rPr>
          <w:noProof w:val="0"/>
        </w:rPr>
        <w:t xml:space="preserve"> vidljive su informacije o zapisu. Ako bibliografski zapis nije u korisni</w:t>
      </w:r>
      <w:r w:rsidR="00DB4E24" w:rsidRPr="00501595">
        <w:rPr>
          <w:noProof w:val="0"/>
        </w:rPr>
        <w:t>kovoj</w:t>
      </w:r>
      <w:r w:rsidRPr="00501595">
        <w:rPr>
          <w:noProof w:val="0"/>
        </w:rPr>
        <w:t xml:space="preserve"> osobnoj biblioteci, bit će prikazana informacija o tome „</w:t>
      </w:r>
      <w:proofErr w:type="spellStart"/>
      <w:r w:rsidRPr="00501595">
        <w:rPr>
          <w:b/>
          <w:noProof w:val="0"/>
        </w:rPr>
        <w:t>This</w:t>
      </w:r>
      <w:proofErr w:type="spellEnd"/>
      <w:r w:rsidRPr="00501595">
        <w:rPr>
          <w:b/>
          <w:noProof w:val="0"/>
        </w:rPr>
        <w:t xml:space="preserve"> </w:t>
      </w:r>
      <w:proofErr w:type="spellStart"/>
      <w:r w:rsidRPr="00501595">
        <w:rPr>
          <w:b/>
          <w:noProof w:val="0"/>
        </w:rPr>
        <w:t>document</w:t>
      </w:r>
      <w:proofErr w:type="spellEnd"/>
      <w:r w:rsidRPr="00501595">
        <w:rPr>
          <w:b/>
          <w:noProof w:val="0"/>
        </w:rPr>
        <w:t xml:space="preserve"> </w:t>
      </w:r>
      <w:proofErr w:type="spellStart"/>
      <w:r w:rsidRPr="00501595">
        <w:rPr>
          <w:b/>
          <w:noProof w:val="0"/>
        </w:rPr>
        <w:t>is</w:t>
      </w:r>
      <w:proofErr w:type="spellEnd"/>
      <w:r w:rsidRPr="00501595">
        <w:rPr>
          <w:b/>
          <w:noProof w:val="0"/>
        </w:rPr>
        <w:t xml:space="preserve"> </w:t>
      </w:r>
      <w:proofErr w:type="spellStart"/>
      <w:r w:rsidRPr="00501595">
        <w:rPr>
          <w:b/>
          <w:noProof w:val="0"/>
        </w:rPr>
        <w:t>not</w:t>
      </w:r>
      <w:proofErr w:type="spellEnd"/>
      <w:r w:rsidRPr="00501595">
        <w:rPr>
          <w:b/>
          <w:noProof w:val="0"/>
        </w:rPr>
        <w:t xml:space="preserve"> </w:t>
      </w:r>
      <w:proofErr w:type="spellStart"/>
      <w:r w:rsidRPr="00501595">
        <w:rPr>
          <w:b/>
          <w:noProof w:val="0"/>
        </w:rPr>
        <w:t>in</w:t>
      </w:r>
      <w:proofErr w:type="spellEnd"/>
      <w:r w:rsidRPr="00501595">
        <w:rPr>
          <w:b/>
          <w:noProof w:val="0"/>
        </w:rPr>
        <w:t xml:space="preserve"> </w:t>
      </w:r>
      <w:proofErr w:type="spellStart"/>
      <w:r w:rsidRPr="00501595">
        <w:rPr>
          <w:b/>
          <w:noProof w:val="0"/>
        </w:rPr>
        <w:t>your</w:t>
      </w:r>
      <w:proofErr w:type="spellEnd"/>
      <w:r w:rsidRPr="00501595">
        <w:rPr>
          <w:b/>
          <w:noProof w:val="0"/>
        </w:rPr>
        <w:t xml:space="preserve"> </w:t>
      </w:r>
      <w:proofErr w:type="spellStart"/>
      <w:r w:rsidRPr="00501595">
        <w:rPr>
          <w:b/>
          <w:noProof w:val="0"/>
        </w:rPr>
        <w:t>library</w:t>
      </w:r>
      <w:proofErr w:type="spellEnd"/>
      <w:r w:rsidRPr="00501595">
        <w:rPr>
          <w:noProof w:val="0"/>
        </w:rPr>
        <w:t xml:space="preserve">“. Odabirom dugmeta </w:t>
      </w:r>
      <w:r w:rsidRPr="00501595">
        <w:rPr>
          <w:b/>
          <w:noProof w:val="0"/>
        </w:rPr>
        <w:t>Save Reference</w:t>
      </w:r>
      <w:r w:rsidRPr="00501595">
        <w:rPr>
          <w:noProof w:val="0"/>
        </w:rPr>
        <w:t>, bibliog</w:t>
      </w:r>
      <w:r w:rsidR="00DB4E24" w:rsidRPr="00501595">
        <w:rPr>
          <w:noProof w:val="0"/>
        </w:rPr>
        <w:t>rafski zapis se sprema u korisnikovu</w:t>
      </w:r>
      <w:r w:rsidRPr="00501595">
        <w:rPr>
          <w:noProof w:val="0"/>
        </w:rPr>
        <w:t xml:space="preserve"> osobnu biblioteku zapisa te se pojavljuje poruka „</w:t>
      </w:r>
      <w:proofErr w:type="spellStart"/>
      <w:r w:rsidRPr="00501595">
        <w:rPr>
          <w:b/>
          <w:noProof w:val="0"/>
        </w:rPr>
        <w:t>Saved</w:t>
      </w:r>
      <w:proofErr w:type="spellEnd"/>
      <w:r w:rsidRPr="00501595">
        <w:rPr>
          <w:b/>
          <w:noProof w:val="0"/>
        </w:rPr>
        <w:t xml:space="preserve"> to </w:t>
      </w:r>
      <w:proofErr w:type="spellStart"/>
      <w:r w:rsidRPr="00501595">
        <w:rPr>
          <w:b/>
          <w:noProof w:val="0"/>
        </w:rPr>
        <w:t>library</w:t>
      </w:r>
      <w:proofErr w:type="spellEnd"/>
      <w:r w:rsidRPr="00501595">
        <w:rPr>
          <w:noProof w:val="0"/>
        </w:rPr>
        <w:t xml:space="preserve">“, a pored rezultata pretraživanja u središnjem dijelu pojavljuje </w:t>
      </w:r>
      <w:r w:rsidR="00DB4E24" w:rsidRPr="00501595">
        <w:rPr>
          <w:noProof w:val="0"/>
        </w:rPr>
        <w:t xml:space="preserve">se </w:t>
      </w:r>
      <w:r w:rsidRPr="00501595">
        <w:rPr>
          <w:noProof w:val="0"/>
        </w:rPr>
        <w:t xml:space="preserve">oznaka </w:t>
      </w:r>
      <w:r w:rsidRPr="00501595">
        <w:rPr>
          <w:lang w:val="en-US" w:eastAsia="en-US"/>
        </w:rPr>
        <w:drawing>
          <wp:inline distT="0" distB="0" distL="0" distR="0" wp14:anchorId="5236A513" wp14:editId="1567BB0C">
            <wp:extent cx="219106" cy="209579"/>
            <wp:effectExtent l="19050" t="19050" r="28575" b="19050"/>
            <wp:docPr id="61" name="Slika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19106" cy="209579"/>
                    </a:xfrm>
                    <a:prstGeom prst="rect">
                      <a:avLst/>
                    </a:prstGeom>
                    <a:ln w="6350">
                      <a:solidFill>
                        <a:schemeClr val="tx1"/>
                      </a:solidFill>
                    </a:ln>
                  </pic:spPr>
                </pic:pic>
              </a:graphicData>
            </a:graphic>
          </wp:inline>
        </w:drawing>
      </w:r>
      <w:r w:rsidRPr="00501595">
        <w:rPr>
          <w:noProof w:val="0"/>
        </w:rPr>
        <w:t xml:space="preserve"> kod dodanog zapisa.</w:t>
      </w:r>
    </w:p>
    <w:p w14:paraId="7902B358" w14:textId="25256A6F" w:rsidR="00C279E6" w:rsidRPr="00501595" w:rsidRDefault="00C279E6" w:rsidP="0059100E">
      <w:pPr>
        <w:pStyle w:val="TSnaslov3"/>
        <w:numPr>
          <w:ilvl w:val="0"/>
          <w:numId w:val="0"/>
        </w:numPr>
        <w:ind w:left="851" w:hanging="851"/>
      </w:pPr>
      <w:r w:rsidRPr="00501595">
        <w:t>Izrada referenci</w:t>
      </w:r>
      <w:r w:rsidR="0043564E">
        <w:t xml:space="preserve"> PDF-članka</w:t>
      </w:r>
      <w:r w:rsidRPr="00501595">
        <w:t xml:space="preserve"> pomoću metode </w:t>
      </w:r>
      <w:r w:rsidRPr="00501595">
        <w:rPr>
          <w:i/>
        </w:rPr>
        <w:t>povuci i ispusti</w:t>
      </w:r>
    </w:p>
    <w:p w14:paraId="77A7325F" w14:textId="765A0E0C" w:rsidR="00C279E6" w:rsidRPr="00501595" w:rsidRDefault="00C279E6" w:rsidP="00C279E6">
      <w:pPr>
        <w:pStyle w:val="TSnormal"/>
        <w:rPr>
          <w:noProof w:val="0"/>
        </w:rPr>
      </w:pPr>
      <w:proofErr w:type="spellStart"/>
      <w:r w:rsidRPr="00501595">
        <w:rPr>
          <w:i/>
          <w:noProof w:val="0"/>
        </w:rPr>
        <w:t>Mendeley</w:t>
      </w:r>
      <w:proofErr w:type="spellEnd"/>
      <w:r w:rsidRPr="00501595">
        <w:rPr>
          <w:noProof w:val="0"/>
        </w:rPr>
        <w:t xml:space="preserve"> podržava vrlo prikladan način unos</w:t>
      </w:r>
      <w:r w:rsidR="00DB4E24" w:rsidRPr="00501595">
        <w:rPr>
          <w:noProof w:val="0"/>
        </w:rPr>
        <w:t>a</w:t>
      </w:r>
      <w:r w:rsidRPr="00501595">
        <w:rPr>
          <w:noProof w:val="0"/>
        </w:rPr>
        <w:t xml:space="preserve"> bibliografskih zapisa pomoću metode </w:t>
      </w:r>
      <w:r w:rsidRPr="00501595">
        <w:rPr>
          <w:i/>
          <w:noProof w:val="0"/>
        </w:rPr>
        <w:t>povuci i ispusti</w:t>
      </w:r>
      <w:r w:rsidRPr="00501595">
        <w:rPr>
          <w:noProof w:val="0"/>
        </w:rPr>
        <w:t xml:space="preserve"> (engl. </w:t>
      </w:r>
      <w:r w:rsidRPr="00501595">
        <w:rPr>
          <w:i/>
          <w:noProof w:val="0"/>
        </w:rPr>
        <w:t>Drag</w:t>
      </w:r>
      <w:r w:rsidR="005C363C" w:rsidRPr="00501595">
        <w:rPr>
          <w:i/>
          <w:noProof w:val="0"/>
        </w:rPr>
        <w:t xml:space="preserve"> </w:t>
      </w:r>
      <w:r w:rsidRPr="00501595">
        <w:rPr>
          <w:i/>
          <w:noProof w:val="0"/>
        </w:rPr>
        <w:t>&amp;</w:t>
      </w:r>
      <w:r w:rsidR="005C363C" w:rsidRPr="00501595">
        <w:rPr>
          <w:i/>
          <w:noProof w:val="0"/>
        </w:rPr>
        <w:t xml:space="preserve"> </w:t>
      </w:r>
      <w:r w:rsidRPr="00501595">
        <w:rPr>
          <w:i/>
          <w:noProof w:val="0"/>
        </w:rPr>
        <w:t>Drop</w:t>
      </w:r>
      <w:r w:rsidRPr="00501595">
        <w:rPr>
          <w:noProof w:val="0"/>
        </w:rPr>
        <w:t>). U tom slučaju uradak u PDF</w:t>
      </w:r>
      <w:r w:rsidR="008562E4" w:rsidRPr="00501595">
        <w:rPr>
          <w:noProof w:val="0"/>
        </w:rPr>
        <w:t>-</w:t>
      </w:r>
      <w:r w:rsidRPr="00501595">
        <w:rPr>
          <w:noProof w:val="0"/>
        </w:rPr>
        <w:t xml:space="preserve">formatu (npr. znanstveni članak) treba biti pohranjen lokalno na disku. Potom je potrebno odabrati određeni dokument i samo ga povući i ispustiti u središnji dio ekrana gdje se nalazi popis bibliografskih radova. </w:t>
      </w:r>
    </w:p>
    <w:p w14:paraId="3016C15D" w14:textId="1B71DB0B" w:rsidR="00C279E6" w:rsidRPr="00501595" w:rsidRDefault="00C279E6" w:rsidP="00C279E6">
      <w:pPr>
        <w:pStyle w:val="TSnormal"/>
        <w:rPr>
          <w:noProof w:val="0"/>
        </w:rPr>
      </w:pPr>
      <w:r w:rsidRPr="00501595">
        <w:rPr>
          <w:noProof w:val="0"/>
        </w:rPr>
        <w:t>Izradit će se referenca na temelju informacija koje se nalaze u PDF</w:t>
      </w:r>
      <w:r w:rsidR="00AD1392" w:rsidRPr="00501595">
        <w:rPr>
          <w:noProof w:val="0"/>
        </w:rPr>
        <w:t>-</w:t>
      </w:r>
      <w:r w:rsidRPr="00501595">
        <w:rPr>
          <w:noProof w:val="0"/>
        </w:rPr>
        <w:t xml:space="preserve">dokumentu. Ako neki od zapisa nisu točni ili nedostaju, jednostavno se odabere željeno polje u okviru </w:t>
      </w:r>
      <w:proofErr w:type="spellStart"/>
      <w:r w:rsidRPr="00501595">
        <w:rPr>
          <w:b/>
          <w:noProof w:val="0"/>
        </w:rPr>
        <w:t>Details</w:t>
      </w:r>
      <w:proofErr w:type="spellEnd"/>
      <w:r w:rsidRPr="00501595">
        <w:rPr>
          <w:noProof w:val="0"/>
        </w:rPr>
        <w:t xml:space="preserve"> te se izm</w:t>
      </w:r>
      <w:r w:rsidR="00E4313C">
        <w:rPr>
          <w:noProof w:val="0"/>
        </w:rPr>
        <w:t>i</w:t>
      </w:r>
      <w:r w:rsidRPr="00501595">
        <w:rPr>
          <w:noProof w:val="0"/>
        </w:rPr>
        <w:t>jeni ili unese željeni sadržaj.</w:t>
      </w:r>
    </w:p>
    <w:p w14:paraId="7404EC3E" w14:textId="6A110965" w:rsidR="00C279E6" w:rsidRPr="00501595" w:rsidRDefault="00C279E6" w:rsidP="00C279E6">
      <w:pPr>
        <w:pStyle w:val="TSnormal"/>
        <w:rPr>
          <w:noProof w:val="0"/>
        </w:rPr>
      </w:pPr>
      <w:r w:rsidRPr="00501595">
        <w:rPr>
          <w:noProof w:val="0"/>
        </w:rPr>
        <w:t xml:space="preserve">Ako na lokalnom disku postoji mapa s datotekama u </w:t>
      </w:r>
      <w:r w:rsidR="00E4313C">
        <w:rPr>
          <w:noProof w:val="0"/>
        </w:rPr>
        <w:t>obliku</w:t>
      </w:r>
      <w:r w:rsidR="00E4313C" w:rsidRPr="00501595">
        <w:rPr>
          <w:noProof w:val="0"/>
        </w:rPr>
        <w:t xml:space="preserve"> </w:t>
      </w:r>
      <w:r w:rsidR="00AD1392" w:rsidRPr="00501595">
        <w:rPr>
          <w:noProof w:val="0"/>
        </w:rPr>
        <w:t>PDF ili</w:t>
      </w:r>
      <w:r w:rsidR="00E4313C">
        <w:rPr>
          <w:noProof w:val="0"/>
        </w:rPr>
        <w:t xml:space="preserve"> programa</w:t>
      </w:r>
      <w:r w:rsidR="00AD1392" w:rsidRPr="00501595">
        <w:rPr>
          <w:noProof w:val="0"/>
        </w:rPr>
        <w:t xml:space="preserve"> </w:t>
      </w:r>
      <w:r w:rsidR="00AD1392" w:rsidRPr="00E315F3">
        <w:rPr>
          <w:i/>
          <w:noProof w:val="0"/>
        </w:rPr>
        <w:t>Word</w:t>
      </w:r>
      <w:r w:rsidRPr="00501595">
        <w:rPr>
          <w:noProof w:val="0"/>
        </w:rPr>
        <w:t xml:space="preserve">, jednostavno se cijela mapa pomoću metode </w:t>
      </w:r>
      <w:r w:rsidRPr="00501595">
        <w:rPr>
          <w:i/>
          <w:noProof w:val="0"/>
        </w:rPr>
        <w:t>povuci i ispusti</w:t>
      </w:r>
      <w:r w:rsidRPr="00501595">
        <w:rPr>
          <w:noProof w:val="0"/>
        </w:rPr>
        <w:t xml:space="preserve"> (engl. </w:t>
      </w:r>
      <w:r w:rsidRPr="00501595">
        <w:rPr>
          <w:i/>
          <w:noProof w:val="0"/>
        </w:rPr>
        <w:t>Drag</w:t>
      </w:r>
      <w:r w:rsidR="005C363C" w:rsidRPr="00501595">
        <w:rPr>
          <w:i/>
          <w:noProof w:val="0"/>
        </w:rPr>
        <w:t xml:space="preserve"> </w:t>
      </w:r>
      <w:r w:rsidRPr="00501595">
        <w:rPr>
          <w:i/>
          <w:noProof w:val="0"/>
        </w:rPr>
        <w:t>&amp;</w:t>
      </w:r>
      <w:r w:rsidR="005C363C" w:rsidRPr="00501595">
        <w:rPr>
          <w:i/>
          <w:noProof w:val="0"/>
        </w:rPr>
        <w:t xml:space="preserve"> </w:t>
      </w:r>
      <w:r w:rsidRPr="00501595">
        <w:rPr>
          <w:i/>
          <w:noProof w:val="0"/>
        </w:rPr>
        <w:t>Drop</w:t>
      </w:r>
      <w:r w:rsidRPr="00501595">
        <w:rPr>
          <w:noProof w:val="0"/>
        </w:rPr>
        <w:t xml:space="preserve">) premjesti u </w:t>
      </w:r>
      <w:r w:rsidR="00291A65" w:rsidRPr="00501595">
        <w:rPr>
          <w:noProof w:val="0"/>
        </w:rPr>
        <w:t>središnji dio okvira gdje se nalaze bibliografski zapisi</w:t>
      </w:r>
      <w:r w:rsidRPr="00501595">
        <w:rPr>
          <w:noProof w:val="0"/>
        </w:rPr>
        <w:t xml:space="preserve">. Tada će se </w:t>
      </w:r>
      <w:r w:rsidR="00AD1392" w:rsidRPr="00501595">
        <w:rPr>
          <w:noProof w:val="0"/>
        </w:rPr>
        <w:t xml:space="preserve">svi </w:t>
      </w:r>
      <w:r w:rsidRPr="00501595">
        <w:rPr>
          <w:noProof w:val="0"/>
        </w:rPr>
        <w:t>sadržaj</w:t>
      </w:r>
      <w:r w:rsidR="0007486C" w:rsidRPr="00501595">
        <w:rPr>
          <w:noProof w:val="0"/>
        </w:rPr>
        <w:t>i</w:t>
      </w:r>
      <w:r w:rsidRPr="00501595">
        <w:rPr>
          <w:noProof w:val="0"/>
        </w:rPr>
        <w:t xml:space="preserve"> mape dodati kao zaseb</w:t>
      </w:r>
      <w:r w:rsidR="00F01D4D" w:rsidRPr="00501595">
        <w:rPr>
          <w:noProof w:val="0"/>
        </w:rPr>
        <w:t>ni</w:t>
      </w:r>
      <w:r w:rsidRPr="00501595">
        <w:rPr>
          <w:noProof w:val="0"/>
        </w:rPr>
        <w:t xml:space="preserve"> novi bibliografski zapisi.</w:t>
      </w:r>
    </w:p>
    <w:p w14:paraId="7BE7F018" w14:textId="769D33A3" w:rsidR="00C279E6" w:rsidRPr="00501595" w:rsidRDefault="00C279E6" w:rsidP="00C279E6">
      <w:pPr>
        <w:pStyle w:val="TSnormal"/>
        <w:rPr>
          <w:noProof w:val="0"/>
        </w:rPr>
      </w:pPr>
      <w:r w:rsidRPr="00501595">
        <w:rPr>
          <w:noProof w:val="0"/>
        </w:rPr>
        <w:t>PDF</w:t>
      </w:r>
      <w:r w:rsidR="00AD1392" w:rsidRPr="00501595">
        <w:rPr>
          <w:noProof w:val="0"/>
        </w:rPr>
        <w:t>-</w:t>
      </w:r>
      <w:r w:rsidRPr="00501595">
        <w:rPr>
          <w:noProof w:val="0"/>
        </w:rPr>
        <w:t>dokumente koji su pohranjeni uz bibliografski zapis moguće je otvoriti u program</w:t>
      </w:r>
      <w:r w:rsidR="00DB4E24" w:rsidRPr="00501595">
        <w:rPr>
          <w:noProof w:val="0"/>
        </w:rPr>
        <w:t>u</w:t>
      </w:r>
      <w:r w:rsidRPr="00501595">
        <w:rPr>
          <w:noProof w:val="0"/>
        </w:rPr>
        <w:t xml:space="preserve"> </w:t>
      </w:r>
      <w:proofErr w:type="spellStart"/>
      <w:r w:rsidRPr="00501595">
        <w:rPr>
          <w:i/>
          <w:noProof w:val="0"/>
        </w:rPr>
        <w:t>Men</w:t>
      </w:r>
      <w:r w:rsidR="00001E48">
        <w:rPr>
          <w:i/>
          <w:noProof w:val="0"/>
        </w:rPr>
        <w:t>d</w:t>
      </w:r>
      <w:r w:rsidRPr="00501595">
        <w:rPr>
          <w:i/>
          <w:noProof w:val="0"/>
        </w:rPr>
        <w:t>eley</w:t>
      </w:r>
      <w:proofErr w:type="spellEnd"/>
      <w:r w:rsidRPr="00501595">
        <w:rPr>
          <w:i/>
          <w:noProof w:val="0"/>
        </w:rPr>
        <w:t xml:space="preserve"> </w:t>
      </w:r>
      <w:r w:rsidR="00C353A1" w:rsidRPr="00501595">
        <w:rPr>
          <w:i/>
          <w:noProof w:val="0"/>
        </w:rPr>
        <w:t xml:space="preserve">Desktop </w:t>
      </w:r>
      <w:r w:rsidRPr="00501595">
        <w:rPr>
          <w:noProof w:val="0"/>
        </w:rPr>
        <w:t xml:space="preserve">te </w:t>
      </w:r>
      <w:r w:rsidR="00AB75CE" w:rsidRPr="00501595">
        <w:rPr>
          <w:noProof w:val="0"/>
        </w:rPr>
        <w:t xml:space="preserve">čitati, </w:t>
      </w:r>
      <w:r w:rsidRPr="00501595">
        <w:rPr>
          <w:noProof w:val="0"/>
        </w:rPr>
        <w:t>pretraživati</w:t>
      </w:r>
      <w:r w:rsidR="00AB75CE" w:rsidRPr="00501595">
        <w:rPr>
          <w:noProof w:val="0"/>
        </w:rPr>
        <w:t xml:space="preserve"> i označavati</w:t>
      </w:r>
      <w:r w:rsidRPr="00501595">
        <w:rPr>
          <w:noProof w:val="0"/>
        </w:rPr>
        <w:t xml:space="preserve"> njihov sadržaj.</w:t>
      </w:r>
    </w:p>
    <w:p w14:paraId="0BF2C661" w14:textId="6F578D78" w:rsidR="00C279E6" w:rsidRPr="00501595" w:rsidRDefault="00D06184" w:rsidP="00C279E6">
      <w:pPr>
        <w:pStyle w:val="TSnormal"/>
        <w:rPr>
          <w:noProof w:val="0"/>
        </w:rPr>
      </w:pPr>
      <w:r w:rsidRPr="00D06184">
        <w:lastRenderedPageBreak/>
        <w:t xml:space="preserve"> </w:t>
      </w:r>
      <w:r w:rsidRPr="00D06184">
        <w:rPr>
          <w:lang w:val="en-US" w:eastAsia="en-US"/>
        </w:rPr>
        <w:drawing>
          <wp:inline distT="0" distB="0" distL="0" distR="0" wp14:anchorId="05970C0F" wp14:editId="2770D7CD">
            <wp:extent cx="4499610" cy="2925445"/>
            <wp:effectExtent l="19050" t="19050" r="15240" b="27305"/>
            <wp:docPr id="859" name="Slika 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499610" cy="2925445"/>
                    </a:xfrm>
                    <a:prstGeom prst="rect">
                      <a:avLst/>
                    </a:prstGeom>
                    <a:ln>
                      <a:solidFill>
                        <a:schemeClr val="tx1"/>
                      </a:solidFill>
                    </a:ln>
                  </pic:spPr>
                </pic:pic>
              </a:graphicData>
            </a:graphic>
          </wp:inline>
        </w:drawing>
      </w:r>
    </w:p>
    <w:p w14:paraId="7BB11BE0" w14:textId="0DB0ACD4" w:rsidR="00C279E6" w:rsidRPr="00501595" w:rsidRDefault="00AB75CE" w:rsidP="00C279E6">
      <w:pPr>
        <w:pStyle w:val="TSnormal"/>
        <w:rPr>
          <w:noProof w:val="0"/>
        </w:rPr>
      </w:pPr>
      <w:r w:rsidRPr="00501595">
        <w:rPr>
          <w:noProof w:val="0"/>
        </w:rPr>
        <w:t>U</w:t>
      </w:r>
      <w:r w:rsidR="00C279E6" w:rsidRPr="00501595">
        <w:rPr>
          <w:noProof w:val="0"/>
        </w:rPr>
        <w:t xml:space="preserve">sporedno </w:t>
      </w:r>
      <w:r w:rsidRPr="00501595">
        <w:rPr>
          <w:noProof w:val="0"/>
        </w:rPr>
        <w:t xml:space="preserve">može biti više </w:t>
      </w:r>
      <w:r w:rsidR="00C279E6" w:rsidRPr="00501595">
        <w:rPr>
          <w:noProof w:val="0"/>
        </w:rPr>
        <w:t xml:space="preserve">otvorenih </w:t>
      </w:r>
      <w:r w:rsidRPr="00501595">
        <w:rPr>
          <w:noProof w:val="0"/>
        </w:rPr>
        <w:t>PDF-</w:t>
      </w:r>
      <w:r w:rsidR="00C279E6" w:rsidRPr="00501595">
        <w:rPr>
          <w:noProof w:val="0"/>
        </w:rPr>
        <w:t>dokumenata. Dokumente je moguće urediti pomoću trake s dugmadi koja se nalazi ispod glavne trake s izbornicima.</w:t>
      </w:r>
    </w:p>
    <w:p w14:paraId="548759C2" w14:textId="735217B2" w:rsidR="00C279E6" w:rsidRPr="00501595" w:rsidRDefault="00D06184" w:rsidP="00C279E6">
      <w:pPr>
        <w:pStyle w:val="TSnormal"/>
        <w:rPr>
          <w:noProof w:val="0"/>
        </w:rPr>
      </w:pPr>
      <w:r w:rsidRPr="00D06184">
        <w:t xml:space="preserve"> </w:t>
      </w:r>
      <w:r w:rsidRPr="00D06184">
        <w:rPr>
          <w:lang w:val="en-US" w:eastAsia="en-US"/>
        </w:rPr>
        <w:drawing>
          <wp:inline distT="0" distB="0" distL="0" distR="0" wp14:anchorId="65647693" wp14:editId="46B0D245">
            <wp:extent cx="4457325" cy="525780"/>
            <wp:effectExtent l="19050" t="19050" r="19685" b="26670"/>
            <wp:docPr id="860" name="Slika 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940"/>
                    <a:stretch/>
                  </pic:blipFill>
                  <pic:spPr bwMode="auto">
                    <a:xfrm>
                      <a:off x="0" y="0"/>
                      <a:ext cx="4457325" cy="5257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78B4B34" w14:textId="7002F3F6" w:rsidR="00C279E6" w:rsidRPr="00501595" w:rsidRDefault="00C279E6" w:rsidP="00C279E6">
      <w:pPr>
        <w:pStyle w:val="TSnormal"/>
        <w:numPr>
          <w:ilvl w:val="0"/>
          <w:numId w:val="24"/>
        </w:numPr>
        <w:rPr>
          <w:noProof w:val="0"/>
        </w:rPr>
      </w:pPr>
      <w:proofErr w:type="spellStart"/>
      <w:r w:rsidRPr="00501595">
        <w:rPr>
          <w:b/>
          <w:noProof w:val="0"/>
        </w:rPr>
        <w:t>Select</w:t>
      </w:r>
      <w:proofErr w:type="spellEnd"/>
      <w:r w:rsidRPr="00501595">
        <w:rPr>
          <w:noProof w:val="0"/>
        </w:rPr>
        <w:t xml:space="preserve"> – odabir teksta ili sadržaja unutar okvira. Odabrani tekst moguće </w:t>
      </w:r>
      <w:r w:rsidR="00DB4E24" w:rsidRPr="00501595">
        <w:rPr>
          <w:noProof w:val="0"/>
        </w:rPr>
        <w:t xml:space="preserve">je </w:t>
      </w:r>
      <w:r w:rsidRPr="00501595">
        <w:rPr>
          <w:noProof w:val="0"/>
        </w:rPr>
        <w:t>kopirati, označiti markerom ili ostaviti komentar uz taj određeni tekst.</w:t>
      </w:r>
    </w:p>
    <w:p w14:paraId="65D10106" w14:textId="41662273" w:rsidR="00C279E6" w:rsidRPr="00501595" w:rsidRDefault="00C279E6" w:rsidP="00C279E6">
      <w:pPr>
        <w:pStyle w:val="TSnormal"/>
        <w:numPr>
          <w:ilvl w:val="0"/>
          <w:numId w:val="24"/>
        </w:numPr>
        <w:rPr>
          <w:noProof w:val="0"/>
        </w:rPr>
      </w:pPr>
      <w:r w:rsidRPr="00501595">
        <w:rPr>
          <w:b/>
          <w:noProof w:val="0"/>
        </w:rPr>
        <w:t>Pan</w:t>
      </w:r>
      <w:r w:rsidRPr="00501595">
        <w:rPr>
          <w:noProof w:val="0"/>
        </w:rPr>
        <w:t xml:space="preserve"> – alat za odabir stranice, komentara ili nekog</w:t>
      </w:r>
      <w:r w:rsidR="00DB4E24" w:rsidRPr="00501595">
        <w:rPr>
          <w:noProof w:val="0"/>
        </w:rPr>
        <w:t>a</w:t>
      </w:r>
      <w:r w:rsidRPr="00501595">
        <w:rPr>
          <w:noProof w:val="0"/>
        </w:rPr>
        <w:t xml:space="preserve"> drugog objekta s mogućnošću njegov</w:t>
      </w:r>
      <w:r w:rsidR="00DB4E24" w:rsidRPr="00501595">
        <w:rPr>
          <w:noProof w:val="0"/>
        </w:rPr>
        <w:t>a</w:t>
      </w:r>
      <w:r w:rsidRPr="00501595">
        <w:rPr>
          <w:noProof w:val="0"/>
        </w:rPr>
        <w:t xml:space="preserve"> pomicanja u željenom smjeru. </w:t>
      </w:r>
    </w:p>
    <w:p w14:paraId="1E213C0B" w14:textId="77777777" w:rsidR="00C279E6" w:rsidRPr="00501595" w:rsidRDefault="00C279E6" w:rsidP="00C279E6">
      <w:pPr>
        <w:pStyle w:val="TSnormal"/>
        <w:numPr>
          <w:ilvl w:val="0"/>
          <w:numId w:val="24"/>
        </w:numPr>
        <w:rPr>
          <w:noProof w:val="0"/>
        </w:rPr>
      </w:pPr>
      <w:r w:rsidRPr="00501595">
        <w:rPr>
          <w:b/>
          <w:noProof w:val="0"/>
        </w:rPr>
        <w:t>Note</w:t>
      </w:r>
      <w:r w:rsidRPr="00501595">
        <w:rPr>
          <w:noProof w:val="0"/>
        </w:rPr>
        <w:t xml:space="preserve"> – dodavanje komentara uz tekst. </w:t>
      </w:r>
    </w:p>
    <w:p w14:paraId="7C0924F2" w14:textId="77777777" w:rsidR="00C279E6" w:rsidRPr="00501595" w:rsidRDefault="00C279E6" w:rsidP="00C279E6">
      <w:pPr>
        <w:pStyle w:val="TSnormal"/>
        <w:numPr>
          <w:ilvl w:val="0"/>
          <w:numId w:val="24"/>
        </w:numPr>
        <w:rPr>
          <w:noProof w:val="0"/>
        </w:rPr>
      </w:pPr>
      <w:proofErr w:type="spellStart"/>
      <w:r w:rsidRPr="00501595">
        <w:rPr>
          <w:b/>
          <w:noProof w:val="0"/>
        </w:rPr>
        <w:t>Highlight</w:t>
      </w:r>
      <w:proofErr w:type="spellEnd"/>
      <w:r w:rsidRPr="00501595">
        <w:rPr>
          <w:noProof w:val="0"/>
        </w:rPr>
        <w:t xml:space="preserve"> – označavanje markerom teksta ili sadržaja unutar okvira.</w:t>
      </w:r>
    </w:p>
    <w:p w14:paraId="05DB458A" w14:textId="77777777" w:rsidR="00C279E6" w:rsidRPr="00501595" w:rsidRDefault="00C279E6" w:rsidP="00C279E6">
      <w:pPr>
        <w:pStyle w:val="TSnormal"/>
        <w:numPr>
          <w:ilvl w:val="0"/>
          <w:numId w:val="24"/>
        </w:numPr>
        <w:rPr>
          <w:noProof w:val="0"/>
        </w:rPr>
      </w:pPr>
      <w:proofErr w:type="spellStart"/>
      <w:r w:rsidRPr="00501595">
        <w:rPr>
          <w:b/>
          <w:noProof w:val="0"/>
        </w:rPr>
        <w:t>Color</w:t>
      </w:r>
      <w:proofErr w:type="spellEnd"/>
      <w:r w:rsidRPr="00501595">
        <w:rPr>
          <w:noProof w:val="0"/>
        </w:rPr>
        <w:t xml:space="preserve"> – odabir boje za označavanje markerom. </w:t>
      </w:r>
    </w:p>
    <w:p w14:paraId="480768B8" w14:textId="1FCCE5EF" w:rsidR="00C279E6" w:rsidRDefault="00C279E6" w:rsidP="00C279E6">
      <w:pPr>
        <w:pStyle w:val="TSnormal"/>
        <w:numPr>
          <w:ilvl w:val="0"/>
          <w:numId w:val="24"/>
        </w:numPr>
        <w:rPr>
          <w:noProof w:val="0"/>
        </w:rPr>
      </w:pPr>
      <w:proofErr w:type="spellStart"/>
      <w:r w:rsidRPr="00501595">
        <w:rPr>
          <w:b/>
          <w:noProof w:val="0"/>
        </w:rPr>
        <w:t>Zoom</w:t>
      </w:r>
      <w:proofErr w:type="spellEnd"/>
      <w:r w:rsidRPr="00501595">
        <w:rPr>
          <w:noProof w:val="0"/>
        </w:rPr>
        <w:t xml:space="preserve"> – povećanje ili smanjivanje prikaza. </w:t>
      </w:r>
    </w:p>
    <w:p w14:paraId="09BB7ABD" w14:textId="12C55D0E" w:rsidR="00D06184" w:rsidRPr="00501595" w:rsidRDefault="00D06184" w:rsidP="00D06184">
      <w:pPr>
        <w:pStyle w:val="TSnormal"/>
        <w:numPr>
          <w:ilvl w:val="0"/>
          <w:numId w:val="24"/>
        </w:numPr>
        <w:rPr>
          <w:noProof w:val="0"/>
        </w:rPr>
      </w:pPr>
      <w:proofErr w:type="spellStart"/>
      <w:r w:rsidRPr="00501595">
        <w:rPr>
          <w:b/>
          <w:noProof w:val="0"/>
        </w:rPr>
        <w:t>Zoom</w:t>
      </w:r>
      <w:proofErr w:type="spellEnd"/>
      <w:r>
        <w:rPr>
          <w:b/>
          <w:noProof w:val="0"/>
        </w:rPr>
        <w:t xml:space="preserve"> To Fit</w:t>
      </w:r>
      <w:r w:rsidRPr="00501595">
        <w:rPr>
          <w:noProof w:val="0"/>
        </w:rPr>
        <w:t xml:space="preserve"> – povećanje </w:t>
      </w:r>
      <w:r w:rsidR="001E2111">
        <w:rPr>
          <w:noProof w:val="0"/>
        </w:rPr>
        <w:t>do veličine prozora horizontalno ili vertikalno</w:t>
      </w:r>
      <w:r w:rsidRPr="00501595">
        <w:rPr>
          <w:noProof w:val="0"/>
        </w:rPr>
        <w:t xml:space="preserve">. </w:t>
      </w:r>
    </w:p>
    <w:p w14:paraId="5F492D6A" w14:textId="71B684E8" w:rsidR="00C279E6" w:rsidRPr="00501595" w:rsidRDefault="00C279E6" w:rsidP="00C279E6">
      <w:pPr>
        <w:pStyle w:val="TSnormal"/>
        <w:numPr>
          <w:ilvl w:val="0"/>
          <w:numId w:val="24"/>
        </w:numPr>
        <w:rPr>
          <w:noProof w:val="0"/>
        </w:rPr>
      </w:pPr>
      <w:proofErr w:type="spellStart"/>
      <w:r w:rsidRPr="00501595">
        <w:rPr>
          <w:b/>
          <w:noProof w:val="0"/>
        </w:rPr>
        <w:t>Fullscreen</w:t>
      </w:r>
      <w:proofErr w:type="spellEnd"/>
      <w:r w:rsidRPr="00501595">
        <w:rPr>
          <w:noProof w:val="0"/>
        </w:rPr>
        <w:t xml:space="preserve"> – proširivanje prikaza preko cijelog ekrana. Odabirom tipke </w:t>
      </w:r>
      <w:proofErr w:type="spellStart"/>
      <w:r w:rsidR="00784169">
        <w:rPr>
          <w:b/>
          <w:noProof w:val="0"/>
        </w:rPr>
        <w:t>E</w:t>
      </w:r>
      <w:r w:rsidRPr="00501595">
        <w:rPr>
          <w:b/>
          <w:noProof w:val="0"/>
        </w:rPr>
        <w:t>scape</w:t>
      </w:r>
      <w:proofErr w:type="spellEnd"/>
      <w:r w:rsidRPr="00501595">
        <w:rPr>
          <w:noProof w:val="0"/>
        </w:rPr>
        <w:t xml:space="preserve"> na tipkovnici zatvara se prikaz preko cijelog ekrana.</w:t>
      </w:r>
    </w:p>
    <w:p w14:paraId="2316FDE2" w14:textId="71E7C0F0" w:rsidR="00C279E6" w:rsidRDefault="00C279E6" w:rsidP="00C279E6">
      <w:pPr>
        <w:pStyle w:val="TSnormal"/>
        <w:numPr>
          <w:ilvl w:val="0"/>
          <w:numId w:val="24"/>
        </w:numPr>
        <w:rPr>
          <w:noProof w:val="0"/>
        </w:rPr>
      </w:pPr>
      <w:proofErr w:type="spellStart"/>
      <w:r w:rsidRPr="00501595">
        <w:rPr>
          <w:b/>
          <w:noProof w:val="0"/>
        </w:rPr>
        <w:t>Sync</w:t>
      </w:r>
      <w:proofErr w:type="spellEnd"/>
      <w:r w:rsidRPr="00501595">
        <w:rPr>
          <w:noProof w:val="0"/>
        </w:rPr>
        <w:t xml:space="preserve"> – povezivanje s </w:t>
      </w:r>
      <w:proofErr w:type="spellStart"/>
      <w:r w:rsidRPr="00501595">
        <w:rPr>
          <w:i/>
          <w:noProof w:val="0"/>
        </w:rPr>
        <w:t>Mendeleyevim</w:t>
      </w:r>
      <w:proofErr w:type="spellEnd"/>
      <w:r w:rsidRPr="00501595">
        <w:rPr>
          <w:noProof w:val="0"/>
        </w:rPr>
        <w:t xml:space="preserve"> poslužiteljem te osvježavanje spremljenih zapisa. </w:t>
      </w:r>
    </w:p>
    <w:p w14:paraId="62E1A555" w14:textId="29E1B91F" w:rsidR="001E2111" w:rsidRPr="00501595" w:rsidRDefault="001E2111" w:rsidP="00C279E6">
      <w:pPr>
        <w:pStyle w:val="TSnormal"/>
        <w:numPr>
          <w:ilvl w:val="0"/>
          <w:numId w:val="24"/>
        </w:numPr>
        <w:rPr>
          <w:noProof w:val="0"/>
        </w:rPr>
      </w:pPr>
      <w:proofErr w:type="spellStart"/>
      <w:r w:rsidRPr="00E315F3">
        <w:rPr>
          <w:b/>
          <w:noProof w:val="0"/>
        </w:rPr>
        <w:t>Help</w:t>
      </w:r>
      <w:proofErr w:type="spellEnd"/>
      <w:r>
        <w:rPr>
          <w:noProof w:val="0"/>
        </w:rPr>
        <w:t xml:space="preserve"> – pristup pomoći za rad na sustavu </w:t>
      </w:r>
      <w:proofErr w:type="spellStart"/>
      <w:r w:rsidRPr="00E315F3">
        <w:rPr>
          <w:i/>
          <w:noProof w:val="0"/>
        </w:rPr>
        <w:t>Mendeley</w:t>
      </w:r>
      <w:proofErr w:type="spellEnd"/>
      <w:r>
        <w:rPr>
          <w:noProof w:val="0"/>
        </w:rPr>
        <w:t>.</w:t>
      </w:r>
    </w:p>
    <w:p w14:paraId="4416975A" w14:textId="21408651" w:rsidR="00C279E6" w:rsidRPr="00501595" w:rsidRDefault="00C279E6" w:rsidP="00C279E6">
      <w:pPr>
        <w:pStyle w:val="TSnormal"/>
        <w:rPr>
          <w:noProof w:val="0"/>
        </w:rPr>
      </w:pPr>
      <w:r w:rsidRPr="00501595">
        <w:rPr>
          <w:noProof w:val="0"/>
        </w:rPr>
        <w:lastRenderedPageBreak/>
        <w:t xml:space="preserve">Pored kartice </w:t>
      </w:r>
      <w:proofErr w:type="spellStart"/>
      <w:r w:rsidRPr="00501595">
        <w:rPr>
          <w:b/>
          <w:noProof w:val="0"/>
        </w:rPr>
        <w:t>Details</w:t>
      </w:r>
      <w:proofErr w:type="spellEnd"/>
      <w:r w:rsidRPr="00501595">
        <w:rPr>
          <w:noProof w:val="0"/>
        </w:rPr>
        <w:t xml:space="preserve"> nalazi se kartica </w:t>
      </w:r>
      <w:r w:rsidRPr="00501595">
        <w:rPr>
          <w:b/>
          <w:noProof w:val="0"/>
        </w:rPr>
        <w:t>Notes</w:t>
      </w:r>
      <w:r w:rsidRPr="00501595">
        <w:rPr>
          <w:noProof w:val="0"/>
        </w:rPr>
        <w:t xml:space="preserve"> gdje su vidljive bilješke i svi komentari koji su vezani z</w:t>
      </w:r>
      <w:r w:rsidR="00DB4E24" w:rsidRPr="00501595">
        <w:rPr>
          <w:noProof w:val="0"/>
        </w:rPr>
        <w:t>a</w:t>
      </w:r>
      <w:r w:rsidRPr="00501595">
        <w:rPr>
          <w:noProof w:val="0"/>
        </w:rPr>
        <w:t xml:space="preserve"> trenut</w:t>
      </w:r>
      <w:r w:rsidR="00DB4E24" w:rsidRPr="00501595">
        <w:rPr>
          <w:noProof w:val="0"/>
        </w:rPr>
        <w:t>ač</w:t>
      </w:r>
      <w:r w:rsidRPr="00501595">
        <w:rPr>
          <w:noProof w:val="0"/>
        </w:rPr>
        <w:t xml:space="preserve">no prikazani dokument. </w:t>
      </w:r>
    </w:p>
    <w:p w14:paraId="31B91FC7" w14:textId="683755AF" w:rsidR="00C279E6" w:rsidRPr="00501595" w:rsidRDefault="00C279E6" w:rsidP="00C279E6">
      <w:pPr>
        <w:pStyle w:val="TSnormal"/>
        <w:rPr>
          <w:noProof w:val="0"/>
        </w:rPr>
      </w:pPr>
      <w:r w:rsidRPr="00501595">
        <w:rPr>
          <w:noProof w:val="0"/>
        </w:rPr>
        <w:t xml:space="preserve">Dokument se može, zajedno s komentarima i markerom označenim tekstom, izvesti odabirom naredbe </w:t>
      </w:r>
      <w:r w:rsidRPr="00501595">
        <w:rPr>
          <w:i/>
          <w:noProof w:val="0"/>
        </w:rPr>
        <w:t>File</w:t>
      </w:r>
      <w:r w:rsidRPr="00501595">
        <w:rPr>
          <w:noProof w:val="0"/>
        </w:rPr>
        <w:t xml:space="preserve"> </w:t>
      </w:r>
      <w:r w:rsidRPr="00501595">
        <w:rPr>
          <w:noProof w:val="0"/>
        </w:rPr>
        <w:sym w:font="Wingdings" w:char="F0E0"/>
      </w:r>
      <w:r w:rsidRPr="00501595">
        <w:rPr>
          <w:noProof w:val="0"/>
        </w:rPr>
        <w:t xml:space="preserve"> </w:t>
      </w:r>
      <w:proofErr w:type="spellStart"/>
      <w:r w:rsidRPr="00501595">
        <w:rPr>
          <w:b/>
          <w:noProof w:val="0"/>
        </w:rPr>
        <w:t>Export</w:t>
      </w:r>
      <w:proofErr w:type="spellEnd"/>
      <w:r w:rsidRPr="00501595">
        <w:rPr>
          <w:b/>
          <w:noProof w:val="0"/>
        </w:rPr>
        <w:t xml:space="preserve"> PDF </w:t>
      </w:r>
      <w:proofErr w:type="spellStart"/>
      <w:r w:rsidRPr="00501595">
        <w:rPr>
          <w:b/>
          <w:noProof w:val="0"/>
        </w:rPr>
        <w:t>with</w:t>
      </w:r>
      <w:proofErr w:type="spellEnd"/>
      <w:r w:rsidRPr="00501595">
        <w:rPr>
          <w:b/>
          <w:noProof w:val="0"/>
        </w:rPr>
        <w:t xml:space="preserve"> </w:t>
      </w:r>
      <w:proofErr w:type="spellStart"/>
      <w:r w:rsidRPr="00501595">
        <w:rPr>
          <w:b/>
          <w:noProof w:val="0"/>
        </w:rPr>
        <w:t>Annotations</w:t>
      </w:r>
      <w:proofErr w:type="spellEnd"/>
      <w:r w:rsidRPr="00501595">
        <w:rPr>
          <w:noProof w:val="0"/>
        </w:rPr>
        <w:t>. Komentari će se u tom slučaju pojaviti na kraju PDF</w:t>
      </w:r>
      <w:r w:rsidR="00460B02">
        <w:rPr>
          <w:noProof w:val="0"/>
        </w:rPr>
        <w:noBreakHyphen/>
      </w:r>
      <w:r w:rsidRPr="00501595">
        <w:rPr>
          <w:noProof w:val="0"/>
        </w:rPr>
        <w:t>dokumenta kao dodatak, a markerom označeni tekst bit će vidljiv.</w:t>
      </w:r>
    </w:p>
    <w:p w14:paraId="2604E518" w14:textId="77777777" w:rsidR="00C279E6" w:rsidRPr="00501595" w:rsidRDefault="00C279E6" w:rsidP="00C279E6">
      <w:pPr>
        <w:pStyle w:val="TSnormal"/>
        <w:rPr>
          <w:noProof w:val="0"/>
        </w:rPr>
      </w:pPr>
      <w:r w:rsidRPr="00501595">
        <w:rPr>
          <w:noProof w:val="0"/>
        </w:rPr>
        <w:t xml:space="preserve">Odabirom kartice </w:t>
      </w:r>
      <w:r w:rsidRPr="00501595">
        <w:rPr>
          <w:b/>
          <w:noProof w:val="0"/>
        </w:rPr>
        <w:t xml:space="preserve">My </w:t>
      </w:r>
      <w:proofErr w:type="spellStart"/>
      <w:r w:rsidRPr="00501595">
        <w:rPr>
          <w:b/>
          <w:noProof w:val="0"/>
        </w:rPr>
        <w:t>Library</w:t>
      </w:r>
      <w:proofErr w:type="spellEnd"/>
      <w:r w:rsidRPr="00501595">
        <w:rPr>
          <w:noProof w:val="0"/>
        </w:rPr>
        <w:t xml:space="preserve"> ponovno postaje vidljiva korisnikova osobna kolekcija bibliografskih zapisa.</w:t>
      </w:r>
    </w:p>
    <w:p w14:paraId="38321944" w14:textId="6C426A42" w:rsidR="00C279E6" w:rsidRPr="00501595" w:rsidRDefault="00C279E6" w:rsidP="0059100E">
      <w:pPr>
        <w:pStyle w:val="TSnaslov3"/>
        <w:numPr>
          <w:ilvl w:val="0"/>
          <w:numId w:val="0"/>
        </w:numPr>
        <w:ind w:left="851" w:hanging="851"/>
      </w:pPr>
      <w:r w:rsidRPr="00501595">
        <w:t>Praćenje sadržaja mape</w:t>
      </w:r>
    </w:p>
    <w:p w14:paraId="75001A98" w14:textId="277D67EA" w:rsidR="00C279E6" w:rsidRPr="00501595" w:rsidRDefault="00C279E6" w:rsidP="00C279E6">
      <w:pPr>
        <w:pStyle w:val="TSnormal"/>
        <w:rPr>
          <w:noProof w:val="0"/>
        </w:rPr>
      </w:pPr>
      <w:r w:rsidRPr="00501595">
        <w:rPr>
          <w:noProof w:val="0"/>
        </w:rPr>
        <w:t xml:space="preserve">Kroz inačicu programa </w:t>
      </w:r>
      <w:proofErr w:type="spellStart"/>
      <w:r w:rsidR="00580D4A" w:rsidRPr="00501595">
        <w:rPr>
          <w:i/>
          <w:noProof w:val="0"/>
        </w:rPr>
        <w:t>Mendeley</w:t>
      </w:r>
      <w:proofErr w:type="spellEnd"/>
      <w:r w:rsidR="00580D4A" w:rsidRPr="00501595">
        <w:rPr>
          <w:i/>
          <w:noProof w:val="0"/>
        </w:rPr>
        <w:t xml:space="preserve"> Desktop </w:t>
      </w:r>
      <w:r w:rsidRPr="00501595">
        <w:rPr>
          <w:noProof w:val="0"/>
        </w:rPr>
        <w:t xml:space="preserve">moguće je odabrati mapu lokalno na disku za koju će se pratiti izmjene sadržaja. U odabranu mapu moguće je dodati više </w:t>
      </w:r>
      <w:r w:rsidR="00DD1CA1" w:rsidRPr="00501595">
        <w:rPr>
          <w:noProof w:val="0"/>
        </w:rPr>
        <w:t>PDF-</w:t>
      </w:r>
      <w:r w:rsidRPr="00501595">
        <w:rPr>
          <w:noProof w:val="0"/>
        </w:rPr>
        <w:t>datoteka. Program će automatski pročitati sadržaje tih datoteka i predložiti bibliografske zapise na temelju njih. Za te datoteke moguće je dodati zabilješku, komentar, ili markerom označiti određeni dio teksta.</w:t>
      </w:r>
    </w:p>
    <w:p w14:paraId="200931B5" w14:textId="77777777" w:rsidR="00C279E6" w:rsidRPr="00501595" w:rsidRDefault="00C279E6" w:rsidP="00C279E6">
      <w:pPr>
        <w:pStyle w:val="TSnormal"/>
        <w:rPr>
          <w:noProof w:val="0"/>
        </w:rPr>
      </w:pPr>
      <w:r w:rsidRPr="00501595">
        <w:rPr>
          <w:noProof w:val="0"/>
        </w:rPr>
        <w:t xml:space="preserve">Kako bi se odabrala mapa čiji sadržaj će se pratiti, potrebno je iz izbornika </w:t>
      </w:r>
      <w:r w:rsidRPr="00501595">
        <w:rPr>
          <w:b/>
          <w:noProof w:val="0"/>
        </w:rPr>
        <w:t>File</w:t>
      </w:r>
      <w:r w:rsidRPr="00501595">
        <w:rPr>
          <w:noProof w:val="0"/>
        </w:rPr>
        <w:t xml:space="preserve"> odabrati mogućnost </w:t>
      </w:r>
      <w:proofErr w:type="spellStart"/>
      <w:r w:rsidRPr="00501595">
        <w:rPr>
          <w:b/>
          <w:noProof w:val="0"/>
        </w:rPr>
        <w:t>Watch</w:t>
      </w:r>
      <w:proofErr w:type="spellEnd"/>
      <w:r w:rsidRPr="00501595">
        <w:rPr>
          <w:b/>
          <w:noProof w:val="0"/>
        </w:rPr>
        <w:t xml:space="preserve"> Folder</w:t>
      </w:r>
      <w:r w:rsidRPr="00501595">
        <w:rPr>
          <w:noProof w:val="0"/>
        </w:rPr>
        <w:t xml:space="preserve">. </w:t>
      </w:r>
    </w:p>
    <w:p w14:paraId="1BC4A33B" w14:textId="0FAC11A4" w:rsidR="00C279E6" w:rsidRPr="00501595" w:rsidRDefault="008D7BDC" w:rsidP="00C279E6">
      <w:pPr>
        <w:pStyle w:val="TSnormal"/>
        <w:rPr>
          <w:noProof w:val="0"/>
        </w:rPr>
      </w:pPr>
      <w:r w:rsidRPr="008D7BDC">
        <w:t xml:space="preserve"> </w:t>
      </w:r>
      <w:r w:rsidRPr="008D7BDC">
        <w:rPr>
          <w:lang w:val="en-US" w:eastAsia="en-US"/>
        </w:rPr>
        <w:drawing>
          <wp:inline distT="0" distB="0" distL="0" distR="0" wp14:anchorId="28434589" wp14:editId="4AF35E63">
            <wp:extent cx="2128086" cy="2674487"/>
            <wp:effectExtent l="19050" t="19050" r="24765" b="12065"/>
            <wp:docPr id="861" name="Slika 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135896" cy="2684302"/>
                    </a:xfrm>
                    <a:prstGeom prst="rect">
                      <a:avLst/>
                    </a:prstGeom>
                    <a:ln>
                      <a:solidFill>
                        <a:schemeClr val="tx1"/>
                      </a:solidFill>
                    </a:ln>
                  </pic:spPr>
                </pic:pic>
              </a:graphicData>
            </a:graphic>
          </wp:inline>
        </w:drawing>
      </w:r>
    </w:p>
    <w:p w14:paraId="61B6C3EE" w14:textId="2B1EC153" w:rsidR="00C279E6" w:rsidRPr="00501595" w:rsidRDefault="00C279E6" w:rsidP="00C279E6">
      <w:pPr>
        <w:pStyle w:val="TSnormal"/>
        <w:rPr>
          <w:noProof w:val="0"/>
        </w:rPr>
      </w:pPr>
      <w:r w:rsidRPr="00501595">
        <w:rPr>
          <w:noProof w:val="0"/>
        </w:rPr>
        <w:t xml:space="preserve">Otvorit će se dijaloški okvir u kojem je potrebno označiti željenu mapu i odabrati dugme </w:t>
      </w:r>
      <w:r w:rsidRPr="00501595">
        <w:rPr>
          <w:b/>
          <w:noProof w:val="0"/>
        </w:rPr>
        <w:t>OK</w:t>
      </w:r>
      <w:r w:rsidRPr="00501595">
        <w:rPr>
          <w:noProof w:val="0"/>
        </w:rPr>
        <w:t xml:space="preserve">. Do istog dijaloškog okvira moguće je doći odabirom mogućnosti </w:t>
      </w:r>
      <w:proofErr w:type="spellStart"/>
      <w:r w:rsidRPr="00501595">
        <w:rPr>
          <w:i/>
          <w:noProof w:val="0"/>
        </w:rPr>
        <w:t>Tools</w:t>
      </w:r>
      <w:proofErr w:type="spellEnd"/>
      <w:r w:rsidRPr="00501595">
        <w:rPr>
          <w:noProof w:val="0"/>
        </w:rPr>
        <w:t xml:space="preserve"> </w:t>
      </w:r>
      <w:r w:rsidRPr="00501595">
        <w:rPr>
          <w:noProof w:val="0"/>
        </w:rPr>
        <w:sym w:font="Wingdings" w:char="F0E0"/>
      </w:r>
      <w:r w:rsidRPr="00501595">
        <w:rPr>
          <w:noProof w:val="0"/>
        </w:rPr>
        <w:t xml:space="preserve"> </w:t>
      </w:r>
      <w:proofErr w:type="spellStart"/>
      <w:r w:rsidRPr="00501595">
        <w:rPr>
          <w:b/>
          <w:noProof w:val="0"/>
        </w:rPr>
        <w:t>Options</w:t>
      </w:r>
      <w:proofErr w:type="spellEnd"/>
      <w:r w:rsidRPr="00501595">
        <w:rPr>
          <w:noProof w:val="0"/>
        </w:rPr>
        <w:t xml:space="preserve"> i odabirom kartice </w:t>
      </w:r>
      <w:proofErr w:type="spellStart"/>
      <w:r w:rsidRPr="00501595">
        <w:rPr>
          <w:b/>
          <w:noProof w:val="0"/>
        </w:rPr>
        <w:t>Watched</w:t>
      </w:r>
      <w:proofErr w:type="spellEnd"/>
      <w:r w:rsidRPr="00501595">
        <w:rPr>
          <w:b/>
          <w:noProof w:val="0"/>
        </w:rPr>
        <w:t xml:space="preserve"> </w:t>
      </w:r>
      <w:proofErr w:type="spellStart"/>
      <w:r w:rsidRPr="00501595">
        <w:rPr>
          <w:b/>
          <w:noProof w:val="0"/>
        </w:rPr>
        <w:t>Folders</w:t>
      </w:r>
      <w:proofErr w:type="spellEnd"/>
      <w:r w:rsidRPr="00501595">
        <w:rPr>
          <w:noProof w:val="0"/>
        </w:rPr>
        <w:t>.</w:t>
      </w:r>
    </w:p>
    <w:p w14:paraId="3B8775D3" w14:textId="3D8B6148" w:rsidR="00C279E6" w:rsidRPr="00501595" w:rsidRDefault="008D7BDC" w:rsidP="00C279E6">
      <w:pPr>
        <w:pStyle w:val="TSnormal"/>
        <w:rPr>
          <w:noProof w:val="0"/>
        </w:rPr>
      </w:pPr>
      <w:r w:rsidRPr="008D7BDC">
        <w:lastRenderedPageBreak/>
        <w:t xml:space="preserve"> </w:t>
      </w:r>
      <w:r w:rsidRPr="008D7BDC">
        <w:rPr>
          <w:lang w:val="en-US" w:eastAsia="en-US"/>
        </w:rPr>
        <w:drawing>
          <wp:inline distT="0" distB="0" distL="0" distR="0" wp14:anchorId="61A564E5" wp14:editId="7578D1E8">
            <wp:extent cx="3610030" cy="2825972"/>
            <wp:effectExtent l="19050" t="19050" r="9525" b="12700"/>
            <wp:docPr id="862" name="Slika 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614910" cy="2829792"/>
                    </a:xfrm>
                    <a:prstGeom prst="rect">
                      <a:avLst/>
                    </a:prstGeom>
                    <a:ln>
                      <a:solidFill>
                        <a:schemeClr val="tx1"/>
                      </a:solidFill>
                    </a:ln>
                  </pic:spPr>
                </pic:pic>
              </a:graphicData>
            </a:graphic>
          </wp:inline>
        </w:drawing>
      </w:r>
    </w:p>
    <w:p w14:paraId="42EDE16E" w14:textId="24D149FD" w:rsidR="00B31340" w:rsidRPr="00501595" w:rsidRDefault="00B31340">
      <w:pPr>
        <w:rPr>
          <w:rFonts w:ascii="Arial" w:hAnsi="Arial" w:cs="Arial"/>
          <w:b/>
          <w:sz w:val="24"/>
          <w:szCs w:val="24"/>
        </w:rPr>
      </w:pPr>
    </w:p>
    <w:p w14:paraId="71790278" w14:textId="7128BD2A" w:rsidR="00580D4A" w:rsidRPr="00501595" w:rsidRDefault="0033448F" w:rsidP="00EA6D86">
      <w:pPr>
        <w:pStyle w:val="TSnaslov3"/>
      </w:pPr>
      <w:r w:rsidRPr="00501595">
        <w:t>Ostale</w:t>
      </w:r>
      <w:r w:rsidR="00580D4A" w:rsidRPr="00501595">
        <w:t xml:space="preserve"> mogućnosti lokalne inačice programa </w:t>
      </w:r>
    </w:p>
    <w:p w14:paraId="4A609BF2" w14:textId="292118E8" w:rsidR="00580D4A" w:rsidRPr="00501595" w:rsidRDefault="00580D4A" w:rsidP="0059100E">
      <w:pPr>
        <w:pStyle w:val="TSnaslov3"/>
        <w:numPr>
          <w:ilvl w:val="0"/>
          <w:numId w:val="0"/>
        </w:numPr>
      </w:pPr>
      <w:r w:rsidRPr="00501595">
        <w:t>Uvoz i izvoz bibliografskih zapisa</w:t>
      </w:r>
    </w:p>
    <w:p w14:paraId="774B718C" w14:textId="1520DB92" w:rsidR="00580D4A" w:rsidRPr="00501595" w:rsidRDefault="00580D4A" w:rsidP="00580D4A">
      <w:pPr>
        <w:pStyle w:val="TSnormal"/>
        <w:rPr>
          <w:noProof w:val="0"/>
        </w:rPr>
      </w:pPr>
      <w:r w:rsidRPr="00501595">
        <w:rPr>
          <w:noProof w:val="0"/>
        </w:rPr>
        <w:t xml:space="preserve">Odabirom naredbe </w:t>
      </w:r>
      <w:r w:rsidRPr="00501595">
        <w:rPr>
          <w:i/>
          <w:noProof w:val="0"/>
        </w:rPr>
        <w:t>File</w:t>
      </w:r>
      <w:r w:rsidRPr="00501595">
        <w:rPr>
          <w:noProof w:val="0"/>
        </w:rPr>
        <w:t xml:space="preserve"> </w:t>
      </w:r>
      <w:r w:rsidRPr="00501595">
        <w:rPr>
          <w:noProof w:val="0"/>
        </w:rPr>
        <w:sym w:font="Wingdings" w:char="F0E0"/>
      </w:r>
      <w:r w:rsidRPr="00501595">
        <w:rPr>
          <w:noProof w:val="0"/>
        </w:rPr>
        <w:t xml:space="preserve"> </w:t>
      </w:r>
      <w:r w:rsidRPr="00501595">
        <w:rPr>
          <w:b/>
          <w:noProof w:val="0"/>
        </w:rPr>
        <w:t>Import</w:t>
      </w:r>
      <w:r w:rsidRPr="00501595">
        <w:rPr>
          <w:noProof w:val="0"/>
        </w:rPr>
        <w:t xml:space="preserve"> moguć je uvoz bibliografskih zapisa koji su izrađeni pomoću drugih alata za upravljanje referencama ili su spremljeni u nekom od kompatibilnih formata.</w:t>
      </w:r>
    </w:p>
    <w:p w14:paraId="244FF183" w14:textId="703404B1" w:rsidR="00580D4A" w:rsidRPr="00501595" w:rsidRDefault="008D7BDC" w:rsidP="00580D4A">
      <w:pPr>
        <w:pStyle w:val="TSnormal"/>
        <w:rPr>
          <w:noProof w:val="0"/>
        </w:rPr>
      </w:pPr>
      <w:r w:rsidRPr="008D7BDC">
        <w:t xml:space="preserve"> </w:t>
      </w:r>
      <w:r w:rsidRPr="008D7BDC">
        <w:rPr>
          <w:lang w:val="en-US" w:eastAsia="en-US"/>
        </w:rPr>
        <w:drawing>
          <wp:inline distT="0" distB="0" distL="0" distR="0" wp14:anchorId="16703787" wp14:editId="3719983C">
            <wp:extent cx="4499610" cy="2752725"/>
            <wp:effectExtent l="19050" t="19050" r="15240" b="28575"/>
            <wp:docPr id="863" name="Slika 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499610" cy="2752725"/>
                    </a:xfrm>
                    <a:prstGeom prst="rect">
                      <a:avLst/>
                    </a:prstGeom>
                    <a:ln>
                      <a:solidFill>
                        <a:schemeClr val="tx1"/>
                      </a:solidFill>
                    </a:ln>
                  </pic:spPr>
                </pic:pic>
              </a:graphicData>
            </a:graphic>
          </wp:inline>
        </w:drawing>
      </w:r>
    </w:p>
    <w:p w14:paraId="29F0E690" w14:textId="715A0C52" w:rsidR="00580D4A" w:rsidRDefault="00580D4A" w:rsidP="00580D4A">
      <w:pPr>
        <w:pStyle w:val="TSnormal"/>
        <w:rPr>
          <w:noProof w:val="0"/>
        </w:rPr>
      </w:pPr>
      <w:r w:rsidRPr="00501595">
        <w:rPr>
          <w:noProof w:val="0"/>
        </w:rPr>
        <w:t xml:space="preserve">Osim uvoza, dostupna je mogućnost izvoza izrađene kolekcije zapisa. Odabirom naredbe </w:t>
      </w:r>
      <w:r w:rsidRPr="00501595">
        <w:rPr>
          <w:i/>
          <w:noProof w:val="0"/>
        </w:rPr>
        <w:t xml:space="preserve">File </w:t>
      </w:r>
      <w:r w:rsidRPr="00501595">
        <w:rPr>
          <w:noProof w:val="0"/>
        </w:rPr>
        <w:sym w:font="Wingdings" w:char="F0E0"/>
      </w:r>
      <w:r w:rsidRPr="00501595">
        <w:rPr>
          <w:i/>
          <w:noProof w:val="0"/>
        </w:rPr>
        <w:t xml:space="preserve"> </w:t>
      </w:r>
      <w:proofErr w:type="spellStart"/>
      <w:r w:rsidRPr="00501595">
        <w:rPr>
          <w:b/>
          <w:noProof w:val="0"/>
        </w:rPr>
        <w:t>Export</w:t>
      </w:r>
      <w:proofErr w:type="spellEnd"/>
      <w:r w:rsidRPr="00501595">
        <w:rPr>
          <w:b/>
          <w:noProof w:val="0"/>
        </w:rPr>
        <w:t xml:space="preserve"> </w:t>
      </w:r>
      <w:r w:rsidRPr="00501595">
        <w:rPr>
          <w:noProof w:val="0"/>
        </w:rPr>
        <w:t>otvara se dijaloški okvir za spremanje zapisa koji omogućuje odabir željenog</w:t>
      </w:r>
      <w:r w:rsidR="00460C7A" w:rsidRPr="00501595">
        <w:rPr>
          <w:noProof w:val="0"/>
        </w:rPr>
        <w:t>a</w:t>
      </w:r>
      <w:r w:rsidRPr="00501595">
        <w:rPr>
          <w:noProof w:val="0"/>
        </w:rPr>
        <w:t xml:space="preserve"> formata za izvoz bibliografskih zapisa i upis naziva datoteke pod kojom će se zapis spremiti.</w:t>
      </w:r>
    </w:p>
    <w:p w14:paraId="26978CD1" w14:textId="1DD4D233" w:rsidR="008D7BDC" w:rsidRPr="00501595" w:rsidRDefault="008D7BDC" w:rsidP="00580D4A">
      <w:pPr>
        <w:pStyle w:val="TSnormal"/>
        <w:rPr>
          <w:noProof w:val="0"/>
        </w:rPr>
      </w:pPr>
      <w:r w:rsidRPr="008D7BDC">
        <w:rPr>
          <w:lang w:val="en-US" w:eastAsia="en-US"/>
        </w:rPr>
        <w:lastRenderedPageBreak/>
        <w:drawing>
          <wp:inline distT="0" distB="0" distL="0" distR="0" wp14:anchorId="0890BE7B" wp14:editId="5EC968A1">
            <wp:extent cx="2052795" cy="2579348"/>
            <wp:effectExtent l="19050" t="19050" r="24130" b="12065"/>
            <wp:docPr id="864" name="Slika 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2063946" cy="2593359"/>
                    </a:xfrm>
                    <a:prstGeom prst="rect">
                      <a:avLst/>
                    </a:prstGeom>
                    <a:ln>
                      <a:solidFill>
                        <a:schemeClr val="tx1"/>
                      </a:solidFill>
                    </a:ln>
                  </pic:spPr>
                </pic:pic>
              </a:graphicData>
            </a:graphic>
          </wp:inline>
        </w:drawing>
      </w:r>
    </w:p>
    <w:p w14:paraId="19C9F017" w14:textId="09E788F2" w:rsidR="00580D4A" w:rsidRPr="00501595" w:rsidRDefault="00580D4A" w:rsidP="0059100E">
      <w:pPr>
        <w:pStyle w:val="TSnaslov3"/>
        <w:numPr>
          <w:ilvl w:val="0"/>
          <w:numId w:val="0"/>
        </w:numPr>
        <w:ind w:left="851" w:hanging="851"/>
      </w:pPr>
      <w:r w:rsidRPr="00501595">
        <w:t>Brisanje zapisa</w:t>
      </w:r>
    </w:p>
    <w:p w14:paraId="730C6AA9" w14:textId="7AC9731A" w:rsidR="00580D4A" w:rsidRPr="00501595" w:rsidRDefault="00580D4A" w:rsidP="00580D4A">
      <w:pPr>
        <w:pStyle w:val="TSnormal"/>
        <w:rPr>
          <w:noProof w:val="0"/>
        </w:rPr>
      </w:pPr>
      <w:r w:rsidRPr="00501595">
        <w:rPr>
          <w:noProof w:val="0"/>
        </w:rPr>
        <w:t xml:space="preserve">Zapis se briše tako da se prvo označi u popisu radova, a potom se pritisne desna tipka miša i iz padajućeg izbornika odabere naredba </w:t>
      </w:r>
      <w:proofErr w:type="spellStart"/>
      <w:r w:rsidRPr="00501595">
        <w:rPr>
          <w:b/>
          <w:noProof w:val="0"/>
        </w:rPr>
        <w:t>Delete</w:t>
      </w:r>
      <w:proofErr w:type="spellEnd"/>
      <w:r w:rsidRPr="00501595">
        <w:rPr>
          <w:b/>
          <w:noProof w:val="0"/>
        </w:rPr>
        <w:t xml:space="preserve"> </w:t>
      </w:r>
      <w:proofErr w:type="spellStart"/>
      <w:r w:rsidRPr="00501595">
        <w:rPr>
          <w:b/>
          <w:noProof w:val="0"/>
        </w:rPr>
        <w:t>Documents</w:t>
      </w:r>
      <w:proofErr w:type="spellEnd"/>
      <w:r w:rsidRPr="00501595">
        <w:rPr>
          <w:noProof w:val="0"/>
        </w:rPr>
        <w:t>. U tom</w:t>
      </w:r>
      <w:r w:rsidR="00460C7A" w:rsidRPr="00501595">
        <w:rPr>
          <w:noProof w:val="0"/>
        </w:rPr>
        <w:t xml:space="preserve"> se</w:t>
      </w:r>
      <w:r w:rsidRPr="00501595">
        <w:rPr>
          <w:noProof w:val="0"/>
        </w:rPr>
        <w:t xml:space="preserve"> slučaju bibliografski zapis briše iz trenut</w:t>
      </w:r>
      <w:r w:rsidR="00460C7A" w:rsidRPr="00501595">
        <w:rPr>
          <w:noProof w:val="0"/>
        </w:rPr>
        <w:t>ač</w:t>
      </w:r>
      <w:r w:rsidRPr="00501595">
        <w:rPr>
          <w:noProof w:val="0"/>
        </w:rPr>
        <w:t xml:space="preserve">ne kolekcije te ostaje vidljiv u kolekciji </w:t>
      </w:r>
      <w:proofErr w:type="spellStart"/>
      <w:r w:rsidRPr="00501595">
        <w:rPr>
          <w:b/>
          <w:noProof w:val="0"/>
        </w:rPr>
        <w:t>Trash</w:t>
      </w:r>
      <w:proofErr w:type="spellEnd"/>
      <w:r w:rsidR="00460C7A" w:rsidRPr="00501595">
        <w:rPr>
          <w:noProof w:val="0"/>
        </w:rPr>
        <w:t>,</w:t>
      </w:r>
      <w:r w:rsidRPr="00501595">
        <w:rPr>
          <w:b/>
          <w:noProof w:val="0"/>
        </w:rPr>
        <w:t xml:space="preserve"> </w:t>
      </w:r>
      <w:r w:rsidRPr="00501595">
        <w:rPr>
          <w:noProof w:val="0"/>
        </w:rPr>
        <w:t>u mapi</w:t>
      </w:r>
      <w:r w:rsidRPr="00501595">
        <w:rPr>
          <w:b/>
          <w:noProof w:val="0"/>
        </w:rPr>
        <w:t xml:space="preserve"> All </w:t>
      </w:r>
      <w:proofErr w:type="spellStart"/>
      <w:r w:rsidRPr="00501595">
        <w:rPr>
          <w:b/>
          <w:noProof w:val="0"/>
        </w:rPr>
        <w:t>Deleted</w:t>
      </w:r>
      <w:proofErr w:type="spellEnd"/>
      <w:r w:rsidRPr="00501595">
        <w:rPr>
          <w:b/>
          <w:noProof w:val="0"/>
        </w:rPr>
        <w:t xml:space="preserve"> </w:t>
      </w:r>
      <w:proofErr w:type="spellStart"/>
      <w:r w:rsidRPr="00501595">
        <w:rPr>
          <w:b/>
          <w:noProof w:val="0"/>
        </w:rPr>
        <w:t>Documents</w:t>
      </w:r>
      <w:proofErr w:type="spellEnd"/>
      <w:r w:rsidRPr="00501595">
        <w:rPr>
          <w:noProof w:val="0"/>
        </w:rPr>
        <w:t xml:space="preserve">. Iz ove kolekcije zapise je moguće ponovno vratiti u glavnu kolekciju odabirom zapisa i desne tipke miša te odabirom naredbe  </w:t>
      </w:r>
      <w:proofErr w:type="spellStart"/>
      <w:r w:rsidRPr="00501595">
        <w:rPr>
          <w:b/>
          <w:noProof w:val="0"/>
        </w:rPr>
        <w:t>Restore</w:t>
      </w:r>
      <w:proofErr w:type="spellEnd"/>
      <w:r w:rsidRPr="00501595">
        <w:rPr>
          <w:b/>
          <w:noProof w:val="0"/>
        </w:rPr>
        <w:t xml:space="preserve"> </w:t>
      </w:r>
      <w:proofErr w:type="spellStart"/>
      <w:r w:rsidRPr="00501595">
        <w:rPr>
          <w:b/>
          <w:noProof w:val="0"/>
        </w:rPr>
        <w:t>Documents</w:t>
      </w:r>
      <w:proofErr w:type="spellEnd"/>
      <w:r w:rsidRPr="00501595">
        <w:rPr>
          <w:noProof w:val="0"/>
        </w:rPr>
        <w:t xml:space="preserve"> iz padajućeg izbornika. U slučaju da se zapis želi trajno obrisati</w:t>
      </w:r>
      <w:r w:rsidR="0043798C" w:rsidRPr="00501595">
        <w:rPr>
          <w:noProof w:val="0"/>
        </w:rPr>
        <w:t>,</w:t>
      </w:r>
      <w:r w:rsidRPr="00501595">
        <w:rPr>
          <w:noProof w:val="0"/>
        </w:rPr>
        <w:t xml:space="preserve"> potrebno ga je odabrati u kolekciji </w:t>
      </w:r>
      <w:proofErr w:type="spellStart"/>
      <w:r w:rsidRPr="00501595">
        <w:rPr>
          <w:b/>
          <w:noProof w:val="0"/>
        </w:rPr>
        <w:t>Trash</w:t>
      </w:r>
      <w:proofErr w:type="spellEnd"/>
      <w:r w:rsidRPr="00501595">
        <w:rPr>
          <w:noProof w:val="0"/>
        </w:rPr>
        <w:t xml:space="preserve">, pritisnuti desnu tipku miša i iz padajućeg izbornika odabrati naredbu </w:t>
      </w:r>
      <w:proofErr w:type="spellStart"/>
      <w:r w:rsidRPr="00501595">
        <w:rPr>
          <w:b/>
          <w:noProof w:val="0"/>
        </w:rPr>
        <w:t>Delete</w:t>
      </w:r>
      <w:proofErr w:type="spellEnd"/>
      <w:r w:rsidRPr="00501595">
        <w:rPr>
          <w:b/>
          <w:noProof w:val="0"/>
        </w:rPr>
        <w:t xml:space="preserve"> </w:t>
      </w:r>
      <w:proofErr w:type="spellStart"/>
      <w:r w:rsidRPr="00501595">
        <w:rPr>
          <w:b/>
          <w:noProof w:val="0"/>
        </w:rPr>
        <w:t>Documents</w:t>
      </w:r>
      <w:proofErr w:type="spellEnd"/>
      <w:r w:rsidRPr="00501595">
        <w:rPr>
          <w:noProof w:val="0"/>
        </w:rPr>
        <w:t xml:space="preserve">. Zapis se može obrisati i pritiskom tipke </w:t>
      </w:r>
      <w:proofErr w:type="spellStart"/>
      <w:r w:rsidRPr="00501595">
        <w:rPr>
          <w:b/>
          <w:noProof w:val="0"/>
        </w:rPr>
        <w:t>Delete</w:t>
      </w:r>
      <w:proofErr w:type="spellEnd"/>
      <w:r w:rsidRPr="00501595">
        <w:rPr>
          <w:noProof w:val="0"/>
        </w:rPr>
        <w:t xml:space="preserve"> na tipkovnici.</w:t>
      </w:r>
    </w:p>
    <w:p w14:paraId="3E64BA19" w14:textId="52DB9C87" w:rsidR="00580D4A" w:rsidRPr="00501595" w:rsidRDefault="00580D4A" w:rsidP="0059100E">
      <w:pPr>
        <w:pStyle w:val="TSnaslov3"/>
        <w:numPr>
          <w:ilvl w:val="0"/>
          <w:numId w:val="0"/>
        </w:numPr>
        <w:ind w:left="851" w:hanging="851"/>
      </w:pPr>
      <w:r w:rsidRPr="00501595">
        <w:t>Izrada mapa</w:t>
      </w:r>
    </w:p>
    <w:p w14:paraId="07E76922" w14:textId="479CE2FF" w:rsidR="00580D4A" w:rsidRPr="00501595" w:rsidRDefault="00580D4A" w:rsidP="00580D4A">
      <w:pPr>
        <w:pStyle w:val="TSnormal"/>
        <w:rPr>
          <w:noProof w:val="0"/>
        </w:rPr>
      </w:pPr>
      <w:r w:rsidRPr="00501595">
        <w:rPr>
          <w:noProof w:val="0"/>
        </w:rPr>
        <w:t xml:space="preserve">Nova mapa izrađuje se pritiskom na dugme za izradu nove mape </w:t>
      </w:r>
      <w:r w:rsidR="00C73290" w:rsidRPr="00C73290">
        <w:t xml:space="preserve"> </w:t>
      </w:r>
      <w:r w:rsidR="00C73290" w:rsidRPr="00C73290">
        <w:rPr>
          <w:lang w:val="en-US" w:eastAsia="en-US"/>
        </w:rPr>
        <w:drawing>
          <wp:inline distT="0" distB="0" distL="0" distR="0" wp14:anchorId="5751546E" wp14:editId="127D73C6">
            <wp:extent cx="266737" cy="190527"/>
            <wp:effectExtent l="19050" t="19050" r="19050" b="19050"/>
            <wp:docPr id="865" name="Slika 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6737" cy="190527"/>
                    </a:xfrm>
                    <a:prstGeom prst="rect">
                      <a:avLst/>
                    </a:prstGeom>
                    <a:ln>
                      <a:solidFill>
                        <a:schemeClr val="tx1"/>
                      </a:solidFill>
                    </a:ln>
                  </pic:spPr>
                </pic:pic>
              </a:graphicData>
            </a:graphic>
          </wp:inline>
        </w:drawing>
      </w:r>
      <w:r w:rsidRPr="00501595">
        <w:rPr>
          <w:noProof w:val="0"/>
        </w:rPr>
        <w:t xml:space="preserve"> iz trake s dugmadi, nakon čega će se označiti zadnji red </w:t>
      </w:r>
      <w:proofErr w:type="spellStart"/>
      <w:r w:rsidRPr="00501595">
        <w:rPr>
          <w:b/>
          <w:noProof w:val="0"/>
        </w:rPr>
        <w:t>Create</w:t>
      </w:r>
      <w:proofErr w:type="spellEnd"/>
      <w:r w:rsidRPr="00501595">
        <w:rPr>
          <w:b/>
          <w:noProof w:val="0"/>
        </w:rPr>
        <w:t xml:space="preserve"> Folder</w:t>
      </w:r>
      <w:r w:rsidRPr="00501595">
        <w:rPr>
          <w:noProof w:val="0"/>
        </w:rPr>
        <w:t xml:space="preserve"> u sekciji </w:t>
      </w:r>
      <w:r w:rsidRPr="00501595">
        <w:rPr>
          <w:b/>
          <w:noProof w:val="0"/>
        </w:rPr>
        <w:t xml:space="preserve">My </w:t>
      </w:r>
      <w:proofErr w:type="spellStart"/>
      <w:r w:rsidRPr="00501595">
        <w:rPr>
          <w:b/>
          <w:noProof w:val="0"/>
        </w:rPr>
        <w:t>Library</w:t>
      </w:r>
      <w:proofErr w:type="spellEnd"/>
      <w:r w:rsidRPr="00501595">
        <w:rPr>
          <w:b/>
          <w:noProof w:val="0"/>
        </w:rPr>
        <w:t xml:space="preserve"> </w:t>
      </w:r>
      <w:r w:rsidRPr="00501595">
        <w:rPr>
          <w:noProof w:val="0"/>
        </w:rPr>
        <w:t>te će se dobiti mogućnost upisa željenog</w:t>
      </w:r>
      <w:r w:rsidR="0043798C" w:rsidRPr="00501595">
        <w:rPr>
          <w:noProof w:val="0"/>
        </w:rPr>
        <w:t>a</w:t>
      </w:r>
      <w:r w:rsidRPr="00501595">
        <w:rPr>
          <w:noProof w:val="0"/>
        </w:rPr>
        <w:t xml:space="preserve"> naziva mape</w:t>
      </w:r>
      <w:r w:rsidR="0043798C" w:rsidRPr="00501595">
        <w:rPr>
          <w:noProof w:val="0"/>
        </w:rPr>
        <w:t>.</w:t>
      </w:r>
      <w:r w:rsidRPr="00501595">
        <w:rPr>
          <w:noProof w:val="0"/>
        </w:rPr>
        <w:t xml:space="preserve"> Ako se želi stvoriti podmapa, potrebno je odabrati željenu nadređenu mapu i ponovno odabrati dugme </w:t>
      </w:r>
      <w:r w:rsidRPr="00501595">
        <w:rPr>
          <w:b/>
          <w:noProof w:val="0"/>
        </w:rPr>
        <w:t>New Folder</w:t>
      </w:r>
      <w:r w:rsidRPr="00501595">
        <w:rPr>
          <w:noProof w:val="0"/>
        </w:rPr>
        <w:t xml:space="preserve"> </w:t>
      </w:r>
      <w:r w:rsidR="00C73290" w:rsidRPr="00C73290">
        <w:t xml:space="preserve"> </w:t>
      </w:r>
      <w:r w:rsidR="00C73290" w:rsidRPr="00C73290">
        <w:rPr>
          <w:lang w:val="en-US" w:eastAsia="en-US"/>
        </w:rPr>
        <w:drawing>
          <wp:inline distT="0" distB="0" distL="0" distR="0" wp14:anchorId="14012BC4" wp14:editId="71CF2DD2">
            <wp:extent cx="266737" cy="190527"/>
            <wp:effectExtent l="19050" t="19050" r="19050" b="19050"/>
            <wp:docPr id="866" name="Slika 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66737" cy="190527"/>
                    </a:xfrm>
                    <a:prstGeom prst="rect">
                      <a:avLst/>
                    </a:prstGeom>
                    <a:ln>
                      <a:solidFill>
                        <a:schemeClr val="tx1"/>
                      </a:solidFill>
                    </a:ln>
                  </pic:spPr>
                </pic:pic>
              </a:graphicData>
            </a:graphic>
          </wp:inline>
        </w:drawing>
      </w:r>
      <w:r w:rsidRPr="00501595">
        <w:rPr>
          <w:noProof w:val="0"/>
        </w:rPr>
        <w:t xml:space="preserve">, nakon čega će se izraditi nova podmapa naziva </w:t>
      </w:r>
      <w:r w:rsidRPr="00501595">
        <w:rPr>
          <w:b/>
          <w:i/>
          <w:noProof w:val="0"/>
        </w:rPr>
        <w:t>New Folder</w:t>
      </w:r>
      <w:r w:rsidRPr="00501595">
        <w:rPr>
          <w:noProof w:val="0"/>
        </w:rPr>
        <w:t>. Odabirom naziva aktivirat će se polje i omogućiti upis željenog</w:t>
      </w:r>
      <w:r w:rsidR="0043798C" w:rsidRPr="00501595">
        <w:rPr>
          <w:noProof w:val="0"/>
        </w:rPr>
        <w:t>a</w:t>
      </w:r>
      <w:r w:rsidRPr="00501595">
        <w:rPr>
          <w:noProof w:val="0"/>
        </w:rPr>
        <w:t xml:space="preserve"> naziva podmape. Ako se (pod)mapa želi obrisati, potrebno je odabrati željenu (pod)mapu u </w:t>
      </w:r>
      <w:r w:rsidRPr="00501595">
        <w:rPr>
          <w:b/>
          <w:noProof w:val="0"/>
        </w:rPr>
        <w:t>Kolekciji bibliografskih zapisa</w:t>
      </w:r>
      <w:r w:rsidRPr="00501595">
        <w:rPr>
          <w:noProof w:val="0"/>
        </w:rPr>
        <w:t xml:space="preserve"> i iz trake s dugmadi odabrati dugme </w:t>
      </w:r>
      <w:r w:rsidRPr="00501595">
        <w:rPr>
          <w:b/>
          <w:noProof w:val="0"/>
        </w:rPr>
        <w:t>Remove Folder</w:t>
      </w:r>
      <w:r w:rsidR="00C73290" w:rsidRPr="00C73290">
        <w:t xml:space="preserve"> </w:t>
      </w:r>
      <w:r w:rsidR="00C73290" w:rsidRPr="00C73290">
        <w:rPr>
          <w:b/>
          <w:lang w:val="en-US" w:eastAsia="en-US"/>
        </w:rPr>
        <w:drawing>
          <wp:inline distT="0" distB="0" distL="0" distR="0" wp14:anchorId="19E6BE57" wp14:editId="341DC8A7">
            <wp:extent cx="285790" cy="181000"/>
            <wp:effectExtent l="19050" t="19050" r="19050" b="28575"/>
            <wp:docPr id="867" name="Slika 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5790" cy="181000"/>
                    </a:xfrm>
                    <a:prstGeom prst="rect">
                      <a:avLst/>
                    </a:prstGeom>
                    <a:ln>
                      <a:solidFill>
                        <a:schemeClr val="tx1"/>
                      </a:solidFill>
                    </a:ln>
                  </pic:spPr>
                </pic:pic>
              </a:graphicData>
            </a:graphic>
          </wp:inline>
        </w:drawing>
      </w:r>
      <w:r w:rsidRPr="00501595">
        <w:rPr>
          <w:noProof w:val="0"/>
        </w:rPr>
        <w:t xml:space="preserve"> za brisanje mape.</w:t>
      </w:r>
      <w:r w:rsidR="00C73290">
        <w:rPr>
          <w:noProof w:val="0"/>
        </w:rPr>
        <w:t xml:space="preserve"> </w:t>
      </w:r>
      <w:r w:rsidRPr="00501595">
        <w:rPr>
          <w:noProof w:val="0"/>
        </w:rPr>
        <w:t xml:space="preserve">Bibliografski zapisi se u mape dodaju pomoću metode </w:t>
      </w:r>
      <w:r w:rsidRPr="00501595">
        <w:rPr>
          <w:i/>
          <w:noProof w:val="0"/>
        </w:rPr>
        <w:t>povuci i ispusti</w:t>
      </w:r>
      <w:r w:rsidRPr="00501595">
        <w:rPr>
          <w:noProof w:val="0"/>
        </w:rPr>
        <w:t xml:space="preserve"> (engl. </w:t>
      </w:r>
      <w:r w:rsidRPr="00501595">
        <w:rPr>
          <w:i/>
          <w:noProof w:val="0"/>
        </w:rPr>
        <w:t>Drag &amp; Drop</w:t>
      </w:r>
      <w:r w:rsidRPr="00501595">
        <w:rPr>
          <w:noProof w:val="0"/>
        </w:rPr>
        <w:t>).</w:t>
      </w:r>
    </w:p>
    <w:p w14:paraId="53B8F52C" w14:textId="77777777" w:rsidR="00580D4A" w:rsidRPr="00501595" w:rsidRDefault="00580D4A" w:rsidP="0059100E">
      <w:pPr>
        <w:pStyle w:val="TSnaslov3"/>
        <w:numPr>
          <w:ilvl w:val="0"/>
          <w:numId w:val="0"/>
        </w:numPr>
        <w:ind w:left="851" w:hanging="851"/>
      </w:pPr>
      <w:r w:rsidRPr="00501595">
        <w:t>Dodatne mogućnosti alata</w:t>
      </w:r>
    </w:p>
    <w:p w14:paraId="79A27F2F" w14:textId="77D9C915" w:rsidR="00580D4A" w:rsidRPr="00501595" w:rsidRDefault="00580D4A" w:rsidP="00580D4A">
      <w:pPr>
        <w:pStyle w:val="TSnormal"/>
        <w:rPr>
          <w:noProof w:val="0"/>
        </w:rPr>
      </w:pPr>
      <w:r w:rsidRPr="00501595">
        <w:rPr>
          <w:b/>
          <w:noProof w:val="0"/>
        </w:rPr>
        <w:t>Spajanje duplih zapisa</w:t>
      </w:r>
      <w:r w:rsidRPr="00501595">
        <w:rPr>
          <w:noProof w:val="0"/>
        </w:rPr>
        <w:t xml:space="preserve"> – ako u popisu bibliografskih zapisa postoje dva ista zapisa, ti </w:t>
      </w:r>
      <w:r w:rsidR="0043798C" w:rsidRPr="00501595">
        <w:rPr>
          <w:noProof w:val="0"/>
        </w:rPr>
        <w:t xml:space="preserve">se </w:t>
      </w:r>
      <w:r w:rsidRPr="00501595">
        <w:rPr>
          <w:noProof w:val="0"/>
        </w:rPr>
        <w:t xml:space="preserve">zapisi mogu spojiti u jedan. Prvo je potrebno odabrati </w:t>
      </w:r>
      <w:r w:rsidRPr="00501595">
        <w:rPr>
          <w:noProof w:val="0"/>
        </w:rPr>
        <w:lastRenderedPageBreak/>
        <w:t>iste (duple) zapise</w:t>
      </w:r>
      <w:r w:rsidR="00460B02">
        <w:rPr>
          <w:noProof w:val="0"/>
        </w:rPr>
        <w:t xml:space="preserve">, nakon toga </w:t>
      </w:r>
      <w:r w:rsidRPr="00501595">
        <w:rPr>
          <w:noProof w:val="0"/>
        </w:rPr>
        <w:t xml:space="preserve">odabrati desnu tipku miša te </w:t>
      </w:r>
      <w:r w:rsidR="0043798C" w:rsidRPr="00501595">
        <w:rPr>
          <w:noProof w:val="0"/>
        </w:rPr>
        <w:t>iz</w:t>
      </w:r>
      <w:r w:rsidRPr="00501595">
        <w:rPr>
          <w:noProof w:val="0"/>
        </w:rPr>
        <w:t xml:space="preserve"> padajućeg izbornika odabrati naredbu </w:t>
      </w:r>
      <w:proofErr w:type="spellStart"/>
      <w:r w:rsidRPr="00501595">
        <w:rPr>
          <w:b/>
          <w:noProof w:val="0"/>
        </w:rPr>
        <w:t>Merge</w:t>
      </w:r>
      <w:proofErr w:type="spellEnd"/>
      <w:r w:rsidRPr="00501595">
        <w:rPr>
          <w:b/>
          <w:noProof w:val="0"/>
        </w:rPr>
        <w:t xml:space="preserve"> </w:t>
      </w:r>
      <w:proofErr w:type="spellStart"/>
      <w:r w:rsidRPr="00501595">
        <w:rPr>
          <w:b/>
          <w:noProof w:val="0"/>
        </w:rPr>
        <w:t>Documents</w:t>
      </w:r>
      <w:proofErr w:type="spellEnd"/>
      <w:r w:rsidRPr="00501595">
        <w:rPr>
          <w:noProof w:val="0"/>
        </w:rPr>
        <w:t>.</w:t>
      </w:r>
    </w:p>
    <w:p w14:paraId="69F624FC" w14:textId="2F922D8F" w:rsidR="00580D4A" w:rsidRPr="00501595" w:rsidRDefault="00580D4A" w:rsidP="00580D4A">
      <w:pPr>
        <w:pStyle w:val="TSnormal"/>
        <w:rPr>
          <w:noProof w:val="0"/>
        </w:rPr>
      </w:pPr>
      <w:r w:rsidRPr="00501595">
        <w:rPr>
          <w:b/>
          <w:noProof w:val="0"/>
        </w:rPr>
        <w:t>Otvaranje dokumenta</w:t>
      </w:r>
      <w:r w:rsidRPr="00501595">
        <w:rPr>
          <w:noProof w:val="0"/>
        </w:rPr>
        <w:t xml:space="preserve"> – za pregled rada potrebno je odabrati željeni bibliografski zapis koji uza sebe ima ikonu PDF. Iz padajućeg izbornika odabirom naredbe </w:t>
      </w:r>
      <w:r w:rsidRPr="00501595">
        <w:rPr>
          <w:b/>
          <w:noProof w:val="0"/>
        </w:rPr>
        <w:t>Open File</w:t>
      </w:r>
      <w:r w:rsidRPr="00501595">
        <w:rPr>
          <w:noProof w:val="0"/>
        </w:rPr>
        <w:t xml:space="preserve">, otvara se datoteka unutar inačice programa </w:t>
      </w:r>
      <w:proofErr w:type="spellStart"/>
      <w:r w:rsidRPr="00501595">
        <w:rPr>
          <w:b/>
          <w:noProof w:val="0"/>
        </w:rPr>
        <w:t>Mendeley</w:t>
      </w:r>
      <w:proofErr w:type="spellEnd"/>
      <w:r w:rsidRPr="00501595">
        <w:rPr>
          <w:b/>
          <w:noProof w:val="0"/>
        </w:rPr>
        <w:t xml:space="preserve"> Desktop</w:t>
      </w:r>
      <w:r w:rsidRPr="00501595">
        <w:rPr>
          <w:noProof w:val="0"/>
        </w:rPr>
        <w:t xml:space="preserve">. Odabirom naredbe </w:t>
      </w:r>
      <w:r w:rsidRPr="00501595">
        <w:rPr>
          <w:b/>
          <w:noProof w:val="0"/>
        </w:rPr>
        <w:t xml:space="preserve">Open File </w:t>
      </w:r>
      <w:proofErr w:type="spellStart"/>
      <w:r w:rsidRPr="00501595">
        <w:rPr>
          <w:b/>
          <w:noProof w:val="0"/>
        </w:rPr>
        <w:t>Externally</w:t>
      </w:r>
      <w:proofErr w:type="spellEnd"/>
      <w:r w:rsidRPr="00501595">
        <w:rPr>
          <w:noProof w:val="0"/>
        </w:rPr>
        <w:t xml:space="preserve"> otvara se datoteka u zadanom čitaču PDF</w:t>
      </w:r>
      <w:r w:rsidR="00AD1392" w:rsidRPr="00501595">
        <w:rPr>
          <w:noProof w:val="0"/>
        </w:rPr>
        <w:t>-</w:t>
      </w:r>
      <w:r w:rsidRPr="00501595">
        <w:rPr>
          <w:noProof w:val="0"/>
        </w:rPr>
        <w:t xml:space="preserve">dokumenata. Odabirom naredbe </w:t>
      </w:r>
      <w:r w:rsidRPr="00501595">
        <w:rPr>
          <w:b/>
          <w:noProof w:val="0"/>
        </w:rPr>
        <w:t xml:space="preserve">Open </w:t>
      </w:r>
      <w:proofErr w:type="spellStart"/>
      <w:r w:rsidRPr="00501595">
        <w:rPr>
          <w:b/>
          <w:noProof w:val="0"/>
        </w:rPr>
        <w:t>Containing</w:t>
      </w:r>
      <w:proofErr w:type="spellEnd"/>
      <w:r w:rsidRPr="00501595">
        <w:rPr>
          <w:b/>
          <w:noProof w:val="0"/>
        </w:rPr>
        <w:t xml:space="preserve"> Folder</w:t>
      </w:r>
      <w:r w:rsidRPr="00501595">
        <w:rPr>
          <w:noProof w:val="0"/>
        </w:rPr>
        <w:t xml:space="preserve"> otvara se lokalna mapa gdje je datoteka smještena.</w:t>
      </w:r>
    </w:p>
    <w:p w14:paraId="22F5BB94" w14:textId="0493156F" w:rsidR="00580D4A" w:rsidRPr="00501595" w:rsidRDefault="00580D4A" w:rsidP="00580D4A">
      <w:pPr>
        <w:pStyle w:val="TSnormal"/>
        <w:rPr>
          <w:noProof w:val="0"/>
        </w:rPr>
      </w:pPr>
      <w:r w:rsidRPr="00501595">
        <w:rPr>
          <w:b/>
          <w:noProof w:val="0"/>
        </w:rPr>
        <w:t>Povezani dokumenti</w:t>
      </w:r>
      <w:r w:rsidRPr="00501595">
        <w:rPr>
          <w:noProof w:val="0"/>
        </w:rPr>
        <w:t xml:space="preserve"> – ako bibliografski zapis uza sebe ima povezane bibliografske zapise moguće ih je pogledati odabirom određenog</w:t>
      </w:r>
      <w:r w:rsidR="0043798C" w:rsidRPr="00501595">
        <w:rPr>
          <w:noProof w:val="0"/>
        </w:rPr>
        <w:t>a</w:t>
      </w:r>
      <w:r w:rsidRPr="00501595">
        <w:rPr>
          <w:noProof w:val="0"/>
        </w:rPr>
        <w:t xml:space="preserve"> bibliografskog zapisa i dugmeta </w:t>
      </w:r>
      <w:proofErr w:type="spellStart"/>
      <w:r w:rsidRPr="00501595">
        <w:rPr>
          <w:b/>
          <w:noProof w:val="0"/>
        </w:rPr>
        <w:t>Related</w:t>
      </w:r>
      <w:proofErr w:type="spellEnd"/>
      <w:r w:rsidRPr="00501595">
        <w:rPr>
          <w:b/>
          <w:noProof w:val="0"/>
        </w:rPr>
        <w:t xml:space="preserve"> </w:t>
      </w:r>
      <w:r w:rsidR="00C73290" w:rsidRPr="00C73290">
        <w:rPr>
          <w:b/>
          <w:lang w:val="en-US" w:eastAsia="en-US"/>
        </w:rPr>
        <w:drawing>
          <wp:inline distT="0" distB="0" distL="0" distR="0" wp14:anchorId="38DC403A" wp14:editId="75A76FC7">
            <wp:extent cx="322419" cy="207269"/>
            <wp:effectExtent l="19050" t="19050" r="20955" b="21590"/>
            <wp:docPr id="868" name="Slika 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28078" cy="210907"/>
                    </a:xfrm>
                    <a:prstGeom prst="rect">
                      <a:avLst/>
                    </a:prstGeom>
                    <a:ln w="6350">
                      <a:solidFill>
                        <a:schemeClr val="tx1"/>
                      </a:solidFill>
                    </a:ln>
                  </pic:spPr>
                </pic:pic>
              </a:graphicData>
            </a:graphic>
          </wp:inline>
        </w:drawing>
      </w:r>
      <w:r w:rsidRPr="00501595">
        <w:rPr>
          <w:noProof w:val="0"/>
        </w:rPr>
        <w:t xml:space="preserve">. Drugi </w:t>
      </w:r>
      <w:r w:rsidR="0043798C" w:rsidRPr="00501595">
        <w:rPr>
          <w:noProof w:val="0"/>
        </w:rPr>
        <w:t xml:space="preserve">je </w:t>
      </w:r>
      <w:r w:rsidRPr="00501595">
        <w:rPr>
          <w:noProof w:val="0"/>
        </w:rPr>
        <w:t xml:space="preserve">način pristupa preko desnog klika miša gdje je iz padajućeg izbornika potrebno odabrati naredbu </w:t>
      </w:r>
      <w:proofErr w:type="spellStart"/>
      <w:r w:rsidRPr="00501595">
        <w:rPr>
          <w:b/>
          <w:noProof w:val="0"/>
        </w:rPr>
        <w:t>Related</w:t>
      </w:r>
      <w:proofErr w:type="spellEnd"/>
      <w:r w:rsidRPr="00501595">
        <w:rPr>
          <w:b/>
          <w:noProof w:val="0"/>
        </w:rPr>
        <w:t xml:space="preserve"> </w:t>
      </w:r>
      <w:proofErr w:type="spellStart"/>
      <w:r w:rsidRPr="00501595">
        <w:rPr>
          <w:b/>
          <w:noProof w:val="0"/>
        </w:rPr>
        <w:t>Documents</w:t>
      </w:r>
      <w:proofErr w:type="spellEnd"/>
      <w:r w:rsidRPr="00501595">
        <w:rPr>
          <w:noProof w:val="0"/>
        </w:rPr>
        <w:t>.</w:t>
      </w:r>
    </w:p>
    <w:p w14:paraId="05A9B040" w14:textId="1481D952" w:rsidR="00B44781" w:rsidRPr="00501595" w:rsidRDefault="00B44781" w:rsidP="00EA6D86">
      <w:pPr>
        <w:pStyle w:val="TSnaslov3"/>
      </w:pPr>
      <w:r w:rsidRPr="00501595">
        <w:t xml:space="preserve">Izrada referenci </w:t>
      </w:r>
      <w:r w:rsidR="00113941" w:rsidRPr="00501595">
        <w:t>kroz</w:t>
      </w:r>
      <w:r w:rsidRPr="00501595">
        <w:t xml:space="preserve"> </w:t>
      </w:r>
      <w:proofErr w:type="spellStart"/>
      <w:r w:rsidRPr="00501595">
        <w:rPr>
          <w:i/>
        </w:rPr>
        <w:t>Mendeley</w:t>
      </w:r>
      <w:proofErr w:type="spellEnd"/>
      <w:r w:rsidRPr="00501595">
        <w:t xml:space="preserve"> </w:t>
      </w:r>
      <w:r w:rsidRPr="00501595">
        <w:rPr>
          <w:i/>
        </w:rPr>
        <w:t>web</w:t>
      </w:r>
      <w:r w:rsidR="0033448F" w:rsidRPr="00501595">
        <w:t>-</w:t>
      </w:r>
      <w:r w:rsidRPr="00501595">
        <w:t>aplikacij</w:t>
      </w:r>
      <w:r w:rsidR="004134B7" w:rsidRPr="00501595">
        <w:t>u</w:t>
      </w:r>
    </w:p>
    <w:p w14:paraId="59DB3BEC" w14:textId="7DA8DF4F" w:rsidR="00B44781" w:rsidRPr="00501595" w:rsidRDefault="00B44781" w:rsidP="00B44781">
      <w:pPr>
        <w:pStyle w:val="TSnormal"/>
        <w:rPr>
          <w:noProof w:val="0"/>
        </w:rPr>
      </w:pPr>
      <w:r w:rsidRPr="00501595">
        <w:rPr>
          <w:noProof w:val="0"/>
        </w:rPr>
        <w:t>Za ručni unos novog</w:t>
      </w:r>
      <w:r w:rsidR="0043798C" w:rsidRPr="00501595">
        <w:rPr>
          <w:noProof w:val="0"/>
        </w:rPr>
        <w:t>a</w:t>
      </w:r>
      <w:r w:rsidRPr="00501595">
        <w:rPr>
          <w:noProof w:val="0"/>
        </w:rPr>
        <w:t xml:space="preserve"> bibliografskog zapisa u </w:t>
      </w:r>
      <w:r w:rsidRPr="00501595">
        <w:rPr>
          <w:i/>
          <w:noProof w:val="0"/>
        </w:rPr>
        <w:t>web</w:t>
      </w:r>
      <w:r w:rsidR="001D71D8" w:rsidRPr="00501595">
        <w:rPr>
          <w:noProof w:val="0"/>
        </w:rPr>
        <w:t>-</w:t>
      </w:r>
      <w:r w:rsidRPr="00501595">
        <w:rPr>
          <w:noProof w:val="0"/>
        </w:rPr>
        <w:t xml:space="preserve">aplikaciji </w:t>
      </w:r>
      <w:proofErr w:type="spellStart"/>
      <w:r w:rsidRPr="00501595">
        <w:rPr>
          <w:i/>
          <w:noProof w:val="0"/>
        </w:rPr>
        <w:t>Mendeley</w:t>
      </w:r>
      <w:proofErr w:type="spellEnd"/>
      <w:r w:rsidRPr="00501595">
        <w:rPr>
          <w:noProof w:val="0"/>
        </w:rPr>
        <w:t xml:space="preserve"> potrebno je u kartici </w:t>
      </w:r>
      <w:proofErr w:type="spellStart"/>
      <w:r w:rsidRPr="00501595">
        <w:rPr>
          <w:b/>
          <w:noProof w:val="0"/>
        </w:rPr>
        <w:t>Library</w:t>
      </w:r>
      <w:proofErr w:type="spellEnd"/>
      <w:r w:rsidRPr="00501595">
        <w:rPr>
          <w:noProof w:val="0"/>
        </w:rPr>
        <w:t xml:space="preserve"> odabrati naredbu </w:t>
      </w:r>
      <w:proofErr w:type="spellStart"/>
      <w:r w:rsidRPr="00501595">
        <w:rPr>
          <w:i/>
          <w:noProof w:val="0"/>
        </w:rPr>
        <w:t>Add</w:t>
      </w:r>
      <w:proofErr w:type="spellEnd"/>
      <w:r w:rsidRPr="00501595">
        <w:rPr>
          <w:noProof w:val="0"/>
        </w:rPr>
        <w:t xml:space="preserve"> </w:t>
      </w:r>
      <w:r w:rsidRPr="00501595">
        <w:rPr>
          <w:noProof w:val="0"/>
        </w:rPr>
        <w:sym w:font="Wingdings" w:char="F0E0"/>
      </w:r>
      <w:r w:rsidRPr="00501595">
        <w:rPr>
          <w:noProof w:val="0"/>
        </w:rPr>
        <w:t xml:space="preserve"> </w:t>
      </w:r>
      <w:r w:rsidRPr="00501595">
        <w:rPr>
          <w:b/>
          <w:noProof w:val="0"/>
        </w:rPr>
        <w:t xml:space="preserve">New manual </w:t>
      </w:r>
      <w:proofErr w:type="spellStart"/>
      <w:r w:rsidRPr="00501595">
        <w:rPr>
          <w:b/>
          <w:noProof w:val="0"/>
        </w:rPr>
        <w:t>entry</w:t>
      </w:r>
      <w:proofErr w:type="spellEnd"/>
      <w:r w:rsidRPr="00501595">
        <w:rPr>
          <w:noProof w:val="0"/>
        </w:rPr>
        <w:t xml:space="preserve">. </w:t>
      </w:r>
    </w:p>
    <w:p w14:paraId="4A96C12C" w14:textId="5DB0A20B" w:rsidR="00B44781" w:rsidRPr="00501595" w:rsidRDefault="00B44781" w:rsidP="00B44781">
      <w:pPr>
        <w:pStyle w:val="TSnormal"/>
        <w:rPr>
          <w:noProof w:val="0"/>
        </w:rPr>
      </w:pPr>
      <w:r w:rsidRPr="00501595">
        <w:rPr>
          <w:lang w:val="en-US" w:eastAsia="en-US"/>
        </w:rPr>
        <w:drawing>
          <wp:inline distT="0" distB="0" distL="0" distR="0" wp14:anchorId="36AE0319" wp14:editId="4CB9B085">
            <wp:extent cx="1414934" cy="1982709"/>
            <wp:effectExtent l="19050" t="19050" r="13970" b="1778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1422129" cy="1992791"/>
                    </a:xfrm>
                    <a:prstGeom prst="rect">
                      <a:avLst/>
                    </a:prstGeom>
                    <a:ln w="6350">
                      <a:solidFill>
                        <a:schemeClr val="tx1"/>
                      </a:solidFill>
                    </a:ln>
                  </pic:spPr>
                </pic:pic>
              </a:graphicData>
            </a:graphic>
          </wp:inline>
        </w:drawing>
      </w:r>
    </w:p>
    <w:p w14:paraId="147D992B" w14:textId="0AF3157F" w:rsidR="00B44781" w:rsidRPr="00501595" w:rsidRDefault="00B44781" w:rsidP="00B44781">
      <w:pPr>
        <w:pStyle w:val="TSnormal"/>
        <w:rPr>
          <w:noProof w:val="0"/>
        </w:rPr>
      </w:pPr>
      <w:r w:rsidRPr="00501595">
        <w:rPr>
          <w:noProof w:val="0"/>
        </w:rPr>
        <w:t xml:space="preserve">Otvorit će se okvir za odabir vrste </w:t>
      </w:r>
      <w:r w:rsidR="00B10A83" w:rsidRPr="00501595">
        <w:rPr>
          <w:noProof w:val="0"/>
        </w:rPr>
        <w:t>bibliografskog</w:t>
      </w:r>
      <w:r w:rsidR="0043798C" w:rsidRPr="00501595">
        <w:rPr>
          <w:noProof w:val="0"/>
        </w:rPr>
        <w:t>a</w:t>
      </w:r>
      <w:r w:rsidRPr="00501595">
        <w:rPr>
          <w:noProof w:val="0"/>
        </w:rPr>
        <w:t xml:space="preserve"> zapisa te polja za unos ostalih informacija o bibliografskom zapisu. Moguće je odabrati između 20 vrsta predložaka za unos bibliografskih zapisa. </w:t>
      </w:r>
    </w:p>
    <w:p w14:paraId="3169B47A" w14:textId="75A919A4" w:rsidR="00B44781" w:rsidRPr="00501595" w:rsidRDefault="00B44781" w:rsidP="00B44781">
      <w:pPr>
        <w:pStyle w:val="TSnormal"/>
        <w:rPr>
          <w:noProof w:val="0"/>
        </w:rPr>
      </w:pPr>
      <w:r w:rsidRPr="00501595">
        <w:rPr>
          <w:lang w:val="en-US" w:eastAsia="en-US"/>
        </w:rPr>
        <w:lastRenderedPageBreak/>
        <w:drawing>
          <wp:inline distT="0" distB="0" distL="0" distR="0" wp14:anchorId="11248CD6" wp14:editId="73499778">
            <wp:extent cx="2282658" cy="4455718"/>
            <wp:effectExtent l="19050" t="19050" r="22860" b="21590"/>
            <wp:docPr id="676" name="Slika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402"/>
                    <a:stretch/>
                  </pic:blipFill>
                  <pic:spPr bwMode="auto">
                    <a:xfrm>
                      <a:off x="0" y="0"/>
                      <a:ext cx="2289806" cy="446967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3F3D8C74" w14:textId="66A609DE" w:rsidR="00B44781" w:rsidRPr="00501595" w:rsidRDefault="00B44781" w:rsidP="00B44781">
      <w:pPr>
        <w:pStyle w:val="TSnormal"/>
        <w:rPr>
          <w:i/>
          <w:noProof w:val="0"/>
        </w:rPr>
      </w:pPr>
      <w:r w:rsidRPr="00501595">
        <w:rPr>
          <w:noProof w:val="0"/>
        </w:rPr>
        <w:t xml:space="preserve">Uneseni zapis u </w:t>
      </w:r>
      <w:r w:rsidRPr="00501595">
        <w:rPr>
          <w:i/>
          <w:noProof w:val="0"/>
        </w:rPr>
        <w:t>web</w:t>
      </w:r>
      <w:r w:rsidR="00ED52AB" w:rsidRPr="00501595">
        <w:rPr>
          <w:noProof w:val="0"/>
        </w:rPr>
        <w:t>-</w:t>
      </w:r>
      <w:r w:rsidRPr="00501595">
        <w:rPr>
          <w:noProof w:val="0"/>
        </w:rPr>
        <w:t>aplikaciji nije odmah vidljiv u lokalnoj inačici programa. Ako se želi ručno pokrenuti sinkronizacija podataka</w:t>
      </w:r>
      <w:r w:rsidR="006420C7" w:rsidRPr="00501595">
        <w:rPr>
          <w:noProof w:val="0"/>
        </w:rPr>
        <w:t>,</w:t>
      </w:r>
      <w:r w:rsidRPr="00501595">
        <w:rPr>
          <w:noProof w:val="0"/>
        </w:rPr>
        <w:t xml:space="preserve"> potrebno je u lokalnoj inačici odabrati naredbu </w:t>
      </w:r>
      <w:r w:rsidRPr="00501595">
        <w:rPr>
          <w:i/>
          <w:noProof w:val="0"/>
        </w:rPr>
        <w:t>File</w:t>
      </w:r>
      <w:r w:rsidRPr="00501595">
        <w:rPr>
          <w:noProof w:val="0"/>
        </w:rPr>
        <w:t xml:space="preserve"> </w:t>
      </w:r>
      <w:r w:rsidRPr="00501595">
        <w:rPr>
          <w:noProof w:val="0"/>
        </w:rPr>
        <w:sym w:font="Wingdings" w:char="F0E0"/>
      </w:r>
      <w:r w:rsidRPr="00501595">
        <w:rPr>
          <w:noProof w:val="0"/>
        </w:rPr>
        <w:t xml:space="preserve"> </w:t>
      </w:r>
      <w:proofErr w:type="spellStart"/>
      <w:r w:rsidRPr="00501595">
        <w:rPr>
          <w:b/>
          <w:noProof w:val="0"/>
        </w:rPr>
        <w:t>Synchronize</w:t>
      </w:r>
      <w:proofErr w:type="spellEnd"/>
      <w:r w:rsidRPr="00501595">
        <w:rPr>
          <w:b/>
          <w:noProof w:val="0"/>
        </w:rPr>
        <w:t xml:space="preserve"> </w:t>
      </w:r>
      <w:proofErr w:type="spellStart"/>
      <w:r w:rsidRPr="00501595">
        <w:rPr>
          <w:b/>
          <w:noProof w:val="0"/>
        </w:rPr>
        <w:t>Library</w:t>
      </w:r>
      <w:proofErr w:type="spellEnd"/>
      <w:r w:rsidRPr="00501595">
        <w:rPr>
          <w:noProof w:val="0"/>
        </w:rPr>
        <w:t xml:space="preserve">. </w:t>
      </w:r>
    </w:p>
    <w:p w14:paraId="374219B4" w14:textId="284BD834" w:rsidR="00B44781" w:rsidRPr="00501595" w:rsidRDefault="00B44781" w:rsidP="00B44781">
      <w:pPr>
        <w:pStyle w:val="TSnormal"/>
        <w:rPr>
          <w:noProof w:val="0"/>
        </w:rPr>
      </w:pPr>
      <w:r w:rsidRPr="00501595">
        <w:rPr>
          <w:noProof w:val="0"/>
        </w:rPr>
        <w:t xml:space="preserve">Sinkronizacija se može pokrenuti odabirom tipke </w:t>
      </w:r>
      <w:r w:rsidRPr="00501595">
        <w:rPr>
          <w:b/>
          <w:noProof w:val="0"/>
        </w:rPr>
        <w:t>F5</w:t>
      </w:r>
      <w:r w:rsidRPr="00501595">
        <w:rPr>
          <w:noProof w:val="0"/>
        </w:rPr>
        <w:t xml:space="preserve"> s tipkovnice ili odabirom dugmeta </w:t>
      </w:r>
      <w:proofErr w:type="spellStart"/>
      <w:r w:rsidRPr="00501595">
        <w:rPr>
          <w:b/>
          <w:noProof w:val="0"/>
        </w:rPr>
        <w:t>Sync</w:t>
      </w:r>
      <w:proofErr w:type="spellEnd"/>
      <w:r w:rsidRPr="00501595">
        <w:rPr>
          <w:noProof w:val="0"/>
        </w:rPr>
        <w:t xml:space="preserve"> </w:t>
      </w:r>
      <w:r w:rsidR="00C73290" w:rsidRPr="00C73290">
        <w:t xml:space="preserve"> </w:t>
      </w:r>
      <w:r w:rsidR="00C73290" w:rsidRPr="00C73290">
        <w:rPr>
          <w:lang w:val="en-US" w:eastAsia="en-US"/>
        </w:rPr>
        <w:drawing>
          <wp:inline distT="0" distB="0" distL="0" distR="0" wp14:anchorId="75E02559" wp14:editId="6066A550">
            <wp:extent cx="214890" cy="171450"/>
            <wp:effectExtent l="19050" t="19050" r="13970" b="19050"/>
            <wp:docPr id="869" name="Slika 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16442"/>
                    <a:stretch/>
                  </pic:blipFill>
                  <pic:spPr bwMode="auto">
                    <a:xfrm>
                      <a:off x="0" y="0"/>
                      <a:ext cx="214920" cy="1714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Pr="00501595">
        <w:rPr>
          <w:noProof w:val="0"/>
        </w:rPr>
        <w:t>.</w:t>
      </w:r>
    </w:p>
    <w:p w14:paraId="7DE0E6E1" w14:textId="21384131" w:rsidR="00B44781" w:rsidRPr="00501595" w:rsidRDefault="00C73290" w:rsidP="00B44781">
      <w:pPr>
        <w:pStyle w:val="TSnormal"/>
        <w:rPr>
          <w:noProof w:val="0"/>
        </w:rPr>
      </w:pPr>
      <w:r>
        <w:rPr>
          <w:noProof w:val="0"/>
        </w:rPr>
        <w:t>Postavke s</w:t>
      </w:r>
      <w:r w:rsidR="00B44781" w:rsidRPr="00501595">
        <w:rPr>
          <w:noProof w:val="0"/>
        </w:rPr>
        <w:t>inkronizacij</w:t>
      </w:r>
      <w:r>
        <w:rPr>
          <w:noProof w:val="0"/>
        </w:rPr>
        <w:t>e</w:t>
      </w:r>
      <w:r w:rsidR="00B44781" w:rsidRPr="00501595">
        <w:rPr>
          <w:noProof w:val="0"/>
        </w:rPr>
        <w:t xml:space="preserve"> je moguće </w:t>
      </w:r>
      <w:r>
        <w:rPr>
          <w:noProof w:val="0"/>
        </w:rPr>
        <w:t>uredit</w:t>
      </w:r>
      <w:r w:rsidR="007B11E8">
        <w:rPr>
          <w:noProof w:val="0"/>
        </w:rPr>
        <w:t>i</w:t>
      </w:r>
      <w:r w:rsidRPr="00501595">
        <w:rPr>
          <w:noProof w:val="0"/>
        </w:rPr>
        <w:t xml:space="preserve"> </w:t>
      </w:r>
      <w:r w:rsidR="003B2ECA" w:rsidRPr="00501595">
        <w:rPr>
          <w:noProof w:val="0"/>
        </w:rPr>
        <w:t xml:space="preserve">odabirom </w:t>
      </w:r>
      <w:r w:rsidR="00B44781" w:rsidRPr="00501595">
        <w:rPr>
          <w:noProof w:val="0"/>
        </w:rPr>
        <w:t xml:space="preserve">dugmeta </w:t>
      </w:r>
      <w:proofErr w:type="spellStart"/>
      <w:r w:rsidR="00B44781" w:rsidRPr="00501595">
        <w:rPr>
          <w:b/>
          <w:noProof w:val="0"/>
        </w:rPr>
        <w:t>Edit</w:t>
      </w:r>
      <w:proofErr w:type="spellEnd"/>
      <w:r w:rsidR="00B44781" w:rsidRPr="00501595">
        <w:rPr>
          <w:b/>
          <w:noProof w:val="0"/>
        </w:rPr>
        <w:t xml:space="preserve"> </w:t>
      </w:r>
      <w:proofErr w:type="spellStart"/>
      <w:r w:rsidR="00B44781" w:rsidRPr="00501595">
        <w:rPr>
          <w:b/>
          <w:noProof w:val="0"/>
        </w:rPr>
        <w:t>settings</w:t>
      </w:r>
      <w:proofErr w:type="spellEnd"/>
      <w:r w:rsidR="003B2ECA" w:rsidRPr="00501595">
        <w:rPr>
          <w:noProof w:val="0"/>
        </w:rPr>
        <w:t xml:space="preserve"> u središnjem dijelu okvira</w:t>
      </w:r>
      <w:r w:rsidR="00B44781" w:rsidRPr="00501595">
        <w:rPr>
          <w:noProof w:val="0"/>
        </w:rPr>
        <w:t>.</w:t>
      </w:r>
    </w:p>
    <w:p w14:paraId="3806336F" w14:textId="71752067" w:rsidR="00B44781" w:rsidRPr="00501595" w:rsidRDefault="00C73290" w:rsidP="00B44781">
      <w:pPr>
        <w:pStyle w:val="TSnormal"/>
        <w:rPr>
          <w:noProof w:val="0"/>
        </w:rPr>
      </w:pPr>
      <w:r w:rsidRPr="00C73290">
        <w:lastRenderedPageBreak/>
        <w:t xml:space="preserve"> </w:t>
      </w:r>
      <w:r w:rsidRPr="00C73290">
        <w:rPr>
          <w:lang w:val="en-US" w:eastAsia="en-US"/>
        </w:rPr>
        <w:drawing>
          <wp:inline distT="0" distB="0" distL="0" distR="0" wp14:anchorId="193C9FCD" wp14:editId="3358D043">
            <wp:extent cx="4499610" cy="2944495"/>
            <wp:effectExtent l="19050" t="19050" r="15240" b="27305"/>
            <wp:docPr id="870" name="Slika 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499610" cy="2944495"/>
                    </a:xfrm>
                    <a:prstGeom prst="rect">
                      <a:avLst/>
                    </a:prstGeom>
                    <a:ln>
                      <a:solidFill>
                        <a:schemeClr val="tx1"/>
                      </a:solidFill>
                    </a:ln>
                  </pic:spPr>
                </pic:pic>
              </a:graphicData>
            </a:graphic>
          </wp:inline>
        </w:drawing>
      </w:r>
    </w:p>
    <w:p w14:paraId="4D079362" w14:textId="3A6DBB06" w:rsidR="00B44781" w:rsidRPr="00501595" w:rsidRDefault="00C73290" w:rsidP="00B44781">
      <w:pPr>
        <w:pStyle w:val="TSnormal"/>
        <w:rPr>
          <w:noProof w:val="0"/>
        </w:rPr>
      </w:pPr>
      <w:r>
        <w:rPr>
          <w:noProof w:val="0"/>
        </w:rPr>
        <w:t xml:space="preserve">Postavke se </w:t>
      </w:r>
      <w:r w:rsidR="00B44781" w:rsidRPr="00501595">
        <w:rPr>
          <w:noProof w:val="0"/>
        </w:rPr>
        <w:t>zatvara</w:t>
      </w:r>
      <w:r>
        <w:rPr>
          <w:noProof w:val="0"/>
        </w:rPr>
        <w:t>ju</w:t>
      </w:r>
      <w:r w:rsidR="00B44781" w:rsidRPr="00501595">
        <w:rPr>
          <w:noProof w:val="0"/>
        </w:rPr>
        <w:t xml:space="preserve"> odabirom dugmeta </w:t>
      </w:r>
      <w:proofErr w:type="spellStart"/>
      <w:r w:rsidR="00B44781" w:rsidRPr="00501595">
        <w:rPr>
          <w:b/>
          <w:noProof w:val="0"/>
        </w:rPr>
        <w:t>Hide</w:t>
      </w:r>
      <w:proofErr w:type="spellEnd"/>
      <w:r w:rsidR="00B44781" w:rsidRPr="00501595">
        <w:rPr>
          <w:b/>
          <w:noProof w:val="0"/>
        </w:rPr>
        <w:t xml:space="preserve"> </w:t>
      </w:r>
      <w:proofErr w:type="spellStart"/>
      <w:r w:rsidR="00B44781" w:rsidRPr="00501595">
        <w:rPr>
          <w:b/>
          <w:noProof w:val="0"/>
        </w:rPr>
        <w:t>Settings</w:t>
      </w:r>
      <w:proofErr w:type="spellEnd"/>
      <w:r w:rsidR="00B44781" w:rsidRPr="00501595">
        <w:rPr>
          <w:noProof w:val="0"/>
        </w:rPr>
        <w:t>.</w:t>
      </w:r>
    </w:p>
    <w:p w14:paraId="20BCB135" w14:textId="5BFF0A62" w:rsidR="00B44781" w:rsidRPr="00501595" w:rsidRDefault="00B44781" w:rsidP="00EA6D86">
      <w:pPr>
        <w:pStyle w:val="TSnaslov3"/>
      </w:pPr>
      <w:r w:rsidRPr="00501595">
        <w:t xml:space="preserve">Izrada referenci </w:t>
      </w:r>
      <w:r w:rsidR="00A94EE8">
        <w:t>putem</w:t>
      </w:r>
      <w:r w:rsidR="00A94EE8" w:rsidRPr="00501595">
        <w:t xml:space="preserve"> </w:t>
      </w:r>
      <w:r w:rsidRPr="00501595">
        <w:t xml:space="preserve">dodatka za </w:t>
      </w:r>
      <w:r w:rsidRPr="00501595">
        <w:rPr>
          <w:i/>
        </w:rPr>
        <w:t>web</w:t>
      </w:r>
      <w:r w:rsidR="0056409B" w:rsidRPr="00501595">
        <w:t>-</w:t>
      </w:r>
      <w:r w:rsidRPr="00501595">
        <w:t>preglednik</w:t>
      </w:r>
    </w:p>
    <w:p w14:paraId="01E6F2A2" w14:textId="79042C07" w:rsidR="00B44781" w:rsidRPr="00501595" w:rsidRDefault="00B44781" w:rsidP="00B44781">
      <w:pPr>
        <w:pStyle w:val="TSnormal"/>
        <w:rPr>
          <w:noProof w:val="0"/>
        </w:rPr>
      </w:pPr>
      <w:r w:rsidRPr="00501595">
        <w:rPr>
          <w:noProof w:val="0"/>
        </w:rPr>
        <w:t>Prilikom pretraživanja</w:t>
      </w:r>
      <w:r w:rsidR="00554EDB" w:rsidRPr="00501595">
        <w:rPr>
          <w:noProof w:val="0"/>
        </w:rPr>
        <w:t xml:space="preserve"> </w:t>
      </w:r>
      <w:r w:rsidR="00554EDB" w:rsidRPr="00501595">
        <w:rPr>
          <w:i/>
          <w:noProof w:val="0"/>
        </w:rPr>
        <w:t>web</w:t>
      </w:r>
      <w:r w:rsidR="0056409B" w:rsidRPr="00501595">
        <w:rPr>
          <w:noProof w:val="0"/>
        </w:rPr>
        <w:t>-</w:t>
      </w:r>
      <w:r w:rsidR="00554EDB" w:rsidRPr="00501595">
        <w:rPr>
          <w:noProof w:val="0"/>
        </w:rPr>
        <w:t xml:space="preserve">stranica u </w:t>
      </w:r>
      <w:r w:rsidR="00554EDB" w:rsidRPr="00501595">
        <w:rPr>
          <w:i/>
          <w:noProof w:val="0"/>
        </w:rPr>
        <w:t>web</w:t>
      </w:r>
      <w:r w:rsidR="0056409B" w:rsidRPr="00501595">
        <w:rPr>
          <w:noProof w:val="0"/>
        </w:rPr>
        <w:t>-</w:t>
      </w:r>
      <w:r w:rsidR="00554EDB" w:rsidRPr="00501595">
        <w:rPr>
          <w:noProof w:val="0"/>
        </w:rPr>
        <w:t xml:space="preserve">pregledniku, </w:t>
      </w:r>
      <w:r w:rsidR="007B11E8" w:rsidRPr="00501595">
        <w:rPr>
          <w:noProof w:val="0"/>
        </w:rPr>
        <w:t xml:space="preserve">dodatak </w:t>
      </w:r>
      <w:proofErr w:type="spellStart"/>
      <w:r w:rsidR="00554EDB" w:rsidRPr="00501595">
        <w:rPr>
          <w:i/>
          <w:noProof w:val="0"/>
        </w:rPr>
        <w:t>Mendeley</w:t>
      </w:r>
      <w:proofErr w:type="spellEnd"/>
      <w:r w:rsidR="00554EDB" w:rsidRPr="00501595">
        <w:rPr>
          <w:noProof w:val="0"/>
        </w:rPr>
        <w:t xml:space="preserve"> će </w:t>
      </w:r>
      <w:r w:rsidRPr="00501595">
        <w:rPr>
          <w:noProof w:val="0"/>
        </w:rPr>
        <w:t xml:space="preserve">na temelju prepoznatih bibliografskih </w:t>
      </w:r>
      <w:proofErr w:type="spellStart"/>
      <w:r w:rsidR="00BA6ED5" w:rsidRPr="00501595">
        <w:rPr>
          <w:noProof w:val="0"/>
        </w:rPr>
        <w:t>meta</w:t>
      </w:r>
      <w:r w:rsidRPr="00501595">
        <w:rPr>
          <w:noProof w:val="0"/>
        </w:rPr>
        <w:t>podataka</w:t>
      </w:r>
      <w:proofErr w:type="spellEnd"/>
      <w:r w:rsidRPr="00501595">
        <w:rPr>
          <w:noProof w:val="0"/>
        </w:rPr>
        <w:t xml:space="preserve"> </w:t>
      </w:r>
      <w:r w:rsidR="00554EDB" w:rsidRPr="00501595">
        <w:rPr>
          <w:noProof w:val="0"/>
        </w:rPr>
        <w:t>omogućiti</w:t>
      </w:r>
      <w:r w:rsidRPr="00501595">
        <w:rPr>
          <w:noProof w:val="0"/>
        </w:rPr>
        <w:t xml:space="preserve"> automatsk</w:t>
      </w:r>
      <w:r w:rsidR="00554EDB" w:rsidRPr="00501595">
        <w:rPr>
          <w:noProof w:val="0"/>
        </w:rPr>
        <w:t>u</w:t>
      </w:r>
      <w:r w:rsidR="0051655A" w:rsidRPr="00501595">
        <w:rPr>
          <w:noProof w:val="0"/>
        </w:rPr>
        <w:t xml:space="preserve"> izradu bibliografskog</w:t>
      </w:r>
      <w:r w:rsidR="0043798C" w:rsidRPr="00501595">
        <w:rPr>
          <w:noProof w:val="0"/>
        </w:rPr>
        <w:t>a</w:t>
      </w:r>
      <w:r w:rsidR="0051655A" w:rsidRPr="00501595">
        <w:rPr>
          <w:noProof w:val="0"/>
        </w:rPr>
        <w:t xml:space="preserve"> </w:t>
      </w:r>
      <w:r w:rsidR="00554EDB" w:rsidRPr="00501595">
        <w:rPr>
          <w:noProof w:val="0"/>
        </w:rPr>
        <w:t>zapisa</w:t>
      </w:r>
      <w:r w:rsidRPr="00501595">
        <w:rPr>
          <w:noProof w:val="0"/>
        </w:rPr>
        <w:t>.</w:t>
      </w:r>
      <w:r w:rsidR="00561BC0" w:rsidRPr="00501595">
        <w:rPr>
          <w:noProof w:val="0"/>
        </w:rPr>
        <w:t xml:space="preserve"> </w:t>
      </w:r>
      <w:r w:rsidRPr="00501595">
        <w:rPr>
          <w:noProof w:val="0"/>
        </w:rPr>
        <w:t xml:space="preserve"> </w:t>
      </w:r>
    </w:p>
    <w:p w14:paraId="13F6E30E" w14:textId="203A52A7" w:rsidR="00B44781" w:rsidRDefault="0005691C" w:rsidP="00B44781">
      <w:pPr>
        <w:pStyle w:val="TSnormal"/>
        <w:rPr>
          <w:noProof w:val="0"/>
        </w:rPr>
      </w:pPr>
      <w:r w:rsidRPr="0005691C">
        <w:t xml:space="preserve"> </w:t>
      </w:r>
      <w:r w:rsidRPr="0005691C">
        <w:rPr>
          <w:lang w:val="en-US" w:eastAsia="en-US"/>
        </w:rPr>
        <w:drawing>
          <wp:inline distT="0" distB="0" distL="0" distR="0" wp14:anchorId="67CFB6B7" wp14:editId="2FA71E10">
            <wp:extent cx="4499610" cy="2565400"/>
            <wp:effectExtent l="19050" t="19050" r="15240" b="25400"/>
            <wp:docPr id="871" name="Slika 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499610" cy="2565400"/>
                    </a:xfrm>
                    <a:prstGeom prst="rect">
                      <a:avLst/>
                    </a:prstGeom>
                    <a:ln>
                      <a:solidFill>
                        <a:schemeClr val="tx1"/>
                      </a:solidFill>
                    </a:ln>
                  </pic:spPr>
                </pic:pic>
              </a:graphicData>
            </a:graphic>
          </wp:inline>
        </w:drawing>
      </w:r>
    </w:p>
    <w:p w14:paraId="01715E64" w14:textId="3019FD0F" w:rsidR="00B44781" w:rsidRPr="00501595" w:rsidRDefault="00B44781" w:rsidP="0033448F">
      <w:pPr>
        <w:pStyle w:val="TSnormal"/>
        <w:rPr>
          <w:noProof w:val="0"/>
        </w:rPr>
      </w:pPr>
      <w:r w:rsidRPr="00501595">
        <w:rPr>
          <w:noProof w:val="0"/>
        </w:rPr>
        <w:t xml:space="preserve">Primjerice, kada se otvori zapis u </w:t>
      </w:r>
      <w:r w:rsidRPr="00501595">
        <w:rPr>
          <w:i/>
          <w:noProof w:val="0"/>
        </w:rPr>
        <w:t>web</w:t>
      </w:r>
      <w:r w:rsidR="0059439B" w:rsidRPr="00501595">
        <w:rPr>
          <w:noProof w:val="0"/>
        </w:rPr>
        <w:t>-</w:t>
      </w:r>
      <w:r w:rsidRPr="00501595">
        <w:rPr>
          <w:noProof w:val="0"/>
        </w:rPr>
        <w:t xml:space="preserve">pregledniku i </w:t>
      </w:r>
      <w:r w:rsidR="007B11E8">
        <w:rPr>
          <w:noProof w:val="0"/>
        </w:rPr>
        <w:t>odabere</w:t>
      </w:r>
      <w:r w:rsidR="007B11E8" w:rsidRPr="00501595">
        <w:rPr>
          <w:noProof w:val="0"/>
        </w:rPr>
        <w:t xml:space="preserve"> </w:t>
      </w:r>
      <w:r w:rsidRPr="00501595">
        <w:rPr>
          <w:noProof w:val="0"/>
        </w:rPr>
        <w:t xml:space="preserve">dugme </w:t>
      </w:r>
      <w:r w:rsidRPr="00501595">
        <w:rPr>
          <w:b/>
          <w:noProof w:val="0"/>
        </w:rPr>
        <w:t xml:space="preserve">Import to </w:t>
      </w:r>
      <w:proofErr w:type="spellStart"/>
      <w:r w:rsidRPr="00501595">
        <w:rPr>
          <w:b/>
          <w:noProof w:val="0"/>
        </w:rPr>
        <w:t>Mendeley</w:t>
      </w:r>
      <w:proofErr w:type="spellEnd"/>
      <w:r w:rsidRPr="00501595">
        <w:rPr>
          <w:noProof w:val="0"/>
        </w:rPr>
        <w:t xml:space="preserve"> </w:t>
      </w:r>
      <w:r w:rsidRPr="00501595">
        <w:rPr>
          <w:lang w:val="en-US" w:eastAsia="en-US"/>
        </w:rPr>
        <w:drawing>
          <wp:inline distT="0" distB="0" distL="0" distR="0" wp14:anchorId="6B16585D" wp14:editId="5348E67D">
            <wp:extent cx="249028" cy="228038"/>
            <wp:effectExtent l="19050" t="19050" r="17780" b="19685"/>
            <wp:docPr id="295" name="Slika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7" t="3585" r="-5249" b="-2"/>
                    <a:stretch/>
                  </pic:blipFill>
                  <pic:spPr bwMode="auto">
                    <a:xfrm>
                      <a:off x="0" y="0"/>
                      <a:ext cx="250759" cy="229623"/>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501595">
        <w:rPr>
          <w:noProof w:val="0"/>
        </w:rPr>
        <w:t xml:space="preserve"> u gornjem desnom kutu, prikazat će se okvir </w:t>
      </w:r>
      <w:r w:rsidR="0033448F" w:rsidRPr="00501595">
        <w:rPr>
          <w:noProof w:val="0"/>
        </w:rPr>
        <w:t xml:space="preserve">koji </w:t>
      </w:r>
      <w:r w:rsidR="00561BC0" w:rsidRPr="00501595">
        <w:rPr>
          <w:noProof w:val="0"/>
        </w:rPr>
        <w:t xml:space="preserve">će </w:t>
      </w:r>
      <w:r w:rsidRPr="00501595">
        <w:rPr>
          <w:noProof w:val="0"/>
        </w:rPr>
        <w:t xml:space="preserve">na temelju bibliografskih </w:t>
      </w:r>
      <w:proofErr w:type="spellStart"/>
      <w:r w:rsidRPr="00501595">
        <w:rPr>
          <w:noProof w:val="0"/>
        </w:rPr>
        <w:t>metapodataka</w:t>
      </w:r>
      <w:proofErr w:type="spellEnd"/>
      <w:r w:rsidRPr="00501595">
        <w:rPr>
          <w:noProof w:val="0"/>
        </w:rPr>
        <w:t xml:space="preserve"> popun</w:t>
      </w:r>
      <w:r w:rsidR="00561BC0" w:rsidRPr="00501595">
        <w:rPr>
          <w:noProof w:val="0"/>
        </w:rPr>
        <w:t xml:space="preserve">iti </w:t>
      </w:r>
      <w:r w:rsidRPr="00501595">
        <w:rPr>
          <w:noProof w:val="0"/>
        </w:rPr>
        <w:t>okvir s podacima.</w:t>
      </w:r>
      <w:r w:rsidR="0033448F" w:rsidRPr="00501595">
        <w:rPr>
          <w:noProof w:val="0"/>
        </w:rPr>
        <w:t xml:space="preserve"> Ako </w:t>
      </w:r>
      <w:r w:rsidR="00AB2708" w:rsidRPr="00501595">
        <w:rPr>
          <w:noProof w:val="0"/>
        </w:rPr>
        <w:t>korisnik nije</w:t>
      </w:r>
      <w:r w:rsidR="0033448F" w:rsidRPr="00501595">
        <w:rPr>
          <w:noProof w:val="0"/>
        </w:rPr>
        <w:t xml:space="preserve"> prijavljen u </w:t>
      </w:r>
      <w:r w:rsidR="0033448F" w:rsidRPr="00501595">
        <w:rPr>
          <w:i/>
          <w:noProof w:val="0"/>
        </w:rPr>
        <w:t>web</w:t>
      </w:r>
      <w:r w:rsidR="0033448F" w:rsidRPr="00501595">
        <w:rPr>
          <w:noProof w:val="0"/>
        </w:rPr>
        <w:t>-aplikaciju</w:t>
      </w:r>
      <w:r w:rsidR="00FA4BBC" w:rsidRPr="00501595">
        <w:rPr>
          <w:noProof w:val="0"/>
        </w:rPr>
        <w:t>,</w:t>
      </w:r>
      <w:r w:rsidR="0033448F" w:rsidRPr="00501595">
        <w:rPr>
          <w:noProof w:val="0"/>
        </w:rPr>
        <w:t xml:space="preserve"> </w:t>
      </w:r>
      <w:r w:rsidR="007B11E8">
        <w:rPr>
          <w:noProof w:val="0"/>
        </w:rPr>
        <w:t xml:space="preserve">potrebno je prijaviti se </w:t>
      </w:r>
      <w:r w:rsidR="00AB2708" w:rsidRPr="00501595">
        <w:rPr>
          <w:noProof w:val="0"/>
        </w:rPr>
        <w:t xml:space="preserve">kako bi mogućnost </w:t>
      </w:r>
      <w:r w:rsidR="00AB2708" w:rsidRPr="00501595">
        <w:rPr>
          <w:b/>
          <w:noProof w:val="0"/>
        </w:rPr>
        <w:t xml:space="preserve">Import to </w:t>
      </w:r>
      <w:proofErr w:type="spellStart"/>
      <w:r w:rsidR="00AB2708" w:rsidRPr="00501595">
        <w:rPr>
          <w:b/>
          <w:noProof w:val="0"/>
        </w:rPr>
        <w:t>Mendeley</w:t>
      </w:r>
      <w:proofErr w:type="spellEnd"/>
      <w:r w:rsidR="00AB2708" w:rsidRPr="00501595">
        <w:rPr>
          <w:b/>
          <w:noProof w:val="0"/>
        </w:rPr>
        <w:t xml:space="preserve"> </w:t>
      </w:r>
      <w:r w:rsidR="00AB2708" w:rsidRPr="00501595">
        <w:rPr>
          <w:noProof w:val="0"/>
        </w:rPr>
        <w:t>radila</w:t>
      </w:r>
      <w:r w:rsidR="0033448F" w:rsidRPr="00501595">
        <w:rPr>
          <w:noProof w:val="0"/>
        </w:rPr>
        <w:t>.</w:t>
      </w:r>
    </w:p>
    <w:p w14:paraId="753EE5B0" w14:textId="401A8BB4" w:rsidR="00B44781" w:rsidRPr="00501595" w:rsidRDefault="0005691C" w:rsidP="00B44781">
      <w:pPr>
        <w:pStyle w:val="TSnormal"/>
        <w:rPr>
          <w:noProof w:val="0"/>
        </w:rPr>
      </w:pPr>
      <w:r w:rsidRPr="0005691C">
        <w:lastRenderedPageBreak/>
        <w:t xml:space="preserve"> </w:t>
      </w:r>
      <w:r w:rsidRPr="0005691C">
        <w:rPr>
          <w:lang w:val="en-US" w:eastAsia="en-US"/>
        </w:rPr>
        <w:drawing>
          <wp:inline distT="0" distB="0" distL="0" distR="0" wp14:anchorId="2E95539A" wp14:editId="57438E1B">
            <wp:extent cx="2520327" cy="4165012"/>
            <wp:effectExtent l="19050" t="19050" r="13335" b="26035"/>
            <wp:docPr id="872" name="Slika 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2528862" cy="4179116"/>
                    </a:xfrm>
                    <a:prstGeom prst="rect">
                      <a:avLst/>
                    </a:prstGeom>
                    <a:ln>
                      <a:solidFill>
                        <a:schemeClr val="tx1"/>
                      </a:solidFill>
                    </a:ln>
                  </pic:spPr>
                </pic:pic>
              </a:graphicData>
            </a:graphic>
          </wp:inline>
        </w:drawing>
      </w:r>
    </w:p>
    <w:p w14:paraId="08FE7618" w14:textId="700DED4E" w:rsidR="00B44781" w:rsidRPr="00501595" w:rsidRDefault="00B44781" w:rsidP="00B44781">
      <w:pPr>
        <w:pStyle w:val="TSnormal"/>
        <w:rPr>
          <w:noProof w:val="0"/>
        </w:rPr>
      </w:pPr>
      <w:r w:rsidRPr="00501595">
        <w:rPr>
          <w:noProof w:val="0"/>
        </w:rPr>
        <w:t>Ako je potrebno izmijeniti neke od podataka ili unijeti</w:t>
      </w:r>
      <w:r w:rsidR="0056409B" w:rsidRPr="00501595">
        <w:rPr>
          <w:noProof w:val="0"/>
        </w:rPr>
        <w:t xml:space="preserve"> neke koji</w:t>
      </w:r>
      <w:r w:rsidRPr="00501595">
        <w:rPr>
          <w:noProof w:val="0"/>
        </w:rPr>
        <w:t xml:space="preserve"> nedostaju, dovoljno je odabrati dugme </w:t>
      </w:r>
      <w:r w:rsidRPr="00501595">
        <w:rPr>
          <w:lang w:val="en-US" w:eastAsia="en-US"/>
        </w:rPr>
        <w:drawing>
          <wp:inline distT="0" distB="0" distL="0" distR="0" wp14:anchorId="29AE9161" wp14:editId="290BFC26">
            <wp:extent cx="627380" cy="247650"/>
            <wp:effectExtent l="19050" t="19050" r="20320" b="19050"/>
            <wp:docPr id="693" name="Slika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27471" cy="247686"/>
                    </a:xfrm>
                    <a:prstGeom prst="rect">
                      <a:avLst/>
                    </a:prstGeom>
                    <a:ln w="6350">
                      <a:solidFill>
                        <a:schemeClr val="tx1"/>
                      </a:solidFill>
                    </a:ln>
                  </pic:spPr>
                </pic:pic>
              </a:graphicData>
            </a:graphic>
          </wp:inline>
        </w:drawing>
      </w:r>
      <w:r w:rsidR="0056409B" w:rsidRPr="00501595">
        <w:rPr>
          <w:noProof w:val="0"/>
        </w:rPr>
        <w:t xml:space="preserve"> i omogućit će</w:t>
      </w:r>
      <w:r w:rsidRPr="00501595">
        <w:rPr>
          <w:noProof w:val="0"/>
        </w:rPr>
        <w:t xml:space="preserve"> se izmjena informacija o bibliografskom zapisu. </w:t>
      </w:r>
      <w:r w:rsidR="006324CC" w:rsidRPr="00501595">
        <w:rPr>
          <w:noProof w:val="0"/>
        </w:rPr>
        <w:t xml:space="preserve">Ako zapis ima dostupnu datoteku u </w:t>
      </w:r>
      <w:r w:rsidR="0056409B" w:rsidRPr="00501595">
        <w:rPr>
          <w:noProof w:val="0"/>
        </w:rPr>
        <w:t>PDF-u, prikazat</w:t>
      </w:r>
      <w:r w:rsidRPr="00501595">
        <w:rPr>
          <w:noProof w:val="0"/>
        </w:rPr>
        <w:t xml:space="preserve"> će se informacija </w:t>
      </w:r>
      <w:r w:rsidRPr="00501595">
        <w:rPr>
          <w:b/>
          <w:noProof w:val="0"/>
        </w:rPr>
        <w:t xml:space="preserve">Download </w:t>
      </w:r>
      <w:proofErr w:type="spellStart"/>
      <w:r w:rsidRPr="00501595">
        <w:rPr>
          <w:b/>
          <w:noProof w:val="0"/>
        </w:rPr>
        <w:t>PDFs</w:t>
      </w:r>
      <w:proofErr w:type="spellEnd"/>
      <w:r w:rsidRPr="00501595">
        <w:rPr>
          <w:b/>
          <w:noProof w:val="0"/>
        </w:rPr>
        <w:t xml:space="preserve"> </w:t>
      </w:r>
      <w:proofErr w:type="spellStart"/>
      <w:r w:rsidRPr="00501595">
        <w:rPr>
          <w:b/>
          <w:noProof w:val="0"/>
        </w:rPr>
        <w:t>if</w:t>
      </w:r>
      <w:proofErr w:type="spellEnd"/>
      <w:r w:rsidRPr="00501595">
        <w:rPr>
          <w:b/>
          <w:noProof w:val="0"/>
        </w:rPr>
        <w:t xml:space="preserve"> </w:t>
      </w:r>
      <w:proofErr w:type="spellStart"/>
      <w:r w:rsidRPr="00501595">
        <w:rPr>
          <w:b/>
          <w:noProof w:val="0"/>
        </w:rPr>
        <w:t>available</w:t>
      </w:r>
      <w:proofErr w:type="spellEnd"/>
      <w:r w:rsidRPr="00501595">
        <w:rPr>
          <w:noProof w:val="0"/>
        </w:rPr>
        <w:t xml:space="preserve"> koja je automatski označena. Ako se ne želi spremiti PDF</w:t>
      </w:r>
      <w:r w:rsidR="00DE2416">
        <w:rPr>
          <w:noProof w:val="0"/>
        </w:rPr>
        <w:noBreakHyphen/>
      </w:r>
      <w:r w:rsidRPr="00501595">
        <w:rPr>
          <w:noProof w:val="0"/>
        </w:rPr>
        <w:t xml:space="preserve">datoteka, potrebno je </w:t>
      </w:r>
      <w:r w:rsidR="00E54809" w:rsidRPr="00501595">
        <w:rPr>
          <w:noProof w:val="0"/>
        </w:rPr>
        <w:t>isključiti</w:t>
      </w:r>
      <w:r w:rsidRPr="00501595">
        <w:rPr>
          <w:noProof w:val="0"/>
        </w:rPr>
        <w:t xml:space="preserve"> </w:t>
      </w:r>
      <w:r w:rsidR="006324CC" w:rsidRPr="00501595">
        <w:rPr>
          <w:noProof w:val="0"/>
        </w:rPr>
        <w:t>ovu mogućnost</w:t>
      </w:r>
      <w:r w:rsidRPr="00501595">
        <w:rPr>
          <w:noProof w:val="0"/>
        </w:rPr>
        <w:t xml:space="preserve">. Odabirom dugmeta </w:t>
      </w:r>
      <w:r w:rsidRPr="00501595">
        <w:rPr>
          <w:b/>
          <w:noProof w:val="0"/>
        </w:rPr>
        <w:t>Save</w:t>
      </w:r>
      <w:r w:rsidRPr="00501595">
        <w:rPr>
          <w:noProof w:val="0"/>
        </w:rPr>
        <w:t xml:space="preserve"> spremaju se bibliografski zapisi</w:t>
      </w:r>
      <w:r w:rsidR="00B51699" w:rsidRPr="00501595">
        <w:rPr>
          <w:noProof w:val="0"/>
        </w:rPr>
        <w:t xml:space="preserve"> na </w:t>
      </w:r>
      <w:proofErr w:type="spellStart"/>
      <w:r w:rsidR="00B51699" w:rsidRPr="00501595">
        <w:rPr>
          <w:i/>
          <w:noProof w:val="0"/>
        </w:rPr>
        <w:t>Mendeley</w:t>
      </w:r>
      <w:r w:rsidR="00D743F8">
        <w:rPr>
          <w:i/>
          <w:noProof w:val="0"/>
        </w:rPr>
        <w:t>ev</w:t>
      </w:r>
      <w:proofErr w:type="spellEnd"/>
      <w:r w:rsidR="00B51699" w:rsidRPr="00501595">
        <w:rPr>
          <w:noProof w:val="0"/>
        </w:rPr>
        <w:t xml:space="preserve"> </w:t>
      </w:r>
      <w:r w:rsidR="00B51699" w:rsidRPr="00501595">
        <w:rPr>
          <w:i/>
          <w:noProof w:val="0"/>
        </w:rPr>
        <w:t>web</w:t>
      </w:r>
      <w:r w:rsidR="0056409B" w:rsidRPr="00501595">
        <w:rPr>
          <w:noProof w:val="0"/>
        </w:rPr>
        <w:t>-poslužitelj</w:t>
      </w:r>
      <w:r w:rsidR="00B51699" w:rsidRPr="00501595">
        <w:rPr>
          <w:noProof w:val="0"/>
        </w:rPr>
        <w:t xml:space="preserve">. </w:t>
      </w:r>
    </w:p>
    <w:p w14:paraId="4528CCE3" w14:textId="4E45330A" w:rsidR="00AC642B" w:rsidRPr="00501595" w:rsidRDefault="0005691C" w:rsidP="00B44781">
      <w:pPr>
        <w:pStyle w:val="TSnormal"/>
        <w:rPr>
          <w:noProof w:val="0"/>
        </w:rPr>
      </w:pPr>
      <w:r w:rsidRPr="0005691C">
        <w:lastRenderedPageBreak/>
        <w:t xml:space="preserve"> </w:t>
      </w:r>
      <w:r w:rsidRPr="00501595">
        <w:rPr>
          <w:lang w:val="en-US" w:eastAsia="en-US"/>
        </w:rPr>
        <w:drawing>
          <wp:inline distT="0" distB="0" distL="0" distR="0" wp14:anchorId="49E59066" wp14:editId="06E1851B">
            <wp:extent cx="2309713" cy="5721350"/>
            <wp:effectExtent l="19050" t="19050" r="14605" b="12700"/>
            <wp:docPr id="873" name="Slika 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b="379"/>
                    <a:stretch/>
                  </pic:blipFill>
                  <pic:spPr bwMode="auto">
                    <a:xfrm>
                      <a:off x="0" y="0"/>
                      <a:ext cx="2314196" cy="5732456"/>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2A3F8EF" w14:textId="6BEA97D6" w:rsidR="00B44781" w:rsidRPr="00501595" w:rsidRDefault="00B44781" w:rsidP="00B44781">
      <w:pPr>
        <w:pStyle w:val="TSnormal"/>
        <w:rPr>
          <w:noProof w:val="0"/>
        </w:rPr>
      </w:pPr>
      <w:r w:rsidRPr="00501595">
        <w:rPr>
          <w:noProof w:val="0"/>
        </w:rPr>
        <w:t xml:space="preserve">U slučaju </w:t>
      </w:r>
      <w:r w:rsidR="0043798C" w:rsidRPr="00501595">
        <w:rPr>
          <w:noProof w:val="0"/>
        </w:rPr>
        <w:t>nedostatka</w:t>
      </w:r>
      <w:r w:rsidRPr="00501595">
        <w:rPr>
          <w:noProof w:val="0"/>
        </w:rPr>
        <w:t xml:space="preserve"> bibliografski</w:t>
      </w:r>
      <w:r w:rsidR="0043798C" w:rsidRPr="00501595">
        <w:rPr>
          <w:noProof w:val="0"/>
        </w:rPr>
        <w:t>h</w:t>
      </w:r>
      <w:r w:rsidRPr="00501595">
        <w:rPr>
          <w:noProof w:val="0"/>
        </w:rPr>
        <w:t xml:space="preserve"> zapis</w:t>
      </w:r>
      <w:r w:rsidR="0043798C" w:rsidRPr="00501595">
        <w:rPr>
          <w:noProof w:val="0"/>
        </w:rPr>
        <w:t>a</w:t>
      </w:r>
      <w:r w:rsidRPr="00501595">
        <w:rPr>
          <w:noProof w:val="0"/>
        </w:rPr>
        <w:t xml:space="preserve">, dodatak </w:t>
      </w:r>
      <w:proofErr w:type="spellStart"/>
      <w:r w:rsidR="00FA05C9" w:rsidRPr="00501595">
        <w:rPr>
          <w:i/>
          <w:noProof w:val="0"/>
        </w:rPr>
        <w:t>Mendeley</w:t>
      </w:r>
      <w:proofErr w:type="spellEnd"/>
      <w:r w:rsidR="00FA05C9" w:rsidRPr="00501595">
        <w:rPr>
          <w:noProof w:val="0"/>
        </w:rPr>
        <w:t xml:space="preserve"> </w:t>
      </w:r>
      <w:r w:rsidRPr="00501595">
        <w:rPr>
          <w:noProof w:val="0"/>
        </w:rPr>
        <w:t>ponudit</w:t>
      </w:r>
      <w:r w:rsidR="0043798C" w:rsidRPr="00501595">
        <w:rPr>
          <w:noProof w:val="0"/>
        </w:rPr>
        <w:t xml:space="preserve"> će</w:t>
      </w:r>
      <w:r w:rsidRPr="00501595">
        <w:rPr>
          <w:noProof w:val="0"/>
        </w:rPr>
        <w:t xml:space="preserve">  spremanje zapisa </w:t>
      </w:r>
      <w:r w:rsidR="00D743F8">
        <w:rPr>
          <w:noProof w:val="0"/>
        </w:rPr>
        <w:t>kao</w:t>
      </w:r>
      <w:r w:rsidRPr="00501595">
        <w:rPr>
          <w:noProof w:val="0"/>
        </w:rPr>
        <w:t xml:space="preserve"> </w:t>
      </w:r>
      <w:r w:rsidRPr="00501595">
        <w:rPr>
          <w:i/>
          <w:noProof w:val="0"/>
        </w:rPr>
        <w:t>web</w:t>
      </w:r>
      <w:r w:rsidR="00FD1939" w:rsidRPr="00501595">
        <w:rPr>
          <w:noProof w:val="0"/>
        </w:rPr>
        <w:t>-</w:t>
      </w:r>
      <w:r w:rsidRPr="00501595">
        <w:rPr>
          <w:noProof w:val="0"/>
        </w:rPr>
        <w:t>stranic</w:t>
      </w:r>
      <w:r w:rsidR="00D743F8">
        <w:rPr>
          <w:noProof w:val="0"/>
        </w:rPr>
        <w:t>u</w:t>
      </w:r>
      <w:r w:rsidRPr="00501595">
        <w:rPr>
          <w:noProof w:val="0"/>
        </w:rPr>
        <w:t xml:space="preserve">. U tom </w:t>
      </w:r>
      <w:r w:rsidR="007D4D1E" w:rsidRPr="00501595">
        <w:rPr>
          <w:noProof w:val="0"/>
        </w:rPr>
        <w:t xml:space="preserve">će </w:t>
      </w:r>
      <w:r w:rsidRPr="00501595">
        <w:rPr>
          <w:noProof w:val="0"/>
        </w:rPr>
        <w:t xml:space="preserve">slučaju </w:t>
      </w:r>
      <w:proofErr w:type="spellStart"/>
      <w:r w:rsidR="00275362" w:rsidRPr="00501595">
        <w:rPr>
          <w:i/>
          <w:noProof w:val="0"/>
        </w:rPr>
        <w:t>Mendeley</w:t>
      </w:r>
      <w:proofErr w:type="spellEnd"/>
      <w:r w:rsidR="00275362" w:rsidRPr="00501595">
        <w:rPr>
          <w:noProof w:val="0"/>
        </w:rPr>
        <w:t xml:space="preserve"> dodatak popuniti samo naziv stranice i URL, </w:t>
      </w:r>
      <w:r w:rsidR="0005691C">
        <w:rPr>
          <w:noProof w:val="0"/>
        </w:rPr>
        <w:t>te je potrebno samostalno popuniti preostale</w:t>
      </w:r>
      <w:r w:rsidR="0005691C" w:rsidRPr="00501595">
        <w:rPr>
          <w:noProof w:val="0"/>
        </w:rPr>
        <w:t xml:space="preserve"> </w:t>
      </w:r>
      <w:r w:rsidR="00275362" w:rsidRPr="00501595">
        <w:rPr>
          <w:noProof w:val="0"/>
        </w:rPr>
        <w:t>podatke.</w:t>
      </w:r>
      <w:r w:rsidR="008628A4" w:rsidRPr="00501595">
        <w:rPr>
          <w:noProof w:val="0"/>
        </w:rPr>
        <w:t xml:space="preserve"> </w:t>
      </w:r>
    </w:p>
    <w:p w14:paraId="71A80AA0" w14:textId="5CF88229" w:rsidR="00F52EA5" w:rsidRPr="00501595" w:rsidRDefault="00F52EA5" w:rsidP="004633B5">
      <w:pPr>
        <w:pStyle w:val="TSnaslov2"/>
      </w:pPr>
      <w:bookmarkStart w:id="70" w:name="_Toc23324559"/>
      <w:r w:rsidRPr="00501595">
        <w:t>Pretraživanje bibliografskih referenci</w:t>
      </w:r>
      <w:bookmarkEnd w:id="70"/>
    </w:p>
    <w:p w14:paraId="4596A510" w14:textId="01DD93A7" w:rsidR="00F52EA5" w:rsidRPr="00501595" w:rsidRDefault="00F52EA5" w:rsidP="00EA6D86">
      <w:pPr>
        <w:pStyle w:val="TSnaslov3"/>
      </w:pPr>
      <w:r w:rsidRPr="00501595">
        <w:t>Pretraživanje referenci u lokalnoj inačici programa</w:t>
      </w:r>
    </w:p>
    <w:p w14:paraId="6287CA31" w14:textId="10FF710C" w:rsidR="00F52EA5" w:rsidRPr="00501595" w:rsidRDefault="00F52EA5" w:rsidP="005C584D">
      <w:pPr>
        <w:pStyle w:val="TSnormal"/>
        <w:rPr>
          <w:noProof w:val="0"/>
        </w:rPr>
      </w:pPr>
      <w:r w:rsidRPr="00501595">
        <w:rPr>
          <w:noProof w:val="0"/>
        </w:rPr>
        <w:t>U gornjem desnom uglu lokalne inačice programa</w:t>
      </w:r>
      <w:r w:rsidR="00E43C8D" w:rsidRPr="00501595">
        <w:rPr>
          <w:noProof w:val="0"/>
        </w:rPr>
        <w:t xml:space="preserve"> </w:t>
      </w:r>
      <w:proofErr w:type="spellStart"/>
      <w:r w:rsidR="00E43C8D" w:rsidRPr="00501595">
        <w:rPr>
          <w:i/>
          <w:noProof w:val="0"/>
        </w:rPr>
        <w:t>Mendeley</w:t>
      </w:r>
      <w:proofErr w:type="spellEnd"/>
      <w:r w:rsidR="00E43C8D" w:rsidRPr="00501595">
        <w:rPr>
          <w:i/>
          <w:noProof w:val="0"/>
        </w:rPr>
        <w:t xml:space="preserve"> Desktop</w:t>
      </w:r>
      <w:r w:rsidRPr="00501595">
        <w:rPr>
          <w:noProof w:val="0"/>
        </w:rPr>
        <w:t xml:space="preserve"> nalazi se polje za pretraživanje. Upisivanjem </w:t>
      </w:r>
      <w:r w:rsidR="00A457B0" w:rsidRPr="00501595">
        <w:rPr>
          <w:noProof w:val="0"/>
        </w:rPr>
        <w:t>pojma</w:t>
      </w:r>
      <w:r w:rsidRPr="00501595">
        <w:rPr>
          <w:noProof w:val="0"/>
        </w:rPr>
        <w:t xml:space="preserve"> za pretraživanje filtrira se popis bibliografskih zapisa u središnjem dijelu okvira. Na ovaj </w:t>
      </w:r>
      <w:r w:rsidR="0043798C" w:rsidRPr="00501595">
        <w:rPr>
          <w:noProof w:val="0"/>
        </w:rPr>
        <w:t xml:space="preserve">se </w:t>
      </w:r>
      <w:r w:rsidRPr="00501595">
        <w:rPr>
          <w:noProof w:val="0"/>
        </w:rPr>
        <w:t>način pretražuju sve informacije o bibliografskom zapisu</w:t>
      </w:r>
      <w:r w:rsidR="0019135F" w:rsidRPr="00501595">
        <w:rPr>
          <w:noProof w:val="0"/>
        </w:rPr>
        <w:t xml:space="preserve"> (naslovi, sažetci, ključne riječi, bilješke itd.)</w:t>
      </w:r>
      <w:r w:rsidRPr="00501595">
        <w:rPr>
          <w:noProof w:val="0"/>
        </w:rPr>
        <w:t xml:space="preserve">. </w:t>
      </w:r>
    </w:p>
    <w:p w14:paraId="688A3019" w14:textId="7CA80757" w:rsidR="00F52EA5" w:rsidRPr="00501595" w:rsidRDefault="00F52EA5" w:rsidP="005C584D">
      <w:pPr>
        <w:pStyle w:val="TSnormal"/>
        <w:rPr>
          <w:noProof w:val="0"/>
        </w:rPr>
      </w:pPr>
    </w:p>
    <w:p w14:paraId="192A0ED7" w14:textId="5255BA59" w:rsidR="00F52EA5" w:rsidRPr="00501595" w:rsidRDefault="00F52EA5" w:rsidP="005C584D">
      <w:pPr>
        <w:pStyle w:val="TSnormal"/>
        <w:rPr>
          <w:noProof w:val="0"/>
        </w:rPr>
      </w:pPr>
      <w:r w:rsidRPr="00501595">
        <w:rPr>
          <w:noProof w:val="0"/>
        </w:rPr>
        <w:lastRenderedPageBreak/>
        <w:t xml:space="preserve">Iz padajućeg izbornika pretraživača </w:t>
      </w:r>
      <w:r w:rsidR="00C93258" w:rsidRPr="00501595">
        <w:rPr>
          <w:noProof w:val="0"/>
        </w:rPr>
        <w:t>mogu</w:t>
      </w:r>
      <w:r w:rsidRPr="00501595">
        <w:rPr>
          <w:noProof w:val="0"/>
        </w:rPr>
        <w:t xml:space="preserve"> se odabrati kriterij po kojemu će se pretraživati</w:t>
      </w:r>
      <w:r w:rsidR="0043798C" w:rsidRPr="00501595">
        <w:rPr>
          <w:noProof w:val="0"/>
        </w:rPr>
        <w:t>,</w:t>
      </w:r>
      <w:r w:rsidRPr="00501595">
        <w:rPr>
          <w:noProof w:val="0"/>
        </w:rPr>
        <w:t xml:space="preserve"> </w:t>
      </w:r>
      <w:r w:rsidR="0043798C" w:rsidRPr="00501595">
        <w:rPr>
          <w:noProof w:val="0"/>
        </w:rPr>
        <w:t>na primjer,</w:t>
      </w:r>
      <w:r w:rsidRPr="00501595">
        <w:rPr>
          <w:noProof w:val="0"/>
        </w:rPr>
        <w:t xml:space="preserve"> po autoru (</w:t>
      </w:r>
      <w:proofErr w:type="spellStart"/>
      <w:r w:rsidRPr="00501595">
        <w:rPr>
          <w:i/>
          <w:noProof w:val="0"/>
        </w:rPr>
        <w:t>Authors</w:t>
      </w:r>
      <w:proofErr w:type="spellEnd"/>
      <w:r w:rsidRPr="00501595">
        <w:rPr>
          <w:noProof w:val="0"/>
        </w:rPr>
        <w:t>), naslovu (</w:t>
      </w:r>
      <w:proofErr w:type="spellStart"/>
      <w:r w:rsidRPr="00501595">
        <w:rPr>
          <w:i/>
          <w:noProof w:val="0"/>
        </w:rPr>
        <w:t>Titles</w:t>
      </w:r>
      <w:proofErr w:type="spellEnd"/>
      <w:r w:rsidRPr="00501595">
        <w:rPr>
          <w:noProof w:val="0"/>
        </w:rPr>
        <w:t>), publikaciji (</w:t>
      </w:r>
      <w:proofErr w:type="spellStart"/>
      <w:r w:rsidRPr="00501595">
        <w:rPr>
          <w:i/>
          <w:noProof w:val="0"/>
        </w:rPr>
        <w:t>Publication</w:t>
      </w:r>
      <w:proofErr w:type="spellEnd"/>
      <w:r w:rsidRPr="00501595">
        <w:rPr>
          <w:i/>
          <w:noProof w:val="0"/>
        </w:rPr>
        <w:t xml:space="preserve"> </w:t>
      </w:r>
      <w:proofErr w:type="spellStart"/>
      <w:r w:rsidRPr="00501595">
        <w:rPr>
          <w:i/>
          <w:noProof w:val="0"/>
        </w:rPr>
        <w:t>Names</w:t>
      </w:r>
      <w:proofErr w:type="spellEnd"/>
      <w:r w:rsidRPr="00501595">
        <w:rPr>
          <w:noProof w:val="0"/>
        </w:rPr>
        <w:t>), godini (</w:t>
      </w:r>
      <w:proofErr w:type="spellStart"/>
      <w:r w:rsidRPr="00501595">
        <w:rPr>
          <w:i/>
          <w:noProof w:val="0"/>
        </w:rPr>
        <w:t>Year</w:t>
      </w:r>
      <w:proofErr w:type="spellEnd"/>
      <w:r w:rsidRPr="00501595">
        <w:rPr>
          <w:noProof w:val="0"/>
        </w:rPr>
        <w:t>) ili bilješki (</w:t>
      </w:r>
      <w:r w:rsidRPr="00501595">
        <w:rPr>
          <w:i/>
          <w:noProof w:val="0"/>
        </w:rPr>
        <w:t>Notes</w:t>
      </w:r>
      <w:r w:rsidRPr="00501595">
        <w:rPr>
          <w:noProof w:val="0"/>
        </w:rPr>
        <w:t>).</w:t>
      </w:r>
    </w:p>
    <w:p w14:paraId="22B06C45" w14:textId="126090DA" w:rsidR="00F52EA5" w:rsidRPr="00501595" w:rsidRDefault="0005691C" w:rsidP="005C584D">
      <w:pPr>
        <w:pStyle w:val="TSnormal"/>
        <w:rPr>
          <w:noProof w:val="0"/>
        </w:rPr>
      </w:pPr>
      <w:r w:rsidRPr="0005691C">
        <w:t xml:space="preserve"> </w:t>
      </w:r>
      <w:r w:rsidRPr="0005691C">
        <w:rPr>
          <w:lang w:val="en-US" w:eastAsia="en-US"/>
        </w:rPr>
        <w:drawing>
          <wp:inline distT="0" distB="0" distL="0" distR="0" wp14:anchorId="55563E59" wp14:editId="7BA3C233">
            <wp:extent cx="3000794" cy="1486107"/>
            <wp:effectExtent l="19050" t="19050" r="28575" b="19050"/>
            <wp:docPr id="874" name="Slika 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000794" cy="1486107"/>
                    </a:xfrm>
                    <a:prstGeom prst="rect">
                      <a:avLst/>
                    </a:prstGeom>
                    <a:ln>
                      <a:solidFill>
                        <a:schemeClr val="tx1"/>
                      </a:solidFill>
                    </a:ln>
                  </pic:spPr>
                </pic:pic>
              </a:graphicData>
            </a:graphic>
          </wp:inline>
        </w:drawing>
      </w:r>
    </w:p>
    <w:p w14:paraId="24BF0F64" w14:textId="24D7D0C1" w:rsidR="006F1A1C" w:rsidRDefault="006F1A1C">
      <w:pPr>
        <w:rPr>
          <w:rFonts w:ascii="Arial" w:hAnsi="Arial" w:cs="Arial"/>
          <w:lang w:eastAsia="hr-HR"/>
        </w:rPr>
      </w:pPr>
    </w:p>
    <w:p w14:paraId="3BE307E7" w14:textId="12310FFA" w:rsidR="00EA1C5E" w:rsidRPr="00501595" w:rsidRDefault="00EA1C5E" w:rsidP="005C584D">
      <w:pPr>
        <w:pStyle w:val="TSnormal"/>
        <w:rPr>
          <w:noProof w:val="0"/>
        </w:rPr>
      </w:pPr>
      <w:r w:rsidRPr="00501595">
        <w:rPr>
          <w:noProof w:val="0"/>
        </w:rPr>
        <w:t>Primjer pretraživanja po sadržaju naslova prikazan je na slici ispod.</w:t>
      </w:r>
      <w:r w:rsidR="0005691C" w:rsidRPr="0005691C">
        <w:t xml:space="preserve"> </w:t>
      </w:r>
      <w:r w:rsidR="0005691C" w:rsidRPr="0005691C">
        <w:rPr>
          <w:lang w:val="en-US" w:eastAsia="en-US"/>
        </w:rPr>
        <w:drawing>
          <wp:inline distT="0" distB="0" distL="0" distR="0" wp14:anchorId="522AB317" wp14:editId="52BE8E99">
            <wp:extent cx="4499610" cy="2943225"/>
            <wp:effectExtent l="19050" t="19050" r="15240" b="28575"/>
            <wp:docPr id="877" name="Slika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499610" cy="2943225"/>
                    </a:xfrm>
                    <a:prstGeom prst="rect">
                      <a:avLst/>
                    </a:prstGeom>
                    <a:ln>
                      <a:solidFill>
                        <a:schemeClr val="tx1"/>
                      </a:solidFill>
                    </a:ln>
                  </pic:spPr>
                </pic:pic>
              </a:graphicData>
            </a:graphic>
          </wp:inline>
        </w:drawing>
      </w:r>
    </w:p>
    <w:p w14:paraId="143000F6" w14:textId="47208667" w:rsidR="0076597A" w:rsidRPr="00501595" w:rsidRDefault="0076597A" w:rsidP="0076597A">
      <w:pPr>
        <w:pStyle w:val="TSnormal"/>
        <w:rPr>
          <w:noProof w:val="0"/>
        </w:rPr>
      </w:pPr>
      <w:r w:rsidRPr="00501595">
        <w:rPr>
          <w:noProof w:val="0"/>
        </w:rPr>
        <w:t xml:space="preserve">Osim </w:t>
      </w:r>
      <w:r w:rsidR="00C93258" w:rsidRPr="00501595">
        <w:rPr>
          <w:noProof w:val="0"/>
        </w:rPr>
        <w:t>navedenog</w:t>
      </w:r>
      <w:r w:rsidRPr="00501595">
        <w:rPr>
          <w:noProof w:val="0"/>
        </w:rPr>
        <w:t xml:space="preserve">, moguće je pretraživati </w:t>
      </w:r>
      <w:r w:rsidR="00A457B0" w:rsidRPr="00501595">
        <w:rPr>
          <w:noProof w:val="0"/>
        </w:rPr>
        <w:t xml:space="preserve">i </w:t>
      </w:r>
      <w:r w:rsidRPr="00501595">
        <w:rPr>
          <w:noProof w:val="0"/>
        </w:rPr>
        <w:t xml:space="preserve">po ključnoj riječi ili sažetku. Ako se pretražuje po ključnoj riječi, tada je </w:t>
      </w:r>
      <w:r w:rsidR="008E6A44" w:rsidRPr="00501595">
        <w:rPr>
          <w:noProof w:val="0"/>
        </w:rPr>
        <w:t xml:space="preserve">u pretraživaču </w:t>
      </w:r>
      <w:r w:rsidRPr="00501595">
        <w:rPr>
          <w:noProof w:val="0"/>
        </w:rPr>
        <w:t xml:space="preserve">potrebno </w:t>
      </w:r>
      <w:r w:rsidR="00A457B0" w:rsidRPr="00501595">
        <w:rPr>
          <w:noProof w:val="0"/>
        </w:rPr>
        <w:t xml:space="preserve">upisati </w:t>
      </w:r>
      <w:r w:rsidRPr="00501595">
        <w:rPr>
          <w:noProof w:val="0"/>
        </w:rPr>
        <w:t>oznaku „</w:t>
      </w:r>
      <w:proofErr w:type="spellStart"/>
      <w:r w:rsidRPr="00501595">
        <w:rPr>
          <w:noProof w:val="0"/>
        </w:rPr>
        <w:t>tag</w:t>
      </w:r>
      <w:proofErr w:type="spellEnd"/>
      <w:r w:rsidRPr="00501595">
        <w:rPr>
          <w:noProof w:val="0"/>
        </w:rPr>
        <w:t>:“ i bez razmaka dopisati ključnu riječ npr. „</w:t>
      </w:r>
      <w:proofErr w:type="spellStart"/>
      <w:r w:rsidRPr="00501595">
        <w:rPr>
          <w:noProof w:val="0"/>
        </w:rPr>
        <w:t>tag:e</w:t>
      </w:r>
      <w:r w:rsidR="0027764E">
        <w:rPr>
          <w:noProof w:val="0"/>
        </w:rPr>
        <w:noBreakHyphen/>
      </w:r>
      <w:r w:rsidRPr="00501595">
        <w:rPr>
          <w:noProof w:val="0"/>
        </w:rPr>
        <w:t>learning</w:t>
      </w:r>
      <w:proofErr w:type="spellEnd"/>
      <w:r w:rsidRPr="00501595">
        <w:rPr>
          <w:noProof w:val="0"/>
        </w:rPr>
        <w:t xml:space="preserve">“. Prikazat će se samo oni zapisi koji imaju </w:t>
      </w:r>
      <w:r w:rsidR="00AA12B6" w:rsidRPr="00501595">
        <w:rPr>
          <w:noProof w:val="0"/>
        </w:rPr>
        <w:t>navedeni pojam u popisu ključnih riječi</w:t>
      </w:r>
      <w:r w:rsidRPr="00501595">
        <w:rPr>
          <w:noProof w:val="0"/>
        </w:rPr>
        <w:t>. Ako se pretražuje po sažetku, tada je potrebno napisati oznaku „</w:t>
      </w:r>
      <w:proofErr w:type="spellStart"/>
      <w:r w:rsidRPr="00501595">
        <w:rPr>
          <w:noProof w:val="0"/>
        </w:rPr>
        <w:t>abstract</w:t>
      </w:r>
      <w:proofErr w:type="spellEnd"/>
      <w:r w:rsidRPr="00501595">
        <w:rPr>
          <w:noProof w:val="0"/>
        </w:rPr>
        <w:t>:“ i bez razmaka dopisati ključnu riječ</w:t>
      </w:r>
      <w:r w:rsidR="00BC759F" w:rsidRPr="00501595">
        <w:rPr>
          <w:noProof w:val="0"/>
        </w:rPr>
        <w:t>,</w:t>
      </w:r>
      <w:r w:rsidRPr="00501595">
        <w:rPr>
          <w:noProof w:val="0"/>
        </w:rPr>
        <w:t xml:space="preserve"> npr. „</w:t>
      </w:r>
      <w:proofErr w:type="spellStart"/>
      <w:r w:rsidRPr="00501595">
        <w:rPr>
          <w:noProof w:val="0"/>
        </w:rPr>
        <w:t>abstract:e-learning</w:t>
      </w:r>
      <w:proofErr w:type="spellEnd"/>
      <w:r w:rsidRPr="00501595">
        <w:rPr>
          <w:noProof w:val="0"/>
        </w:rPr>
        <w:t xml:space="preserve">“. Prikazat će se samo oni zapisi koji imaju </w:t>
      </w:r>
      <w:r w:rsidR="00AA12B6" w:rsidRPr="00501595">
        <w:rPr>
          <w:noProof w:val="0"/>
        </w:rPr>
        <w:t>navedeni pojam u sažetku</w:t>
      </w:r>
      <w:r w:rsidRPr="00501595">
        <w:rPr>
          <w:noProof w:val="0"/>
        </w:rPr>
        <w:t>.</w:t>
      </w:r>
    </w:p>
    <w:p w14:paraId="0BCD7BE5" w14:textId="77777777" w:rsidR="00815D79" w:rsidRDefault="00CF13B4" w:rsidP="00CF13B4">
      <w:pPr>
        <w:pStyle w:val="TSnormal"/>
        <w:rPr>
          <w:noProof w:val="0"/>
        </w:rPr>
      </w:pPr>
      <w:r w:rsidRPr="00501595">
        <w:rPr>
          <w:noProof w:val="0"/>
        </w:rPr>
        <w:t xml:space="preserve">Osim </w:t>
      </w:r>
      <w:r w:rsidR="0019135F" w:rsidRPr="00501595">
        <w:rPr>
          <w:noProof w:val="0"/>
        </w:rPr>
        <w:t>prikazanog</w:t>
      </w:r>
      <w:r w:rsidRPr="00501595">
        <w:rPr>
          <w:noProof w:val="0"/>
        </w:rPr>
        <w:t xml:space="preserve"> način</w:t>
      </w:r>
      <w:r w:rsidR="0019135F" w:rsidRPr="00501595">
        <w:rPr>
          <w:noProof w:val="0"/>
        </w:rPr>
        <w:t>a</w:t>
      </w:r>
      <w:r w:rsidRPr="00501595">
        <w:rPr>
          <w:noProof w:val="0"/>
        </w:rPr>
        <w:t xml:space="preserve"> pretraživanja</w:t>
      </w:r>
      <w:r w:rsidR="00516B5E" w:rsidRPr="00501595">
        <w:rPr>
          <w:noProof w:val="0"/>
        </w:rPr>
        <w:t>,</w:t>
      </w:r>
      <w:r w:rsidRPr="00501595">
        <w:rPr>
          <w:noProof w:val="0"/>
        </w:rPr>
        <w:t xml:space="preserve"> </w:t>
      </w:r>
      <w:proofErr w:type="spellStart"/>
      <w:r w:rsidR="0019135F" w:rsidRPr="00501595">
        <w:rPr>
          <w:i/>
          <w:noProof w:val="0"/>
        </w:rPr>
        <w:t>Mendeley</w:t>
      </w:r>
      <w:proofErr w:type="spellEnd"/>
      <w:r w:rsidR="0019135F" w:rsidRPr="00501595">
        <w:rPr>
          <w:i/>
          <w:noProof w:val="0"/>
        </w:rPr>
        <w:t xml:space="preserve"> </w:t>
      </w:r>
      <w:r w:rsidR="00516B5E" w:rsidRPr="00501595">
        <w:rPr>
          <w:i/>
          <w:noProof w:val="0"/>
        </w:rPr>
        <w:t>Desktop</w:t>
      </w:r>
      <w:r w:rsidR="00516B5E" w:rsidRPr="00501595">
        <w:rPr>
          <w:noProof w:val="0"/>
        </w:rPr>
        <w:t xml:space="preserve"> pruža filtriranje zapisa prema </w:t>
      </w:r>
      <w:r w:rsidR="00D07176" w:rsidRPr="00501595">
        <w:rPr>
          <w:noProof w:val="0"/>
        </w:rPr>
        <w:t>posljednjem</w:t>
      </w:r>
      <w:r w:rsidRPr="00501595">
        <w:rPr>
          <w:noProof w:val="0"/>
        </w:rPr>
        <w:t xml:space="preserve"> dodan</w:t>
      </w:r>
      <w:r w:rsidR="00D07176" w:rsidRPr="00501595">
        <w:rPr>
          <w:noProof w:val="0"/>
        </w:rPr>
        <w:t>o</w:t>
      </w:r>
      <w:r w:rsidR="00516B5E" w:rsidRPr="00501595">
        <w:rPr>
          <w:noProof w:val="0"/>
        </w:rPr>
        <w:t>m</w:t>
      </w:r>
      <w:r w:rsidRPr="00501595">
        <w:rPr>
          <w:noProof w:val="0"/>
        </w:rPr>
        <w:t xml:space="preserve"> zapis</w:t>
      </w:r>
      <w:r w:rsidR="002E3A2C" w:rsidRPr="00501595">
        <w:rPr>
          <w:noProof w:val="0"/>
        </w:rPr>
        <w:t>u</w:t>
      </w:r>
      <w:r w:rsidRPr="00501595">
        <w:rPr>
          <w:noProof w:val="0"/>
        </w:rPr>
        <w:t xml:space="preserve"> odabirom </w:t>
      </w:r>
      <w:proofErr w:type="spellStart"/>
      <w:r w:rsidRPr="00501595">
        <w:rPr>
          <w:b/>
          <w:noProof w:val="0"/>
        </w:rPr>
        <w:t>Recently</w:t>
      </w:r>
      <w:proofErr w:type="spellEnd"/>
      <w:r w:rsidRPr="00501595">
        <w:rPr>
          <w:b/>
          <w:noProof w:val="0"/>
        </w:rPr>
        <w:t xml:space="preserve"> </w:t>
      </w:r>
      <w:proofErr w:type="spellStart"/>
      <w:r w:rsidRPr="00501595">
        <w:rPr>
          <w:b/>
          <w:noProof w:val="0"/>
        </w:rPr>
        <w:t>Added</w:t>
      </w:r>
      <w:proofErr w:type="spellEnd"/>
      <w:r w:rsidRPr="00501595">
        <w:rPr>
          <w:noProof w:val="0"/>
        </w:rPr>
        <w:t xml:space="preserve"> </w:t>
      </w:r>
      <w:r w:rsidR="00973879" w:rsidRPr="00501595">
        <w:rPr>
          <w:noProof w:val="0"/>
        </w:rPr>
        <w:t>mape</w:t>
      </w:r>
      <w:r w:rsidRPr="00501595">
        <w:rPr>
          <w:noProof w:val="0"/>
        </w:rPr>
        <w:t>, pročitani</w:t>
      </w:r>
      <w:r w:rsidR="00645A34" w:rsidRPr="00501595">
        <w:rPr>
          <w:noProof w:val="0"/>
        </w:rPr>
        <w:t>h</w:t>
      </w:r>
      <w:r w:rsidRPr="00501595">
        <w:rPr>
          <w:noProof w:val="0"/>
        </w:rPr>
        <w:t xml:space="preserve"> sadržaj</w:t>
      </w:r>
      <w:r w:rsidR="00516B5E" w:rsidRPr="00501595">
        <w:rPr>
          <w:noProof w:val="0"/>
        </w:rPr>
        <w:t>a</w:t>
      </w:r>
      <w:r w:rsidRPr="00501595">
        <w:rPr>
          <w:noProof w:val="0"/>
        </w:rPr>
        <w:t xml:space="preserve"> </w:t>
      </w:r>
      <w:r w:rsidR="00516B5E" w:rsidRPr="00501595">
        <w:rPr>
          <w:noProof w:val="0"/>
        </w:rPr>
        <w:t>odabirom</w:t>
      </w:r>
      <w:r w:rsidRPr="00501595">
        <w:rPr>
          <w:noProof w:val="0"/>
        </w:rPr>
        <w:t xml:space="preserve"> </w:t>
      </w:r>
      <w:proofErr w:type="spellStart"/>
      <w:r w:rsidRPr="00501595">
        <w:rPr>
          <w:b/>
          <w:noProof w:val="0"/>
        </w:rPr>
        <w:t>Recently</w:t>
      </w:r>
      <w:proofErr w:type="spellEnd"/>
      <w:r w:rsidRPr="00501595">
        <w:rPr>
          <w:b/>
          <w:noProof w:val="0"/>
        </w:rPr>
        <w:t xml:space="preserve"> </w:t>
      </w:r>
      <w:proofErr w:type="spellStart"/>
      <w:r w:rsidRPr="00501595">
        <w:rPr>
          <w:b/>
          <w:noProof w:val="0"/>
        </w:rPr>
        <w:t>Read</w:t>
      </w:r>
      <w:proofErr w:type="spellEnd"/>
      <w:r w:rsidR="00516B5E" w:rsidRPr="00501595">
        <w:rPr>
          <w:b/>
          <w:noProof w:val="0"/>
        </w:rPr>
        <w:t xml:space="preserve"> </w:t>
      </w:r>
      <w:r w:rsidR="00973879" w:rsidRPr="00501595">
        <w:rPr>
          <w:noProof w:val="0"/>
        </w:rPr>
        <w:t>mape</w:t>
      </w:r>
      <w:r w:rsidRPr="00501595">
        <w:rPr>
          <w:noProof w:val="0"/>
        </w:rPr>
        <w:t>. Sadržaji se mogu označiti kao najdr</w:t>
      </w:r>
      <w:r w:rsidR="00973879" w:rsidRPr="00501595">
        <w:rPr>
          <w:noProof w:val="0"/>
        </w:rPr>
        <w:t>a</w:t>
      </w:r>
      <w:r w:rsidRPr="00501595">
        <w:rPr>
          <w:noProof w:val="0"/>
        </w:rPr>
        <w:t xml:space="preserve">ži odabirom zvjezdice </w:t>
      </w:r>
      <w:r w:rsidRPr="00501595">
        <w:rPr>
          <w:lang w:val="en-US" w:eastAsia="en-US"/>
        </w:rPr>
        <w:drawing>
          <wp:inline distT="0" distB="0" distL="0" distR="0" wp14:anchorId="74770959" wp14:editId="11F2EB46">
            <wp:extent cx="184245" cy="177421"/>
            <wp:effectExtent l="19050" t="19050" r="25400" b="13335"/>
            <wp:docPr id="902" name="Slika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1" r="-7463" b="6866"/>
                    <a:stretch/>
                  </pic:blipFill>
                  <pic:spPr bwMode="auto">
                    <a:xfrm>
                      <a:off x="0" y="0"/>
                      <a:ext cx="184271" cy="177446"/>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815D79" w:rsidRPr="00815D79">
        <w:t xml:space="preserve"> </w:t>
      </w:r>
      <w:r w:rsidR="00815D79" w:rsidRPr="00815D79">
        <w:rPr>
          <w:lang w:val="en-US" w:eastAsia="en-US"/>
        </w:rPr>
        <w:drawing>
          <wp:inline distT="0" distB="0" distL="0" distR="0" wp14:anchorId="37A633B1" wp14:editId="158063DF">
            <wp:extent cx="200660" cy="176251"/>
            <wp:effectExtent l="19050" t="19050" r="27940" b="14605"/>
            <wp:docPr id="878" name="Slika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9272" b="13431"/>
                    <a:stretch/>
                  </pic:blipFill>
                  <pic:spPr bwMode="auto">
                    <a:xfrm>
                      <a:off x="0" y="0"/>
                      <a:ext cx="208110" cy="182795"/>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501595">
        <w:rPr>
          <w:noProof w:val="0"/>
        </w:rPr>
        <w:t xml:space="preserve"> pored bibliografskog zapisa. Tada se </w:t>
      </w:r>
      <w:r w:rsidR="005112C2" w:rsidRPr="00501595">
        <w:rPr>
          <w:noProof w:val="0"/>
        </w:rPr>
        <w:t xml:space="preserve">zapisima s oznakom </w:t>
      </w:r>
      <w:r w:rsidR="00F41981" w:rsidRPr="00501595">
        <w:rPr>
          <w:noProof w:val="0"/>
        </w:rPr>
        <w:t>„</w:t>
      </w:r>
      <w:r w:rsidR="005112C2" w:rsidRPr="00501595">
        <w:rPr>
          <w:noProof w:val="0"/>
        </w:rPr>
        <w:t>najdraži</w:t>
      </w:r>
      <w:r w:rsidR="00F41981" w:rsidRPr="00501595">
        <w:rPr>
          <w:noProof w:val="0"/>
        </w:rPr>
        <w:t>“</w:t>
      </w:r>
      <w:r w:rsidR="005112C2" w:rsidRPr="00501595">
        <w:rPr>
          <w:noProof w:val="0"/>
        </w:rPr>
        <w:t xml:space="preserve"> može pristupiti odabirom mape</w:t>
      </w:r>
      <w:r w:rsidRPr="00501595">
        <w:rPr>
          <w:noProof w:val="0"/>
        </w:rPr>
        <w:t xml:space="preserve"> </w:t>
      </w:r>
      <w:proofErr w:type="spellStart"/>
      <w:r w:rsidRPr="00501595">
        <w:rPr>
          <w:b/>
          <w:noProof w:val="0"/>
        </w:rPr>
        <w:t>Favorites</w:t>
      </w:r>
      <w:proofErr w:type="spellEnd"/>
      <w:r w:rsidRPr="00501595">
        <w:rPr>
          <w:noProof w:val="0"/>
        </w:rPr>
        <w:t xml:space="preserve">. </w:t>
      </w:r>
    </w:p>
    <w:p w14:paraId="7A7B9944" w14:textId="77777777" w:rsidR="00815D79" w:rsidRDefault="00CF13B4" w:rsidP="00CF13B4">
      <w:pPr>
        <w:pStyle w:val="TSnormal"/>
        <w:rPr>
          <w:noProof w:val="0"/>
        </w:rPr>
      </w:pPr>
      <w:r w:rsidRPr="00501595">
        <w:rPr>
          <w:noProof w:val="0"/>
        </w:rPr>
        <w:t xml:space="preserve">U mapi </w:t>
      </w:r>
      <w:r w:rsidRPr="00501595">
        <w:rPr>
          <w:b/>
          <w:noProof w:val="0"/>
        </w:rPr>
        <w:t xml:space="preserve">My </w:t>
      </w:r>
      <w:proofErr w:type="spellStart"/>
      <w:r w:rsidRPr="00501595">
        <w:rPr>
          <w:b/>
          <w:noProof w:val="0"/>
        </w:rPr>
        <w:t>Publications</w:t>
      </w:r>
      <w:proofErr w:type="spellEnd"/>
      <w:r w:rsidRPr="00501595">
        <w:rPr>
          <w:noProof w:val="0"/>
        </w:rPr>
        <w:t xml:space="preserve"> dodaju se zapisi koje korisnik s</w:t>
      </w:r>
      <w:r w:rsidR="0043798C" w:rsidRPr="00501595">
        <w:rPr>
          <w:noProof w:val="0"/>
        </w:rPr>
        <w:t>â</w:t>
      </w:r>
      <w:r w:rsidRPr="00501595">
        <w:rPr>
          <w:noProof w:val="0"/>
        </w:rPr>
        <w:t xml:space="preserve">m označi kao vlastite. </w:t>
      </w:r>
    </w:p>
    <w:p w14:paraId="3CF3B2E9" w14:textId="77777777" w:rsidR="00815D79" w:rsidRDefault="00CF13B4" w:rsidP="00CF13B4">
      <w:pPr>
        <w:pStyle w:val="TSnormal"/>
        <w:rPr>
          <w:noProof w:val="0"/>
        </w:rPr>
      </w:pPr>
      <w:r w:rsidRPr="00501595">
        <w:rPr>
          <w:noProof w:val="0"/>
        </w:rPr>
        <w:lastRenderedPageBreak/>
        <w:t>U map</w:t>
      </w:r>
      <w:r w:rsidR="0043798C" w:rsidRPr="00501595">
        <w:rPr>
          <w:noProof w:val="0"/>
        </w:rPr>
        <w:t>i</w:t>
      </w:r>
      <w:r w:rsidRPr="00501595">
        <w:rPr>
          <w:noProof w:val="0"/>
        </w:rPr>
        <w:t xml:space="preserve"> </w:t>
      </w:r>
      <w:proofErr w:type="spellStart"/>
      <w:r w:rsidRPr="00501595">
        <w:rPr>
          <w:b/>
          <w:noProof w:val="0"/>
        </w:rPr>
        <w:t>Unsorted</w:t>
      </w:r>
      <w:proofErr w:type="spellEnd"/>
      <w:r w:rsidRPr="00501595">
        <w:rPr>
          <w:noProof w:val="0"/>
        </w:rPr>
        <w:t xml:space="preserve"> prikazuju se svi oni bibliografski zapisi koji se ne nalaze ni u jednoj od drugih kategorija. </w:t>
      </w:r>
    </w:p>
    <w:p w14:paraId="611E4565" w14:textId="066ECCCF" w:rsidR="00CF13B4" w:rsidRPr="00501595" w:rsidRDefault="00CF13B4" w:rsidP="00CF13B4">
      <w:pPr>
        <w:pStyle w:val="TSnormal"/>
        <w:rPr>
          <w:noProof w:val="0"/>
        </w:rPr>
      </w:pPr>
      <w:r w:rsidRPr="00501595">
        <w:rPr>
          <w:noProof w:val="0"/>
        </w:rPr>
        <w:t>U map</w:t>
      </w:r>
      <w:r w:rsidR="0043798C" w:rsidRPr="00501595">
        <w:rPr>
          <w:noProof w:val="0"/>
        </w:rPr>
        <w:t>i</w:t>
      </w:r>
      <w:r w:rsidRPr="00501595">
        <w:rPr>
          <w:noProof w:val="0"/>
        </w:rPr>
        <w:t xml:space="preserve"> </w:t>
      </w:r>
      <w:proofErr w:type="spellStart"/>
      <w:r w:rsidRPr="00501595">
        <w:rPr>
          <w:b/>
          <w:noProof w:val="0"/>
        </w:rPr>
        <w:t>Needs</w:t>
      </w:r>
      <w:proofErr w:type="spellEnd"/>
      <w:r w:rsidRPr="00501595">
        <w:rPr>
          <w:b/>
          <w:noProof w:val="0"/>
        </w:rPr>
        <w:t xml:space="preserve"> </w:t>
      </w:r>
      <w:proofErr w:type="spellStart"/>
      <w:r w:rsidRPr="00501595">
        <w:rPr>
          <w:b/>
          <w:noProof w:val="0"/>
        </w:rPr>
        <w:t>Review</w:t>
      </w:r>
      <w:proofErr w:type="spellEnd"/>
      <w:r w:rsidRPr="00501595">
        <w:rPr>
          <w:noProof w:val="0"/>
        </w:rPr>
        <w:t xml:space="preserve"> nalaze se bibliografski zapisi </w:t>
      </w:r>
      <w:r w:rsidR="00C6709F" w:rsidRPr="00501595">
        <w:rPr>
          <w:noProof w:val="0"/>
        </w:rPr>
        <w:t xml:space="preserve">za koje nije potvrđena ispravnost unesenih informacija. Kako bi se potvrdila njihova ispravnost, potrebno je odabrati dugme </w:t>
      </w:r>
      <w:proofErr w:type="spellStart"/>
      <w:r w:rsidR="00C6709F" w:rsidRPr="00501595">
        <w:rPr>
          <w:b/>
          <w:noProof w:val="0"/>
        </w:rPr>
        <w:t>Details</w:t>
      </w:r>
      <w:proofErr w:type="spellEnd"/>
      <w:r w:rsidR="00C6709F" w:rsidRPr="00501595">
        <w:rPr>
          <w:b/>
          <w:noProof w:val="0"/>
        </w:rPr>
        <w:t xml:space="preserve"> are </w:t>
      </w:r>
      <w:proofErr w:type="spellStart"/>
      <w:r w:rsidR="00C6709F" w:rsidRPr="00501595">
        <w:rPr>
          <w:b/>
          <w:noProof w:val="0"/>
        </w:rPr>
        <w:t>Correct</w:t>
      </w:r>
      <w:proofErr w:type="spellEnd"/>
      <w:r w:rsidR="00830D29" w:rsidRPr="00501595">
        <w:rPr>
          <w:b/>
          <w:noProof w:val="0"/>
        </w:rPr>
        <w:t xml:space="preserve"> </w:t>
      </w:r>
      <w:r w:rsidR="00830D29" w:rsidRPr="00501595">
        <w:rPr>
          <w:noProof w:val="0"/>
        </w:rPr>
        <w:t xml:space="preserve">u okviru </w:t>
      </w:r>
      <w:proofErr w:type="spellStart"/>
      <w:r w:rsidR="00F41981" w:rsidRPr="00501595">
        <w:rPr>
          <w:b/>
          <w:noProof w:val="0"/>
        </w:rPr>
        <w:t>Details</w:t>
      </w:r>
      <w:proofErr w:type="spellEnd"/>
      <w:r w:rsidR="00F41981" w:rsidRPr="00501595">
        <w:rPr>
          <w:noProof w:val="0"/>
        </w:rPr>
        <w:t xml:space="preserve"> </w:t>
      </w:r>
      <w:r w:rsidR="00830D29" w:rsidRPr="00501595">
        <w:rPr>
          <w:noProof w:val="0"/>
        </w:rPr>
        <w:t>koji se pojavi kada se odabere takav zapis.</w:t>
      </w:r>
      <w:r w:rsidR="00C6709F" w:rsidRPr="00501595">
        <w:rPr>
          <w:noProof w:val="0"/>
        </w:rPr>
        <w:t xml:space="preserve"> Ako se želi provjeriti postoje li u </w:t>
      </w:r>
      <w:proofErr w:type="spellStart"/>
      <w:r w:rsidR="00C6709F" w:rsidRPr="00501595">
        <w:rPr>
          <w:i/>
          <w:noProof w:val="0"/>
        </w:rPr>
        <w:t>Mendeley</w:t>
      </w:r>
      <w:r w:rsidR="0027764E">
        <w:rPr>
          <w:i/>
          <w:noProof w:val="0"/>
        </w:rPr>
        <w:t>evoj</w:t>
      </w:r>
      <w:proofErr w:type="spellEnd"/>
      <w:r w:rsidR="00C6709F" w:rsidRPr="00501595">
        <w:rPr>
          <w:noProof w:val="0"/>
        </w:rPr>
        <w:t xml:space="preserve"> bazi već uneseni podaci o tom</w:t>
      </w:r>
      <w:r w:rsidR="00EA108E" w:rsidRPr="00501595">
        <w:rPr>
          <w:noProof w:val="0"/>
        </w:rPr>
        <w:t xml:space="preserve"> zapisu</w:t>
      </w:r>
      <w:r w:rsidR="00C6709F" w:rsidRPr="00501595">
        <w:rPr>
          <w:noProof w:val="0"/>
        </w:rPr>
        <w:t>, tada se odab</w:t>
      </w:r>
      <w:r w:rsidR="00014D2A" w:rsidRPr="00501595">
        <w:rPr>
          <w:noProof w:val="0"/>
        </w:rPr>
        <w:t>e</w:t>
      </w:r>
      <w:r w:rsidR="00C6709F" w:rsidRPr="00501595">
        <w:rPr>
          <w:noProof w:val="0"/>
        </w:rPr>
        <w:t xml:space="preserve">re </w:t>
      </w:r>
      <w:r w:rsidR="00645A34" w:rsidRPr="00501595">
        <w:rPr>
          <w:noProof w:val="0"/>
        </w:rPr>
        <w:t>dugme</w:t>
      </w:r>
      <w:r w:rsidR="00C6709F" w:rsidRPr="00501595">
        <w:rPr>
          <w:noProof w:val="0"/>
        </w:rPr>
        <w:t xml:space="preserve"> </w:t>
      </w:r>
      <w:r w:rsidR="00C6709F" w:rsidRPr="00501595">
        <w:rPr>
          <w:b/>
          <w:noProof w:val="0"/>
        </w:rPr>
        <w:t>Search</w:t>
      </w:r>
      <w:r w:rsidR="00014D2A" w:rsidRPr="00501595">
        <w:rPr>
          <w:b/>
          <w:noProof w:val="0"/>
        </w:rPr>
        <w:t xml:space="preserve"> </w:t>
      </w:r>
      <w:r w:rsidR="00014D2A" w:rsidRPr="00501595">
        <w:rPr>
          <w:noProof w:val="0"/>
        </w:rPr>
        <w:t>unutar istog okvira</w:t>
      </w:r>
      <w:r w:rsidR="00C6709F" w:rsidRPr="00501595">
        <w:rPr>
          <w:noProof w:val="0"/>
        </w:rPr>
        <w:t xml:space="preserve">. Ako program </w:t>
      </w:r>
      <w:r w:rsidR="0027764E">
        <w:rPr>
          <w:noProof w:val="0"/>
        </w:rPr>
        <w:t xml:space="preserve">već </w:t>
      </w:r>
      <w:r w:rsidR="00C6709F" w:rsidRPr="00501595">
        <w:rPr>
          <w:noProof w:val="0"/>
        </w:rPr>
        <w:t xml:space="preserve">pronađe u </w:t>
      </w:r>
      <w:proofErr w:type="spellStart"/>
      <w:r w:rsidR="00C6709F" w:rsidRPr="00501595">
        <w:rPr>
          <w:i/>
          <w:noProof w:val="0"/>
        </w:rPr>
        <w:t>Mendeley</w:t>
      </w:r>
      <w:proofErr w:type="spellEnd"/>
      <w:r w:rsidR="00C6709F" w:rsidRPr="00501595">
        <w:rPr>
          <w:i/>
          <w:noProof w:val="0"/>
        </w:rPr>
        <w:t xml:space="preserve"> </w:t>
      </w:r>
      <w:r w:rsidR="00C6709F" w:rsidRPr="00501595">
        <w:rPr>
          <w:noProof w:val="0"/>
        </w:rPr>
        <w:t>bazi takav zapis</w:t>
      </w:r>
      <w:r w:rsidR="006B0CD5" w:rsidRPr="00501595">
        <w:rPr>
          <w:noProof w:val="0"/>
        </w:rPr>
        <w:t>, i ako su podaci isti</w:t>
      </w:r>
      <w:r w:rsidR="00C6709F" w:rsidRPr="00501595">
        <w:rPr>
          <w:noProof w:val="0"/>
        </w:rPr>
        <w:t xml:space="preserve">, tada će se pojaviti oznaka kako su </w:t>
      </w:r>
      <w:r w:rsidR="00E43289" w:rsidRPr="00501595">
        <w:rPr>
          <w:noProof w:val="0"/>
        </w:rPr>
        <w:t xml:space="preserve">podaci </w:t>
      </w:r>
      <w:r w:rsidR="00D262FA" w:rsidRPr="00501595">
        <w:rPr>
          <w:noProof w:val="0"/>
        </w:rPr>
        <w:t>ispravni</w:t>
      </w:r>
      <w:r w:rsidR="006B0CD5" w:rsidRPr="00501595">
        <w:rPr>
          <w:noProof w:val="0"/>
        </w:rPr>
        <w:t xml:space="preserve"> te je moguće potvrditi informacije o zapisu odabirom dugmeta </w:t>
      </w:r>
      <w:proofErr w:type="spellStart"/>
      <w:r w:rsidR="006B0CD5" w:rsidRPr="00501595">
        <w:rPr>
          <w:b/>
          <w:noProof w:val="0"/>
        </w:rPr>
        <w:t>Details</w:t>
      </w:r>
      <w:proofErr w:type="spellEnd"/>
      <w:r w:rsidR="006B0CD5" w:rsidRPr="00501595">
        <w:rPr>
          <w:b/>
          <w:noProof w:val="0"/>
        </w:rPr>
        <w:t xml:space="preserve"> are </w:t>
      </w:r>
      <w:proofErr w:type="spellStart"/>
      <w:r w:rsidR="006B0CD5" w:rsidRPr="00501595">
        <w:rPr>
          <w:b/>
          <w:noProof w:val="0"/>
        </w:rPr>
        <w:t>Correct</w:t>
      </w:r>
      <w:proofErr w:type="spellEnd"/>
      <w:r w:rsidR="006B0CD5" w:rsidRPr="00501595">
        <w:rPr>
          <w:noProof w:val="0"/>
        </w:rPr>
        <w:t>.</w:t>
      </w:r>
    </w:p>
    <w:p w14:paraId="7FC8702B" w14:textId="40ED6C63" w:rsidR="00E43289" w:rsidRPr="00501595" w:rsidRDefault="00E43289" w:rsidP="00CF13B4">
      <w:pPr>
        <w:pStyle w:val="TSnormal"/>
        <w:rPr>
          <w:noProof w:val="0"/>
        </w:rPr>
      </w:pPr>
      <w:r w:rsidRPr="00501595">
        <w:rPr>
          <w:lang w:val="en-US" w:eastAsia="en-US"/>
        </w:rPr>
        <w:drawing>
          <wp:inline distT="0" distB="0" distL="0" distR="0" wp14:anchorId="6FE5B44A" wp14:editId="5B906128">
            <wp:extent cx="2953162" cy="628738"/>
            <wp:effectExtent l="19050" t="19050" r="19050" b="19050"/>
            <wp:docPr id="904" name="Slika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2953162" cy="628738"/>
                    </a:xfrm>
                    <a:prstGeom prst="rect">
                      <a:avLst/>
                    </a:prstGeom>
                    <a:ln w="6350">
                      <a:solidFill>
                        <a:schemeClr val="tx1"/>
                      </a:solidFill>
                    </a:ln>
                  </pic:spPr>
                </pic:pic>
              </a:graphicData>
            </a:graphic>
          </wp:inline>
        </w:drawing>
      </w:r>
    </w:p>
    <w:p w14:paraId="5D82FBCC" w14:textId="14AF7913" w:rsidR="00F52EA5" w:rsidRPr="00501595" w:rsidRDefault="00F52EA5" w:rsidP="00EA6D86">
      <w:pPr>
        <w:pStyle w:val="TSnaslov3"/>
      </w:pPr>
      <w:r w:rsidRPr="00501595">
        <w:t xml:space="preserve">Pretraživanje referenci u </w:t>
      </w:r>
      <w:r w:rsidRPr="00501595">
        <w:rPr>
          <w:i/>
        </w:rPr>
        <w:t>web</w:t>
      </w:r>
      <w:r w:rsidR="00BC759F" w:rsidRPr="00501595">
        <w:t>-</w:t>
      </w:r>
      <w:r w:rsidRPr="00501595">
        <w:t>aplikaciji</w:t>
      </w:r>
    </w:p>
    <w:p w14:paraId="776D4F2A" w14:textId="45866B6A" w:rsidR="00114648" w:rsidRPr="00501595" w:rsidRDefault="00114648" w:rsidP="005C584D">
      <w:pPr>
        <w:pStyle w:val="TSnormal"/>
        <w:rPr>
          <w:noProof w:val="0"/>
        </w:rPr>
      </w:pPr>
      <w:r w:rsidRPr="00501595">
        <w:rPr>
          <w:noProof w:val="0"/>
        </w:rPr>
        <w:t xml:space="preserve">Otvaranjem kartice </w:t>
      </w:r>
      <w:proofErr w:type="spellStart"/>
      <w:r w:rsidRPr="00501595">
        <w:rPr>
          <w:b/>
          <w:noProof w:val="0"/>
        </w:rPr>
        <w:t>Library</w:t>
      </w:r>
      <w:proofErr w:type="spellEnd"/>
      <w:r w:rsidRPr="00501595">
        <w:rPr>
          <w:noProof w:val="0"/>
        </w:rPr>
        <w:t xml:space="preserve"> </w:t>
      </w:r>
      <w:r w:rsidR="007A206E" w:rsidRPr="00501595">
        <w:rPr>
          <w:noProof w:val="0"/>
        </w:rPr>
        <w:t xml:space="preserve">nakon prijave u </w:t>
      </w:r>
      <w:r w:rsidR="007A206E" w:rsidRPr="00501595">
        <w:rPr>
          <w:i/>
          <w:noProof w:val="0"/>
        </w:rPr>
        <w:t>web</w:t>
      </w:r>
      <w:r w:rsidR="00F41981" w:rsidRPr="00501595">
        <w:rPr>
          <w:noProof w:val="0"/>
        </w:rPr>
        <w:t>-</w:t>
      </w:r>
      <w:r w:rsidR="007A206E" w:rsidRPr="00501595">
        <w:rPr>
          <w:noProof w:val="0"/>
        </w:rPr>
        <w:t>aplikaciju</w:t>
      </w:r>
      <w:r w:rsidR="00F41981" w:rsidRPr="00501595">
        <w:rPr>
          <w:i/>
          <w:noProof w:val="0"/>
        </w:rPr>
        <w:t xml:space="preserve"> </w:t>
      </w:r>
      <w:proofErr w:type="spellStart"/>
      <w:r w:rsidR="00F41981" w:rsidRPr="00501595">
        <w:rPr>
          <w:i/>
          <w:noProof w:val="0"/>
        </w:rPr>
        <w:t>Mendeley</w:t>
      </w:r>
      <w:proofErr w:type="spellEnd"/>
      <w:r w:rsidR="007A206E" w:rsidRPr="00501595">
        <w:rPr>
          <w:noProof w:val="0"/>
        </w:rPr>
        <w:t xml:space="preserve">, </w:t>
      </w:r>
      <w:r w:rsidRPr="00501595">
        <w:rPr>
          <w:noProof w:val="0"/>
        </w:rPr>
        <w:t xml:space="preserve">vidljiv je </w:t>
      </w:r>
      <w:r w:rsidR="007A206E" w:rsidRPr="00501595">
        <w:rPr>
          <w:noProof w:val="0"/>
        </w:rPr>
        <w:t xml:space="preserve">prozor s dva glavna okvira i </w:t>
      </w:r>
      <w:r w:rsidRPr="00501595">
        <w:rPr>
          <w:noProof w:val="0"/>
        </w:rPr>
        <w:t>pretraživač</w:t>
      </w:r>
      <w:r w:rsidR="007A206E" w:rsidRPr="00501595">
        <w:rPr>
          <w:noProof w:val="0"/>
        </w:rPr>
        <w:t xml:space="preserve"> u ravnini s karticama</w:t>
      </w:r>
      <w:r w:rsidRPr="00501595">
        <w:rPr>
          <w:noProof w:val="0"/>
        </w:rPr>
        <w:t xml:space="preserve">. </w:t>
      </w:r>
      <w:r w:rsidR="007A206E" w:rsidRPr="00501595">
        <w:rPr>
          <w:noProof w:val="0"/>
        </w:rPr>
        <w:t xml:space="preserve">Pomoću pretraživača filtrira </w:t>
      </w:r>
      <w:r w:rsidR="00D262FA" w:rsidRPr="00501595">
        <w:rPr>
          <w:noProof w:val="0"/>
        </w:rPr>
        <w:t xml:space="preserve">se </w:t>
      </w:r>
      <w:r w:rsidR="007A206E" w:rsidRPr="00501595">
        <w:rPr>
          <w:noProof w:val="0"/>
        </w:rPr>
        <w:t>popis bibliografski</w:t>
      </w:r>
      <w:r w:rsidR="0027764E">
        <w:rPr>
          <w:noProof w:val="0"/>
        </w:rPr>
        <w:t>h</w:t>
      </w:r>
      <w:r w:rsidR="007A206E" w:rsidRPr="00501595">
        <w:rPr>
          <w:noProof w:val="0"/>
        </w:rPr>
        <w:t xml:space="preserve"> zapisa koji je vidljiv u sredini prozora. </w:t>
      </w:r>
      <w:r w:rsidR="00EB3866" w:rsidRPr="00501595">
        <w:rPr>
          <w:noProof w:val="0"/>
        </w:rPr>
        <w:t>Potrebno je u</w:t>
      </w:r>
      <w:r w:rsidRPr="00501595">
        <w:rPr>
          <w:noProof w:val="0"/>
        </w:rPr>
        <w:t xml:space="preserve"> pretraživač </w:t>
      </w:r>
      <w:r w:rsidR="00EB3866" w:rsidRPr="00501595">
        <w:rPr>
          <w:noProof w:val="0"/>
        </w:rPr>
        <w:t>u</w:t>
      </w:r>
      <w:r w:rsidRPr="00501595">
        <w:rPr>
          <w:noProof w:val="0"/>
        </w:rPr>
        <w:t>pis</w:t>
      </w:r>
      <w:r w:rsidR="00EB3866" w:rsidRPr="00501595">
        <w:rPr>
          <w:noProof w:val="0"/>
        </w:rPr>
        <w:t>ati</w:t>
      </w:r>
      <w:r w:rsidRPr="00501595">
        <w:rPr>
          <w:noProof w:val="0"/>
        </w:rPr>
        <w:t xml:space="preserve"> ključn</w:t>
      </w:r>
      <w:r w:rsidR="00EB3866" w:rsidRPr="00501595">
        <w:rPr>
          <w:noProof w:val="0"/>
        </w:rPr>
        <w:t>u</w:t>
      </w:r>
      <w:r w:rsidRPr="00501595">
        <w:rPr>
          <w:noProof w:val="0"/>
        </w:rPr>
        <w:t xml:space="preserve"> riječ i </w:t>
      </w:r>
      <w:r w:rsidR="00F41981" w:rsidRPr="00501595">
        <w:rPr>
          <w:noProof w:val="0"/>
        </w:rPr>
        <w:t>pritisnuti</w:t>
      </w:r>
      <w:r w:rsidR="00EB3866" w:rsidRPr="00501595">
        <w:rPr>
          <w:noProof w:val="0"/>
        </w:rPr>
        <w:t xml:space="preserve"> tipku</w:t>
      </w:r>
      <w:r w:rsidRPr="00501595">
        <w:rPr>
          <w:noProof w:val="0"/>
        </w:rPr>
        <w:t xml:space="preserve"> </w:t>
      </w:r>
      <w:r w:rsidRPr="00501595">
        <w:rPr>
          <w:b/>
          <w:noProof w:val="0"/>
        </w:rPr>
        <w:t>Enter</w:t>
      </w:r>
      <w:r w:rsidRPr="00501595">
        <w:rPr>
          <w:noProof w:val="0"/>
        </w:rPr>
        <w:t xml:space="preserve"> </w:t>
      </w:r>
      <w:r w:rsidR="00F41981" w:rsidRPr="00501595">
        <w:rPr>
          <w:noProof w:val="0"/>
        </w:rPr>
        <w:t>na tipkovnici</w:t>
      </w:r>
      <w:r w:rsidRPr="00501595">
        <w:rPr>
          <w:noProof w:val="0"/>
        </w:rPr>
        <w:t>.</w:t>
      </w:r>
    </w:p>
    <w:p w14:paraId="01DDC9AC" w14:textId="6B098E1F" w:rsidR="00F52EA5" w:rsidRPr="00501595" w:rsidRDefault="004C036A" w:rsidP="005C584D">
      <w:pPr>
        <w:pStyle w:val="TSnormal"/>
        <w:rPr>
          <w:noProof w:val="0"/>
        </w:rPr>
      </w:pPr>
      <w:r w:rsidRPr="004C036A">
        <w:rPr>
          <w:lang w:val="en-US" w:eastAsia="en-US"/>
        </w:rPr>
        <w:drawing>
          <wp:inline distT="0" distB="0" distL="0" distR="0" wp14:anchorId="09CF2756" wp14:editId="2E74C071">
            <wp:extent cx="4499610" cy="2642235"/>
            <wp:effectExtent l="19050" t="19050" r="15240" b="24765"/>
            <wp:docPr id="879" name="Slika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499610" cy="2642235"/>
                    </a:xfrm>
                    <a:prstGeom prst="rect">
                      <a:avLst/>
                    </a:prstGeom>
                    <a:ln>
                      <a:solidFill>
                        <a:schemeClr val="tx1"/>
                      </a:solidFill>
                    </a:ln>
                  </pic:spPr>
                </pic:pic>
              </a:graphicData>
            </a:graphic>
          </wp:inline>
        </w:drawing>
      </w:r>
    </w:p>
    <w:p w14:paraId="69072EAA" w14:textId="71D73299" w:rsidR="00EB2410" w:rsidRPr="00501595" w:rsidRDefault="00EB2410" w:rsidP="005C584D">
      <w:pPr>
        <w:pStyle w:val="TSnormal"/>
        <w:rPr>
          <w:noProof w:val="0"/>
        </w:rPr>
      </w:pPr>
      <w:r w:rsidRPr="00501595">
        <w:rPr>
          <w:noProof w:val="0"/>
        </w:rPr>
        <w:t>Pretražuju se svi sadržaji po svim kriterijima</w:t>
      </w:r>
      <w:r w:rsidR="00D262FA" w:rsidRPr="00501595">
        <w:rPr>
          <w:noProof w:val="0"/>
        </w:rPr>
        <w:t>:</w:t>
      </w:r>
      <w:r w:rsidRPr="00501595">
        <w:rPr>
          <w:noProof w:val="0"/>
        </w:rPr>
        <w:t xml:space="preserve"> </w:t>
      </w:r>
      <w:r w:rsidR="00732628" w:rsidRPr="00501595">
        <w:rPr>
          <w:noProof w:val="0"/>
        </w:rPr>
        <w:t>naslovu, autoru, godini, ključnim riječima, sažetku itd.</w:t>
      </w:r>
    </w:p>
    <w:p w14:paraId="0563A058" w14:textId="7D7836A7" w:rsidR="00EA1C5E" w:rsidRPr="00501595" w:rsidRDefault="00772A66" w:rsidP="005C584D">
      <w:pPr>
        <w:pStyle w:val="TSnormal"/>
        <w:rPr>
          <w:noProof w:val="0"/>
        </w:rPr>
      </w:pPr>
      <w:r w:rsidRPr="00501595">
        <w:rPr>
          <w:noProof w:val="0"/>
        </w:rPr>
        <w:t>Osim tog način</w:t>
      </w:r>
      <w:r w:rsidR="003F7419" w:rsidRPr="00501595">
        <w:rPr>
          <w:noProof w:val="0"/>
        </w:rPr>
        <w:t>a</w:t>
      </w:r>
      <w:r w:rsidRPr="00501595">
        <w:rPr>
          <w:noProof w:val="0"/>
        </w:rPr>
        <w:t xml:space="preserve"> pretraživanja</w:t>
      </w:r>
      <w:r w:rsidR="003F7419" w:rsidRPr="00501595">
        <w:rPr>
          <w:noProof w:val="0"/>
        </w:rPr>
        <w:t xml:space="preserve">, preko okvira </w:t>
      </w:r>
      <w:r w:rsidR="003F7419" w:rsidRPr="00501595">
        <w:rPr>
          <w:b/>
          <w:noProof w:val="0"/>
        </w:rPr>
        <w:t xml:space="preserve">My </w:t>
      </w:r>
      <w:proofErr w:type="spellStart"/>
      <w:r w:rsidR="003F7419" w:rsidRPr="00501595">
        <w:rPr>
          <w:b/>
          <w:noProof w:val="0"/>
        </w:rPr>
        <w:t>Library</w:t>
      </w:r>
      <w:proofErr w:type="spellEnd"/>
      <w:r w:rsidRPr="00501595">
        <w:rPr>
          <w:noProof w:val="0"/>
        </w:rPr>
        <w:t xml:space="preserve"> mo</w:t>
      </w:r>
      <w:r w:rsidR="003F7419" w:rsidRPr="00501595">
        <w:rPr>
          <w:noProof w:val="0"/>
        </w:rPr>
        <w:t xml:space="preserve">guće je pristupiti zapisima koji </w:t>
      </w:r>
      <w:r w:rsidR="000713BB" w:rsidRPr="00501595">
        <w:rPr>
          <w:noProof w:val="0"/>
        </w:rPr>
        <w:t>pripadaju posljednjim pročitanim</w:t>
      </w:r>
      <w:r w:rsidRPr="00501595">
        <w:rPr>
          <w:noProof w:val="0"/>
        </w:rPr>
        <w:t xml:space="preserve"> sadržaj</w:t>
      </w:r>
      <w:r w:rsidR="000713BB" w:rsidRPr="00501595">
        <w:rPr>
          <w:noProof w:val="0"/>
        </w:rPr>
        <w:t xml:space="preserve">ima </w:t>
      </w:r>
      <w:r w:rsidR="00EC281F" w:rsidRPr="00501595">
        <w:rPr>
          <w:noProof w:val="0"/>
        </w:rPr>
        <w:t>o</w:t>
      </w:r>
      <w:r w:rsidR="005A3F42" w:rsidRPr="00501595">
        <w:rPr>
          <w:noProof w:val="0"/>
        </w:rPr>
        <w:t>dabirom mape</w:t>
      </w:r>
      <w:r w:rsidRPr="00501595">
        <w:rPr>
          <w:noProof w:val="0"/>
        </w:rPr>
        <w:t xml:space="preserve"> </w:t>
      </w:r>
      <w:proofErr w:type="spellStart"/>
      <w:r w:rsidRPr="00501595">
        <w:rPr>
          <w:b/>
          <w:noProof w:val="0"/>
        </w:rPr>
        <w:t>Recently</w:t>
      </w:r>
      <w:proofErr w:type="spellEnd"/>
      <w:r w:rsidRPr="00501595">
        <w:rPr>
          <w:b/>
          <w:noProof w:val="0"/>
        </w:rPr>
        <w:t xml:space="preserve"> </w:t>
      </w:r>
      <w:proofErr w:type="spellStart"/>
      <w:r w:rsidRPr="00501595">
        <w:rPr>
          <w:b/>
          <w:noProof w:val="0"/>
        </w:rPr>
        <w:t>Read</w:t>
      </w:r>
      <w:proofErr w:type="spellEnd"/>
      <w:r w:rsidRPr="00501595">
        <w:rPr>
          <w:noProof w:val="0"/>
        </w:rPr>
        <w:t xml:space="preserve">. Sadržaji se mogu </w:t>
      </w:r>
      <w:r w:rsidR="004C036A">
        <w:rPr>
          <w:noProof w:val="0"/>
        </w:rPr>
        <w:t xml:space="preserve">slično kao i kod lokalne inačice </w:t>
      </w:r>
      <w:r w:rsidRPr="00501595">
        <w:rPr>
          <w:noProof w:val="0"/>
        </w:rPr>
        <w:t xml:space="preserve">označiti kao </w:t>
      </w:r>
      <w:r w:rsidR="0043259C" w:rsidRPr="00501595">
        <w:rPr>
          <w:noProof w:val="0"/>
        </w:rPr>
        <w:t>najdraži</w:t>
      </w:r>
      <w:r w:rsidRPr="00501595">
        <w:rPr>
          <w:noProof w:val="0"/>
        </w:rPr>
        <w:t xml:space="preserve"> </w:t>
      </w:r>
      <w:r w:rsidR="0001733C" w:rsidRPr="00501595">
        <w:rPr>
          <w:noProof w:val="0"/>
        </w:rPr>
        <w:t xml:space="preserve">odabirom zvjezdice </w:t>
      </w:r>
      <w:r w:rsidR="0001733C" w:rsidRPr="00501595">
        <w:rPr>
          <w:lang w:val="en-US" w:eastAsia="en-US"/>
        </w:rPr>
        <w:drawing>
          <wp:inline distT="0" distB="0" distL="0" distR="0" wp14:anchorId="36AB393D" wp14:editId="385D883D">
            <wp:extent cx="187274" cy="163356"/>
            <wp:effectExtent l="19050" t="19050" r="22860" b="27305"/>
            <wp:docPr id="703" name="Slika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17883" t="20073" r="1" b="11164"/>
                    <a:stretch/>
                  </pic:blipFill>
                  <pic:spPr bwMode="auto">
                    <a:xfrm>
                      <a:off x="0" y="0"/>
                      <a:ext cx="187742" cy="163764"/>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4C036A" w:rsidRPr="004C036A">
        <w:t xml:space="preserve"> </w:t>
      </w:r>
      <w:r w:rsidR="004C036A" w:rsidRPr="004C036A">
        <w:rPr>
          <w:lang w:val="en-US" w:eastAsia="en-US"/>
        </w:rPr>
        <w:drawing>
          <wp:inline distT="0" distB="0" distL="0" distR="0" wp14:anchorId="01A244AC" wp14:editId="53CD208D">
            <wp:extent cx="199390" cy="178603"/>
            <wp:effectExtent l="19050" t="19050" r="10160" b="12065"/>
            <wp:docPr id="880" name="Slika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20413" t="14896" r="9362" b="22201"/>
                    <a:stretch/>
                  </pic:blipFill>
                  <pic:spPr bwMode="auto">
                    <a:xfrm>
                      <a:off x="0" y="0"/>
                      <a:ext cx="200695" cy="17977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r w:rsidR="0001733C" w:rsidRPr="00501595">
        <w:rPr>
          <w:noProof w:val="0"/>
        </w:rPr>
        <w:t xml:space="preserve"> pored bibliografskog zapisa. Tada se zapisi svrstavaju u mapu </w:t>
      </w:r>
      <w:proofErr w:type="spellStart"/>
      <w:r w:rsidRPr="00501595">
        <w:rPr>
          <w:b/>
          <w:noProof w:val="0"/>
        </w:rPr>
        <w:t>Favorites</w:t>
      </w:r>
      <w:proofErr w:type="spellEnd"/>
      <w:r w:rsidRPr="00501595">
        <w:rPr>
          <w:noProof w:val="0"/>
        </w:rPr>
        <w:t xml:space="preserve">. </w:t>
      </w:r>
      <w:r w:rsidR="00F34C0E" w:rsidRPr="00501595">
        <w:rPr>
          <w:noProof w:val="0"/>
        </w:rPr>
        <w:t>Mapa</w:t>
      </w:r>
      <w:r w:rsidR="00686465" w:rsidRPr="00501595">
        <w:rPr>
          <w:noProof w:val="0"/>
        </w:rPr>
        <w:t xml:space="preserve"> </w:t>
      </w:r>
      <w:r w:rsidR="00686465" w:rsidRPr="00501595">
        <w:rPr>
          <w:b/>
          <w:noProof w:val="0"/>
        </w:rPr>
        <w:t xml:space="preserve">My </w:t>
      </w:r>
      <w:proofErr w:type="spellStart"/>
      <w:r w:rsidR="00686465" w:rsidRPr="00501595">
        <w:rPr>
          <w:b/>
          <w:noProof w:val="0"/>
        </w:rPr>
        <w:t>Publications</w:t>
      </w:r>
      <w:proofErr w:type="spellEnd"/>
      <w:r w:rsidR="00686465" w:rsidRPr="00501595">
        <w:rPr>
          <w:noProof w:val="0"/>
        </w:rPr>
        <w:t xml:space="preserve"> </w:t>
      </w:r>
      <w:r w:rsidR="00F34C0E" w:rsidRPr="00501595">
        <w:rPr>
          <w:noProof w:val="0"/>
        </w:rPr>
        <w:t xml:space="preserve">namijenjena je da se u nju sortiraju bibliografski zapisi koje je korisnik sam </w:t>
      </w:r>
      <w:r w:rsidR="0043259C" w:rsidRPr="00501595">
        <w:rPr>
          <w:noProof w:val="0"/>
        </w:rPr>
        <w:t>izradio</w:t>
      </w:r>
      <w:r w:rsidR="00D262FA" w:rsidRPr="00501595">
        <w:rPr>
          <w:noProof w:val="0"/>
        </w:rPr>
        <w:t>,</w:t>
      </w:r>
      <w:r w:rsidR="0043259C" w:rsidRPr="00501595">
        <w:rPr>
          <w:noProof w:val="0"/>
        </w:rPr>
        <w:t xml:space="preserve"> tj. one kojima je on autor ili koautor</w:t>
      </w:r>
      <w:r w:rsidR="00686465" w:rsidRPr="00501595">
        <w:rPr>
          <w:noProof w:val="0"/>
        </w:rPr>
        <w:t>.</w:t>
      </w:r>
    </w:p>
    <w:p w14:paraId="13B54329" w14:textId="152F79F0" w:rsidR="00F52EA5" w:rsidRPr="00501595" w:rsidRDefault="00F52EA5" w:rsidP="004633B5">
      <w:pPr>
        <w:pStyle w:val="TSnaslov2"/>
      </w:pPr>
      <w:bookmarkStart w:id="71" w:name="_Toc23324560"/>
      <w:r w:rsidRPr="00501595">
        <w:lastRenderedPageBreak/>
        <w:t>Dodavanje referenci u tekst</w:t>
      </w:r>
      <w:bookmarkEnd w:id="71"/>
    </w:p>
    <w:p w14:paraId="0D9DF1F8" w14:textId="14451947" w:rsidR="00E06AB6" w:rsidRPr="00501595" w:rsidRDefault="00E06AB6" w:rsidP="00E06AB6">
      <w:pPr>
        <w:pStyle w:val="TSnormal"/>
        <w:rPr>
          <w:noProof w:val="0"/>
        </w:rPr>
      </w:pPr>
      <w:r w:rsidRPr="00501595">
        <w:rPr>
          <w:noProof w:val="0"/>
        </w:rPr>
        <w:t xml:space="preserve">Reference u tekst moguće je dodati preko dodatka za </w:t>
      </w:r>
      <w:r w:rsidRPr="00501595">
        <w:rPr>
          <w:i/>
          <w:noProof w:val="0"/>
        </w:rPr>
        <w:t>Word</w:t>
      </w:r>
      <w:r w:rsidRPr="00501595">
        <w:rPr>
          <w:noProof w:val="0"/>
        </w:rPr>
        <w:t xml:space="preserve">. Kada se napiše tekst, potrebno je iz izbornika odabrati karticu </w:t>
      </w:r>
      <w:r w:rsidRPr="00501595">
        <w:rPr>
          <w:b/>
          <w:noProof w:val="0"/>
        </w:rPr>
        <w:t>Reference</w:t>
      </w:r>
      <w:r w:rsidRPr="00501595">
        <w:rPr>
          <w:noProof w:val="0"/>
        </w:rPr>
        <w:t xml:space="preserve"> i skupinu naredbi </w:t>
      </w:r>
      <w:proofErr w:type="spellStart"/>
      <w:r w:rsidRPr="00501595">
        <w:rPr>
          <w:b/>
          <w:noProof w:val="0"/>
        </w:rPr>
        <w:t>Mendeley</w:t>
      </w:r>
      <w:proofErr w:type="spellEnd"/>
      <w:r w:rsidRPr="00501595">
        <w:rPr>
          <w:b/>
          <w:noProof w:val="0"/>
        </w:rPr>
        <w:t xml:space="preserve"> </w:t>
      </w:r>
      <w:proofErr w:type="spellStart"/>
      <w:r w:rsidRPr="00501595">
        <w:rPr>
          <w:b/>
          <w:noProof w:val="0"/>
        </w:rPr>
        <w:t>Cite</w:t>
      </w:r>
      <w:proofErr w:type="spellEnd"/>
      <w:r w:rsidRPr="00501595">
        <w:rPr>
          <w:b/>
          <w:noProof w:val="0"/>
        </w:rPr>
        <w:t>-O-</w:t>
      </w:r>
      <w:proofErr w:type="spellStart"/>
      <w:r w:rsidRPr="00501595">
        <w:rPr>
          <w:b/>
          <w:noProof w:val="0"/>
        </w:rPr>
        <w:t>Matic</w:t>
      </w:r>
      <w:proofErr w:type="spellEnd"/>
      <w:r w:rsidRPr="00501595">
        <w:rPr>
          <w:noProof w:val="0"/>
        </w:rPr>
        <w:t>.</w:t>
      </w:r>
    </w:p>
    <w:p w14:paraId="643EDB73" w14:textId="74FD796A" w:rsidR="009B1CE6" w:rsidRPr="00501595" w:rsidRDefault="003C63D8" w:rsidP="003C63D8">
      <w:pPr>
        <w:pStyle w:val="TSnormal"/>
        <w:rPr>
          <w:noProof w:val="0"/>
        </w:rPr>
      </w:pPr>
      <w:r w:rsidRPr="00501595">
        <w:rPr>
          <w:noProof w:val="0"/>
        </w:rPr>
        <w:t>Kako bi se dodala određena referenca</w:t>
      </w:r>
      <w:r w:rsidR="0065054A" w:rsidRPr="00501595">
        <w:rPr>
          <w:noProof w:val="0"/>
        </w:rPr>
        <w:t>,</w:t>
      </w:r>
      <w:r w:rsidRPr="00501595">
        <w:rPr>
          <w:noProof w:val="0"/>
        </w:rPr>
        <w:t xml:space="preserve"> potrebno je u tekstu </w:t>
      </w:r>
      <w:r w:rsidR="00D912DA" w:rsidRPr="00501595">
        <w:rPr>
          <w:noProof w:val="0"/>
        </w:rPr>
        <w:t>postaviti pokazivač miša na</w:t>
      </w:r>
      <w:r w:rsidRPr="00501595">
        <w:rPr>
          <w:noProof w:val="0"/>
        </w:rPr>
        <w:t xml:space="preserve"> željeno mjesto i odabrati iz kartice </w:t>
      </w:r>
      <w:r w:rsidR="00AD7589" w:rsidRPr="00501595">
        <w:rPr>
          <w:b/>
          <w:noProof w:val="0"/>
        </w:rPr>
        <w:t>Reference</w:t>
      </w:r>
      <w:r w:rsidR="00AD7589" w:rsidRPr="00501595">
        <w:rPr>
          <w:noProof w:val="0"/>
        </w:rPr>
        <w:t xml:space="preserve"> skupine naredbi </w:t>
      </w:r>
      <w:proofErr w:type="spellStart"/>
      <w:r w:rsidR="00AD7589" w:rsidRPr="00501595">
        <w:rPr>
          <w:b/>
          <w:noProof w:val="0"/>
        </w:rPr>
        <w:t>Mendeley</w:t>
      </w:r>
      <w:proofErr w:type="spellEnd"/>
      <w:r w:rsidR="00AD7589" w:rsidRPr="00501595">
        <w:rPr>
          <w:b/>
          <w:noProof w:val="0"/>
        </w:rPr>
        <w:t xml:space="preserve"> </w:t>
      </w:r>
      <w:proofErr w:type="spellStart"/>
      <w:r w:rsidR="00AD7589" w:rsidRPr="00501595">
        <w:rPr>
          <w:b/>
          <w:noProof w:val="0"/>
        </w:rPr>
        <w:t>Cite</w:t>
      </w:r>
      <w:proofErr w:type="spellEnd"/>
      <w:r w:rsidR="00AD7589" w:rsidRPr="00501595">
        <w:rPr>
          <w:b/>
          <w:noProof w:val="0"/>
        </w:rPr>
        <w:t>-O-</w:t>
      </w:r>
      <w:proofErr w:type="spellStart"/>
      <w:r w:rsidR="00AD7589" w:rsidRPr="00501595">
        <w:rPr>
          <w:b/>
          <w:noProof w:val="0"/>
        </w:rPr>
        <w:t>Matic</w:t>
      </w:r>
      <w:proofErr w:type="spellEnd"/>
      <w:r w:rsidRPr="00501595">
        <w:rPr>
          <w:noProof w:val="0"/>
        </w:rPr>
        <w:t xml:space="preserve"> naredbu </w:t>
      </w:r>
      <w:r w:rsidR="00AA52F7" w:rsidRPr="00501595">
        <w:rPr>
          <w:b/>
          <w:noProof w:val="0"/>
        </w:rPr>
        <w:t xml:space="preserve">Insert </w:t>
      </w:r>
      <w:proofErr w:type="spellStart"/>
      <w:r w:rsidR="00AA52F7" w:rsidRPr="00501595">
        <w:rPr>
          <w:b/>
          <w:noProof w:val="0"/>
        </w:rPr>
        <w:t>Citation</w:t>
      </w:r>
      <w:proofErr w:type="spellEnd"/>
      <w:r w:rsidRPr="00501595">
        <w:rPr>
          <w:noProof w:val="0"/>
        </w:rPr>
        <w:t xml:space="preserve">. </w:t>
      </w:r>
    </w:p>
    <w:p w14:paraId="32410835" w14:textId="6584B806" w:rsidR="009B1CE6" w:rsidRPr="00501595" w:rsidRDefault="00D81BFE" w:rsidP="003C63D8">
      <w:pPr>
        <w:pStyle w:val="TSnormal"/>
        <w:rPr>
          <w:noProof w:val="0"/>
        </w:rPr>
      </w:pPr>
      <w:r w:rsidRPr="00501595">
        <w:rPr>
          <w:noProof w:val="0"/>
        </w:rPr>
        <w:t>Zatim će se po</w:t>
      </w:r>
      <w:r w:rsidR="009B1CE6" w:rsidRPr="00501595">
        <w:rPr>
          <w:noProof w:val="0"/>
        </w:rPr>
        <w:t>javit</w:t>
      </w:r>
      <w:r w:rsidRPr="00501595">
        <w:rPr>
          <w:noProof w:val="0"/>
        </w:rPr>
        <w:t>i</w:t>
      </w:r>
      <w:r w:rsidR="009B1CE6" w:rsidRPr="00501595">
        <w:rPr>
          <w:noProof w:val="0"/>
        </w:rPr>
        <w:t xml:space="preserve"> pretraživač</w:t>
      </w:r>
      <w:r w:rsidR="002E272E" w:rsidRPr="00501595">
        <w:rPr>
          <w:noProof w:val="0"/>
        </w:rPr>
        <w:t xml:space="preserve"> </w:t>
      </w:r>
      <w:proofErr w:type="spellStart"/>
      <w:r w:rsidR="002E272E" w:rsidRPr="00501595">
        <w:rPr>
          <w:b/>
          <w:noProof w:val="0"/>
        </w:rPr>
        <w:t>Citation</w:t>
      </w:r>
      <w:proofErr w:type="spellEnd"/>
      <w:r w:rsidR="002E272E" w:rsidRPr="00501595">
        <w:rPr>
          <w:b/>
          <w:noProof w:val="0"/>
        </w:rPr>
        <w:t xml:space="preserve"> Editor</w:t>
      </w:r>
      <w:r w:rsidR="009B1CE6" w:rsidRPr="00501595">
        <w:rPr>
          <w:noProof w:val="0"/>
        </w:rPr>
        <w:t xml:space="preserve"> za pretraživanje po autoru, naslovu ili godini. </w:t>
      </w:r>
    </w:p>
    <w:p w14:paraId="7F831CF3" w14:textId="700A19BD" w:rsidR="0016648E" w:rsidRPr="00501595" w:rsidRDefault="009B1CE6" w:rsidP="003C63D8">
      <w:pPr>
        <w:pStyle w:val="TSnormal"/>
        <w:rPr>
          <w:noProof w:val="0"/>
        </w:rPr>
      </w:pPr>
      <w:r w:rsidRPr="00501595">
        <w:rPr>
          <w:lang w:val="en-US" w:eastAsia="en-US"/>
        </w:rPr>
        <w:drawing>
          <wp:inline distT="0" distB="0" distL="0" distR="0" wp14:anchorId="4E977F9F" wp14:editId="5CA68A55">
            <wp:extent cx="4194697" cy="790575"/>
            <wp:effectExtent l="19050" t="19050" r="15875" b="9525"/>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872" t="3409" r="872"/>
                    <a:stretch/>
                  </pic:blipFill>
                  <pic:spPr bwMode="auto">
                    <a:xfrm>
                      <a:off x="0" y="0"/>
                      <a:ext cx="4227042" cy="796671"/>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E8A579A" w14:textId="4480DECD" w:rsidR="0016648E" w:rsidRPr="00501595" w:rsidRDefault="0016648E" w:rsidP="003C63D8">
      <w:pPr>
        <w:pStyle w:val="TSnormal"/>
        <w:rPr>
          <w:noProof w:val="0"/>
        </w:rPr>
      </w:pPr>
      <w:r w:rsidRPr="00501595">
        <w:rPr>
          <w:noProof w:val="0"/>
        </w:rPr>
        <w:t xml:space="preserve">Upisivanjem ključne riječi otvara se izbornik i prikazuje se popis bibliografskih zapisa koji odgovaraju upisanoj ključnoj riječi. </w:t>
      </w:r>
    </w:p>
    <w:p w14:paraId="5F67B27F" w14:textId="5CC25363" w:rsidR="002759F8" w:rsidRPr="00501595" w:rsidRDefault="0016648E" w:rsidP="002759F8">
      <w:pPr>
        <w:pStyle w:val="TSnormal"/>
        <w:rPr>
          <w:noProof w:val="0"/>
        </w:rPr>
      </w:pPr>
      <w:r w:rsidRPr="00501595">
        <w:rPr>
          <w:lang w:val="en-US" w:eastAsia="en-US"/>
        </w:rPr>
        <w:drawing>
          <wp:inline distT="0" distB="0" distL="0" distR="0" wp14:anchorId="2605DB9A" wp14:editId="237C34CB">
            <wp:extent cx="4078336" cy="2529128"/>
            <wp:effectExtent l="19050" t="19050" r="17780" b="24130"/>
            <wp:docPr id="47" name="Slika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080981" cy="2530768"/>
                    </a:xfrm>
                    <a:prstGeom prst="rect">
                      <a:avLst/>
                    </a:prstGeom>
                    <a:ln w="6350">
                      <a:solidFill>
                        <a:schemeClr val="tx1"/>
                      </a:solidFill>
                    </a:ln>
                  </pic:spPr>
                </pic:pic>
              </a:graphicData>
            </a:graphic>
          </wp:inline>
        </w:drawing>
      </w:r>
    </w:p>
    <w:p w14:paraId="33DA4776" w14:textId="37F6042E" w:rsidR="00C95C28" w:rsidRPr="00501595" w:rsidRDefault="00C95C28" w:rsidP="00C95C28">
      <w:pPr>
        <w:pStyle w:val="TSnormal"/>
        <w:rPr>
          <w:noProof w:val="0"/>
        </w:rPr>
      </w:pPr>
      <w:r w:rsidRPr="00501595">
        <w:rPr>
          <w:noProof w:val="0"/>
        </w:rPr>
        <w:t xml:space="preserve">Odabirom željene reference prikazuje se </w:t>
      </w:r>
      <w:r w:rsidR="00DF41EA" w:rsidRPr="00501595">
        <w:rPr>
          <w:noProof w:val="0"/>
        </w:rPr>
        <w:t xml:space="preserve">referenca </w:t>
      </w:r>
      <w:r w:rsidRPr="00501595">
        <w:rPr>
          <w:noProof w:val="0"/>
        </w:rPr>
        <w:t>u polju za pretraživanje referenca</w:t>
      </w:r>
      <w:r w:rsidR="00702CA7" w:rsidRPr="00501595">
        <w:rPr>
          <w:noProof w:val="0"/>
        </w:rPr>
        <w:t>. Upisivanjem novog</w:t>
      </w:r>
      <w:r w:rsidR="0065054A" w:rsidRPr="00501595">
        <w:rPr>
          <w:noProof w:val="0"/>
        </w:rPr>
        <w:t>a</w:t>
      </w:r>
      <w:r w:rsidR="00702CA7" w:rsidRPr="00501595">
        <w:rPr>
          <w:noProof w:val="0"/>
        </w:rPr>
        <w:t xml:space="preserve"> pojma za pretraživanje u nastavku i odabirom reference iz popisa </w:t>
      </w:r>
      <w:r w:rsidRPr="00501595">
        <w:rPr>
          <w:noProof w:val="0"/>
        </w:rPr>
        <w:t>stv</w:t>
      </w:r>
      <w:r w:rsidR="00702CA7" w:rsidRPr="00501595">
        <w:rPr>
          <w:noProof w:val="0"/>
        </w:rPr>
        <w:t>a</w:t>
      </w:r>
      <w:r w:rsidRPr="00501595">
        <w:rPr>
          <w:noProof w:val="0"/>
        </w:rPr>
        <w:t>r</w:t>
      </w:r>
      <w:r w:rsidR="00702CA7" w:rsidRPr="00501595">
        <w:rPr>
          <w:noProof w:val="0"/>
        </w:rPr>
        <w:t>a se</w:t>
      </w:r>
      <w:r w:rsidRPr="00501595">
        <w:rPr>
          <w:noProof w:val="0"/>
        </w:rPr>
        <w:t xml:space="preserve"> referenc</w:t>
      </w:r>
      <w:r w:rsidR="00702CA7" w:rsidRPr="00501595">
        <w:rPr>
          <w:noProof w:val="0"/>
        </w:rPr>
        <w:t>a</w:t>
      </w:r>
      <w:r w:rsidRPr="00501595">
        <w:rPr>
          <w:noProof w:val="0"/>
        </w:rPr>
        <w:t xml:space="preserve"> koja objedinjuje više referenci. Odabirom dugmeta </w:t>
      </w:r>
      <w:r w:rsidRPr="00501595">
        <w:rPr>
          <w:b/>
          <w:noProof w:val="0"/>
        </w:rPr>
        <w:t>OK</w:t>
      </w:r>
      <w:r w:rsidRPr="00501595">
        <w:rPr>
          <w:noProof w:val="0"/>
        </w:rPr>
        <w:t xml:space="preserve"> dodaje se referenca u tekst.</w:t>
      </w:r>
    </w:p>
    <w:p w14:paraId="037CDB2B" w14:textId="4EEB2DE3" w:rsidR="00C95C28" w:rsidRPr="00501595" w:rsidRDefault="00C95C28" w:rsidP="00C95C28">
      <w:pPr>
        <w:pStyle w:val="TSnormal"/>
        <w:rPr>
          <w:noProof w:val="0"/>
        </w:rPr>
      </w:pPr>
      <w:r w:rsidRPr="00501595">
        <w:rPr>
          <w:noProof w:val="0"/>
        </w:rPr>
        <w:t xml:space="preserve">Odabirom dugmeta </w:t>
      </w:r>
      <w:proofErr w:type="spellStart"/>
      <w:r w:rsidRPr="00501595">
        <w:rPr>
          <w:b/>
          <w:noProof w:val="0"/>
        </w:rPr>
        <w:t>Go</w:t>
      </w:r>
      <w:proofErr w:type="spellEnd"/>
      <w:r w:rsidRPr="00501595">
        <w:rPr>
          <w:b/>
          <w:noProof w:val="0"/>
        </w:rPr>
        <w:t xml:space="preserve"> To </w:t>
      </w:r>
      <w:proofErr w:type="spellStart"/>
      <w:r w:rsidRPr="00501595">
        <w:rPr>
          <w:b/>
          <w:noProof w:val="0"/>
        </w:rPr>
        <w:t>Mendeley</w:t>
      </w:r>
      <w:proofErr w:type="spellEnd"/>
      <w:r w:rsidRPr="00501595">
        <w:rPr>
          <w:noProof w:val="0"/>
        </w:rPr>
        <w:t xml:space="preserve"> otvara se lokalna inačica programa</w:t>
      </w:r>
      <w:r w:rsidR="00683DA0" w:rsidRPr="00501595">
        <w:rPr>
          <w:noProof w:val="0"/>
        </w:rPr>
        <w:t xml:space="preserve"> </w:t>
      </w:r>
      <w:proofErr w:type="spellStart"/>
      <w:r w:rsidR="00683DA0" w:rsidRPr="00385723">
        <w:rPr>
          <w:noProof w:val="0"/>
        </w:rPr>
        <w:t>Mendeley</w:t>
      </w:r>
      <w:proofErr w:type="spellEnd"/>
      <w:r w:rsidR="00385723">
        <w:rPr>
          <w:noProof w:val="0"/>
        </w:rPr>
        <w:t xml:space="preserve">. </w:t>
      </w:r>
    </w:p>
    <w:p w14:paraId="06A2A429" w14:textId="4B10CDE1" w:rsidR="0043009E" w:rsidRPr="00501595" w:rsidRDefault="00CD7ED3" w:rsidP="00182365">
      <w:pPr>
        <w:pStyle w:val="TSnormal"/>
        <w:rPr>
          <w:noProof w:val="0"/>
        </w:rPr>
      </w:pPr>
      <w:r w:rsidRPr="00501595">
        <w:rPr>
          <w:noProof w:val="0"/>
        </w:rPr>
        <w:t xml:space="preserve">Stil </w:t>
      </w:r>
      <w:r w:rsidR="00182365" w:rsidRPr="00501595">
        <w:rPr>
          <w:noProof w:val="0"/>
        </w:rPr>
        <w:t>citiranja</w:t>
      </w:r>
      <w:r w:rsidRPr="00501595">
        <w:rPr>
          <w:noProof w:val="0"/>
        </w:rPr>
        <w:t xml:space="preserve"> </w:t>
      </w:r>
      <w:r w:rsidR="00B16ACC" w:rsidRPr="00501595">
        <w:rPr>
          <w:noProof w:val="0"/>
        </w:rPr>
        <w:t xml:space="preserve">prema kojemu će se </w:t>
      </w:r>
      <w:r w:rsidR="00673D75" w:rsidRPr="00501595">
        <w:rPr>
          <w:noProof w:val="0"/>
        </w:rPr>
        <w:t xml:space="preserve">prvotno </w:t>
      </w:r>
      <w:r w:rsidR="00B16ACC" w:rsidRPr="00501595">
        <w:rPr>
          <w:noProof w:val="0"/>
        </w:rPr>
        <w:t>izraditi referenca je</w:t>
      </w:r>
      <w:r w:rsidR="0065054A" w:rsidRPr="00501595">
        <w:rPr>
          <w:noProof w:val="0"/>
        </w:rPr>
        <w:t>st</w:t>
      </w:r>
      <w:r w:rsidR="00B16ACC" w:rsidRPr="00501595">
        <w:rPr>
          <w:noProof w:val="0"/>
        </w:rPr>
        <w:t xml:space="preserve"> odabrani stil u</w:t>
      </w:r>
      <w:r w:rsidR="00EF1FBC" w:rsidRPr="00501595">
        <w:rPr>
          <w:noProof w:val="0"/>
        </w:rPr>
        <w:t xml:space="preserve"> lokalnoj inačici programa </w:t>
      </w:r>
      <w:r w:rsidR="0083299B" w:rsidRPr="00501595">
        <w:rPr>
          <w:noProof w:val="0"/>
        </w:rPr>
        <w:t xml:space="preserve">pod izbornikom </w:t>
      </w:r>
      <w:proofErr w:type="spellStart"/>
      <w:r w:rsidR="00EF1FBC" w:rsidRPr="00501595">
        <w:rPr>
          <w:i/>
          <w:noProof w:val="0"/>
        </w:rPr>
        <w:t>View</w:t>
      </w:r>
      <w:proofErr w:type="spellEnd"/>
      <w:r w:rsidR="00EF1FBC" w:rsidRPr="00501595">
        <w:rPr>
          <w:noProof w:val="0"/>
        </w:rPr>
        <w:t xml:space="preserve"> </w:t>
      </w:r>
      <w:r w:rsidR="00EF1FBC" w:rsidRPr="00501595">
        <w:rPr>
          <w:noProof w:val="0"/>
        </w:rPr>
        <w:sym w:font="Wingdings" w:char="F0E0"/>
      </w:r>
      <w:r w:rsidR="00EF1FBC" w:rsidRPr="00501595">
        <w:rPr>
          <w:noProof w:val="0"/>
        </w:rPr>
        <w:t xml:space="preserve"> </w:t>
      </w:r>
      <w:proofErr w:type="spellStart"/>
      <w:r w:rsidR="00EF1FBC" w:rsidRPr="00501595">
        <w:rPr>
          <w:i/>
          <w:noProof w:val="0"/>
        </w:rPr>
        <w:t>Citation</w:t>
      </w:r>
      <w:proofErr w:type="spellEnd"/>
      <w:r w:rsidR="00EF1FBC" w:rsidRPr="00501595">
        <w:rPr>
          <w:i/>
          <w:noProof w:val="0"/>
        </w:rPr>
        <w:t xml:space="preserve"> </w:t>
      </w:r>
      <w:proofErr w:type="spellStart"/>
      <w:r w:rsidR="00EF1FBC" w:rsidRPr="00501595">
        <w:rPr>
          <w:i/>
          <w:noProof w:val="0"/>
        </w:rPr>
        <w:t>Style</w:t>
      </w:r>
      <w:proofErr w:type="spellEnd"/>
      <w:r w:rsidR="00E26B9C" w:rsidRPr="00501595">
        <w:rPr>
          <w:noProof w:val="0"/>
        </w:rPr>
        <w:t>.</w:t>
      </w:r>
      <w:r w:rsidR="00553D65" w:rsidRPr="00501595">
        <w:rPr>
          <w:noProof w:val="0"/>
        </w:rPr>
        <w:t xml:space="preserve"> </w:t>
      </w:r>
      <w:r w:rsidR="00182365" w:rsidRPr="00501595">
        <w:rPr>
          <w:noProof w:val="0"/>
        </w:rPr>
        <w:t xml:space="preserve">Odabrani stil moguće je promijeniti pomoću izbornika </w:t>
      </w:r>
      <w:proofErr w:type="spellStart"/>
      <w:r w:rsidR="00182365" w:rsidRPr="00501595">
        <w:rPr>
          <w:b/>
          <w:noProof w:val="0"/>
        </w:rPr>
        <w:t>Style</w:t>
      </w:r>
      <w:proofErr w:type="spellEnd"/>
      <w:r w:rsidR="00182365" w:rsidRPr="00501595">
        <w:rPr>
          <w:noProof w:val="0"/>
        </w:rPr>
        <w:t>.</w:t>
      </w:r>
    </w:p>
    <w:p w14:paraId="573859F6" w14:textId="0C7DA2E2" w:rsidR="00EF215F" w:rsidRPr="00501595" w:rsidRDefault="00385723" w:rsidP="002759F8">
      <w:pPr>
        <w:pStyle w:val="TSnormal"/>
        <w:rPr>
          <w:noProof w:val="0"/>
        </w:rPr>
      </w:pPr>
      <w:r w:rsidRPr="00385723">
        <w:lastRenderedPageBreak/>
        <w:t xml:space="preserve"> </w:t>
      </w:r>
      <w:r w:rsidRPr="00385723">
        <w:rPr>
          <w:lang w:val="en-US" w:eastAsia="en-US"/>
        </w:rPr>
        <w:drawing>
          <wp:inline distT="0" distB="0" distL="0" distR="0" wp14:anchorId="41E9026E" wp14:editId="2334E5F6">
            <wp:extent cx="4499610" cy="2279015"/>
            <wp:effectExtent l="19050" t="19050" r="15240" b="26035"/>
            <wp:docPr id="984" name="Slika 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499610" cy="2279015"/>
                    </a:xfrm>
                    <a:prstGeom prst="rect">
                      <a:avLst/>
                    </a:prstGeom>
                    <a:ln>
                      <a:solidFill>
                        <a:schemeClr val="tx1"/>
                      </a:solidFill>
                    </a:ln>
                  </pic:spPr>
                </pic:pic>
              </a:graphicData>
            </a:graphic>
          </wp:inline>
        </w:drawing>
      </w:r>
    </w:p>
    <w:p w14:paraId="48BDF212" w14:textId="73DB05A2" w:rsidR="00EF215F" w:rsidRPr="00501595" w:rsidRDefault="00EF215F" w:rsidP="002759F8">
      <w:pPr>
        <w:pStyle w:val="TSnormal"/>
        <w:rPr>
          <w:noProof w:val="0"/>
        </w:rPr>
      </w:pPr>
      <w:r w:rsidRPr="00501595">
        <w:rPr>
          <w:noProof w:val="0"/>
        </w:rPr>
        <w:t>Odabirom drugog</w:t>
      </w:r>
      <w:r w:rsidR="0065054A" w:rsidRPr="00501595">
        <w:rPr>
          <w:noProof w:val="0"/>
        </w:rPr>
        <w:t>a</w:t>
      </w:r>
      <w:r w:rsidRPr="00501595">
        <w:rPr>
          <w:noProof w:val="0"/>
        </w:rPr>
        <w:t xml:space="preserve"> stila</w:t>
      </w:r>
      <w:r w:rsidR="002D492A" w:rsidRPr="00501595">
        <w:rPr>
          <w:noProof w:val="0"/>
        </w:rPr>
        <w:t xml:space="preserve"> iz izbornika </w:t>
      </w:r>
      <w:proofErr w:type="spellStart"/>
      <w:r w:rsidR="002D492A" w:rsidRPr="00501595">
        <w:rPr>
          <w:b/>
          <w:noProof w:val="0"/>
        </w:rPr>
        <w:t>Style</w:t>
      </w:r>
      <w:proofErr w:type="spellEnd"/>
      <w:r w:rsidR="002D492A" w:rsidRPr="00501595">
        <w:rPr>
          <w:noProof w:val="0"/>
        </w:rPr>
        <w:t xml:space="preserve"> </w:t>
      </w:r>
      <w:r w:rsidRPr="00501595">
        <w:rPr>
          <w:noProof w:val="0"/>
        </w:rPr>
        <w:t xml:space="preserve">automatski se mijenja prikaz referenci kroz tekst. </w:t>
      </w:r>
      <w:r w:rsidR="00737C35" w:rsidRPr="00501595">
        <w:rPr>
          <w:noProof w:val="0"/>
        </w:rPr>
        <w:t xml:space="preserve">Odabirom naredbe </w:t>
      </w:r>
      <w:proofErr w:type="spellStart"/>
      <w:r w:rsidR="006D7E0F" w:rsidRPr="00501595">
        <w:rPr>
          <w:i/>
          <w:noProof w:val="0"/>
        </w:rPr>
        <w:t>View</w:t>
      </w:r>
      <w:proofErr w:type="spellEnd"/>
      <w:r w:rsidR="006D7E0F" w:rsidRPr="00501595">
        <w:rPr>
          <w:noProof w:val="0"/>
        </w:rPr>
        <w:t xml:space="preserve"> </w:t>
      </w:r>
      <w:r w:rsidR="006D7E0F" w:rsidRPr="00501595">
        <w:rPr>
          <w:noProof w:val="0"/>
        </w:rPr>
        <w:sym w:font="Wingdings" w:char="F0E0"/>
      </w:r>
      <w:r w:rsidR="006D7E0F" w:rsidRPr="00501595">
        <w:rPr>
          <w:noProof w:val="0"/>
        </w:rPr>
        <w:t xml:space="preserve"> </w:t>
      </w:r>
      <w:proofErr w:type="spellStart"/>
      <w:r w:rsidR="006D7E0F" w:rsidRPr="00501595">
        <w:rPr>
          <w:i/>
          <w:noProof w:val="0"/>
        </w:rPr>
        <w:t>Citation</w:t>
      </w:r>
      <w:proofErr w:type="spellEnd"/>
      <w:r w:rsidR="006D7E0F" w:rsidRPr="00501595">
        <w:rPr>
          <w:i/>
          <w:noProof w:val="0"/>
        </w:rPr>
        <w:t xml:space="preserve"> </w:t>
      </w:r>
      <w:proofErr w:type="spellStart"/>
      <w:r w:rsidR="006D7E0F" w:rsidRPr="00501595">
        <w:rPr>
          <w:i/>
          <w:noProof w:val="0"/>
        </w:rPr>
        <w:t>Style</w:t>
      </w:r>
      <w:proofErr w:type="spellEnd"/>
      <w:r w:rsidR="006D7E0F" w:rsidRPr="00501595">
        <w:rPr>
          <w:noProof w:val="0"/>
        </w:rPr>
        <w:t xml:space="preserve"> </w:t>
      </w:r>
      <w:r w:rsidR="006D7E0F" w:rsidRPr="00501595">
        <w:rPr>
          <w:noProof w:val="0"/>
        </w:rPr>
        <w:sym w:font="Wingdings" w:char="F0E0"/>
      </w:r>
      <w:r w:rsidR="006D7E0F" w:rsidRPr="00501595">
        <w:rPr>
          <w:noProof w:val="0"/>
        </w:rPr>
        <w:t xml:space="preserve"> </w:t>
      </w:r>
      <w:r w:rsidR="00737C35" w:rsidRPr="00501595">
        <w:rPr>
          <w:b/>
          <w:noProof w:val="0"/>
        </w:rPr>
        <w:t xml:space="preserve">More </w:t>
      </w:r>
      <w:proofErr w:type="spellStart"/>
      <w:r w:rsidR="00737C35" w:rsidRPr="00501595">
        <w:rPr>
          <w:b/>
          <w:noProof w:val="0"/>
        </w:rPr>
        <w:t>Styles</w:t>
      </w:r>
      <w:proofErr w:type="spellEnd"/>
      <w:r w:rsidR="00737C35" w:rsidRPr="00501595">
        <w:rPr>
          <w:noProof w:val="0"/>
        </w:rPr>
        <w:t xml:space="preserve"> </w:t>
      </w:r>
      <w:r w:rsidR="006D7E0F" w:rsidRPr="00501595">
        <w:rPr>
          <w:noProof w:val="0"/>
        </w:rPr>
        <w:t>otvara se okvir gdje je moguće vidjeti trenut</w:t>
      </w:r>
      <w:r w:rsidR="0065054A" w:rsidRPr="00501595">
        <w:rPr>
          <w:noProof w:val="0"/>
        </w:rPr>
        <w:t>ač</w:t>
      </w:r>
      <w:r w:rsidR="006D7E0F" w:rsidRPr="00501595">
        <w:rPr>
          <w:noProof w:val="0"/>
        </w:rPr>
        <w:t>no dostupne instalirane stilove citiranja</w:t>
      </w:r>
      <w:r w:rsidR="00825420" w:rsidRPr="00501595">
        <w:rPr>
          <w:noProof w:val="0"/>
        </w:rPr>
        <w:t xml:space="preserve"> u inačici</w:t>
      </w:r>
      <w:r w:rsidR="00683DA0" w:rsidRPr="00501595">
        <w:rPr>
          <w:noProof w:val="0"/>
        </w:rPr>
        <w:t xml:space="preserve"> </w:t>
      </w:r>
      <w:proofErr w:type="spellStart"/>
      <w:r w:rsidR="00683DA0" w:rsidRPr="00501595">
        <w:rPr>
          <w:i/>
          <w:noProof w:val="0"/>
        </w:rPr>
        <w:t>Mendeley</w:t>
      </w:r>
      <w:proofErr w:type="spellEnd"/>
      <w:r w:rsidR="00683DA0" w:rsidRPr="00501595">
        <w:rPr>
          <w:i/>
          <w:noProof w:val="0"/>
        </w:rPr>
        <w:t xml:space="preserve"> Desktop</w:t>
      </w:r>
      <w:r w:rsidR="006D7E0F" w:rsidRPr="00501595">
        <w:rPr>
          <w:noProof w:val="0"/>
        </w:rPr>
        <w:t xml:space="preserve">. </w:t>
      </w:r>
    </w:p>
    <w:p w14:paraId="29C091BC" w14:textId="13E0A12D" w:rsidR="00737C35" w:rsidRPr="00501595" w:rsidRDefault="00737C35" w:rsidP="002759F8">
      <w:pPr>
        <w:pStyle w:val="TSnormal"/>
        <w:rPr>
          <w:noProof w:val="0"/>
        </w:rPr>
      </w:pPr>
      <w:r w:rsidRPr="00501595">
        <w:rPr>
          <w:lang w:val="en-US" w:eastAsia="en-US"/>
        </w:rPr>
        <w:drawing>
          <wp:inline distT="0" distB="0" distL="0" distR="0" wp14:anchorId="519377EC" wp14:editId="451C90CF">
            <wp:extent cx="3371499" cy="2634013"/>
            <wp:effectExtent l="19050" t="19050" r="19685" b="13970"/>
            <wp:docPr id="928" name="Slika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418272" cy="2670555"/>
                    </a:xfrm>
                    <a:prstGeom prst="rect">
                      <a:avLst/>
                    </a:prstGeom>
                    <a:ln w="6350">
                      <a:solidFill>
                        <a:schemeClr val="tx1"/>
                      </a:solidFill>
                    </a:ln>
                  </pic:spPr>
                </pic:pic>
              </a:graphicData>
            </a:graphic>
          </wp:inline>
        </w:drawing>
      </w:r>
    </w:p>
    <w:p w14:paraId="2B93F5DE" w14:textId="5EB7178A" w:rsidR="00E50A98" w:rsidRPr="00501595" w:rsidRDefault="00E50A98" w:rsidP="002759F8">
      <w:pPr>
        <w:pStyle w:val="TSnormal"/>
        <w:rPr>
          <w:noProof w:val="0"/>
        </w:rPr>
      </w:pPr>
      <w:r w:rsidRPr="00501595">
        <w:rPr>
          <w:noProof w:val="0"/>
        </w:rPr>
        <w:t xml:space="preserve">Odabirom kartice </w:t>
      </w:r>
      <w:proofErr w:type="spellStart"/>
      <w:r w:rsidRPr="00501595">
        <w:rPr>
          <w:b/>
          <w:noProof w:val="0"/>
        </w:rPr>
        <w:t>Get</w:t>
      </w:r>
      <w:proofErr w:type="spellEnd"/>
      <w:r w:rsidRPr="00501595">
        <w:rPr>
          <w:b/>
          <w:noProof w:val="0"/>
        </w:rPr>
        <w:t xml:space="preserve"> More </w:t>
      </w:r>
      <w:proofErr w:type="spellStart"/>
      <w:r w:rsidRPr="00501595">
        <w:rPr>
          <w:b/>
          <w:noProof w:val="0"/>
        </w:rPr>
        <w:t>Styles</w:t>
      </w:r>
      <w:proofErr w:type="spellEnd"/>
      <w:r w:rsidRPr="00501595">
        <w:rPr>
          <w:noProof w:val="0"/>
        </w:rPr>
        <w:t xml:space="preserve"> moguće je pretražiti druge dostupne stilove citiranja i instalirati ih. </w:t>
      </w:r>
      <w:r w:rsidR="00683DA0" w:rsidRPr="00501595">
        <w:rPr>
          <w:noProof w:val="0"/>
        </w:rPr>
        <w:t>Dodatni stilovi citiranja mogu se preuzeti s</w:t>
      </w:r>
      <w:r w:rsidRPr="00501595">
        <w:rPr>
          <w:noProof w:val="0"/>
        </w:rPr>
        <w:t xml:space="preserve"> određene </w:t>
      </w:r>
      <w:r w:rsidRPr="00501595">
        <w:rPr>
          <w:i/>
          <w:noProof w:val="0"/>
        </w:rPr>
        <w:t>web</w:t>
      </w:r>
      <w:r w:rsidR="00683DA0" w:rsidRPr="00501595">
        <w:rPr>
          <w:noProof w:val="0"/>
        </w:rPr>
        <w:t>-</w:t>
      </w:r>
      <w:r w:rsidRPr="00501595">
        <w:rPr>
          <w:noProof w:val="0"/>
        </w:rPr>
        <w:t xml:space="preserve">adrese upisivanjem adrese u polje </w:t>
      </w:r>
      <w:r w:rsidRPr="00501595">
        <w:rPr>
          <w:b/>
          <w:noProof w:val="0"/>
        </w:rPr>
        <w:t xml:space="preserve">Download </w:t>
      </w:r>
      <w:proofErr w:type="spellStart"/>
      <w:r w:rsidRPr="00501595">
        <w:rPr>
          <w:b/>
          <w:noProof w:val="0"/>
        </w:rPr>
        <w:t>Style</w:t>
      </w:r>
      <w:proofErr w:type="spellEnd"/>
      <w:r w:rsidRPr="00501595">
        <w:rPr>
          <w:noProof w:val="0"/>
        </w:rPr>
        <w:t xml:space="preserve"> i odabirom dugmeta </w:t>
      </w:r>
      <w:r w:rsidRPr="00501595">
        <w:rPr>
          <w:b/>
          <w:noProof w:val="0"/>
        </w:rPr>
        <w:t>Download</w:t>
      </w:r>
      <w:r w:rsidRPr="00501595">
        <w:rPr>
          <w:noProof w:val="0"/>
        </w:rPr>
        <w:t>.</w:t>
      </w:r>
    </w:p>
    <w:p w14:paraId="36ADFF23" w14:textId="4722A09C" w:rsidR="00737C35" w:rsidRPr="00501595" w:rsidRDefault="00E50A98" w:rsidP="002759F8">
      <w:pPr>
        <w:pStyle w:val="TSnormal"/>
        <w:rPr>
          <w:noProof w:val="0"/>
        </w:rPr>
      </w:pPr>
      <w:r w:rsidRPr="00501595">
        <w:rPr>
          <w:lang w:val="en-US" w:eastAsia="en-US"/>
        </w:rPr>
        <w:lastRenderedPageBreak/>
        <w:drawing>
          <wp:inline distT="0" distB="0" distL="0" distR="0" wp14:anchorId="167869B9" wp14:editId="123B1A3A">
            <wp:extent cx="2794407" cy="2183155"/>
            <wp:effectExtent l="19050" t="19050" r="25400" b="26670"/>
            <wp:docPr id="934" name="Slika 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2803360" cy="2190150"/>
                    </a:xfrm>
                    <a:prstGeom prst="rect">
                      <a:avLst/>
                    </a:prstGeom>
                    <a:ln w="6350">
                      <a:solidFill>
                        <a:schemeClr val="tx1"/>
                      </a:solidFill>
                    </a:ln>
                  </pic:spPr>
                </pic:pic>
              </a:graphicData>
            </a:graphic>
          </wp:inline>
        </w:drawing>
      </w:r>
    </w:p>
    <w:p w14:paraId="196D9DE9" w14:textId="6518B413" w:rsidR="00F52EA5" w:rsidRPr="00501595" w:rsidRDefault="00F52EA5" w:rsidP="004633B5">
      <w:pPr>
        <w:pStyle w:val="TSnaslov2"/>
      </w:pPr>
      <w:bookmarkStart w:id="72" w:name="_Toc23324561"/>
      <w:r w:rsidRPr="00501595">
        <w:t>Dodavanje bibliografije u tekst</w:t>
      </w:r>
      <w:bookmarkEnd w:id="72"/>
    </w:p>
    <w:p w14:paraId="6741834A" w14:textId="6EDBACA8" w:rsidR="00F52EA5" w:rsidRPr="00501595" w:rsidRDefault="00683DA0" w:rsidP="005C584D">
      <w:pPr>
        <w:pStyle w:val="TSnormal"/>
        <w:rPr>
          <w:noProof w:val="0"/>
        </w:rPr>
      </w:pPr>
      <w:r w:rsidRPr="00501595">
        <w:rPr>
          <w:noProof w:val="0"/>
        </w:rPr>
        <w:t>Najjednostavniji</w:t>
      </w:r>
      <w:r w:rsidR="003D138D" w:rsidRPr="00501595">
        <w:rPr>
          <w:noProof w:val="0"/>
        </w:rPr>
        <w:t xml:space="preserve"> način dodavanja bibliografije u tekst je</w:t>
      </w:r>
      <w:r w:rsidR="0065054A" w:rsidRPr="00501595">
        <w:rPr>
          <w:noProof w:val="0"/>
        </w:rPr>
        <w:t>st</w:t>
      </w:r>
      <w:r w:rsidR="003D138D" w:rsidRPr="00501595">
        <w:rPr>
          <w:noProof w:val="0"/>
        </w:rPr>
        <w:t xml:space="preserve"> pomoću dodatka za </w:t>
      </w:r>
      <w:r w:rsidR="003D138D" w:rsidRPr="00501595">
        <w:rPr>
          <w:i/>
          <w:noProof w:val="0"/>
        </w:rPr>
        <w:t>Word</w:t>
      </w:r>
      <w:r w:rsidR="003D138D" w:rsidRPr="00501595">
        <w:rPr>
          <w:noProof w:val="0"/>
        </w:rPr>
        <w:t xml:space="preserve">. Potrebno je u tekstu u </w:t>
      </w:r>
      <w:r w:rsidRPr="00501595">
        <w:rPr>
          <w:noProof w:val="0"/>
        </w:rPr>
        <w:t>programu</w:t>
      </w:r>
      <w:r w:rsidR="003D138D" w:rsidRPr="00501595">
        <w:rPr>
          <w:noProof w:val="0"/>
        </w:rPr>
        <w:t xml:space="preserve"> </w:t>
      </w:r>
      <w:r w:rsidR="003D138D" w:rsidRPr="00501595">
        <w:rPr>
          <w:i/>
          <w:noProof w:val="0"/>
        </w:rPr>
        <w:t>Word</w:t>
      </w:r>
      <w:r w:rsidR="003D138D" w:rsidRPr="00501595">
        <w:rPr>
          <w:noProof w:val="0"/>
        </w:rPr>
        <w:t xml:space="preserve"> na željenom mjestu odabrati iz kartice </w:t>
      </w:r>
      <w:r w:rsidR="003D138D" w:rsidRPr="00501595">
        <w:rPr>
          <w:b/>
          <w:noProof w:val="0"/>
        </w:rPr>
        <w:t>Reference</w:t>
      </w:r>
      <w:r w:rsidR="003D138D" w:rsidRPr="00501595">
        <w:rPr>
          <w:noProof w:val="0"/>
        </w:rPr>
        <w:t xml:space="preserve"> skupine </w:t>
      </w:r>
      <w:proofErr w:type="spellStart"/>
      <w:r w:rsidR="00382B44" w:rsidRPr="00501595">
        <w:rPr>
          <w:b/>
          <w:noProof w:val="0"/>
        </w:rPr>
        <w:t>Mendeley</w:t>
      </w:r>
      <w:proofErr w:type="spellEnd"/>
      <w:r w:rsidR="00382B44" w:rsidRPr="00501595">
        <w:rPr>
          <w:b/>
          <w:noProof w:val="0"/>
        </w:rPr>
        <w:t xml:space="preserve"> </w:t>
      </w:r>
      <w:proofErr w:type="spellStart"/>
      <w:r w:rsidR="00382B44" w:rsidRPr="00501595">
        <w:rPr>
          <w:b/>
          <w:noProof w:val="0"/>
        </w:rPr>
        <w:t>Cite</w:t>
      </w:r>
      <w:proofErr w:type="spellEnd"/>
      <w:r w:rsidR="00382B44" w:rsidRPr="00501595">
        <w:rPr>
          <w:b/>
          <w:noProof w:val="0"/>
        </w:rPr>
        <w:t>-O-</w:t>
      </w:r>
      <w:proofErr w:type="spellStart"/>
      <w:r w:rsidR="00382B44" w:rsidRPr="00501595">
        <w:rPr>
          <w:b/>
          <w:noProof w:val="0"/>
        </w:rPr>
        <w:t>Matic</w:t>
      </w:r>
      <w:proofErr w:type="spellEnd"/>
      <w:r w:rsidR="00382B44" w:rsidRPr="00501595">
        <w:rPr>
          <w:noProof w:val="0"/>
        </w:rPr>
        <w:t xml:space="preserve"> </w:t>
      </w:r>
      <w:r w:rsidR="003D138D" w:rsidRPr="00501595">
        <w:rPr>
          <w:noProof w:val="0"/>
        </w:rPr>
        <w:t xml:space="preserve">naredbu </w:t>
      </w:r>
      <w:r w:rsidR="003D138D" w:rsidRPr="00501595">
        <w:rPr>
          <w:b/>
          <w:noProof w:val="0"/>
        </w:rPr>
        <w:t xml:space="preserve">Insert </w:t>
      </w:r>
      <w:proofErr w:type="spellStart"/>
      <w:r w:rsidR="003D138D" w:rsidRPr="00501595">
        <w:rPr>
          <w:b/>
          <w:noProof w:val="0"/>
        </w:rPr>
        <w:t>Bibliography</w:t>
      </w:r>
      <w:proofErr w:type="spellEnd"/>
      <w:r w:rsidR="003D138D" w:rsidRPr="00501595">
        <w:rPr>
          <w:noProof w:val="0"/>
        </w:rPr>
        <w:t>. Pomoću ove naredbe dodaje se bibliografija (popis korištenih referenci) u tekst. Bibliografija se oblikuje u stilu koji je odabran za izradu referenci</w:t>
      </w:r>
      <w:r w:rsidR="00382B44" w:rsidRPr="00501595">
        <w:rPr>
          <w:noProof w:val="0"/>
        </w:rPr>
        <w:t xml:space="preserve"> u polju </w:t>
      </w:r>
      <w:proofErr w:type="spellStart"/>
      <w:r w:rsidR="00382B44" w:rsidRPr="00501595">
        <w:rPr>
          <w:b/>
          <w:noProof w:val="0"/>
        </w:rPr>
        <w:t>Style</w:t>
      </w:r>
      <w:proofErr w:type="spellEnd"/>
      <w:r w:rsidR="003D138D" w:rsidRPr="00501595">
        <w:rPr>
          <w:noProof w:val="0"/>
        </w:rPr>
        <w:t xml:space="preserve">. Dakle, ako je odabran stil APA za izradu referenci u tekstu izradit će se bibliografija u istom stilu. Popis bibliografije nema unaprijed definiran naslov već ga </w:t>
      </w:r>
      <w:r w:rsidR="00382B44" w:rsidRPr="00501595">
        <w:rPr>
          <w:noProof w:val="0"/>
        </w:rPr>
        <w:t>korisnik s</w:t>
      </w:r>
      <w:r w:rsidR="0065054A" w:rsidRPr="00501595">
        <w:rPr>
          <w:noProof w:val="0"/>
        </w:rPr>
        <w:t>â</w:t>
      </w:r>
      <w:r w:rsidR="00382B44" w:rsidRPr="00501595">
        <w:rPr>
          <w:noProof w:val="0"/>
        </w:rPr>
        <w:t xml:space="preserve">m treba definirati. </w:t>
      </w:r>
      <w:proofErr w:type="spellStart"/>
      <w:r w:rsidR="00382B44" w:rsidRPr="00501595">
        <w:rPr>
          <w:i/>
          <w:noProof w:val="0"/>
        </w:rPr>
        <w:t>Mendeley</w:t>
      </w:r>
      <w:proofErr w:type="spellEnd"/>
      <w:r w:rsidR="00382B44" w:rsidRPr="00501595">
        <w:rPr>
          <w:noProof w:val="0"/>
        </w:rPr>
        <w:t xml:space="preserve"> nema napredne mogućnosti uređivanja prikazivanja popisa bibliografije.</w:t>
      </w:r>
    </w:p>
    <w:p w14:paraId="03C8B0FB" w14:textId="4DD3220B" w:rsidR="002E62F5" w:rsidRPr="00501595" w:rsidRDefault="002E62F5" w:rsidP="005C584D">
      <w:pPr>
        <w:pStyle w:val="TSnormal"/>
        <w:rPr>
          <w:noProof w:val="0"/>
        </w:rPr>
      </w:pPr>
      <w:r w:rsidRPr="00501595">
        <w:rPr>
          <w:noProof w:val="0"/>
        </w:rPr>
        <w:t xml:space="preserve">Drugi </w:t>
      </w:r>
      <w:r w:rsidR="0065054A" w:rsidRPr="00501595">
        <w:rPr>
          <w:noProof w:val="0"/>
        </w:rPr>
        <w:t xml:space="preserve">je </w:t>
      </w:r>
      <w:r w:rsidRPr="00501595">
        <w:rPr>
          <w:noProof w:val="0"/>
        </w:rPr>
        <w:t>način dodavanja bibliografskog</w:t>
      </w:r>
      <w:r w:rsidR="0065054A" w:rsidRPr="00501595">
        <w:rPr>
          <w:noProof w:val="0"/>
        </w:rPr>
        <w:t>a</w:t>
      </w:r>
      <w:r w:rsidRPr="00501595">
        <w:rPr>
          <w:noProof w:val="0"/>
        </w:rPr>
        <w:t xml:space="preserve"> zapisa odabirom odgovarajućeg</w:t>
      </w:r>
      <w:r w:rsidR="0065054A" w:rsidRPr="00501595">
        <w:rPr>
          <w:noProof w:val="0"/>
        </w:rPr>
        <w:t>a</w:t>
      </w:r>
      <w:r w:rsidRPr="00501595">
        <w:rPr>
          <w:noProof w:val="0"/>
        </w:rPr>
        <w:t xml:space="preserve"> zapisa u </w:t>
      </w:r>
      <w:r w:rsidR="00683DA0" w:rsidRPr="00501595">
        <w:rPr>
          <w:noProof w:val="0"/>
        </w:rPr>
        <w:t xml:space="preserve">inačici programa </w:t>
      </w:r>
      <w:proofErr w:type="spellStart"/>
      <w:r w:rsidRPr="00501595">
        <w:rPr>
          <w:i/>
          <w:noProof w:val="0"/>
        </w:rPr>
        <w:t>Mendeley</w:t>
      </w:r>
      <w:proofErr w:type="spellEnd"/>
      <w:r w:rsidRPr="00501595">
        <w:rPr>
          <w:i/>
          <w:noProof w:val="0"/>
        </w:rPr>
        <w:t xml:space="preserve"> </w:t>
      </w:r>
      <w:r w:rsidR="00683DA0" w:rsidRPr="00501595">
        <w:rPr>
          <w:i/>
          <w:noProof w:val="0"/>
        </w:rPr>
        <w:t>Desktop</w:t>
      </w:r>
      <w:r w:rsidRPr="00501595">
        <w:rPr>
          <w:noProof w:val="0"/>
        </w:rPr>
        <w:t xml:space="preserve">, te </w:t>
      </w:r>
      <w:r w:rsidR="0065054A" w:rsidRPr="00501595">
        <w:rPr>
          <w:noProof w:val="0"/>
        </w:rPr>
        <w:t>pritiskom</w:t>
      </w:r>
      <w:r w:rsidRPr="00501595">
        <w:rPr>
          <w:noProof w:val="0"/>
        </w:rPr>
        <w:t xml:space="preserve"> desne tipke miša. Potom je iz izbornika potrebno odabrati naredbu </w:t>
      </w:r>
      <w:proofErr w:type="spellStart"/>
      <w:r w:rsidRPr="00501595">
        <w:rPr>
          <w:i/>
          <w:noProof w:val="0"/>
        </w:rPr>
        <w:t>Copy</w:t>
      </w:r>
      <w:proofErr w:type="spellEnd"/>
      <w:r w:rsidRPr="00501595">
        <w:rPr>
          <w:i/>
          <w:noProof w:val="0"/>
        </w:rPr>
        <w:t xml:space="preserve"> As</w:t>
      </w:r>
      <w:r w:rsidRPr="00501595">
        <w:rPr>
          <w:noProof w:val="0"/>
        </w:rPr>
        <w:t xml:space="preserve"> </w:t>
      </w:r>
      <w:r w:rsidRPr="00501595">
        <w:rPr>
          <w:noProof w:val="0"/>
        </w:rPr>
        <w:sym w:font="Wingdings" w:char="F0E0"/>
      </w:r>
      <w:r w:rsidRPr="00501595">
        <w:rPr>
          <w:noProof w:val="0"/>
        </w:rPr>
        <w:t xml:space="preserve"> </w:t>
      </w:r>
      <w:proofErr w:type="spellStart"/>
      <w:r w:rsidRPr="00501595">
        <w:rPr>
          <w:b/>
          <w:noProof w:val="0"/>
        </w:rPr>
        <w:t>Formatted</w:t>
      </w:r>
      <w:proofErr w:type="spellEnd"/>
      <w:r w:rsidRPr="00501595">
        <w:rPr>
          <w:b/>
          <w:noProof w:val="0"/>
        </w:rPr>
        <w:t xml:space="preserve"> </w:t>
      </w:r>
      <w:proofErr w:type="spellStart"/>
      <w:r w:rsidRPr="00501595">
        <w:rPr>
          <w:b/>
          <w:noProof w:val="0"/>
        </w:rPr>
        <w:t>Citation</w:t>
      </w:r>
      <w:proofErr w:type="spellEnd"/>
      <w:r w:rsidRPr="00501595">
        <w:rPr>
          <w:noProof w:val="0"/>
        </w:rPr>
        <w:t>.</w:t>
      </w:r>
    </w:p>
    <w:p w14:paraId="40C3DBC7" w14:textId="0C102E01" w:rsidR="002E62F5" w:rsidRPr="00501595" w:rsidRDefault="002E62F5" w:rsidP="005C584D">
      <w:pPr>
        <w:pStyle w:val="TSnormal"/>
        <w:rPr>
          <w:noProof w:val="0"/>
        </w:rPr>
      </w:pPr>
      <w:r w:rsidRPr="00501595">
        <w:rPr>
          <w:lang w:val="en-US" w:eastAsia="en-US"/>
        </w:rPr>
        <w:drawing>
          <wp:inline distT="0" distB="0" distL="0" distR="0" wp14:anchorId="61BFFC8A" wp14:editId="7FC1280C">
            <wp:extent cx="4499610" cy="2240915"/>
            <wp:effectExtent l="19050" t="19050" r="15240" b="26035"/>
            <wp:docPr id="923" name="Slika 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4499610" cy="2240915"/>
                    </a:xfrm>
                    <a:prstGeom prst="rect">
                      <a:avLst/>
                    </a:prstGeom>
                    <a:ln w="6350">
                      <a:solidFill>
                        <a:schemeClr val="tx1"/>
                      </a:solidFill>
                    </a:ln>
                  </pic:spPr>
                </pic:pic>
              </a:graphicData>
            </a:graphic>
          </wp:inline>
        </w:drawing>
      </w:r>
    </w:p>
    <w:p w14:paraId="1012B191" w14:textId="111F714A" w:rsidR="004058FB" w:rsidRPr="00501595" w:rsidRDefault="00804415" w:rsidP="00D27EA8">
      <w:pPr>
        <w:pStyle w:val="TSnormal"/>
        <w:rPr>
          <w:noProof w:val="0"/>
        </w:rPr>
      </w:pPr>
      <w:r w:rsidRPr="00501595">
        <w:rPr>
          <w:noProof w:val="0"/>
        </w:rPr>
        <w:t>Bibliografski zapis je pohranjen u privremenu memoriju i formatiran je prema trenut</w:t>
      </w:r>
      <w:r w:rsidR="0065054A" w:rsidRPr="00501595">
        <w:rPr>
          <w:noProof w:val="0"/>
        </w:rPr>
        <w:t>ač</w:t>
      </w:r>
      <w:r w:rsidRPr="00501595">
        <w:rPr>
          <w:noProof w:val="0"/>
        </w:rPr>
        <w:t xml:space="preserve">no odabranom stilu u </w:t>
      </w:r>
      <w:r w:rsidR="002B1550" w:rsidRPr="00501595">
        <w:rPr>
          <w:noProof w:val="0"/>
        </w:rPr>
        <w:t xml:space="preserve">inačici programa </w:t>
      </w:r>
      <w:proofErr w:type="spellStart"/>
      <w:r w:rsidRPr="00501595">
        <w:rPr>
          <w:i/>
          <w:noProof w:val="0"/>
        </w:rPr>
        <w:t>Mendeley</w:t>
      </w:r>
      <w:proofErr w:type="spellEnd"/>
      <w:r w:rsidRPr="00501595">
        <w:rPr>
          <w:i/>
          <w:noProof w:val="0"/>
        </w:rPr>
        <w:t xml:space="preserve"> Desktop</w:t>
      </w:r>
      <w:r w:rsidRPr="00501595">
        <w:rPr>
          <w:noProof w:val="0"/>
        </w:rPr>
        <w:t xml:space="preserve">. Zapis je potom moguće zalijepiti na željeno mjesto u </w:t>
      </w:r>
      <w:r w:rsidR="0027764E">
        <w:rPr>
          <w:noProof w:val="0"/>
        </w:rPr>
        <w:t xml:space="preserve">dokumentu programa </w:t>
      </w:r>
      <w:r w:rsidRPr="00E315F3">
        <w:rPr>
          <w:i/>
          <w:noProof w:val="0"/>
        </w:rPr>
        <w:t>Word</w:t>
      </w:r>
      <w:r w:rsidRPr="00501595">
        <w:rPr>
          <w:noProof w:val="0"/>
        </w:rPr>
        <w:t xml:space="preserve">. </w:t>
      </w:r>
      <w:r w:rsidR="002B1550" w:rsidRPr="00501595">
        <w:rPr>
          <w:noProof w:val="0"/>
        </w:rPr>
        <w:t>Za ovako dodan bibliografski zapis</w:t>
      </w:r>
      <w:r w:rsidR="002E15B1" w:rsidRPr="00501595">
        <w:rPr>
          <w:noProof w:val="0"/>
        </w:rPr>
        <w:t xml:space="preserve"> napredne mogućnosti dodatka </w:t>
      </w:r>
      <w:proofErr w:type="spellStart"/>
      <w:r w:rsidR="0027764E" w:rsidRPr="00501595">
        <w:rPr>
          <w:i/>
          <w:noProof w:val="0"/>
        </w:rPr>
        <w:t>Mendeley</w:t>
      </w:r>
      <w:proofErr w:type="spellEnd"/>
      <w:r w:rsidR="0027764E" w:rsidRPr="00501595">
        <w:rPr>
          <w:noProof w:val="0"/>
        </w:rPr>
        <w:t xml:space="preserve"> </w:t>
      </w:r>
      <w:r w:rsidR="002E15B1" w:rsidRPr="00501595">
        <w:rPr>
          <w:noProof w:val="0"/>
        </w:rPr>
        <w:t xml:space="preserve">za </w:t>
      </w:r>
      <w:r w:rsidR="002E15B1" w:rsidRPr="00501595">
        <w:rPr>
          <w:i/>
          <w:noProof w:val="0"/>
        </w:rPr>
        <w:t>Word</w:t>
      </w:r>
      <w:r w:rsidR="002E15B1" w:rsidRPr="00501595">
        <w:rPr>
          <w:noProof w:val="0"/>
        </w:rPr>
        <w:t xml:space="preserve"> ne vrijede.</w:t>
      </w:r>
    </w:p>
    <w:p w14:paraId="23C0F9B8" w14:textId="66C1A9D7" w:rsidR="003F0937" w:rsidRPr="00501595" w:rsidRDefault="003F0937" w:rsidP="003F0937">
      <w:pPr>
        <w:pStyle w:val="TSnaslov2"/>
      </w:pPr>
      <w:bookmarkStart w:id="73" w:name="_Toc23324562"/>
      <w:r w:rsidRPr="00501595">
        <w:lastRenderedPageBreak/>
        <w:t>Za one koji žele znati više</w:t>
      </w:r>
      <w:bookmarkEnd w:id="73"/>
    </w:p>
    <w:p w14:paraId="0674D534" w14:textId="009D9229" w:rsidR="00941081" w:rsidRPr="00501595" w:rsidRDefault="000A6FEB" w:rsidP="0007145F">
      <w:pPr>
        <w:pStyle w:val="TSnormal"/>
        <w:rPr>
          <w:noProof w:val="0"/>
        </w:rPr>
      </w:pPr>
      <w:r w:rsidRPr="00501595">
        <w:rPr>
          <w:noProof w:val="0"/>
        </w:rPr>
        <w:t xml:space="preserve">Pregled </w:t>
      </w:r>
      <w:r w:rsidR="005209DB">
        <w:rPr>
          <w:noProof w:val="0"/>
        </w:rPr>
        <w:t>najčešće korištenih</w:t>
      </w:r>
      <w:r w:rsidR="005209DB" w:rsidRPr="00501595">
        <w:rPr>
          <w:noProof w:val="0"/>
        </w:rPr>
        <w:t xml:space="preserve"> </w:t>
      </w:r>
      <w:r w:rsidRPr="00501595">
        <w:rPr>
          <w:noProof w:val="0"/>
        </w:rPr>
        <w:t xml:space="preserve">bibliografskih stilova u programu </w:t>
      </w:r>
      <w:proofErr w:type="spellStart"/>
      <w:r w:rsidRPr="00473FB7">
        <w:rPr>
          <w:i/>
          <w:noProof w:val="0"/>
        </w:rPr>
        <w:t>Mendeley</w:t>
      </w:r>
      <w:proofErr w:type="spellEnd"/>
      <w:r w:rsidRPr="00473FB7">
        <w:rPr>
          <w:i/>
          <w:noProof w:val="0"/>
        </w:rPr>
        <w:t xml:space="preserve"> Desktop</w:t>
      </w:r>
      <w:r w:rsidRPr="00501595">
        <w:rPr>
          <w:noProof w:val="0"/>
        </w:rPr>
        <w:t xml:space="preserve"> </w:t>
      </w:r>
      <w:r w:rsidR="005209DB">
        <w:rPr>
          <w:noProof w:val="0"/>
        </w:rPr>
        <w:t>vidljiv je odabirom</w:t>
      </w:r>
      <w:r w:rsidRPr="00501595">
        <w:rPr>
          <w:noProof w:val="0"/>
        </w:rPr>
        <w:t xml:space="preserve"> izbornika </w:t>
      </w:r>
      <w:proofErr w:type="spellStart"/>
      <w:r w:rsidRPr="00E315F3">
        <w:rPr>
          <w:i/>
          <w:noProof w:val="0"/>
        </w:rPr>
        <w:t>View</w:t>
      </w:r>
      <w:proofErr w:type="spellEnd"/>
      <w:r w:rsidRPr="00501595">
        <w:rPr>
          <w:noProof w:val="0"/>
        </w:rPr>
        <w:t xml:space="preserve"> </w:t>
      </w:r>
      <w:r w:rsidRPr="00501595">
        <w:rPr>
          <w:rFonts w:ascii="Segoe UI Emoji" w:eastAsia="Segoe UI Emoji" w:hAnsi="Segoe UI Emoji" w:cs="Segoe UI Emoji"/>
          <w:noProof w:val="0"/>
        </w:rPr>
        <w:t>→</w:t>
      </w:r>
      <w:r w:rsidRPr="00501595">
        <w:rPr>
          <w:noProof w:val="0"/>
        </w:rPr>
        <w:t xml:space="preserve"> </w:t>
      </w:r>
      <w:proofErr w:type="spellStart"/>
      <w:r w:rsidRPr="00501595">
        <w:rPr>
          <w:b/>
          <w:noProof w:val="0"/>
        </w:rPr>
        <w:t>Citation</w:t>
      </w:r>
      <w:proofErr w:type="spellEnd"/>
      <w:r w:rsidRPr="00501595">
        <w:rPr>
          <w:b/>
          <w:noProof w:val="0"/>
        </w:rPr>
        <w:t xml:space="preserve"> </w:t>
      </w:r>
      <w:proofErr w:type="spellStart"/>
      <w:r w:rsidRPr="00501595">
        <w:rPr>
          <w:b/>
          <w:noProof w:val="0"/>
        </w:rPr>
        <w:t>Style</w:t>
      </w:r>
      <w:proofErr w:type="spellEnd"/>
      <w:r w:rsidRPr="00501595">
        <w:rPr>
          <w:noProof w:val="0"/>
        </w:rPr>
        <w:t xml:space="preserve">. Odabirom naredbe </w:t>
      </w:r>
      <w:r w:rsidRPr="00501595">
        <w:rPr>
          <w:b/>
          <w:noProof w:val="0"/>
        </w:rPr>
        <w:t xml:space="preserve">More </w:t>
      </w:r>
      <w:proofErr w:type="spellStart"/>
      <w:r w:rsidRPr="00501595">
        <w:rPr>
          <w:b/>
          <w:noProof w:val="0"/>
        </w:rPr>
        <w:t>Styles</w:t>
      </w:r>
      <w:proofErr w:type="spellEnd"/>
      <w:r w:rsidR="00CF3F98">
        <w:rPr>
          <w:noProof w:val="0"/>
        </w:rPr>
        <w:t xml:space="preserve"> </w:t>
      </w:r>
      <w:r w:rsidRPr="00501595">
        <w:rPr>
          <w:noProof w:val="0"/>
        </w:rPr>
        <w:t xml:space="preserve">otvara se okvir </w:t>
      </w:r>
      <w:proofErr w:type="spellStart"/>
      <w:r w:rsidRPr="00501595">
        <w:rPr>
          <w:b/>
          <w:noProof w:val="0"/>
        </w:rPr>
        <w:t>Citation</w:t>
      </w:r>
      <w:proofErr w:type="spellEnd"/>
      <w:r w:rsidRPr="00501595">
        <w:rPr>
          <w:b/>
          <w:noProof w:val="0"/>
        </w:rPr>
        <w:t xml:space="preserve"> </w:t>
      </w:r>
      <w:proofErr w:type="spellStart"/>
      <w:r w:rsidRPr="00501595">
        <w:rPr>
          <w:b/>
          <w:noProof w:val="0"/>
        </w:rPr>
        <w:t>Styles</w:t>
      </w:r>
      <w:proofErr w:type="spellEnd"/>
      <w:r w:rsidRPr="00501595">
        <w:rPr>
          <w:noProof w:val="0"/>
        </w:rPr>
        <w:t xml:space="preserve"> gdje su vidljivi </w:t>
      </w:r>
      <w:r w:rsidR="005209DB">
        <w:rPr>
          <w:noProof w:val="0"/>
        </w:rPr>
        <w:t>svi dostupni (</w:t>
      </w:r>
      <w:r w:rsidRPr="00501595">
        <w:rPr>
          <w:noProof w:val="0"/>
        </w:rPr>
        <w:t>instalirani</w:t>
      </w:r>
      <w:r w:rsidR="005209DB">
        <w:rPr>
          <w:noProof w:val="0"/>
        </w:rPr>
        <w:t>) bibliografski</w:t>
      </w:r>
      <w:r w:rsidRPr="00501595">
        <w:rPr>
          <w:noProof w:val="0"/>
        </w:rPr>
        <w:t xml:space="preserve"> stilovi. Ovdje je moguće odabrati koji stil će se po zadanim postavkama koristiti prilikom prve izrade reference i bibliografije.  </w:t>
      </w:r>
    </w:p>
    <w:p w14:paraId="5EC4BC4F" w14:textId="35D6D1FA" w:rsidR="000A6FEB" w:rsidRPr="00501595" w:rsidRDefault="000A6FEB" w:rsidP="0007145F">
      <w:pPr>
        <w:pStyle w:val="TSnormal"/>
        <w:rPr>
          <w:noProof w:val="0"/>
        </w:rPr>
      </w:pPr>
      <w:r w:rsidRPr="00501595">
        <w:rPr>
          <w:lang w:val="en-US" w:eastAsia="en-US"/>
        </w:rPr>
        <w:drawing>
          <wp:inline distT="0" distB="0" distL="0" distR="0" wp14:anchorId="40BD999A" wp14:editId="36AB3181">
            <wp:extent cx="4162311" cy="3253604"/>
            <wp:effectExtent l="19050" t="19050" r="10160" b="23495"/>
            <wp:docPr id="736" name="Slika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170843" cy="3260273"/>
                    </a:xfrm>
                    <a:prstGeom prst="rect">
                      <a:avLst/>
                    </a:prstGeom>
                    <a:ln>
                      <a:solidFill>
                        <a:schemeClr val="tx1"/>
                      </a:solidFill>
                    </a:ln>
                  </pic:spPr>
                </pic:pic>
              </a:graphicData>
            </a:graphic>
          </wp:inline>
        </w:drawing>
      </w:r>
    </w:p>
    <w:p w14:paraId="0D4244EE" w14:textId="7843D933" w:rsidR="000A6FEB" w:rsidRPr="00501595" w:rsidRDefault="000A6FEB" w:rsidP="0007145F">
      <w:pPr>
        <w:pStyle w:val="TSnormal"/>
        <w:rPr>
          <w:noProof w:val="0"/>
        </w:rPr>
      </w:pPr>
    </w:p>
    <w:p w14:paraId="48A57C94" w14:textId="77777777" w:rsidR="000A6FEB" w:rsidRPr="00501595" w:rsidRDefault="000A6FEB" w:rsidP="0007145F">
      <w:pPr>
        <w:pStyle w:val="TSnormal"/>
        <w:rPr>
          <w:i/>
          <w:noProof w:val="0"/>
        </w:rPr>
      </w:pPr>
      <w:r w:rsidRPr="00501595">
        <w:rPr>
          <w:i/>
          <w:noProof w:val="0"/>
        </w:rPr>
        <w:t>Izrada vlastitog stila</w:t>
      </w:r>
    </w:p>
    <w:p w14:paraId="7BB3F54B" w14:textId="740C5AC4" w:rsidR="0007145F" w:rsidRPr="00501595" w:rsidRDefault="0007145F" w:rsidP="0007145F">
      <w:pPr>
        <w:pStyle w:val="TSnormal"/>
        <w:rPr>
          <w:noProof w:val="0"/>
        </w:rPr>
      </w:pPr>
      <w:r w:rsidRPr="00501595">
        <w:rPr>
          <w:noProof w:val="0"/>
        </w:rPr>
        <w:t xml:space="preserve">Najbrži način izrade novog stila jest uređivanjem postojećeg. U okviru </w:t>
      </w:r>
      <w:proofErr w:type="spellStart"/>
      <w:r w:rsidRPr="00501595">
        <w:rPr>
          <w:b/>
          <w:noProof w:val="0"/>
        </w:rPr>
        <w:t>Citation</w:t>
      </w:r>
      <w:proofErr w:type="spellEnd"/>
      <w:r w:rsidRPr="00501595">
        <w:rPr>
          <w:b/>
          <w:noProof w:val="0"/>
        </w:rPr>
        <w:t xml:space="preserve"> </w:t>
      </w:r>
      <w:proofErr w:type="spellStart"/>
      <w:r w:rsidRPr="00501595">
        <w:rPr>
          <w:b/>
          <w:noProof w:val="0"/>
        </w:rPr>
        <w:t>Styles</w:t>
      </w:r>
      <w:proofErr w:type="spellEnd"/>
      <w:r w:rsidRPr="00501595">
        <w:rPr>
          <w:noProof w:val="0"/>
        </w:rPr>
        <w:t xml:space="preserve"> potrebno je odabrati desn</w:t>
      </w:r>
      <w:r w:rsidR="005209DB">
        <w:rPr>
          <w:noProof w:val="0"/>
        </w:rPr>
        <w:t>om</w:t>
      </w:r>
      <w:r w:rsidRPr="00501595">
        <w:rPr>
          <w:noProof w:val="0"/>
        </w:rPr>
        <w:t xml:space="preserve"> </w:t>
      </w:r>
      <w:r w:rsidR="005209DB">
        <w:rPr>
          <w:noProof w:val="0"/>
        </w:rPr>
        <w:t>tipkom miša</w:t>
      </w:r>
      <w:r w:rsidRPr="00501595">
        <w:rPr>
          <w:noProof w:val="0"/>
        </w:rPr>
        <w:t xml:space="preserve"> stil koji želimo nadograditi i iz padajućeg izbornika odabrati naredbu </w:t>
      </w:r>
      <w:proofErr w:type="spellStart"/>
      <w:r w:rsidRPr="00501595">
        <w:rPr>
          <w:b/>
          <w:noProof w:val="0"/>
        </w:rPr>
        <w:t>Edit</w:t>
      </w:r>
      <w:proofErr w:type="spellEnd"/>
      <w:r w:rsidRPr="00501595">
        <w:rPr>
          <w:b/>
          <w:noProof w:val="0"/>
        </w:rPr>
        <w:t xml:space="preserve"> </w:t>
      </w:r>
      <w:proofErr w:type="spellStart"/>
      <w:r w:rsidRPr="00501595">
        <w:rPr>
          <w:b/>
          <w:noProof w:val="0"/>
        </w:rPr>
        <w:t>Style</w:t>
      </w:r>
      <w:proofErr w:type="spellEnd"/>
      <w:r w:rsidRPr="00501595">
        <w:rPr>
          <w:noProof w:val="0"/>
        </w:rPr>
        <w:t xml:space="preserve">. Otvoriti će se </w:t>
      </w:r>
      <w:r w:rsidR="00CF3F98" w:rsidRPr="00E315F3">
        <w:rPr>
          <w:i/>
          <w:noProof w:val="0"/>
        </w:rPr>
        <w:t>web</w:t>
      </w:r>
      <w:r w:rsidR="00CF3F98">
        <w:rPr>
          <w:noProof w:val="0"/>
        </w:rPr>
        <w:noBreakHyphen/>
      </w:r>
      <w:r w:rsidRPr="00501595">
        <w:rPr>
          <w:noProof w:val="0"/>
        </w:rPr>
        <w:t xml:space="preserve">preglednik i </w:t>
      </w:r>
      <w:r w:rsidR="00CF3F98">
        <w:rPr>
          <w:noProof w:val="0"/>
        </w:rPr>
        <w:t xml:space="preserve">program </w:t>
      </w:r>
      <w:proofErr w:type="spellStart"/>
      <w:r w:rsidRPr="00473FB7">
        <w:rPr>
          <w:i/>
          <w:noProof w:val="0"/>
        </w:rPr>
        <w:t>Mendeley</w:t>
      </w:r>
      <w:proofErr w:type="spellEnd"/>
      <w:r w:rsidRPr="00501595">
        <w:rPr>
          <w:noProof w:val="0"/>
        </w:rPr>
        <w:t xml:space="preserve"> će htjeti napraviti izmjenu podataka na korisničkom </w:t>
      </w:r>
      <w:proofErr w:type="spellStart"/>
      <w:r w:rsidRPr="00473FB7">
        <w:rPr>
          <w:i/>
          <w:noProof w:val="0"/>
        </w:rPr>
        <w:t>Mendeley</w:t>
      </w:r>
      <w:proofErr w:type="spellEnd"/>
      <w:r w:rsidRPr="00501595">
        <w:rPr>
          <w:noProof w:val="0"/>
        </w:rPr>
        <w:t xml:space="preserve"> računu</w:t>
      </w:r>
      <w:r w:rsidR="00CF3F98">
        <w:rPr>
          <w:noProof w:val="0"/>
        </w:rPr>
        <w:t>. S</w:t>
      </w:r>
      <w:r w:rsidR="0036333C">
        <w:rPr>
          <w:noProof w:val="0"/>
        </w:rPr>
        <w:t xml:space="preserve">toga je potrebno </w:t>
      </w:r>
      <w:r w:rsidR="00CF3F98">
        <w:rPr>
          <w:noProof w:val="0"/>
        </w:rPr>
        <w:t xml:space="preserve">prijaviti se </w:t>
      </w:r>
      <w:r w:rsidR="0036333C">
        <w:rPr>
          <w:noProof w:val="0"/>
        </w:rPr>
        <w:t xml:space="preserve">pomoću </w:t>
      </w:r>
      <w:proofErr w:type="spellStart"/>
      <w:r w:rsidR="0036333C" w:rsidRPr="00257E4C">
        <w:rPr>
          <w:i/>
          <w:noProof w:val="0"/>
        </w:rPr>
        <w:t>Mendeley</w:t>
      </w:r>
      <w:r w:rsidR="00CF3F98">
        <w:rPr>
          <w:i/>
          <w:noProof w:val="0"/>
        </w:rPr>
        <w:t>evog</w:t>
      </w:r>
      <w:proofErr w:type="spellEnd"/>
      <w:r w:rsidR="0036333C">
        <w:rPr>
          <w:noProof w:val="0"/>
        </w:rPr>
        <w:t xml:space="preserve"> korisničkog računa</w:t>
      </w:r>
      <w:r w:rsidRPr="00501595">
        <w:rPr>
          <w:noProof w:val="0"/>
        </w:rPr>
        <w:t xml:space="preserve">. Nakon prijave otvoriti će se </w:t>
      </w:r>
      <w:r w:rsidRPr="00E315F3">
        <w:rPr>
          <w:i/>
          <w:noProof w:val="0"/>
        </w:rPr>
        <w:t>web</w:t>
      </w:r>
      <w:r w:rsidR="00CF3F98">
        <w:rPr>
          <w:noProof w:val="0"/>
        </w:rPr>
        <w:noBreakHyphen/>
      </w:r>
      <w:r w:rsidRPr="00501595">
        <w:rPr>
          <w:noProof w:val="0"/>
        </w:rPr>
        <w:t xml:space="preserve">aplikacija </w:t>
      </w:r>
      <w:proofErr w:type="spellStart"/>
      <w:r w:rsidRPr="00473FB7">
        <w:rPr>
          <w:b/>
          <w:noProof w:val="0"/>
        </w:rPr>
        <w:t>Visual</w:t>
      </w:r>
      <w:proofErr w:type="spellEnd"/>
      <w:r w:rsidRPr="00473FB7">
        <w:rPr>
          <w:b/>
          <w:noProof w:val="0"/>
        </w:rPr>
        <w:t xml:space="preserve"> CSL Editor</w:t>
      </w:r>
      <w:r w:rsidR="00694F29" w:rsidRPr="00501595">
        <w:rPr>
          <w:noProof w:val="0"/>
        </w:rPr>
        <w:t xml:space="preserve"> (</w:t>
      </w:r>
      <w:r w:rsidR="00694F29" w:rsidRPr="00501595">
        <w:rPr>
          <w:b/>
          <w:noProof w:val="0"/>
        </w:rPr>
        <w:t>http://editor.citationstyles.org/visualEditor/</w:t>
      </w:r>
      <w:r w:rsidR="00694F29" w:rsidRPr="00501595">
        <w:rPr>
          <w:noProof w:val="0"/>
        </w:rPr>
        <w:t>)</w:t>
      </w:r>
      <w:r w:rsidRPr="00501595">
        <w:rPr>
          <w:noProof w:val="0"/>
        </w:rPr>
        <w:t xml:space="preserve"> pomoću koje je moguće napraviti izmjenu postojećeg bibliografskog stila ili izraditi potpuno novi stil. </w:t>
      </w:r>
      <w:r w:rsidR="00F24461">
        <w:rPr>
          <w:noProof w:val="0"/>
        </w:rPr>
        <w:t>Odabirom naredbe</w:t>
      </w:r>
      <w:r w:rsidR="0062725A" w:rsidRPr="00501595">
        <w:rPr>
          <w:noProof w:val="0"/>
        </w:rPr>
        <w:t xml:space="preserve"> </w:t>
      </w:r>
      <w:r w:rsidR="00F24461" w:rsidRPr="00501595">
        <w:rPr>
          <w:b/>
          <w:noProof w:val="0"/>
        </w:rPr>
        <w:t xml:space="preserve">Save </w:t>
      </w:r>
      <w:proofErr w:type="spellStart"/>
      <w:r w:rsidR="00F24461" w:rsidRPr="00501595">
        <w:rPr>
          <w:b/>
          <w:noProof w:val="0"/>
        </w:rPr>
        <w:t>Style</w:t>
      </w:r>
      <w:proofErr w:type="spellEnd"/>
      <w:r w:rsidR="00F24461" w:rsidRPr="00501595">
        <w:rPr>
          <w:noProof w:val="0"/>
        </w:rPr>
        <w:t xml:space="preserve"> </w:t>
      </w:r>
      <w:r w:rsidR="0062725A" w:rsidRPr="00501595">
        <w:rPr>
          <w:noProof w:val="0"/>
        </w:rPr>
        <w:t xml:space="preserve">u izborniku </w:t>
      </w:r>
      <w:proofErr w:type="spellStart"/>
      <w:r w:rsidR="0062725A" w:rsidRPr="00501595">
        <w:rPr>
          <w:b/>
          <w:noProof w:val="0"/>
        </w:rPr>
        <w:t>Style</w:t>
      </w:r>
      <w:proofErr w:type="spellEnd"/>
      <w:r w:rsidR="0062725A" w:rsidRPr="00501595">
        <w:rPr>
          <w:noProof w:val="0"/>
        </w:rPr>
        <w:t xml:space="preserve"> </w:t>
      </w:r>
      <w:r w:rsidR="00F24461">
        <w:rPr>
          <w:noProof w:val="0"/>
        </w:rPr>
        <w:t>spremaju se napravljene izmjene stila</w:t>
      </w:r>
      <w:r w:rsidR="0062725A" w:rsidRPr="00501595">
        <w:rPr>
          <w:noProof w:val="0"/>
        </w:rPr>
        <w:t xml:space="preserve">. </w:t>
      </w:r>
    </w:p>
    <w:p w14:paraId="5F7E1783" w14:textId="0D395B93" w:rsidR="000A6FEB" w:rsidRPr="00501595" w:rsidRDefault="0062725A" w:rsidP="0007145F">
      <w:pPr>
        <w:pStyle w:val="TSnormal"/>
        <w:rPr>
          <w:noProof w:val="0"/>
        </w:rPr>
      </w:pPr>
      <w:r w:rsidRPr="00501595">
        <w:rPr>
          <w:noProof w:val="0"/>
        </w:rPr>
        <w:t xml:space="preserve">Kako bi se </w:t>
      </w:r>
      <w:r w:rsidR="00CF3F98">
        <w:rPr>
          <w:noProof w:val="0"/>
        </w:rPr>
        <w:t xml:space="preserve">s drugima </w:t>
      </w:r>
      <w:r w:rsidRPr="00501595">
        <w:rPr>
          <w:noProof w:val="0"/>
        </w:rPr>
        <w:t xml:space="preserve">podijelio novo izrađeni stil, potrebno ga je odabrati unutar okvira </w:t>
      </w:r>
      <w:proofErr w:type="spellStart"/>
      <w:r w:rsidRPr="00501595">
        <w:rPr>
          <w:b/>
          <w:noProof w:val="0"/>
        </w:rPr>
        <w:t>Citation</w:t>
      </w:r>
      <w:proofErr w:type="spellEnd"/>
      <w:r w:rsidRPr="00501595">
        <w:rPr>
          <w:b/>
          <w:noProof w:val="0"/>
        </w:rPr>
        <w:t xml:space="preserve"> </w:t>
      </w:r>
      <w:proofErr w:type="spellStart"/>
      <w:r w:rsidRPr="00501595">
        <w:rPr>
          <w:b/>
          <w:noProof w:val="0"/>
        </w:rPr>
        <w:t>Styles</w:t>
      </w:r>
      <w:proofErr w:type="spellEnd"/>
      <w:r w:rsidRPr="00501595">
        <w:rPr>
          <w:b/>
          <w:noProof w:val="0"/>
        </w:rPr>
        <w:t xml:space="preserve"> </w:t>
      </w:r>
      <w:r w:rsidRPr="00501595">
        <w:rPr>
          <w:noProof w:val="0"/>
        </w:rPr>
        <w:t xml:space="preserve">te </w:t>
      </w:r>
      <w:r w:rsidR="00CF3F98">
        <w:rPr>
          <w:noProof w:val="0"/>
        </w:rPr>
        <w:t>potom pritisnuti</w:t>
      </w:r>
      <w:r w:rsidR="00CF3F98" w:rsidRPr="00501595">
        <w:rPr>
          <w:noProof w:val="0"/>
        </w:rPr>
        <w:t xml:space="preserve"> </w:t>
      </w:r>
      <w:r w:rsidRPr="00501595">
        <w:rPr>
          <w:noProof w:val="0"/>
        </w:rPr>
        <w:t xml:space="preserve">desnu tipku miša </w:t>
      </w:r>
      <w:r w:rsidR="00A379DF" w:rsidRPr="00501595">
        <w:rPr>
          <w:noProof w:val="0"/>
        </w:rPr>
        <w:t xml:space="preserve">i </w:t>
      </w:r>
      <w:r w:rsidR="00CF3F98">
        <w:rPr>
          <w:noProof w:val="0"/>
        </w:rPr>
        <w:t xml:space="preserve">s </w:t>
      </w:r>
      <w:r w:rsidR="00A379DF" w:rsidRPr="00501595">
        <w:rPr>
          <w:noProof w:val="0"/>
        </w:rPr>
        <w:t>izbornika odabrati nared</w:t>
      </w:r>
      <w:r w:rsidR="00CF3F98">
        <w:rPr>
          <w:noProof w:val="0"/>
        </w:rPr>
        <w:t>b</w:t>
      </w:r>
      <w:r w:rsidR="00A379DF" w:rsidRPr="00501595">
        <w:rPr>
          <w:noProof w:val="0"/>
        </w:rPr>
        <w:t xml:space="preserve">u </w:t>
      </w:r>
      <w:proofErr w:type="spellStart"/>
      <w:r w:rsidR="00A379DF" w:rsidRPr="00501595">
        <w:rPr>
          <w:b/>
          <w:noProof w:val="0"/>
        </w:rPr>
        <w:t>Copy</w:t>
      </w:r>
      <w:proofErr w:type="spellEnd"/>
      <w:r w:rsidR="00A379DF" w:rsidRPr="00501595">
        <w:rPr>
          <w:b/>
          <w:noProof w:val="0"/>
        </w:rPr>
        <w:t xml:space="preserve"> Link </w:t>
      </w:r>
      <w:proofErr w:type="spellStart"/>
      <w:r w:rsidR="00A379DF" w:rsidRPr="00501595">
        <w:rPr>
          <w:b/>
          <w:noProof w:val="0"/>
        </w:rPr>
        <w:t>Style</w:t>
      </w:r>
      <w:proofErr w:type="spellEnd"/>
      <w:r w:rsidR="00A379DF" w:rsidRPr="00501595">
        <w:rPr>
          <w:noProof w:val="0"/>
        </w:rPr>
        <w:t xml:space="preserve">. Poveznica do stila bit će pohranjena u privremenu memoriju te ju je moguće zalijepiti na željeno mjesto </w:t>
      </w:r>
      <w:r w:rsidR="005209DB">
        <w:rPr>
          <w:noProof w:val="0"/>
        </w:rPr>
        <w:t>ili proslijediti željenoj skupini korisnika</w:t>
      </w:r>
      <w:r w:rsidR="00A379DF" w:rsidRPr="00501595">
        <w:rPr>
          <w:noProof w:val="0"/>
        </w:rPr>
        <w:t>.</w:t>
      </w:r>
    </w:p>
    <w:p w14:paraId="43AB0A98" w14:textId="77777777" w:rsidR="00CF3F98" w:rsidRDefault="00CF3F98">
      <w:pPr>
        <w:rPr>
          <w:rFonts w:ascii="Arial" w:hAnsi="Arial" w:cs="Arial"/>
          <w:i/>
          <w:lang w:eastAsia="hr-HR"/>
        </w:rPr>
      </w:pPr>
      <w:r>
        <w:rPr>
          <w:i/>
        </w:rPr>
        <w:br w:type="page"/>
      </w:r>
    </w:p>
    <w:p w14:paraId="014F3592" w14:textId="5EA38ED3" w:rsidR="000A6FEB" w:rsidRPr="00501595" w:rsidRDefault="000A6FEB" w:rsidP="0007145F">
      <w:pPr>
        <w:pStyle w:val="TSnormal"/>
        <w:rPr>
          <w:i/>
          <w:noProof w:val="0"/>
        </w:rPr>
      </w:pPr>
      <w:r w:rsidRPr="00501595">
        <w:rPr>
          <w:i/>
          <w:noProof w:val="0"/>
        </w:rPr>
        <w:lastRenderedPageBreak/>
        <w:t>Uvoz postojećeg stila</w:t>
      </w:r>
    </w:p>
    <w:p w14:paraId="31C037F0" w14:textId="3093AC25" w:rsidR="00B82D6C" w:rsidRPr="00501595" w:rsidRDefault="00A379DF" w:rsidP="0007145F">
      <w:pPr>
        <w:pStyle w:val="TSnormal"/>
        <w:rPr>
          <w:noProof w:val="0"/>
        </w:rPr>
      </w:pPr>
      <w:r w:rsidRPr="00501595">
        <w:rPr>
          <w:noProof w:val="0"/>
        </w:rPr>
        <w:t xml:space="preserve">Za uvoz novog bibliografskog stila potrebno je unutar okvira </w:t>
      </w:r>
      <w:proofErr w:type="spellStart"/>
      <w:r w:rsidRPr="00501595">
        <w:rPr>
          <w:b/>
          <w:noProof w:val="0"/>
        </w:rPr>
        <w:t>Citation</w:t>
      </w:r>
      <w:proofErr w:type="spellEnd"/>
      <w:r w:rsidRPr="00501595">
        <w:rPr>
          <w:b/>
          <w:noProof w:val="0"/>
        </w:rPr>
        <w:t xml:space="preserve"> </w:t>
      </w:r>
      <w:proofErr w:type="spellStart"/>
      <w:r w:rsidRPr="00501595">
        <w:rPr>
          <w:b/>
          <w:noProof w:val="0"/>
        </w:rPr>
        <w:t>Styles</w:t>
      </w:r>
      <w:proofErr w:type="spellEnd"/>
      <w:r w:rsidRPr="00501595">
        <w:rPr>
          <w:noProof w:val="0"/>
        </w:rPr>
        <w:t xml:space="preserve"> u kartici </w:t>
      </w:r>
      <w:proofErr w:type="spellStart"/>
      <w:r w:rsidRPr="00501595">
        <w:rPr>
          <w:b/>
          <w:noProof w:val="0"/>
        </w:rPr>
        <w:t>Get</w:t>
      </w:r>
      <w:proofErr w:type="spellEnd"/>
      <w:r w:rsidRPr="00501595">
        <w:rPr>
          <w:b/>
          <w:noProof w:val="0"/>
        </w:rPr>
        <w:t xml:space="preserve"> More </w:t>
      </w:r>
      <w:proofErr w:type="spellStart"/>
      <w:r w:rsidRPr="00501595">
        <w:rPr>
          <w:b/>
          <w:noProof w:val="0"/>
        </w:rPr>
        <w:t>Styles</w:t>
      </w:r>
      <w:proofErr w:type="spellEnd"/>
      <w:r w:rsidRPr="00501595">
        <w:rPr>
          <w:noProof w:val="0"/>
        </w:rPr>
        <w:t xml:space="preserve"> pretražiti po nazivu željeni bibliografski </w:t>
      </w:r>
      <w:r w:rsidR="00B82D6C" w:rsidRPr="00501595">
        <w:rPr>
          <w:noProof w:val="0"/>
        </w:rPr>
        <w:t xml:space="preserve">stil. </w:t>
      </w:r>
      <w:r w:rsidR="009E73FE">
        <w:rPr>
          <w:noProof w:val="0"/>
        </w:rPr>
        <w:t>Je li</w:t>
      </w:r>
      <w:r w:rsidR="00B82D6C" w:rsidRPr="00501595">
        <w:rPr>
          <w:noProof w:val="0"/>
        </w:rPr>
        <w:t xml:space="preserve"> </w:t>
      </w:r>
      <w:r w:rsidR="009E73FE">
        <w:rPr>
          <w:noProof w:val="0"/>
        </w:rPr>
        <w:t xml:space="preserve">bibliografski </w:t>
      </w:r>
      <w:r w:rsidR="00B82D6C" w:rsidRPr="00501595">
        <w:rPr>
          <w:noProof w:val="0"/>
        </w:rPr>
        <w:t>stil dostupan</w:t>
      </w:r>
      <w:r w:rsidR="005209DB">
        <w:rPr>
          <w:noProof w:val="0"/>
        </w:rPr>
        <w:t xml:space="preserve"> tj.</w:t>
      </w:r>
      <w:r w:rsidR="00B82D6C" w:rsidRPr="00501595">
        <w:rPr>
          <w:noProof w:val="0"/>
        </w:rPr>
        <w:t xml:space="preserve"> već instaliran</w:t>
      </w:r>
      <w:r w:rsidR="005209DB">
        <w:rPr>
          <w:noProof w:val="0"/>
        </w:rPr>
        <w:t xml:space="preserve"> u programu </w:t>
      </w:r>
      <w:proofErr w:type="spellStart"/>
      <w:r w:rsidR="005209DB">
        <w:rPr>
          <w:i/>
          <w:noProof w:val="0"/>
        </w:rPr>
        <w:t>Mendeley</w:t>
      </w:r>
      <w:proofErr w:type="spellEnd"/>
      <w:r w:rsidR="00B82D6C" w:rsidRPr="00501595">
        <w:rPr>
          <w:noProof w:val="0"/>
        </w:rPr>
        <w:t xml:space="preserve"> ili ga je moguće instalirati</w:t>
      </w:r>
      <w:r w:rsidR="009E73FE">
        <w:rPr>
          <w:noProof w:val="0"/>
        </w:rPr>
        <w:t>,</w:t>
      </w:r>
      <w:r w:rsidR="00B82D6C" w:rsidRPr="00501595">
        <w:rPr>
          <w:noProof w:val="0"/>
        </w:rPr>
        <w:t xml:space="preserve"> </w:t>
      </w:r>
      <w:r w:rsidR="009E73FE">
        <w:rPr>
          <w:noProof w:val="0"/>
        </w:rPr>
        <w:t xml:space="preserve">biti će vidljivo </w:t>
      </w:r>
      <w:r w:rsidR="00B82D6C" w:rsidRPr="00501595">
        <w:rPr>
          <w:noProof w:val="0"/>
        </w:rPr>
        <w:t>na popisu. Stil koji nije instaliran može</w:t>
      </w:r>
      <w:r w:rsidR="005209DB">
        <w:rPr>
          <w:noProof w:val="0"/>
        </w:rPr>
        <w:t xml:space="preserve"> se</w:t>
      </w:r>
      <w:r w:rsidR="00B82D6C" w:rsidRPr="00501595">
        <w:rPr>
          <w:noProof w:val="0"/>
        </w:rPr>
        <w:t xml:space="preserve"> instalirati odabirom dugmeta </w:t>
      </w:r>
      <w:proofErr w:type="spellStart"/>
      <w:r w:rsidR="00B82D6C" w:rsidRPr="00257E4C">
        <w:rPr>
          <w:b/>
          <w:noProof w:val="0"/>
        </w:rPr>
        <w:t>Install</w:t>
      </w:r>
      <w:proofErr w:type="spellEnd"/>
      <w:r w:rsidR="00B82D6C" w:rsidRPr="00501595">
        <w:rPr>
          <w:noProof w:val="0"/>
        </w:rPr>
        <w:t>.</w:t>
      </w:r>
    </w:p>
    <w:p w14:paraId="60639C5D" w14:textId="30BC02DA" w:rsidR="00A379DF" w:rsidRPr="00501595" w:rsidRDefault="00A379DF" w:rsidP="0007145F">
      <w:pPr>
        <w:pStyle w:val="TSnormal"/>
        <w:rPr>
          <w:noProof w:val="0"/>
        </w:rPr>
      </w:pPr>
      <w:r w:rsidRPr="00501595">
        <w:rPr>
          <w:noProof w:val="0"/>
        </w:rPr>
        <w:t>Ukoliko stil nije dostupan unutar pretraživača moguće ga je preuzeti preko URL</w:t>
      </w:r>
      <w:r w:rsidR="00B82D6C" w:rsidRPr="00501595">
        <w:rPr>
          <w:noProof w:val="0"/>
        </w:rPr>
        <w:t xml:space="preserve"> poveznice. U polje </w:t>
      </w:r>
      <w:r w:rsidR="00B82D6C" w:rsidRPr="00501595">
        <w:rPr>
          <w:b/>
          <w:noProof w:val="0"/>
        </w:rPr>
        <w:t xml:space="preserve">Download </w:t>
      </w:r>
      <w:proofErr w:type="spellStart"/>
      <w:r w:rsidR="00B82D6C" w:rsidRPr="00501595">
        <w:rPr>
          <w:b/>
          <w:noProof w:val="0"/>
        </w:rPr>
        <w:t>Style</w:t>
      </w:r>
      <w:proofErr w:type="spellEnd"/>
      <w:r w:rsidR="00B82D6C" w:rsidRPr="00501595">
        <w:rPr>
          <w:noProof w:val="0"/>
        </w:rPr>
        <w:t xml:space="preserve"> potrebno je upisati URL adresu do</w:t>
      </w:r>
      <w:r w:rsidR="005209DB">
        <w:rPr>
          <w:noProof w:val="0"/>
        </w:rPr>
        <w:t xml:space="preserve"> odgovarajućeg</w:t>
      </w:r>
      <w:r w:rsidR="00B82D6C" w:rsidRPr="00501595">
        <w:rPr>
          <w:noProof w:val="0"/>
        </w:rPr>
        <w:t xml:space="preserve"> stila. Stil će se preuzeti i instalirati u </w:t>
      </w:r>
      <w:proofErr w:type="spellStart"/>
      <w:r w:rsidR="00B82D6C" w:rsidRPr="00257E4C">
        <w:rPr>
          <w:i/>
          <w:noProof w:val="0"/>
        </w:rPr>
        <w:t>Mendeley</w:t>
      </w:r>
      <w:proofErr w:type="spellEnd"/>
      <w:r w:rsidR="00B82D6C" w:rsidRPr="00501595">
        <w:rPr>
          <w:noProof w:val="0"/>
        </w:rPr>
        <w:t xml:space="preserve"> program.</w:t>
      </w:r>
    </w:p>
    <w:p w14:paraId="33F1AC4C" w14:textId="30DB35C4" w:rsidR="00B82D6C" w:rsidRPr="00501595" w:rsidRDefault="00B82D6C" w:rsidP="0007145F">
      <w:pPr>
        <w:pStyle w:val="TSnormal"/>
        <w:rPr>
          <w:noProof w:val="0"/>
        </w:rPr>
      </w:pPr>
      <w:r w:rsidRPr="00501595">
        <w:rPr>
          <w:lang w:val="en-US" w:eastAsia="en-US"/>
        </w:rPr>
        <w:drawing>
          <wp:inline distT="0" distB="0" distL="0" distR="0" wp14:anchorId="64AA801C" wp14:editId="1D6B407D">
            <wp:extent cx="4440660" cy="3469305"/>
            <wp:effectExtent l="19050" t="19050" r="17145" b="17145"/>
            <wp:docPr id="739" name="Slika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441812" cy="3470205"/>
                    </a:xfrm>
                    <a:prstGeom prst="rect">
                      <a:avLst/>
                    </a:prstGeom>
                    <a:ln>
                      <a:solidFill>
                        <a:schemeClr val="tx1"/>
                      </a:solidFill>
                    </a:ln>
                  </pic:spPr>
                </pic:pic>
              </a:graphicData>
            </a:graphic>
          </wp:inline>
        </w:drawing>
      </w:r>
    </w:p>
    <w:p w14:paraId="0AA5DB00" w14:textId="77777777" w:rsidR="00876C22" w:rsidRPr="00501595" w:rsidRDefault="00876C22" w:rsidP="0007145F">
      <w:pPr>
        <w:pStyle w:val="TSnormal"/>
        <w:rPr>
          <w:noProof w:val="0"/>
        </w:rPr>
      </w:pPr>
    </w:p>
    <w:p w14:paraId="087A8E5D" w14:textId="77777777" w:rsidR="00876C22" w:rsidRPr="00501595" w:rsidRDefault="00876C22">
      <w:pPr>
        <w:rPr>
          <w:rFonts w:ascii="Arial" w:hAnsi="Arial" w:cs="Arial"/>
          <w:lang w:eastAsia="hr-HR"/>
        </w:rPr>
      </w:pPr>
      <w:r w:rsidRPr="00501595">
        <w:br w:type="page"/>
      </w:r>
    </w:p>
    <w:p w14:paraId="0C7F508C" w14:textId="2065C6C0" w:rsidR="00F52EA5" w:rsidRPr="00501595" w:rsidRDefault="00F52EA5" w:rsidP="00456C41">
      <w:pPr>
        <w:pStyle w:val="TSnaslov2"/>
      </w:pPr>
      <w:bookmarkStart w:id="74" w:name="_Toc23324563"/>
      <w:r w:rsidRPr="00501595">
        <w:lastRenderedPageBreak/>
        <w:t>Vježba</w:t>
      </w:r>
      <w:r w:rsidR="002D5D72" w:rsidRPr="00501595">
        <w:t xml:space="preserve">: </w:t>
      </w:r>
      <w:r w:rsidR="00456C41" w:rsidRPr="00456C41">
        <w:t xml:space="preserve">Upravljanje referencama u programu </w:t>
      </w:r>
      <w:proofErr w:type="spellStart"/>
      <w:r w:rsidR="00456C41" w:rsidRPr="00456C41">
        <w:rPr>
          <w:i/>
        </w:rPr>
        <w:t>Mendeley</w:t>
      </w:r>
      <w:bookmarkEnd w:id="74"/>
      <w:proofErr w:type="spellEnd"/>
    </w:p>
    <w:p w14:paraId="1E3DCD39" w14:textId="134A004F" w:rsidR="00C25745" w:rsidRPr="00501595" w:rsidRDefault="00C25745" w:rsidP="005816B5">
      <w:pPr>
        <w:pStyle w:val="TSnormal"/>
        <w:numPr>
          <w:ilvl w:val="0"/>
          <w:numId w:val="43"/>
        </w:numPr>
        <w:ind w:hanging="338"/>
        <w:rPr>
          <w:noProof w:val="0"/>
        </w:rPr>
      </w:pPr>
      <w:r w:rsidRPr="00501595">
        <w:rPr>
          <w:noProof w:val="0"/>
        </w:rPr>
        <w:t xml:space="preserve">Izradite bibliografski zapis knjige s ove </w:t>
      </w:r>
      <w:r w:rsidRPr="00501595">
        <w:rPr>
          <w:i/>
          <w:noProof w:val="0"/>
        </w:rPr>
        <w:t>web</w:t>
      </w:r>
      <w:r w:rsidR="0059439B" w:rsidRPr="00501595">
        <w:rPr>
          <w:noProof w:val="0"/>
        </w:rPr>
        <w:t>-</w:t>
      </w:r>
      <w:r w:rsidRPr="00501595">
        <w:rPr>
          <w:noProof w:val="0"/>
        </w:rPr>
        <w:t xml:space="preserve">stranice: </w:t>
      </w:r>
      <w:hyperlink r:id="rId136" w:history="1">
        <w:r w:rsidR="00456C41" w:rsidRPr="00456C41">
          <w:rPr>
            <w:rStyle w:val="Hyperlink"/>
            <w:bCs/>
            <w:noProof w:val="0"/>
          </w:rPr>
          <w:t>https://bit.ly/2zatq6a</w:t>
        </w:r>
      </w:hyperlink>
      <w:r w:rsidR="00456C41">
        <w:rPr>
          <w:noProof w:val="0"/>
        </w:rPr>
        <w:t xml:space="preserve"> </w:t>
      </w:r>
      <w:r w:rsidR="00353464" w:rsidRPr="00501595">
        <w:rPr>
          <w:noProof w:val="0"/>
        </w:rPr>
        <w:t xml:space="preserve">ručno </w:t>
      </w:r>
      <w:r w:rsidRPr="00501595">
        <w:rPr>
          <w:noProof w:val="0"/>
        </w:rPr>
        <w:t>koristeći</w:t>
      </w:r>
      <w:r w:rsidR="002A796A" w:rsidRPr="00501595">
        <w:rPr>
          <w:noProof w:val="0"/>
        </w:rPr>
        <w:t xml:space="preserve"> </w:t>
      </w:r>
      <w:proofErr w:type="spellStart"/>
      <w:r w:rsidR="002A796A" w:rsidRPr="00501595">
        <w:rPr>
          <w:i/>
          <w:noProof w:val="0"/>
        </w:rPr>
        <w:t>Mendeley</w:t>
      </w:r>
      <w:proofErr w:type="spellEnd"/>
      <w:r w:rsidR="002A796A" w:rsidRPr="00501595">
        <w:rPr>
          <w:i/>
          <w:noProof w:val="0"/>
        </w:rPr>
        <w:t xml:space="preserve"> Desktop</w:t>
      </w:r>
      <w:r w:rsidR="002A796A" w:rsidRPr="00501595">
        <w:rPr>
          <w:noProof w:val="0"/>
        </w:rPr>
        <w:t xml:space="preserve"> inačicu programa</w:t>
      </w:r>
      <w:r w:rsidRPr="00501595">
        <w:rPr>
          <w:noProof w:val="0"/>
        </w:rPr>
        <w:t>.</w:t>
      </w:r>
    </w:p>
    <w:p w14:paraId="15A2E686" w14:textId="35F9C46D" w:rsidR="002A796A" w:rsidRPr="00501595" w:rsidRDefault="002A796A" w:rsidP="002A796A">
      <w:pPr>
        <w:pStyle w:val="TSnormal"/>
        <w:numPr>
          <w:ilvl w:val="0"/>
          <w:numId w:val="43"/>
        </w:numPr>
        <w:ind w:hanging="338"/>
        <w:rPr>
          <w:noProof w:val="0"/>
        </w:rPr>
      </w:pPr>
      <w:r w:rsidRPr="00501595">
        <w:rPr>
          <w:noProof w:val="0"/>
        </w:rPr>
        <w:t xml:space="preserve">Izradite bibliografski zapis članka s ove </w:t>
      </w:r>
      <w:r w:rsidRPr="00501595">
        <w:rPr>
          <w:i/>
          <w:noProof w:val="0"/>
        </w:rPr>
        <w:t>web</w:t>
      </w:r>
      <w:r w:rsidRPr="00501595">
        <w:rPr>
          <w:noProof w:val="0"/>
        </w:rPr>
        <w:t xml:space="preserve">-stranice: </w:t>
      </w:r>
      <w:hyperlink r:id="rId137" w:history="1">
        <w:r w:rsidRPr="00501595">
          <w:rPr>
            <w:rStyle w:val="Hyperlink"/>
            <w:noProof w:val="0"/>
          </w:rPr>
          <w:t>http://hrcak.srce.hr/148311</w:t>
        </w:r>
      </w:hyperlink>
      <w:r w:rsidRPr="00501595">
        <w:rPr>
          <w:noProof w:val="0"/>
        </w:rPr>
        <w:t xml:space="preserve"> koristeći </w:t>
      </w:r>
      <w:proofErr w:type="spellStart"/>
      <w:r w:rsidRPr="00501595">
        <w:rPr>
          <w:i/>
          <w:noProof w:val="0"/>
        </w:rPr>
        <w:t>Mendeley</w:t>
      </w:r>
      <w:proofErr w:type="spellEnd"/>
      <w:r w:rsidRPr="00501595">
        <w:rPr>
          <w:i/>
          <w:noProof w:val="0"/>
        </w:rPr>
        <w:t xml:space="preserve"> </w:t>
      </w:r>
      <w:r w:rsidRPr="00501595">
        <w:rPr>
          <w:noProof w:val="0"/>
        </w:rPr>
        <w:t xml:space="preserve">izbornik u pregledniku </w:t>
      </w:r>
      <w:r w:rsidRPr="00501595">
        <w:rPr>
          <w:i/>
          <w:noProof w:val="0"/>
        </w:rPr>
        <w:t>Firefox</w:t>
      </w:r>
      <w:r w:rsidRPr="00501595">
        <w:rPr>
          <w:noProof w:val="0"/>
        </w:rPr>
        <w:t xml:space="preserve">. </w:t>
      </w:r>
    </w:p>
    <w:p w14:paraId="6DF7B40D" w14:textId="0E68E51D" w:rsidR="00C25745" w:rsidRPr="00501595" w:rsidRDefault="00C25745" w:rsidP="005816B5">
      <w:pPr>
        <w:pStyle w:val="TSnormal"/>
        <w:numPr>
          <w:ilvl w:val="0"/>
          <w:numId w:val="43"/>
        </w:numPr>
        <w:ind w:hanging="338"/>
        <w:rPr>
          <w:noProof w:val="0"/>
        </w:rPr>
      </w:pPr>
      <w:r w:rsidRPr="00501595">
        <w:rPr>
          <w:noProof w:val="0"/>
        </w:rPr>
        <w:t>Izradite mapu „</w:t>
      </w:r>
      <w:r w:rsidR="00E55209" w:rsidRPr="00501595">
        <w:rPr>
          <w:noProof w:val="0"/>
        </w:rPr>
        <w:t>Knjige</w:t>
      </w:r>
      <w:r w:rsidRPr="00501595">
        <w:rPr>
          <w:noProof w:val="0"/>
        </w:rPr>
        <w:t>“ i mapu „</w:t>
      </w:r>
      <w:r w:rsidR="00E55209" w:rsidRPr="00501595">
        <w:rPr>
          <w:noProof w:val="0"/>
        </w:rPr>
        <w:t>Članci</w:t>
      </w:r>
      <w:r w:rsidRPr="00501595">
        <w:rPr>
          <w:noProof w:val="0"/>
        </w:rPr>
        <w:t xml:space="preserve">“ u </w:t>
      </w:r>
      <w:proofErr w:type="spellStart"/>
      <w:r w:rsidRPr="00501595">
        <w:rPr>
          <w:i/>
          <w:noProof w:val="0"/>
        </w:rPr>
        <w:t>Mendeley</w:t>
      </w:r>
      <w:proofErr w:type="spellEnd"/>
      <w:r w:rsidRPr="00501595">
        <w:rPr>
          <w:i/>
          <w:noProof w:val="0"/>
        </w:rPr>
        <w:t xml:space="preserve"> Desktop</w:t>
      </w:r>
      <w:r w:rsidRPr="00501595">
        <w:rPr>
          <w:noProof w:val="0"/>
        </w:rPr>
        <w:t xml:space="preserve"> inačici programa te bibliografski zapis iz prvog zadatka postavite da pripada prvoj kolekciji, a bibliografski zapis iz drugog </w:t>
      </w:r>
      <w:r w:rsidR="0065054A" w:rsidRPr="00501595">
        <w:rPr>
          <w:noProof w:val="0"/>
        </w:rPr>
        <w:t xml:space="preserve">zadatka </w:t>
      </w:r>
      <w:r w:rsidRPr="00501595">
        <w:rPr>
          <w:noProof w:val="0"/>
        </w:rPr>
        <w:t>da pripada drugoj kolekciji.</w:t>
      </w:r>
    </w:p>
    <w:p w14:paraId="0A1B0812" w14:textId="6A700595" w:rsidR="00BE4EED" w:rsidRPr="00501595" w:rsidRDefault="00C25745" w:rsidP="005816B5">
      <w:pPr>
        <w:pStyle w:val="TSnormal"/>
        <w:numPr>
          <w:ilvl w:val="0"/>
          <w:numId w:val="43"/>
        </w:numPr>
        <w:ind w:hanging="338"/>
        <w:rPr>
          <w:noProof w:val="0"/>
        </w:rPr>
      </w:pPr>
      <w:r w:rsidRPr="00501595">
        <w:rPr>
          <w:noProof w:val="0"/>
        </w:rPr>
        <w:t xml:space="preserve">Otvorite dokument </w:t>
      </w:r>
      <w:r w:rsidR="00E12349" w:rsidRPr="00501595">
        <w:rPr>
          <w:b/>
          <w:i/>
          <w:noProof w:val="0"/>
        </w:rPr>
        <w:t>Mendeley_vjezba</w:t>
      </w:r>
      <w:r w:rsidRPr="00501595">
        <w:rPr>
          <w:b/>
          <w:i/>
          <w:noProof w:val="0"/>
        </w:rPr>
        <w:t>.docx</w:t>
      </w:r>
      <w:r w:rsidRPr="00501595">
        <w:rPr>
          <w:noProof w:val="0"/>
        </w:rPr>
        <w:t xml:space="preserve"> u </w:t>
      </w:r>
      <w:r w:rsidR="00E12349" w:rsidRPr="00501595">
        <w:rPr>
          <w:noProof w:val="0"/>
        </w:rPr>
        <w:t xml:space="preserve">programu </w:t>
      </w:r>
      <w:r w:rsidRPr="00501595">
        <w:rPr>
          <w:i/>
          <w:noProof w:val="0"/>
        </w:rPr>
        <w:t>Word</w:t>
      </w:r>
      <w:r w:rsidRPr="00501595">
        <w:rPr>
          <w:noProof w:val="0"/>
        </w:rPr>
        <w:t xml:space="preserve"> te </w:t>
      </w:r>
      <w:r w:rsidR="00353464" w:rsidRPr="00501595">
        <w:rPr>
          <w:noProof w:val="0"/>
        </w:rPr>
        <w:t>unutar već pripremljenog teksta umetnite odgovarajuću referencu (skraćeni bibliografski zapis u tekstu) i izradite popis bibliografije u stilu po želji koristeći</w:t>
      </w:r>
      <w:r w:rsidRPr="00501595">
        <w:rPr>
          <w:noProof w:val="0"/>
        </w:rPr>
        <w:t xml:space="preserve"> </w:t>
      </w:r>
      <w:proofErr w:type="spellStart"/>
      <w:r w:rsidRPr="00501595">
        <w:rPr>
          <w:i/>
          <w:noProof w:val="0"/>
        </w:rPr>
        <w:t>Mendeley</w:t>
      </w:r>
      <w:proofErr w:type="spellEnd"/>
      <w:r w:rsidRPr="00501595">
        <w:rPr>
          <w:noProof w:val="0"/>
        </w:rPr>
        <w:t xml:space="preserve"> dodatak za </w:t>
      </w:r>
      <w:r w:rsidRPr="00501595">
        <w:rPr>
          <w:i/>
          <w:noProof w:val="0"/>
        </w:rPr>
        <w:t>Word</w:t>
      </w:r>
      <w:r w:rsidRPr="00501595">
        <w:rPr>
          <w:noProof w:val="0"/>
        </w:rPr>
        <w:t>.</w:t>
      </w:r>
      <w:r w:rsidR="0089477B">
        <w:rPr>
          <w:noProof w:val="0"/>
        </w:rPr>
        <w:t xml:space="preserve"> </w:t>
      </w:r>
    </w:p>
    <w:p w14:paraId="243DB035" w14:textId="0CD97312" w:rsidR="007F1E13" w:rsidRDefault="00ED2D6B" w:rsidP="00456C41">
      <w:pPr>
        <w:rPr>
          <w:b/>
          <w:i/>
        </w:rPr>
      </w:pPr>
      <w:r>
        <w:br w:type="page"/>
      </w:r>
    </w:p>
    <w:p w14:paraId="19442BE1" w14:textId="02406349" w:rsidR="007F1E13" w:rsidRDefault="00E92371" w:rsidP="00E315F3">
      <w:pPr>
        <w:pStyle w:val="TSnaslov1"/>
        <w:numPr>
          <w:ilvl w:val="0"/>
          <w:numId w:val="0"/>
        </w:numPr>
      </w:pPr>
      <w:bookmarkStart w:id="75" w:name="_Toc23324564"/>
      <w:r>
        <w:lastRenderedPageBreak/>
        <w:t xml:space="preserve">Dodatak: </w:t>
      </w:r>
      <w:r w:rsidR="007F1E13">
        <w:t>Opis stilova APA, MLA i Chicago</w:t>
      </w:r>
      <w:bookmarkEnd w:id="75"/>
    </w:p>
    <w:p w14:paraId="4DA9C000" w14:textId="1D17CECC" w:rsidR="005D2EBF" w:rsidRDefault="005D2EBF" w:rsidP="00E06AB6">
      <w:pPr>
        <w:pStyle w:val="TSnormal"/>
      </w:pPr>
      <w:r>
        <w:t>U tekstu koji slijedi</w:t>
      </w:r>
      <w:r w:rsidR="00E06AB6" w:rsidRPr="00E315F3">
        <w:t xml:space="preserve"> navedeni </w:t>
      </w:r>
      <w:r>
        <w:t xml:space="preserve">su </w:t>
      </w:r>
      <w:r w:rsidR="00E06AB6" w:rsidRPr="00E315F3">
        <w:t>samo najčešći i najopćenitiji primjeri za zapisivanje reference i bibliografskog zapisa</w:t>
      </w:r>
      <w:r w:rsidR="000D4C5F">
        <w:t>.</w:t>
      </w:r>
    </w:p>
    <w:p w14:paraId="666B9AE1" w14:textId="77777777" w:rsidR="005D2EBF" w:rsidRDefault="005D2EBF" w:rsidP="00E06AB6">
      <w:pPr>
        <w:pStyle w:val="TSnormal"/>
      </w:pPr>
    </w:p>
    <w:p w14:paraId="2DD153ED" w14:textId="0437A96E" w:rsidR="00E06AB6" w:rsidRPr="00E315F3" w:rsidRDefault="00E06AB6" w:rsidP="00E06AB6">
      <w:pPr>
        <w:pStyle w:val="TSnormal"/>
      </w:pPr>
      <w:r w:rsidRPr="00E315F3">
        <w:t xml:space="preserve">Stil </w:t>
      </w:r>
      <w:r w:rsidRPr="00E315F3">
        <w:rPr>
          <w:i/>
        </w:rPr>
        <w:t>American Psychological Association</w:t>
      </w:r>
      <w:r>
        <w:t>.</w:t>
      </w:r>
    </w:p>
    <w:p w14:paraId="6E3B8BBF" w14:textId="6565EE89" w:rsidR="007F1E13" w:rsidRDefault="007F1E13" w:rsidP="007F1E13">
      <w:pPr>
        <w:pStyle w:val="TSnormal"/>
        <w:rPr>
          <w:noProof w:val="0"/>
        </w:rPr>
      </w:pPr>
      <w:r w:rsidRPr="00501595">
        <w:rPr>
          <w:noProof w:val="0"/>
        </w:rPr>
        <w:t>Ovaj stil najčešće je korišten u društvenim znanostima poput psihologije, sociologije, ekonomije i politologije. Postoji više izdanja ovoga stila, a unutar ovoga tečaja prikazan je stil APA, 6. izdanje.</w:t>
      </w:r>
    </w:p>
    <w:p w14:paraId="7D6D1BD0" w14:textId="77777777" w:rsidR="007F1E13" w:rsidRPr="00501595" w:rsidRDefault="007F1E13" w:rsidP="007F1E13">
      <w:pPr>
        <w:pStyle w:val="TSnormal"/>
        <w:rPr>
          <w:noProof w:val="0"/>
        </w:rPr>
      </w:pPr>
    </w:p>
    <w:p w14:paraId="5DD0FD76" w14:textId="77777777" w:rsidR="007F1E13" w:rsidRPr="00501595" w:rsidRDefault="007F1E13" w:rsidP="007F1E13">
      <w:pPr>
        <w:pStyle w:val="TSnormal"/>
        <w:rPr>
          <w:b/>
          <w:noProof w:val="0"/>
        </w:rPr>
      </w:pPr>
      <w:r w:rsidRPr="00501595">
        <w:rPr>
          <w:b/>
          <w:noProof w:val="0"/>
        </w:rPr>
        <w:t xml:space="preserve">Navođenje izvora unutar teksta </w:t>
      </w:r>
    </w:p>
    <w:p w14:paraId="35987E4C" w14:textId="77777777" w:rsidR="007F1E13" w:rsidRPr="00501595" w:rsidRDefault="007F1E13" w:rsidP="007F1E13">
      <w:pPr>
        <w:pStyle w:val="TSnormal"/>
        <w:rPr>
          <w:noProof w:val="0"/>
        </w:rPr>
      </w:pPr>
      <w:r w:rsidRPr="00501595">
        <w:rPr>
          <w:noProof w:val="0"/>
        </w:rPr>
        <w:t>Prema stilu APA referenca u tekstu sastoji se od prezimena autora publikacije</w:t>
      </w:r>
      <w:r>
        <w:rPr>
          <w:noProof w:val="0"/>
        </w:rPr>
        <w:t xml:space="preserve"> i</w:t>
      </w:r>
      <w:r w:rsidRPr="00501595">
        <w:rPr>
          <w:noProof w:val="0"/>
        </w:rPr>
        <w:t xml:space="preserve"> godine kada je objavljena publikacija</w:t>
      </w:r>
      <w:r>
        <w:rPr>
          <w:noProof w:val="0"/>
        </w:rPr>
        <w:t>, a navodi se unutar oblih zagrada</w:t>
      </w:r>
      <w:r w:rsidRPr="00501595">
        <w:rPr>
          <w:noProof w:val="0"/>
        </w:rPr>
        <w:t>.</w:t>
      </w:r>
    </w:p>
    <w:p w14:paraId="3631E8B3" w14:textId="77777777" w:rsidR="007F1E13" w:rsidRPr="00501595" w:rsidRDefault="007F1E13" w:rsidP="007F1E13">
      <w:pPr>
        <w:pStyle w:val="TSnormal"/>
        <w:rPr>
          <w:noProof w:val="0"/>
        </w:rPr>
      </w:pPr>
      <w:r w:rsidRPr="00501595">
        <w:rPr>
          <w:noProof w:val="0"/>
        </w:rPr>
        <w:t>Primjer:</w:t>
      </w:r>
    </w:p>
    <w:p w14:paraId="33B8F29F" w14:textId="77777777" w:rsidR="007F1E13" w:rsidRPr="00501595" w:rsidRDefault="007F1E13" w:rsidP="007F1E13">
      <w:pPr>
        <w:rPr>
          <w:rFonts w:ascii="Courier New" w:hAnsi="Courier New" w:cs="Courier New"/>
          <w:color w:val="ED7D31" w:themeColor="accent2"/>
          <w:sz w:val="18"/>
          <w:szCs w:val="18"/>
          <w:shd w:val="clear" w:color="auto" w:fill="FFFFFF"/>
        </w:rPr>
      </w:pPr>
      <w:r w:rsidRPr="00501595">
        <w:rPr>
          <w:rFonts w:ascii="Courier New" w:hAnsi="Courier New" w:cs="Courier New"/>
          <w:color w:val="ED7D31" w:themeColor="accent2"/>
          <w:shd w:val="clear" w:color="auto" w:fill="FFFFFF"/>
        </w:rPr>
        <w:t xml:space="preserve">(Prezime, Godina) </w:t>
      </w:r>
    </w:p>
    <w:p w14:paraId="59407E33" w14:textId="77777777" w:rsidR="007F1E13" w:rsidRPr="00501595" w:rsidRDefault="007F1E13" w:rsidP="007F1E13">
      <w:pPr>
        <w:pStyle w:val="TSnormal"/>
        <w:rPr>
          <w:noProof w:val="0"/>
        </w:rPr>
      </w:pPr>
      <w:r w:rsidRPr="00501595">
        <w:rPr>
          <w:noProof w:val="0"/>
        </w:rPr>
        <w:t xml:space="preserve">Ovakav način navođenja izvora u tekstu (reference) vrijedi za sve vrste publikacija: knjiga, članak, dokument, izvještaj, </w:t>
      </w:r>
      <w:r w:rsidRPr="00501595">
        <w:rPr>
          <w:i/>
          <w:noProof w:val="0"/>
        </w:rPr>
        <w:t>web</w:t>
      </w:r>
      <w:r w:rsidRPr="00501595">
        <w:rPr>
          <w:noProof w:val="0"/>
        </w:rPr>
        <w:t>-stranica itd.</w:t>
      </w:r>
    </w:p>
    <w:p w14:paraId="1A364C76" w14:textId="77777777" w:rsidR="007F1E13" w:rsidRPr="00501595" w:rsidRDefault="007F1E13" w:rsidP="007F1E13">
      <w:pPr>
        <w:pStyle w:val="TSnormal"/>
        <w:rPr>
          <w:noProof w:val="0"/>
        </w:rPr>
      </w:pPr>
      <w:r w:rsidRPr="00501595">
        <w:rPr>
          <w:noProof w:val="0"/>
        </w:rPr>
        <w:t xml:space="preserve">U slučaju da pojedini autor ili autori nisu poznati navodi se ime korporacije ili skupine koja je objavila tu publikaciju. Ako nije poznat ni jedan podatak, navodi se naziv publikacije ili naziv </w:t>
      </w:r>
      <w:r w:rsidRPr="00501595">
        <w:rPr>
          <w:i/>
          <w:noProof w:val="0"/>
        </w:rPr>
        <w:t>web</w:t>
      </w:r>
      <w:r w:rsidRPr="00501595">
        <w:rPr>
          <w:noProof w:val="0"/>
        </w:rPr>
        <w:t xml:space="preserve">-mjesta (ako se izrađuje bibliografski zapis </w:t>
      </w:r>
      <w:r w:rsidRPr="00501595">
        <w:rPr>
          <w:i/>
          <w:noProof w:val="0"/>
        </w:rPr>
        <w:t>web</w:t>
      </w:r>
      <w:r w:rsidRPr="00501595">
        <w:rPr>
          <w:noProof w:val="0"/>
        </w:rPr>
        <w:t>-stranice).</w:t>
      </w:r>
    </w:p>
    <w:p w14:paraId="30200DDB" w14:textId="77777777" w:rsidR="007F1E13" w:rsidRPr="00501595" w:rsidRDefault="007F1E13" w:rsidP="007F1E13">
      <w:pPr>
        <w:pStyle w:val="TSnormal"/>
        <w:rPr>
          <w:noProof w:val="0"/>
        </w:rPr>
      </w:pPr>
      <w:r w:rsidRPr="00501595">
        <w:rPr>
          <w:noProof w:val="0"/>
        </w:rPr>
        <w:t>Primjer:</w:t>
      </w:r>
    </w:p>
    <w:p w14:paraId="58C04CDE" w14:textId="77777777" w:rsidR="007F1E13" w:rsidRPr="00501595" w:rsidRDefault="007F1E13" w:rsidP="007F1E13">
      <w:pPr>
        <w:rPr>
          <w:rFonts w:ascii="Courier New" w:hAnsi="Courier New" w:cs="Courier New"/>
          <w:color w:val="C00000"/>
          <w:shd w:val="clear" w:color="auto" w:fill="FFFFFF"/>
        </w:rPr>
      </w:pPr>
      <w:r w:rsidRPr="00501595">
        <w:rPr>
          <w:rFonts w:ascii="Courier New" w:hAnsi="Courier New" w:cs="Courier New"/>
          <w:color w:val="C00000"/>
          <w:shd w:val="clear" w:color="auto" w:fill="FFFFFF"/>
        </w:rPr>
        <w:t xml:space="preserve">(American </w:t>
      </w:r>
      <w:proofErr w:type="spellStart"/>
      <w:r w:rsidRPr="00501595">
        <w:rPr>
          <w:rFonts w:ascii="Courier New" w:hAnsi="Courier New" w:cs="Courier New"/>
          <w:color w:val="C00000"/>
          <w:shd w:val="clear" w:color="auto" w:fill="FFFFFF"/>
        </w:rPr>
        <w:t>Psychological</w:t>
      </w:r>
      <w:proofErr w:type="spellEnd"/>
      <w:r w:rsidRPr="00501595">
        <w:rPr>
          <w:rFonts w:ascii="Courier New" w:hAnsi="Courier New" w:cs="Courier New"/>
          <w:color w:val="C00000"/>
          <w:shd w:val="clear" w:color="auto" w:fill="FFFFFF"/>
        </w:rPr>
        <w:t xml:space="preserve"> </w:t>
      </w:r>
      <w:proofErr w:type="spellStart"/>
      <w:r w:rsidRPr="00501595">
        <w:rPr>
          <w:rFonts w:ascii="Courier New" w:hAnsi="Courier New" w:cs="Courier New"/>
          <w:color w:val="C00000"/>
          <w:shd w:val="clear" w:color="auto" w:fill="FFFFFF"/>
        </w:rPr>
        <w:t>Association</w:t>
      </w:r>
      <w:proofErr w:type="spellEnd"/>
      <w:r w:rsidRPr="00501595">
        <w:rPr>
          <w:rFonts w:ascii="Courier New" w:hAnsi="Courier New" w:cs="Courier New"/>
          <w:color w:val="C00000"/>
          <w:shd w:val="clear" w:color="auto" w:fill="FFFFFF"/>
        </w:rPr>
        <w:t>, 2016)</w:t>
      </w:r>
    </w:p>
    <w:p w14:paraId="6451D755" w14:textId="77777777" w:rsidR="007F1E13" w:rsidRPr="00501595" w:rsidRDefault="007F1E13" w:rsidP="007F1E13">
      <w:pPr>
        <w:pStyle w:val="TSnormal"/>
        <w:rPr>
          <w:noProof w:val="0"/>
        </w:rPr>
      </w:pPr>
    </w:p>
    <w:p w14:paraId="32BECD4B" w14:textId="77777777" w:rsidR="007F1E13" w:rsidRDefault="007F1E13" w:rsidP="007F1E13">
      <w:pPr>
        <w:pStyle w:val="TSnormal"/>
        <w:rPr>
          <w:noProof w:val="0"/>
        </w:rPr>
      </w:pPr>
      <w:r w:rsidRPr="00501595">
        <w:rPr>
          <w:noProof w:val="0"/>
        </w:rPr>
        <w:t>Ako se navodi referenca koja ima dva autora, tada se u referenci navode prezimena obaju autora povezana znakom „</w:t>
      </w:r>
      <w:r w:rsidRPr="00501595">
        <w:rPr>
          <w:b/>
          <w:noProof w:val="0"/>
        </w:rPr>
        <w:t>&amp;</w:t>
      </w:r>
      <w:r w:rsidRPr="00501595">
        <w:rPr>
          <w:noProof w:val="0"/>
        </w:rPr>
        <w:t xml:space="preserve">“. </w:t>
      </w:r>
    </w:p>
    <w:p w14:paraId="5CD681EC" w14:textId="77777777" w:rsidR="007F1E13" w:rsidRPr="00501595" w:rsidRDefault="007F1E13" w:rsidP="007F1E13">
      <w:pPr>
        <w:pStyle w:val="TSnormal"/>
        <w:rPr>
          <w:noProof w:val="0"/>
        </w:rPr>
      </w:pPr>
      <w:r w:rsidRPr="00501595">
        <w:rPr>
          <w:noProof w:val="0"/>
        </w:rPr>
        <w:t>Primjer:</w:t>
      </w:r>
    </w:p>
    <w:p w14:paraId="2C43261C" w14:textId="77777777" w:rsidR="007F1E13" w:rsidRPr="00501595" w:rsidRDefault="007F1E13" w:rsidP="007F1E13">
      <w:pPr>
        <w:pStyle w:val="TSnormal"/>
        <w:rPr>
          <w:noProof w:val="0"/>
        </w:rPr>
      </w:pPr>
      <w:r w:rsidRPr="00233FEE">
        <w:rPr>
          <w:rFonts w:ascii="Courier New" w:hAnsi="Courier New" w:cs="Courier New"/>
          <w:noProof w:val="0"/>
          <w:color w:val="C00000"/>
          <w:szCs w:val="18"/>
          <w:shd w:val="clear" w:color="auto" w:fill="FFFFFF"/>
          <w:lang w:eastAsia="en-US"/>
        </w:rPr>
        <w:t>(</w:t>
      </w:r>
      <w:proofErr w:type="spellStart"/>
      <w:r w:rsidRPr="00233FEE">
        <w:rPr>
          <w:rFonts w:ascii="Courier New" w:hAnsi="Courier New" w:cs="Courier New"/>
          <w:noProof w:val="0"/>
          <w:color w:val="C00000"/>
          <w:szCs w:val="18"/>
          <w:shd w:val="clear" w:color="auto" w:fill="FFFFFF"/>
          <w:lang w:eastAsia="en-US"/>
        </w:rPr>
        <w:t>Liaw</w:t>
      </w:r>
      <w:proofErr w:type="spellEnd"/>
      <w:r w:rsidRPr="00233FEE">
        <w:rPr>
          <w:rFonts w:ascii="Courier New" w:hAnsi="Courier New" w:cs="Courier New"/>
          <w:noProof w:val="0"/>
          <w:color w:val="C00000"/>
          <w:szCs w:val="18"/>
          <w:shd w:val="clear" w:color="auto" w:fill="FFFFFF"/>
          <w:lang w:eastAsia="en-US"/>
        </w:rPr>
        <w:t xml:space="preserve"> &amp; </w:t>
      </w:r>
      <w:proofErr w:type="spellStart"/>
      <w:r w:rsidRPr="00233FEE">
        <w:rPr>
          <w:rFonts w:ascii="Courier New" w:hAnsi="Courier New" w:cs="Courier New"/>
          <w:noProof w:val="0"/>
          <w:color w:val="C00000"/>
          <w:szCs w:val="18"/>
          <w:shd w:val="clear" w:color="auto" w:fill="FFFFFF"/>
          <w:lang w:eastAsia="en-US"/>
        </w:rPr>
        <w:t>Huang</w:t>
      </w:r>
      <w:proofErr w:type="spellEnd"/>
      <w:r w:rsidRPr="00233FEE">
        <w:rPr>
          <w:rFonts w:ascii="Courier New" w:hAnsi="Courier New" w:cs="Courier New"/>
          <w:noProof w:val="0"/>
          <w:color w:val="C00000"/>
          <w:szCs w:val="18"/>
          <w:shd w:val="clear" w:color="auto" w:fill="FFFFFF"/>
          <w:lang w:eastAsia="en-US"/>
        </w:rPr>
        <w:t>, 2013)</w:t>
      </w:r>
    </w:p>
    <w:p w14:paraId="2719BED0" w14:textId="77777777" w:rsidR="007F1E13" w:rsidRDefault="007F1E13" w:rsidP="007F1E13">
      <w:pPr>
        <w:pStyle w:val="TSnormal"/>
        <w:rPr>
          <w:noProof w:val="0"/>
        </w:rPr>
      </w:pPr>
    </w:p>
    <w:p w14:paraId="21BA05B6" w14:textId="77777777" w:rsidR="007F1E13" w:rsidRPr="00501595" w:rsidRDefault="007F1E13" w:rsidP="007F1E13">
      <w:pPr>
        <w:pStyle w:val="TSnormal"/>
        <w:rPr>
          <w:noProof w:val="0"/>
        </w:rPr>
      </w:pPr>
      <w:r w:rsidRPr="00501595">
        <w:rPr>
          <w:noProof w:val="0"/>
        </w:rPr>
        <w:t>Ako je riječ o radu s tri autora, tada se navode prezimena sva tri autora prema sljedećoj strukturi.</w:t>
      </w:r>
    </w:p>
    <w:p w14:paraId="7879C9EA" w14:textId="77777777" w:rsidR="007F1E13" w:rsidRDefault="007F1E13" w:rsidP="007F1E13">
      <w:pPr>
        <w:pStyle w:val="TSnormal"/>
        <w:rPr>
          <w:rFonts w:ascii="Courier New" w:hAnsi="Courier New" w:cs="Courier New"/>
          <w:noProof w:val="0"/>
          <w:color w:val="ED7D31" w:themeColor="accent2"/>
          <w:szCs w:val="18"/>
          <w:shd w:val="clear" w:color="auto" w:fill="FFFFFF"/>
          <w:lang w:eastAsia="en-US"/>
        </w:rPr>
      </w:pPr>
      <w:r w:rsidRPr="00233FEE">
        <w:rPr>
          <w:rFonts w:ascii="Courier New" w:hAnsi="Courier New" w:cs="Courier New"/>
          <w:noProof w:val="0"/>
          <w:color w:val="ED7D31" w:themeColor="accent2"/>
          <w:szCs w:val="18"/>
          <w:shd w:val="clear" w:color="auto" w:fill="FFFFFF"/>
          <w:lang w:eastAsia="en-US"/>
        </w:rPr>
        <w:t>(Prezime1, Prezime2, &amp; Prezime3, Godina)</w:t>
      </w:r>
    </w:p>
    <w:p w14:paraId="73441C0D" w14:textId="77777777" w:rsidR="007F1E13" w:rsidRPr="00501595" w:rsidRDefault="007F1E13" w:rsidP="007F1E13">
      <w:pPr>
        <w:pStyle w:val="TSnormal"/>
        <w:rPr>
          <w:noProof w:val="0"/>
        </w:rPr>
      </w:pPr>
      <w:r w:rsidRPr="00501595">
        <w:rPr>
          <w:noProof w:val="0"/>
        </w:rPr>
        <w:t>Primjer:</w:t>
      </w:r>
    </w:p>
    <w:p w14:paraId="16F51D48" w14:textId="77777777" w:rsidR="007F1E13" w:rsidRDefault="007F1E13" w:rsidP="007F1E13">
      <w:pPr>
        <w:pStyle w:val="TSnormal"/>
        <w:rPr>
          <w:rFonts w:ascii="Courier New" w:hAnsi="Courier New" w:cs="Courier New"/>
          <w:noProof w:val="0"/>
          <w:color w:val="C00000"/>
          <w:szCs w:val="18"/>
          <w:shd w:val="clear" w:color="auto" w:fill="FFFFFF"/>
          <w:lang w:eastAsia="en-US"/>
        </w:rPr>
      </w:pPr>
      <w:r w:rsidRPr="00233FEE">
        <w:rPr>
          <w:rFonts w:ascii="Courier New" w:hAnsi="Courier New" w:cs="Courier New"/>
          <w:noProof w:val="0"/>
          <w:color w:val="C00000"/>
          <w:szCs w:val="18"/>
          <w:shd w:val="clear" w:color="auto" w:fill="FFFFFF"/>
          <w:lang w:eastAsia="en-US"/>
        </w:rPr>
        <w:t>(</w:t>
      </w:r>
      <w:proofErr w:type="spellStart"/>
      <w:r w:rsidRPr="00233FEE">
        <w:rPr>
          <w:rFonts w:ascii="Courier New" w:hAnsi="Courier New" w:cs="Courier New"/>
          <w:noProof w:val="0"/>
          <w:color w:val="C00000"/>
          <w:szCs w:val="18"/>
          <w:shd w:val="clear" w:color="auto" w:fill="FFFFFF"/>
          <w:lang w:eastAsia="en-US"/>
        </w:rPr>
        <w:t>Saadé</w:t>
      </w:r>
      <w:proofErr w:type="spellEnd"/>
      <w:r w:rsidRPr="00233FEE">
        <w:rPr>
          <w:rFonts w:ascii="Courier New" w:hAnsi="Courier New" w:cs="Courier New"/>
          <w:noProof w:val="0"/>
          <w:color w:val="C00000"/>
          <w:szCs w:val="18"/>
          <w:shd w:val="clear" w:color="auto" w:fill="FFFFFF"/>
          <w:lang w:eastAsia="en-US"/>
        </w:rPr>
        <w:t xml:space="preserve">, </w:t>
      </w:r>
      <w:proofErr w:type="spellStart"/>
      <w:r w:rsidRPr="00233FEE">
        <w:rPr>
          <w:rFonts w:ascii="Courier New" w:hAnsi="Courier New" w:cs="Courier New"/>
          <w:noProof w:val="0"/>
          <w:color w:val="C00000"/>
          <w:szCs w:val="18"/>
          <w:shd w:val="clear" w:color="auto" w:fill="FFFFFF"/>
          <w:lang w:eastAsia="en-US"/>
        </w:rPr>
        <w:t>Morin</w:t>
      </w:r>
      <w:proofErr w:type="spellEnd"/>
      <w:r w:rsidRPr="00233FEE">
        <w:rPr>
          <w:rFonts w:ascii="Courier New" w:hAnsi="Courier New" w:cs="Courier New"/>
          <w:noProof w:val="0"/>
          <w:color w:val="C00000"/>
          <w:szCs w:val="18"/>
          <w:shd w:val="clear" w:color="auto" w:fill="FFFFFF"/>
          <w:lang w:eastAsia="en-US"/>
        </w:rPr>
        <w:t>, &amp; Thomas, 2012)</w:t>
      </w:r>
    </w:p>
    <w:p w14:paraId="5470FEB0" w14:textId="77777777" w:rsidR="007F1E13" w:rsidRPr="00501595" w:rsidRDefault="007F1E13" w:rsidP="007F1E13">
      <w:pPr>
        <w:pStyle w:val="TSnormal"/>
        <w:rPr>
          <w:noProof w:val="0"/>
        </w:rPr>
      </w:pPr>
    </w:p>
    <w:p w14:paraId="0DE7943C" w14:textId="77777777" w:rsidR="007F1E13" w:rsidRDefault="007F1E13" w:rsidP="007F1E13">
      <w:pPr>
        <w:pStyle w:val="TSnormal"/>
        <w:rPr>
          <w:noProof w:val="0"/>
        </w:rPr>
      </w:pPr>
      <w:r w:rsidRPr="00501595">
        <w:rPr>
          <w:noProof w:val="0"/>
        </w:rPr>
        <w:lastRenderedPageBreak/>
        <w:t>Ako je riječ o radu s više od tri autora,  stavlja se kratica "</w:t>
      </w:r>
      <w:proofErr w:type="spellStart"/>
      <w:r w:rsidRPr="00501595">
        <w:rPr>
          <w:b/>
          <w:noProof w:val="0"/>
        </w:rPr>
        <w:t>et</w:t>
      </w:r>
      <w:proofErr w:type="spellEnd"/>
      <w:r w:rsidRPr="00501595">
        <w:rPr>
          <w:b/>
          <w:noProof w:val="0"/>
        </w:rPr>
        <w:t xml:space="preserve"> </w:t>
      </w:r>
      <w:proofErr w:type="spellStart"/>
      <w:r w:rsidRPr="00501595">
        <w:rPr>
          <w:b/>
          <w:noProof w:val="0"/>
        </w:rPr>
        <w:t>al</w:t>
      </w:r>
      <w:proofErr w:type="spellEnd"/>
      <w:r w:rsidRPr="00501595">
        <w:rPr>
          <w:b/>
          <w:noProof w:val="0"/>
        </w:rPr>
        <w:t>.</w:t>
      </w:r>
      <w:r w:rsidRPr="00501595">
        <w:rPr>
          <w:noProof w:val="0"/>
        </w:rPr>
        <w:t>", a iza koje se stavlja zarez "</w:t>
      </w:r>
      <w:r w:rsidRPr="00501595">
        <w:rPr>
          <w:b/>
          <w:noProof w:val="0"/>
        </w:rPr>
        <w:t>,</w:t>
      </w:r>
      <w:r w:rsidRPr="00501595">
        <w:rPr>
          <w:noProof w:val="0"/>
        </w:rPr>
        <w:t>" i godina. Hrvatska inačica oznake je "</w:t>
      </w:r>
      <w:r w:rsidRPr="00501595">
        <w:rPr>
          <w:b/>
          <w:noProof w:val="0"/>
        </w:rPr>
        <w:t>i dr.</w:t>
      </w:r>
      <w:r w:rsidRPr="00501595">
        <w:rPr>
          <w:noProof w:val="0"/>
        </w:rPr>
        <w:t>".</w:t>
      </w:r>
    </w:p>
    <w:p w14:paraId="082E83AA" w14:textId="77777777" w:rsidR="007F1E13" w:rsidRPr="00501595" w:rsidRDefault="007F1E13" w:rsidP="007F1E13">
      <w:pPr>
        <w:pStyle w:val="TSnormal"/>
        <w:rPr>
          <w:noProof w:val="0"/>
        </w:rPr>
      </w:pPr>
      <w:r w:rsidRPr="00501595">
        <w:rPr>
          <w:noProof w:val="0"/>
        </w:rPr>
        <w:t>Primjer:</w:t>
      </w:r>
    </w:p>
    <w:p w14:paraId="7B7DB745"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w:t>
      </w:r>
      <w:proofErr w:type="spellStart"/>
      <w:r w:rsidRPr="00501595">
        <w:rPr>
          <w:rFonts w:ascii="Courier New" w:hAnsi="Courier New" w:cs="Courier New"/>
          <w:color w:val="C00000"/>
          <w:szCs w:val="18"/>
          <w:shd w:val="clear" w:color="auto" w:fill="FFFFFF"/>
        </w:rPr>
        <w:t>Isaia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et</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l</w:t>
      </w:r>
      <w:proofErr w:type="spellEnd"/>
      <w:r w:rsidRPr="00501595">
        <w:rPr>
          <w:rFonts w:ascii="Courier New" w:hAnsi="Courier New" w:cs="Courier New"/>
          <w:color w:val="C00000"/>
          <w:szCs w:val="18"/>
          <w:shd w:val="clear" w:color="auto" w:fill="FFFFFF"/>
        </w:rPr>
        <w:t>., 2015) ili (</w:t>
      </w:r>
      <w:proofErr w:type="spellStart"/>
      <w:r w:rsidRPr="00501595">
        <w:rPr>
          <w:rFonts w:ascii="Courier New" w:hAnsi="Courier New" w:cs="Courier New"/>
          <w:color w:val="C00000"/>
          <w:szCs w:val="18"/>
          <w:shd w:val="clear" w:color="auto" w:fill="FFFFFF"/>
        </w:rPr>
        <w:t>Isaias</w:t>
      </w:r>
      <w:proofErr w:type="spellEnd"/>
      <w:r w:rsidRPr="00501595">
        <w:rPr>
          <w:rFonts w:ascii="Courier New" w:hAnsi="Courier New" w:cs="Courier New"/>
          <w:color w:val="C00000"/>
          <w:szCs w:val="18"/>
          <w:shd w:val="clear" w:color="auto" w:fill="FFFFFF"/>
        </w:rPr>
        <w:t xml:space="preserve"> i dr., 2015)</w:t>
      </w:r>
    </w:p>
    <w:p w14:paraId="20ECB9D8" w14:textId="77777777" w:rsidR="007F1E13" w:rsidRPr="00501595" w:rsidRDefault="007F1E13" w:rsidP="007F1E13">
      <w:pPr>
        <w:pStyle w:val="TSnormal"/>
        <w:rPr>
          <w:noProof w:val="0"/>
        </w:rPr>
      </w:pPr>
    </w:p>
    <w:p w14:paraId="53D59D90" w14:textId="77777777" w:rsidR="007F1E13" w:rsidRDefault="007F1E13" w:rsidP="000D4C5F">
      <w:pPr>
        <w:pStyle w:val="TSnormal"/>
      </w:pPr>
      <w:r w:rsidRPr="00501595">
        <w:t>Prema potrebi, referenca može sadržavati i broj stranice (ili raspon stranica) na koji se navod ili citat odnosi. Broj stranice započinje navođenjem kratice "</w:t>
      </w:r>
      <w:r w:rsidRPr="00501595">
        <w:rPr>
          <w:b/>
        </w:rPr>
        <w:t>p.</w:t>
      </w:r>
      <w:r w:rsidRPr="00501595">
        <w:t>", a ako je riječ o rasponu stranica tada se koristi kratica "</w:t>
      </w:r>
      <w:r w:rsidRPr="00501595">
        <w:rPr>
          <w:b/>
        </w:rPr>
        <w:t>pp.</w:t>
      </w:r>
      <w:r w:rsidRPr="00501595">
        <w:t>". Hrvatska inačica oznake za stranicu je "</w:t>
      </w:r>
      <w:r w:rsidRPr="00501595">
        <w:rPr>
          <w:b/>
        </w:rPr>
        <w:t>str.</w:t>
      </w:r>
      <w:r w:rsidRPr="00501595">
        <w:t xml:space="preserve">". </w:t>
      </w:r>
    </w:p>
    <w:p w14:paraId="450A86BD" w14:textId="77777777" w:rsidR="007F1E13" w:rsidRPr="00501595" w:rsidRDefault="007F1E13" w:rsidP="007F1E13">
      <w:pPr>
        <w:pStyle w:val="TSnormal"/>
        <w:rPr>
          <w:noProof w:val="0"/>
        </w:rPr>
      </w:pPr>
      <w:r w:rsidRPr="00501595">
        <w:rPr>
          <w:noProof w:val="0"/>
        </w:rPr>
        <w:t>Primjer:</w:t>
      </w:r>
    </w:p>
    <w:p w14:paraId="3FDFC9F1"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2005, p.16) ili (Bates, 2005, str.16)</w:t>
      </w:r>
    </w:p>
    <w:p w14:paraId="0752EEC2" w14:textId="77777777" w:rsidR="007F1E13" w:rsidRPr="00501595" w:rsidRDefault="007F1E13" w:rsidP="007F1E13">
      <w:pPr>
        <w:rPr>
          <w:rFonts w:ascii="Arial" w:hAnsi="Arial" w:cs="Arial"/>
        </w:rPr>
      </w:pPr>
      <w:r w:rsidRPr="00501595">
        <w:rPr>
          <w:rFonts w:ascii="Courier New" w:hAnsi="Courier New" w:cs="Courier New"/>
          <w:color w:val="C00000"/>
          <w:szCs w:val="18"/>
          <w:shd w:val="clear" w:color="auto" w:fill="FFFFFF"/>
        </w:rPr>
        <w:t>(Bates, 2005, pp.16-17) ili (Bates, 2005, str.16-17)</w:t>
      </w:r>
    </w:p>
    <w:p w14:paraId="139E318A" w14:textId="77777777" w:rsidR="007F1E13" w:rsidRPr="00501595" w:rsidRDefault="007F1E13" w:rsidP="007F1E13">
      <w:pPr>
        <w:rPr>
          <w:rFonts w:ascii="Arial" w:hAnsi="Arial" w:cs="Arial"/>
        </w:rPr>
      </w:pPr>
    </w:p>
    <w:p w14:paraId="36DF434A" w14:textId="77777777" w:rsidR="007F1E13" w:rsidRDefault="007F1E13" w:rsidP="007F1E13">
      <w:pPr>
        <w:rPr>
          <w:rFonts w:ascii="Arial" w:hAnsi="Arial" w:cs="Arial"/>
        </w:rPr>
      </w:pPr>
      <w:r w:rsidRPr="00501595">
        <w:rPr>
          <w:rFonts w:ascii="Arial" w:hAnsi="Arial" w:cs="Arial"/>
        </w:rPr>
        <w:t xml:space="preserve">Ako se u tekstu već spominje autorovo ime, u zagradama je dovoljno navesti informacije koje nisu spomenute u tekstu. </w:t>
      </w:r>
    </w:p>
    <w:p w14:paraId="2E2544A7" w14:textId="77777777" w:rsidR="007F1E13" w:rsidRPr="00501595" w:rsidRDefault="007F1E13" w:rsidP="007F1E13">
      <w:pPr>
        <w:rPr>
          <w:rFonts w:ascii="Arial" w:hAnsi="Arial" w:cs="Arial"/>
        </w:rPr>
      </w:pPr>
      <w:r w:rsidRPr="00501595">
        <w:rPr>
          <w:rFonts w:ascii="Arial" w:hAnsi="Arial" w:cs="Arial"/>
        </w:rPr>
        <w:t>Primjer:</w:t>
      </w:r>
    </w:p>
    <w:p w14:paraId="66C77B2E" w14:textId="77777777" w:rsidR="007F1E13" w:rsidRPr="00501595" w:rsidRDefault="007F1E13" w:rsidP="007F1E13">
      <w:pPr>
        <w:ind w:left="708"/>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2005, p. 6) navodi kako su zajedničke karakteristike otvorenog učenja i udaljenog učenja pružanje visoke kvalitete obrazovanja za one koji ne mogu ili ne žele pohađati konvencionalnu nastavu.</w:t>
      </w:r>
    </w:p>
    <w:p w14:paraId="0DCD7C9D" w14:textId="77777777" w:rsidR="007F1E13" w:rsidRPr="00501595" w:rsidRDefault="007F1E13" w:rsidP="007F1E13">
      <w:pPr>
        <w:rPr>
          <w:rFonts w:ascii="Arial" w:hAnsi="Arial" w:cs="Arial"/>
        </w:rPr>
      </w:pPr>
    </w:p>
    <w:p w14:paraId="1F3251E7" w14:textId="77777777" w:rsidR="007F1E13" w:rsidRPr="00501595" w:rsidRDefault="007F1E13" w:rsidP="007F1E13">
      <w:pPr>
        <w:rPr>
          <w:rFonts w:ascii="Arial" w:hAnsi="Arial" w:cs="Arial"/>
        </w:rPr>
      </w:pPr>
      <w:r w:rsidRPr="00501595">
        <w:rPr>
          <w:rFonts w:ascii="Arial" w:hAnsi="Arial" w:cs="Arial"/>
        </w:rPr>
        <w:t>Referencu nije potrebno posebno navoditi ako je sve jasno iz konteksta:</w:t>
      </w:r>
    </w:p>
    <w:p w14:paraId="687CCD9A" w14:textId="77777777" w:rsidR="007F1E13" w:rsidRPr="00501595" w:rsidRDefault="007F1E13" w:rsidP="007F1E13">
      <w:pPr>
        <w:ind w:left="708"/>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Istraživanje koje je proveo </w:t>
      </w:r>
      <w:proofErr w:type="spellStart"/>
      <w:r w:rsidRPr="00501595">
        <w:rPr>
          <w:rFonts w:ascii="Courier New" w:hAnsi="Courier New" w:cs="Courier New"/>
          <w:color w:val="C00000"/>
          <w:szCs w:val="18"/>
          <w:shd w:val="clear" w:color="auto" w:fill="FFFFFF"/>
        </w:rPr>
        <w:t>Kessler</w:t>
      </w:r>
      <w:proofErr w:type="spellEnd"/>
      <w:r w:rsidRPr="00501595">
        <w:rPr>
          <w:rFonts w:ascii="Courier New" w:hAnsi="Courier New" w:cs="Courier New"/>
          <w:color w:val="C00000"/>
          <w:szCs w:val="18"/>
          <w:shd w:val="clear" w:color="auto" w:fill="FFFFFF"/>
        </w:rPr>
        <w:t xml:space="preserve"> 2003. godine pokazuje kako je glavni uzročnik epidemije bio …</w:t>
      </w:r>
    </w:p>
    <w:p w14:paraId="16E8801D" w14:textId="77777777" w:rsidR="007F1E13" w:rsidRPr="00501595" w:rsidRDefault="007F1E13" w:rsidP="007F1E13">
      <w:pPr>
        <w:ind w:left="708"/>
        <w:rPr>
          <w:rFonts w:ascii="Arial" w:hAnsi="Arial" w:cs="Arial"/>
          <w:b/>
          <w:iCs/>
          <w:lang w:eastAsia="hr-HR"/>
        </w:rPr>
      </w:pPr>
    </w:p>
    <w:p w14:paraId="708792FA" w14:textId="77777777" w:rsidR="007F1E13" w:rsidRPr="00501595" w:rsidRDefault="007F1E13" w:rsidP="007F1E13">
      <w:pPr>
        <w:pStyle w:val="TSnormal"/>
        <w:rPr>
          <w:b/>
          <w:iCs/>
          <w:noProof w:val="0"/>
        </w:rPr>
      </w:pPr>
      <w:r w:rsidRPr="00501595">
        <w:rPr>
          <w:b/>
          <w:iCs/>
          <w:noProof w:val="0"/>
        </w:rPr>
        <w:t xml:space="preserve">Izrada bibliografskoga zapisa </w:t>
      </w:r>
    </w:p>
    <w:p w14:paraId="1C1E74BD" w14:textId="77777777" w:rsidR="007F1E13" w:rsidRPr="00501595" w:rsidRDefault="007F1E13" w:rsidP="007F1E13">
      <w:pPr>
        <w:pStyle w:val="TSnormal"/>
        <w:rPr>
          <w:i/>
          <w:noProof w:val="0"/>
        </w:rPr>
      </w:pPr>
      <w:r w:rsidRPr="00501595">
        <w:rPr>
          <w:i/>
          <w:noProof w:val="0"/>
        </w:rPr>
        <w:t>Knjiga</w:t>
      </w:r>
    </w:p>
    <w:p w14:paraId="57712A23" w14:textId="77777777" w:rsidR="007F1E13" w:rsidRPr="00501595" w:rsidRDefault="007F1E13" w:rsidP="007F1E13">
      <w:pPr>
        <w:pStyle w:val="TSnormal"/>
        <w:rPr>
          <w:noProof w:val="0"/>
        </w:rPr>
      </w:pPr>
      <w:r w:rsidRPr="009E7376">
        <w:rPr>
          <w:noProof w:val="0"/>
        </w:rPr>
        <w:t>Prilikom izrade bibliografskoga zapisa knjige prema stilu APA potrebno je slijediti sljedeću strukturu:</w:t>
      </w:r>
      <w:r w:rsidRPr="00501595">
        <w:rPr>
          <w:noProof w:val="0"/>
        </w:rPr>
        <w:t xml:space="preserve"> </w:t>
      </w:r>
    </w:p>
    <w:p w14:paraId="2B6A5263"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nicijal imena</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Godina). </w:t>
      </w:r>
      <w:r w:rsidRPr="00501595">
        <w:rPr>
          <w:rFonts w:ascii="Courier New" w:hAnsi="Courier New" w:cs="Courier New"/>
          <w:i/>
          <w:color w:val="ED7D31" w:themeColor="accent2"/>
          <w:szCs w:val="18"/>
          <w:shd w:val="clear" w:color="auto" w:fill="FFFFFF"/>
        </w:rPr>
        <w:t>Naziv knjige</w:t>
      </w:r>
      <w:r w:rsidRPr="00501595">
        <w:rPr>
          <w:rFonts w:ascii="Courier New" w:hAnsi="Courier New" w:cs="Courier New"/>
          <w:color w:val="ED7D31" w:themeColor="accent2"/>
          <w:szCs w:val="18"/>
          <w:shd w:val="clear" w:color="auto" w:fill="FFFFFF"/>
        </w:rPr>
        <w:t xml:space="preserve"> (Izdanj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Mjesto: Izdavač.</w:t>
      </w:r>
    </w:p>
    <w:p w14:paraId="28E7795B"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t>* ako publikacija ima veći broj autora,  potrebno je nakon inicijala imena prvog autora dodati zarez "</w:t>
      </w:r>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 navesti prezime drugog autora te inicijale imena drugog autora. Prije zadnjeg autora potrebno je dodati zarez "</w:t>
      </w:r>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 i znak "</w:t>
      </w:r>
      <w:r w:rsidRPr="00501595">
        <w:rPr>
          <w:rFonts w:ascii="Courier New" w:hAnsi="Courier New" w:cs="Courier New"/>
          <w:b/>
          <w:szCs w:val="18"/>
          <w:shd w:val="clear" w:color="auto" w:fill="FFFFFF"/>
        </w:rPr>
        <w:t>&amp;</w:t>
      </w:r>
      <w:r w:rsidRPr="00501595">
        <w:rPr>
          <w:rFonts w:ascii="Courier New" w:hAnsi="Courier New" w:cs="Courier New"/>
          <w:szCs w:val="18"/>
          <w:shd w:val="clear" w:color="auto" w:fill="FFFFFF"/>
        </w:rPr>
        <w:t>" te navesti prezime i inicijal imena zadnjeg autora.</w:t>
      </w:r>
    </w:p>
    <w:p w14:paraId="53276648"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lastRenderedPageBreak/>
        <w:t>** ako postoji više izdanja, navodi se broj izdanja unutar zagrada i završava točkom, a ako ne postoji tada se izostavlja.</w:t>
      </w:r>
    </w:p>
    <w:p w14:paraId="298BCA46" w14:textId="77777777" w:rsidR="007F1E13" w:rsidRPr="00501595" w:rsidRDefault="007F1E13" w:rsidP="007F1E13">
      <w:pPr>
        <w:pStyle w:val="TSnormal"/>
        <w:rPr>
          <w:noProof w:val="0"/>
        </w:rPr>
      </w:pPr>
      <w:r w:rsidRPr="00501595">
        <w:rPr>
          <w:noProof w:val="0"/>
        </w:rPr>
        <w:t>Primjer:</w:t>
      </w:r>
    </w:p>
    <w:p w14:paraId="72DBAB67"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Bates, A. W., &amp; </w:t>
      </w:r>
      <w:proofErr w:type="spellStart"/>
      <w:r w:rsidRPr="00501595">
        <w:rPr>
          <w:rFonts w:ascii="Courier New" w:hAnsi="Courier New" w:cs="Courier New"/>
          <w:color w:val="C00000"/>
          <w:szCs w:val="18"/>
          <w:shd w:val="clear" w:color="auto" w:fill="FFFFFF"/>
        </w:rPr>
        <w:t>Sangra</w:t>
      </w:r>
      <w:proofErr w:type="spellEnd"/>
      <w:r w:rsidRPr="00501595">
        <w:rPr>
          <w:rFonts w:ascii="Courier New" w:hAnsi="Courier New" w:cs="Courier New"/>
          <w:color w:val="C00000"/>
          <w:szCs w:val="18"/>
          <w:shd w:val="clear" w:color="auto" w:fill="FFFFFF"/>
        </w:rPr>
        <w:t xml:space="preserve">, A. (2011). </w:t>
      </w:r>
      <w:proofErr w:type="spellStart"/>
      <w:r w:rsidRPr="00501595">
        <w:rPr>
          <w:rFonts w:ascii="Courier New" w:hAnsi="Courier New" w:cs="Courier New"/>
          <w:i/>
          <w:color w:val="C00000"/>
          <w:szCs w:val="18"/>
          <w:shd w:val="clear" w:color="auto" w:fill="FFFFFF"/>
        </w:rPr>
        <w:t>Managing</w:t>
      </w:r>
      <w:proofErr w:type="spellEnd"/>
      <w:r w:rsidRPr="00501595">
        <w:rPr>
          <w:rFonts w:ascii="Courier New" w:hAnsi="Courier New" w:cs="Courier New"/>
          <w:i/>
          <w:color w:val="C00000"/>
          <w:szCs w:val="18"/>
          <w:shd w:val="clear" w:color="auto" w:fill="FFFFFF"/>
        </w:rPr>
        <w:t xml:space="preserve"> Technology </w:t>
      </w:r>
      <w:proofErr w:type="spellStart"/>
      <w:r w:rsidRPr="00501595">
        <w:rPr>
          <w:rFonts w:ascii="Courier New" w:hAnsi="Courier New" w:cs="Courier New"/>
          <w:i/>
          <w:color w:val="C00000"/>
          <w:szCs w:val="18"/>
          <w:shd w:val="clear" w:color="auto" w:fill="FFFFFF"/>
        </w:rPr>
        <w:t>i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Higher</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Strategies</w:t>
      </w:r>
      <w:proofErr w:type="spellEnd"/>
      <w:r w:rsidRPr="00501595">
        <w:rPr>
          <w:rFonts w:ascii="Courier New" w:hAnsi="Courier New" w:cs="Courier New"/>
          <w:i/>
          <w:color w:val="C00000"/>
          <w:szCs w:val="18"/>
          <w:shd w:val="clear" w:color="auto" w:fill="FFFFFF"/>
        </w:rPr>
        <w:t xml:space="preserve"> for </w:t>
      </w:r>
      <w:proofErr w:type="spellStart"/>
      <w:r w:rsidRPr="00501595">
        <w:rPr>
          <w:rFonts w:ascii="Courier New" w:hAnsi="Courier New" w:cs="Courier New"/>
          <w:i/>
          <w:color w:val="C00000"/>
          <w:szCs w:val="18"/>
          <w:shd w:val="clear" w:color="auto" w:fill="FFFFFF"/>
        </w:rPr>
        <w:t>Transform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each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and</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Learning</w:t>
      </w:r>
      <w:proofErr w:type="spellEnd"/>
      <w:r w:rsidRPr="00501595">
        <w:rPr>
          <w:rFonts w:ascii="Courier New" w:hAnsi="Courier New" w:cs="Courier New"/>
          <w:i/>
          <w:color w:val="C00000"/>
          <w:szCs w:val="18"/>
          <w:shd w:val="clear" w:color="auto" w:fill="FFFFFF"/>
        </w:rPr>
        <w:t xml:space="preserve"> </w:t>
      </w:r>
      <w:r w:rsidRPr="00501595">
        <w:rPr>
          <w:rFonts w:ascii="Courier New" w:hAnsi="Courier New" w:cs="Courier New"/>
          <w:color w:val="C00000"/>
          <w:szCs w:val="18"/>
          <w:shd w:val="clear" w:color="auto" w:fill="FFFFFF"/>
        </w:rPr>
        <w:t xml:space="preserve">(1st </w:t>
      </w:r>
      <w:proofErr w:type="spellStart"/>
      <w:r w:rsidRPr="00501595">
        <w:rPr>
          <w:rFonts w:ascii="Courier New" w:hAnsi="Courier New" w:cs="Courier New"/>
          <w:color w:val="C00000"/>
          <w:szCs w:val="18"/>
          <w:shd w:val="clear" w:color="auto" w:fill="FFFFFF"/>
        </w:rPr>
        <w:t>ed</w:t>
      </w:r>
      <w:proofErr w:type="spellEnd"/>
      <w:r w:rsidRPr="00501595">
        <w:rPr>
          <w:rFonts w:ascii="Courier New" w:hAnsi="Courier New" w:cs="Courier New"/>
          <w:color w:val="C00000"/>
          <w:szCs w:val="18"/>
          <w:shd w:val="clear" w:color="auto" w:fill="FFFFFF"/>
        </w:rPr>
        <w:t xml:space="preserve">.). San Francisco: </w:t>
      </w:r>
      <w:proofErr w:type="spellStart"/>
      <w:r w:rsidRPr="00501595">
        <w:rPr>
          <w:rFonts w:ascii="Courier New" w:hAnsi="Courier New" w:cs="Courier New"/>
          <w:color w:val="C00000"/>
          <w:szCs w:val="18"/>
          <w:shd w:val="clear" w:color="auto" w:fill="FFFFFF"/>
        </w:rPr>
        <w:t>Jossey</w:t>
      </w:r>
      <w:proofErr w:type="spellEnd"/>
      <w:r w:rsidRPr="00501595">
        <w:rPr>
          <w:rFonts w:ascii="Courier New" w:hAnsi="Courier New" w:cs="Courier New"/>
          <w:color w:val="C00000"/>
          <w:szCs w:val="18"/>
          <w:shd w:val="clear" w:color="auto" w:fill="FFFFFF"/>
        </w:rPr>
        <w:t>-Bass.</w:t>
      </w:r>
    </w:p>
    <w:p w14:paraId="704B95A9" w14:textId="77777777" w:rsidR="007F1E13" w:rsidRPr="00501595" w:rsidRDefault="007F1E13" w:rsidP="007F1E13">
      <w:pPr>
        <w:pStyle w:val="TSnormal"/>
        <w:rPr>
          <w:noProof w:val="0"/>
        </w:rPr>
      </w:pPr>
    </w:p>
    <w:p w14:paraId="1EB96F5B" w14:textId="77777777" w:rsidR="007F1E13" w:rsidRPr="00501595" w:rsidRDefault="007F1E13" w:rsidP="007F1E13">
      <w:pPr>
        <w:pStyle w:val="TSnormal"/>
        <w:rPr>
          <w:noProof w:val="0"/>
        </w:rPr>
      </w:pPr>
      <w:r w:rsidRPr="00501595">
        <w:rPr>
          <w:noProof w:val="0"/>
        </w:rPr>
        <w:t xml:space="preserve">Bibliografski zapis knjige kojoj je autor korporacija ili skupina navodi se na sljedeći način: </w:t>
      </w:r>
    </w:p>
    <w:p w14:paraId="4AF1AC62"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Korporacija. (Godina). </w:t>
      </w:r>
      <w:r w:rsidRPr="00501595">
        <w:rPr>
          <w:rFonts w:ascii="Courier New" w:hAnsi="Courier New" w:cs="Courier New"/>
          <w:i/>
          <w:color w:val="ED7D31" w:themeColor="accent2"/>
          <w:szCs w:val="18"/>
          <w:shd w:val="clear" w:color="auto" w:fill="FFFFFF"/>
        </w:rPr>
        <w:t>Naziv knjige</w:t>
      </w:r>
      <w:r w:rsidRPr="00501595">
        <w:rPr>
          <w:rFonts w:ascii="Courier New" w:hAnsi="Courier New" w:cs="Courier New"/>
          <w:color w:val="ED7D31" w:themeColor="accent2"/>
          <w:szCs w:val="18"/>
          <w:shd w:val="clear" w:color="auto" w:fill="FFFFFF"/>
        </w:rPr>
        <w:t xml:space="preserve"> (Izdanje). Mjesto: Izdavač.</w:t>
      </w:r>
    </w:p>
    <w:p w14:paraId="346EF987" w14:textId="77777777" w:rsidR="007F1E13" w:rsidRPr="00501595" w:rsidRDefault="007F1E13" w:rsidP="007F1E13">
      <w:pPr>
        <w:pStyle w:val="TSnormal"/>
        <w:rPr>
          <w:noProof w:val="0"/>
        </w:rPr>
      </w:pPr>
      <w:r w:rsidRPr="00501595">
        <w:rPr>
          <w:noProof w:val="0"/>
        </w:rPr>
        <w:t>Primjer:</w:t>
      </w:r>
    </w:p>
    <w:p w14:paraId="2067864A" w14:textId="77777777" w:rsidR="007F1E13"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American </w:t>
      </w:r>
      <w:proofErr w:type="spellStart"/>
      <w:r w:rsidRPr="00501595">
        <w:rPr>
          <w:rFonts w:ascii="Courier New" w:hAnsi="Courier New" w:cs="Courier New"/>
          <w:color w:val="C00000"/>
          <w:szCs w:val="18"/>
          <w:shd w:val="clear" w:color="auto" w:fill="FFFFFF"/>
        </w:rPr>
        <w:t>Psychological</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ssociation</w:t>
      </w:r>
      <w:proofErr w:type="spellEnd"/>
      <w:r w:rsidRPr="00501595">
        <w:rPr>
          <w:rFonts w:ascii="Courier New" w:hAnsi="Courier New" w:cs="Courier New"/>
          <w:color w:val="C00000"/>
          <w:szCs w:val="18"/>
          <w:shd w:val="clear" w:color="auto" w:fill="FFFFFF"/>
        </w:rPr>
        <w:t xml:space="preserve">. (2010). </w:t>
      </w:r>
      <w:proofErr w:type="spellStart"/>
      <w:r w:rsidRPr="00501595">
        <w:rPr>
          <w:rFonts w:ascii="Courier New" w:hAnsi="Courier New" w:cs="Courier New"/>
          <w:i/>
          <w:color w:val="C00000"/>
          <w:szCs w:val="18"/>
          <w:shd w:val="clear" w:color="auto" w:fill="FFFFFF"/>
        </w:rPr>
        <w:t>Publication</w:t>
      </w:r>
      <w:proofErr w:type="spellEnd"/>
      <w:r w:rsidRPr="00501595">
        <w:rPr>
          <w:rFonts w:ascii="Courier New" w:hAnsi="Courier New" w:cs="Courier New"/>
          <w:i/>
          <w:color w:val="C00000"/>
          <w:szCs w:val="18"/>
          <w:shd w:val="clear" w:color="auto" w:fill="FFFFFF"/>
        </w:rPr>
        <w:t xml:space="preserve"> manual </w:t>
      </w:r>
      <w:proofErr w:type="spellStart"/>
      <w:r w:rsidRPr="00501595">
        <w:rPr>
          <w:rFonts w:ascii="Courier New" w:hAnsi="Courier New" w:cs="Courier New"/>
          <w:i/>
          <w:color w:val="C00000"/>
          <w:szCs w:val="18"/>
          <w:shd w:val="clear" w:color="auto" w:fill="FFFFFF"/>
        </w:rPr>
        <w:t>of</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he</w:t>
      </w:r>
      <w:proofErr w:type="spellEnd"/>
      <w:r w:rsidRPr="00501595">
        <w:rPr>
          <w:rFonts w:ascii="Courier New" w:hAnsi="Courier New" w:cs="Courier New"/>
          <w:i/>
          <w:color w:val="C00000"/>
          <w:szCs w:val="18"/>
          <w:shd w:val="clear" w:color="auto" w:fill="FFFFFF"/>
        </w:rPr>
        <w:t xml:space="preserve"> American </w:t>
      </w:r>
      <w:proofErr w:type="spellStart"/>
      <w:r w:rsidRPr="00501595">
        <w:rPr>
          <w:rFonts w:ascii="Courier New" w:hAnsi="Courier New" w:cs="Courier New"/>
          <w:i/>
          <w:color w:val="C00000"/>
          <w:szCs w:val="18"/>
          <w:shd w:val="clear" w:color="auto" w:fill="FFFFFF"/>
        </w:rPr>
        <w:t>Psychological</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Association</w:t>
      </w:r>
      <w:proofErr w:type="spellEnd"/>
      <w:r w:rsidRPr="00501595">
        <w:rPr>
          <w:rFonts w:ascii="Courier New" w:hAnsi="Courier New" w:cs="Courier New"/>
          <w:color w:val="C00000"/>
          <w:szCs w:val="18"/>
          <w:shd w:val="clear" w:color="auto" w:fill="FFFFFF"/>
        </w:rPr>
        <w:t xml:space="preserve"> (6th </w:t>
      </w:r>
      <w:proofErr w:type="spellStart"/>
      <w:r w:rsidRPr="00501595">
        <w:rPr>
          <w:rFonts w:ascii="Courier New" w:hAnsi="Courier New" w:cs="Courier New"/>
          <w:color w:val="C00000"/>
          <w:szCs w:val="18"/>
          <w:shd w:val="clear" w:color="auto" w:fill="FFFFFF"/>
        </w:rPr>
        <w:t>ed</w:t>
      </w:r>
      <w:proofErr w:type="spellEnd"/>
      <w:r w:rsidRPr="00501595">
        <w:rPr>
          <w:rFonts w:ascii="Courier New" w:hAnsi="Courier New" w:cs="Courier New"/>
          <w:color w:val="C00000"/>
          <w:szCs w:val="18"/>
          <w:shd w:val="clear" w:color="auto" w:fill="FFFFFF"/>
        </w:rPr>
        <w:t xml:space="preserve">.). Washington, DC: </w:t>
      </w:r>
      <w:proofErr w:type="spellStart"/>
      <w:r w:rsidRPr="00501595">
        <w:rPr>
          <w:rFonts w:ascii="Courier New" w:hAnsi="Courier New" w:cs="Courier New"/>
          <w:color w:val="C00000"/>
          <w:szCs w:val="18"/>
          <w:shd w:val="clear" w:color="auto" w:fill="FFFFFF"/>
        </w:rPr>
        <w:t>Author</w:t>
      </w:r>
      <w:proofErr w:type="spellEnd"/>
      <w:r w:rsidRPr="00501595">
        <w:rPr>
          <w:rFonts w:ascii="Courier New" w:hAnsi="Courier New" w:cs="Courier New"/>
          <w:color w:val="C00000"/>
          <w:szCs w:val="18"/>
          <w:shd w:val="clear" w:color="auto" w:fill="FFFFFF"/>
        </w:rPr>
        <w:t>.</w:t>
      </w:r>
    </w:p>
    <w:p w14:paraId="3E977AFB" w14:textId="77777777" w:rsidR="007F1E13" w:rsidRDefault="007F1E13" w:rsidP="007F1E13">
      <w:pPr>
        <w:rPr>
          <w:rFonts w:ascii="Arial" w:hAnsi="Arial" w:cs="Arial"/>
          <w:lang w:eastAsia="hr-HR"/>
        </w:rPr>
      </w:pPr>
    </w:p>
    <w:p w14:paraId="5455CE91" w14:textId="77777777" w:rsidR="007F1E13" w:rsidRPr="00A922F0" w:rsidRDefault="007F1E13" w:rsidP="007F1E13">
      <w:pPr>
        <w:rPr>
          <w:rFonts w:ascii="Arial" w:hAnsi="Arial" w:cs="Arial"/>
          <w:i/>
          <w:lang w:eastAsia="hr-HR"/>
        </w:rPr>
      </w:pPr>
      <w:r w:rsidRPr="00A922F0">
        <w:rPr>
          <w:rFonts w:ascii="Arial" w:hAnsi="Arial" w:cs="Arial"/>
          <w:i/>
          <w:lang w:eastAsia="hr-HR"/>
        </w:rPr>
        <w:t>Članak u časopisu</w:t>
      </w:r>
    </w:p>
    <w:p w14:paraId="7AE27347" w14:textId="77777777" w:rsidR="007F1E13" w:rsidRPr="00501595" w:rsidRDefault="007F1E13" w:rsidP="007F1E13">
      <w:pPr>
        <w:pStyle w:val="TSnormal"/>
        <w:rPr>
          <w:noProof w:val="0"/>
        </w:rPr>
      </w:pPr>
      <w:r w:rsidRPr="00501595">
        <w:rPr>
          <w:noProof w:val="0"/>
        </w:rPr>
        <w:t xml:space="preserve">Prilikom izrade bibliografskoga zapisa članka objavljenog u časopisu prema stilu APA potrebno je slijediti sljedeću strukturu: </w:t>
      </w:r>
    </w:p>
    <w:p w14:paraId="5C6D6C7E"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nicijal imena.</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Godina). Naziv članka. </w:t>
      </w:r>
      <w:r w:rsidRPr="00501595">
        <w:rPr>
          <w:rFonts w:ascii="Courier New" w:hAnsi="Courier New" w:cs="Courier New"/>
          <w:i/>
          <w:color w:val="ED7D31" w:themeColor="accent2"/>
          <w:szCs w:val="18"/>
          <w:shd w:val="clear" w:color="auto" w:fill="FFFFFF"/>
        </w:rPr>
        <w:t>Naziv časopisa</w:t>
      </w:r>
      <w:r w:rsidRPr="00501595">
        <w:rPr>
          <w:rFonts w:ascii="Courier New" w:hAnsi="Courier New" w:cs="Courier New"/>
          <w:color w:val="ED7D31" w:themeColor="accent2"/>
          <w:szCs w:val="18"/>
          <w:shd w:val="clear" w:color="auto" w:fill="FFFFFF"/>
        </w:rPr>
        <w:t>, Volumen</w:t>
      </w:r>
      <w:r w:rsidRPr="00501595">
        <w:rPr>
          <w:rFonts w:ascii="Courier New" w:hAnsi="Courier New" w:cs="Courier New"/>
          <w:i/>
          <w:color w:val="ED7D31" w:themeColor="accent2"/>
          <w:szCs w:val="18"/>
          <w:shd w:val="clear" w:color="auto" w:fill="FFFFFF"/>
        </w:rPr>
        <w:t xml:space="preserve"> </w:t>
      </w:r>
      <w:r w:rsidRPr="00501595">
        <w:rPr>
          <w:rFonts w:ascii="Courier New" w:hAnsi="Courier New" w:cs="Courier New"/>
          <w:color w:val="ED7D31" w:themeColor="accent2"/>
          <w:szCs w:val="18"/>
          <w:shd w:val="clear" w:color="auto" w:fill="FFFFFF"/>
        </w:rPr>
        <w:t>(Broj), Brojevi stranica.</w:t>
      </w:r>
    </w:p>
    <w:p w14:paraId="6CE807CB"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t>* ako publikacija ima veći broj autora,  potrebno je nakon inicijala imena prvog autora dodati zarez "</w:t>
      </w:r>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 navesti prezime drugog autora te inicijale imena drugog autora. Prije zadnjeg autora potrebno je dodati zarez "</w:t>
      </w:r>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 i znak "</w:t>
      </w:r>
      <w:r w:rsidRPr="00501595">
        <w:rPr>
          <w:rFonts w:ascii="Courier New" w:hAnsi="Courier New" w:cs="Courier New"/>
          <w:b/>
          <w:szCs w:val="18"/>
          <w:shd w:val="clear" w:color="auto" w:fill="FFFFFF"/>
        </w:rPr>
        <w:t>&amp;</w:t>
      </w:r>
      <w:r w:rsidRPr="00501595">
        <w:rPr>
          <w:rFonts w:ascii="Courier New" w:hAnsi="Courier New" w:cs="Courier New"/>
          <w:szCs w:val="18"/>
          <w:shd w:val="clear" w:color="auto" w:fill="FFFFFF"/>
        </w:rPr>
        <w:t>" te navesti prezime i inicijal imena zadnjeg autora.</w:t>
      </w:r>
    </w:p>
    <w:p w14:paraId="1C7FF7C6" w14:textId="77777777" w:rsidR="007F1E13" w:rsidRPr="00501595" w:rsidRDefault="007F1E13" w:rsidP="007F1E13">
      <w:pPr>
        <w:pStyle w:val="TSnormal"/>
        <w:rPr>
          <w:noProof w:val="0"/>
        </w:rPr>
      </w:pPr>
      <w:r w:rsidRPr="00501595">
        <w:rPr>
          <w:noProof w:val="0"/>
        </w:rPr>
        <w:t>Primjer:</w:t>
      </w:r>
    </w:p>
    <w:p w14:paraId="745138AC"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Han, I., &amp; </w:t>
      </w:r>
      <w:proofErr w:type="spellStart"/>
      <w:r w:rsidRPr="00501595">
        <w:rPr>
          <w:rFonts w:ascii="Courier New" w:hAnsi="Courier New" w:cs="Courier New"/>
          <w:color w:val="C00000"/>
          <w:szCs w:val="18"/>
          <w:shd w:val="clear" w:color="auto" w:fill="FFFFFF"/>
        </w:rPr>
        <w:t>Shin</w:t>
      </w:r>
      <w:proofErr w:type="spellEnd"/>
      <w:r w:rsidRPr="00501595">
        <w:rPr>
          <w:rFonts w:ascii="Courier New" w:hAnsi="Courier New" w:cs="Courier New"/>
          <w:color w:val="C00000"/>
          <w:szCs w:val="18"/>
          <w:shd w:val="clear" w:color="auto" w:fill="FFFFFF"/>
        </w:rPr>
        <w:t xml:space="preserve">, W. (2016). </w:t>
      </w:r>
      <w:proofErr w:type="spellStart"/>
      <w:r w:rsidRPr="00501595">
        <w:rPr>
          <w:rFonts w:ascii="Courier New" w:hAnsi="Courier New" w:cs="Courier New"/>
          <w:color w:val="C00000"/>
          <w:szCs w:val="18"/>
          <w:shd w:val="clear" w:color="auto" w:fill="FFFFFF"/>
        </w:rPr>
        <w:t>The</w:t>
      </w:r>
      <w:proofErr w:type="spellEnd"/>
      <w:r w:rsidRPr="00501595">
        <w:rPr>
          <w:rFonts w:ascii="Courier New" w:hAnsi="Courier New" w:cs="Courier New"/>
          <w:color w:val="C00000"/>
          <w:szCs w:val="18"/>
          <w:shd w:val="clear" w:color="auto" w:fill="FFFFFF"/>
        </w:rPr>
        <w:t xml:space="preserve"> use </w:t>
      </w:r>
      <w:proofErr w:type="spellStart"/>
      <w:r w:rsidRPr="00501595">
        <w:rPr>
          <w:rFonts w:ascii="Courier New" w:hAnsi="Courier New" w:cs="Courier New"/>
          <w:color w:val="C00000"/>
          <w:szCs w:val="18"/>
          <w:shd w:val="clear" w:color="auto" w:fill="FFFFFF"/>
        </w:rPr>
        <w:t>of</w:t>
      </w:r>
      <w:proofErr w:type="spellEnd"/>
      <w:r w:rsidRPr="00501595">
        <w:rPr>
          <w:rFonts w:ascii="Courier New" w:hAnsi="Courier New" w:cs="Courier New"/>
          <w:color w:val="C00000"/>
          <w:szCs w:val="18"/>
          <w:shd w:val="clear" w:color="auto" w:fill="FFFFFF"/>
        </w:rPr>
        <w:t xml:space="preserve"> a </w:t>
      </w:r>
      <w:proofErr w:type="spellStart"/>
      <w:r w:rsidRPr="00501595">
        <w:rPr>
          <w:rFonts w:ascii="Courier New" w:hAnsi="Courier New" w:cs="Courier New"/>
          <w:color w:val="C00000"/>
          <w:szCs w:val="18"/>
          <w:shd w:val="clear" w:color="auto" w:fill="FFFFFF"/>
        </w:rPr>
        <w:t>mobil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 xml:space="preserve"> management system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cademic</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chievement</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of</w:t>
      </w:r>
      <w:proofErr w:type="spellEnd"/>
      <w:r w:rsidRPr="00501595">
        <w:rPr>
          <w:rFonts w:ascii="Courier New" w:hAnsi="Courier New" w:cs="Courier New"/>
          <w:color w:val="C00000"/>
          <w:szCs w:val="18"/>
          <w:shd w:val="clear" w:color="auto" w:fill="FFFFFF"/>
        </w:rPr>
        <w:t xml:space="preserve"> online </w:t>
      </w:r>
      <w:proofErr w:type="spellStart"/>
      <w:r w:rsidRPr="00501595">
        <w:rPr>
          <w:rFonts w:ascii="Courier New" w:hAnsi="Courier New" w:cs="Courier New"/>
          <w:color w:val="C00000"/>
          <w:szCs w:val="18"/>
          <w:shd w:val="clear" w:color="auto" w:fill="FFFFFF"/>
        </w:rPr>
        <w:t>student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Computers</w:t>
      </w:r>
      <w:proofErr w:type="spellEnd"/>
      <w:r w:rsidRPr="00501595">
        <w:rPr>
          <w:rFonts w:ascii="Courier New" w:hAnsi="Courier New" w:cs="Courier New"/>
          <w:i/>
          <w:color w:val="C00000"/>
          <w:szCs w:val="18"/>
          <w:shd w:val="clear" w:color="auto" w:fill="FFFFFF"/>
        </w:rPr>
        <w:t xml:space="preserve"> &amp;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color w:val="C00000"/>
          <w:szCs w:val="18"/>
          <w:shd w:val="clear" w:color="auto" w:fill="FFFFFF"/>
        </w:rPr>
        <w:t>, 102, 79-89</w:t>
      </w:r>
    </w:p>
    <w:p w14:paraId="6AF82534" w14:textId="77777777" w:rsidR="007F1E13" w:rsidRPr="00501595" w:rsidRDefault="007F1E13" w:rsidP="007F1E13">
      <w:pPr>
        <w:pStyle w:val="TSnormal"/>
        <w:rPr>
          <w:i/>
          <w:noProof w:val="0"/>
        </w:rPr>
      </w:pPr>
    </w:p>
    <w:p w14:paraId="4CB82C82" w14:textId="77777777" w:rsidR="007F1E13" w:rsidRPr="00501595" w:rsidRDefault="007F1E13" w:rsidP="007F1E13">
      <w:pPr>
        <w:pStyle w:val="TSnormal"/>
        <w:rPr>
          <w:i/>
          <w:noProof w:val="0"/>
        </w:rPr>
      </w:pPr>
      <w:r w:rsidRPr="00501595">
        <w:rPr>
          <w:i/>
          <w:noProof w:val="0"/>
        </w:rPr>
        <w:t>Web-stranica</w:t>
      </w:r>
    </w:p>
    <w:p w14:paraId="5090515D" w14:textId="77777777" w:rsidR="007F1E13" w:rsidRPr="00501595" w:rsidRDefault="007F1E13" w:rsidP="007F1E13">
      <w:pPr>
        <w:pStyle w:val="TSnormal"/>
        <w:rPr>
          <w:noProof w:val="0"/>
        </w:rPr>
      </w:pPr>
      <w:r w:rsidRPr="00501595">
        <w:rPr>
          <w:noProof w:val="0"/>
        </w:rPr>
        <w:t xml:space="preserve">Prilikom izrade bibliografskoga zapisa </w:t>
      </w:r>
      <w:r w:rsidRPr="00501595">
        <w:rPr>
          <w:i/>
          <w:noProof w:val="0"/>
        </w:rPr>
        <w:t>web</w:t>
      </w:r>
      <w:r w:rsidRPr="00501595">
        <w:rPr>
          <w:noProof w:val="0"/>
        </w:rPr>
        <w:t xml:space="preserve">-stranice prema APA stilu potrebno je slijediti sljedeću strukturu: </w:t>
      </w:r>
    </w:p>
    <w:p w14:paraId="4B8E4A54"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nicijal imena. (Datum objav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w:t>
      </w:r>
      <w:r w:rsidRPr="00501595">
        <w:rPr>
          <w:rFonts w:ascii="Courier New" w:hAnsi="Courier New" w:cs="Courier New"/>
          <w:i/>
          <w:color w:val="ED7D31" w:themeColor="accent2"/>
          <w:szCs w:val="18"/>
          <w:shd w:val="clear" w:color="auto" w:fill="FFFFFF"/>
        </w:rPr>
        <w:t>Naziv stranice</w:t>
      </w:r>
      <w:r w:rsidRPr="00501595">
        <w:rPr>
          <w:rFonts w:ascii="Courier New" w:hAnsi="Courier New" w:cs="Courier New"/>
          <w:color w:val="ED7D31" w:themeColor="accent2"/>
          <w:szCs w:val="18"/>
          <w:shd w:val="clear" w:color="auto" w:fill="FFFFFF"/>
        </w:rPr>
        <w:t xml:space="preserve">. </w:t>
      </w:r>
      <w:proofErr w:type="spellStart"/>
      <w:r w:rsidRPr="00501595">
        <w:rPr>
          <w:rFonts w:ascii="Courier New" w:hAnsi="Courier New" w:cs="Courier New"/>
          <w:color w:val="ED7D31" w:themeColor="accent2"/>
          <w:szCs w:val="18"/>
          <w:shd w:val="clear" w:color="auto" w:fill="FFFFFF"/>
        </w:rPr>
        <w:t>Retrieved</w:t>
      </w:r>
      <w:proofErr w:type="spellEnd"/>
      <w:r w:rsidRPr="00501595">
        <w:rPr>
          <w:rFonts w:ascii="Courier New" w:hAnsi="Courier New" w:cs="Courier New"/>
          <w:color w:val="ED7D31" w:themeColor="accent2"/>
          <w:szCs w:val="18"/>
          <w:shd w:val="clear" w:color="auto" w:fill="FFFFFF"/>
        </w:rPr>
        <w:t xml:space="preserve"> </w:t>
      </w:r>
      <w:proofErr w:type="spellStart"/>
      <w:r w:rsidRPr="00501595">
        <w:rPr>
          <w:rFonts w:ascii="Courier New" w:hAnsi="Courier New" w:cs="Courier New"/>
          <w:color w:val="ED7D31" w:themeColor="accent2"/>
          <w:szCs w:val="18"/>
          <w:shd w:val="clear" w:color="auto" w:fill="FFFFFF"/>
        </w:rPr>
        <w:t>from</w:t>
      </w:r>
      <w:proofErr w:type="spellEnd"/>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URL.</w:t>
      </w:r>
    </w:p>
    <w:p w14:paraId="2CC667C9"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t>* puni datum ili samo godina</w:t>
      </w:r>
    </w:p>
    <w:p w14:paraId="528859BE"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t>** ili hrvatski "Preuzeto iz"</w:t>
      </w:r>
    </w:p>
    <w:p w14:paraId="53E7B20D" w14:textId="77777777" w:rsidR="007F1E13" w:rsidRPr="00501595" w:rsidRDefault="007F1E13" w:rsidP="007F1E13">
      <w:pPr>
        <w:pStyle w:val="TSnormal"/>
        <w:rPr>
          <w:noProof w:val="0"/>
        </w:rPr>
      </w:pPr>
      <w:r w:rsidRPr="00501595">
        <w:rPr>
          <w:noProof w:val="0"/>
        </w:rPr>
        <w:lastRenderedPageBreak/>
        <w:t>Primjer:</w:t>
      </w:r>
    </w:p>
    <w:p w14:paraId="7AA6895E"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Bates, T. (2008). </w:t>
      </w:r>
      <w:proofErr w:type="spellStart"/>
      <w:r w:rsidRPr="00501595">
        <w:rPr>
          <w:rFonts w:ascii="Courier New" w:hAnsi="Courier New" w:cs="Courier New"/>
          <w:i/>
          <w:color w:val="C00000"/>
          <w:szCs w:val="18"/>
          <w:shd w:val="clear" w:color="auto" w:fill="FFFFFF"/>
        </w:rPr>
        <w:t>What</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is</w:t>
      </w:r>
      <w:proofErr w:type="spellEnd"/>
      <w:r w:rsidRPr="00501595">
        <w:rPr>
          <w:rFonts w:ascii="Courier New" w:hAnsi="Courier New" w:cs="Courier New"/>
          <w:i/>
          <w:color w:val="C00000"/>
          <w:szCs w:val="18"/>
          <w:shd w:val="clear" w:color="auto" w:fill="FFFFFF"/>
        </w:rPr>
        <w:t xml:space="preserve"> e-</w:t>
      </w:r>
      <w:proofErr w:type="spellStart"/>
      <w:r w:rsidRPr="00501595">
        <w:rPr>
          <w:rFonts w:ascii="Courier New" w:hAnsi="Courier New" w:cs="Courier New"/>
          <w:i/>
          <w:color w:val="C00000"/>
          <w:szCs w:val="18"/>
          <w:shd w:val="clear" w:color="auto" w:fill="FFFFFF"/>
        </w:rPr>
        <w:t>learn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Retrieve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from</w:t>
      </w:r>
      <w:proofErr w:type="spellEnd"/>
      <w:r w:rsidRPr="00501595">
        <w:rPr>
          <w:rFonts w:ascii="Courier New" w:hAnsi="Courier New" w:cs="Courier New"/>
          <w:color w:val="C00000"/>
          <w:szCs w:val="18"/>
          <w:shd w:val="clear" w:color="auto" w:fill="FFFFFF"/>
        </w:rPr>
        <w:t xml:space="preserve"> http://www.tonybates.ca/2008/07/07/what-is-e-learning/</w:t>
      </w:r>
    </w:p>
    <w:p w14:paraId="61F0C386" w14:textId="77777777" w:rsidR="007F1E13" w:rsidRDefault="007F1E13" w:rsidP="007F1E13">
      <w:pPr>
        <w:pStyle w:val="TSnormal"/>
        <w:rPr>
          <w:noProof w:val="0"/>
        </w:rPr>
      </w:pPr>
    </w:p>
    <w:p w14:paraId="7C938F2D" w14:textId="77777777" w:rsidR="007F1E13" w:rsidRPr="00501595" w:rsidRDefault="007F1E13" w:rsidP="000D4C5F">
      <w:pPr>
        <w:pStyle w:val="TSnormal"/>
      </w:pPr>
      <w:r w:rsidRPr="00501595">
        <w:rPr>
          <w:noProof w:val="0"/>
        </w:rPr>
        <w:t>Korišteni izvor za izradu ovoga poglavlja prema stilu APA jest:</w:t>
      </w:r>
    </w:p>
    <w:p w14:paraId="43E89DC5" w14:textId="77777777" w:rsidR="007F1E13" w:rsidRPr="00501595" w:rsidRDefault="007F1E13" w:rsidP="007F1E13">
      <w:pPr>
        <w:pStyle w:val="TSnormal"/>
        <w:rPr>
          <w:noProof w:val="0"/>
        </w:rPr>
      </w:pPr>
      <w:r w:rsidRPr="00501595">
        <w:rPr>
          <w:noProof w:val="0"/>
        </w:rPr>
        <w:t xml:space="preserve">Referenca: </w:t>
      </w:r>
    </w:p>
    <w:p w14:paraId="4DF9621C" w14:textId="77777777" w:rsidR="007F1E13" w:rsidRPr="00501595" w:rsidRDefault="007F1E13" w:rsidP="007F1E13">
      <w:pPr>
        <w:rPr>
          <w:rFonts w:ascii="Courier New" w:hAnsi="Courier New" w:cs="Courier New"/>
          <w:color w:val="C00000"/>
          <w:szCs w:val="18"/>
          <w:shd w:val="clear" w:color="auto" w:fill="FFFFFF"/>
        </w:rPr>
      </w:pPr>
      <w:r>
        <w:rPr>
          <w:rFonts w:ascii="Courier New" w:hAnsi="Courier New" w:cs="Courier New"/>
          <w:color w:val="C00000"/>
          <w:szCs w:val="18"/>
          <w:shd w:val="clear" w:color="auto" w:fill="FFFFFF"/>
        </w:rPr>
        <w:t>(</w:t>
      </w:r>
      <w:proofErr w:type="spellStart"/>
      <w:r w:rsidRPr="00501595">
        <w:rPr>
          <w:rFonts w:ascii="Courier New" w:hAnsi="Courier New" w:cs="Courier New"/>
          <w:color w:val="C00000"/>
          <w:szCs w:val="18"/>
          <w:shd w:val="clear" w:color="auto" w:fill="FFFFFF"/>
        </w:rPr>
        <w:t>Seas</w:t>
      </w:r>
      <w:proofErr w:type="spellEnd"/>
      <w:r w:rsidRPr="00501595">
        <w:rPr>
          <w:rFonts w:ascii="Courier New" w:hAnsi="Courier New" w:cs="Courier New"/>
          <w:color w:val="C00000"/>
          <w:szCs w:val="18"/>
          <w:shd w:val="clear" w:color="auto" w:fill="FFFFFF"/>
        </w:rPr>
        <w:t xml:space="preserve"> &amp; </w:t>
      </w:r>
      <w:proofErr w:type="spellStart"/>
      <w:r w:rsidRPr="00501595">
        <w:rPr>
          <w:rFonts w:ascii="Courier New" w:hAnsi="Courier New" w:cs="Courier New"/>
          <w:color w:val="C00000"/>
          <w:szCs w:val="18"/>
          <w:shd w:val="clear" w:color="auto" w:fill="FFFFFF"/>
        </w:rPr>
        <w:t>Brizee</w:t>
      </w:r>
      <w:proofErr w:type="spellEnd"/>
      <w:r w:rsidRPr="00501595">
        <w:rPr>
          <w:rFonts w:ascii="Courier New" w:hAnsi="Courier New" w:cs="Courier New"/>
          <w:color w:val="C00000"/>
          <w:szCs w:val="18"/>
          <w:shd w:val="clear" w:color="auto" w:fill="FFFFFF"/>
        </w:rPr>
        <w:t>, 2016)</w:t>
      </w:r>
    </w:p>
    <w:p w14:paraId="7335BA50" w14:textId="77777777" w:rsidR="007F1E13" w:rsidRPr="00501595" w:rsidRDefault="007F1E13" w:rsidP="007F1E13">
      <w:pPr>
        <w:pStyle w:val="Bibliography"/>
        <w:ind w:left="720" w:hanging="720"/>
        <w:rPr>
          <w:rFonts w:ascii="Arial" w:hAnsi="Arial" w:cs="Arial"/>
          <w:lang w:val="hr-HR" w:eastAsia="hr-HR"/>
        </w:rPr>
      </w:pPr>
      <w:r w:rsidRPr="00501595">
        <w:rPr>
          <w:rFonts w:ascii="Arial" w:hAnsi="Arial" w:cs="Arial"/>
          <w:lang w:val="hr-HR" w:eastAsia="hr-HR"/>
        </w:rPr>
        <w:t>Bibliografski zapis:</w:t>
      </w:r>
    </w:p>
    <w:p w14:paraId="6F398FB6" w14:textId="77777777" w:rsidR="007F1E13" w:rsidRPr="00501595" w:rsidRDefault="007F1E13" w:rsidP="007F1E13">
      <w:pPr>
        <w:rPr>
          <w:rFonts w:ascii="Courier New" w:hAnsi="Courier New" w:cs="Courier New"/>
          <w:color w:val="C00000"/>
          <w:szCs w:val="18"/>
          <w:shd w:val="clear" w:color="auto" w:fill="FFFFFF"/>
        </w:rPr>
      </w:pPr>
      <w:proofErr w:type="spellStart"/>
      <w:r w:rsidRPr="00501595">
        <w:rPr>
          <w:rFonts w:ascii="Courier New" w:hAnsi="Courier New" w:cs="Courier New"/>
          <w:color w:val="C00000"/>
          <w:szCs w:val="18"/>
          <w:shd w:val="clear" w:color="auto" w:fill="FFFFFF"/>
        </w:rPr>
        <w:t>Seas</w:t>
      </w:r>
      <w:proofErr w:type="spellEnd"/>
      <w:r w:rsidRPr="00501595">
        <w:rPr>
          <w:rFonts w:ascii="Courier New" w:hAnsi="Courier New" w:cs="Courier New"/>
          <w:color w:val="C00000"/>
          <w:szCs w:val="18"/>
          <w:shd w:val="clear" w:color="auto" w:fill="FFFFFF"/>
        </w:rPr>
        <w:t xml:space="preserve">, K., &amp; </w:t>
      </w:r>
      <w:proofErr w:type="spellStart"/>
      <w:r w:rsidRPr="00501595">
        <w:rPr>
          <w:rFonts w:ascii="Courier New" w:hAnsi="Courier New" w:cs="Courier New"/>
          <w:color w:val="C00000"/>
          <w:szCs w:val="18"/>
          <w:shd w:val="clear" w:color="auto" w:fill="FFFFFF"/>
        </w:rPr>
        <w:t>Brizee</w:t>
      </w:r>
      <w:proofErr w:type="spellEnd"/>
      <w:r w:rsidRPr="00501595">
        <w:rPr>
          <w:rFonts w:ascii="Courier New" w:hAnsi="Courier New" w:cs="Courier New"/>
          <w:color w:val="C00000"/>
          <w:szCs w:val="18"/>
          <w:shd w:val="clear" w:color="auto" w:fill="FFFFFF"/>
        </w:rPr>
        <w:t xml:space="preserve">, A. (2016). APA </w:t>
      </w:r>
      <w:proofErr w:type="spellStart"/>
      <w:r w:rsidRPr="00501595">
        <w:rPr>
          <w:rFonts w:ascii="Courier New" w:hAnsi="Courier New" w:cs="Courier New"/>
          <w:color w:val="C00000"/>
          <w:szCs w:val="18"/>
          <w:shd w:val="clear" w:color="auto" w:fill="FFFFFF"/>
        </w:rPr>
        <w:t>Style</w:t>
      </w:r>
      <w:proofErr w:type="spellEnd"/>
      <w:r w:rsidRPr="00501595">
        <w:rPr>
          <w:rFonts w:ascii="Courier New" w:hAnsi="Courier New" w:cs="Courier New"/>
          <w:color w:val="C00000"/>
          <w:szCs w:val="18"/>
          <w:shd w:val="clear" w:color="auto" w:fill="FFFFFF"/>
        </w:rPr>
        <w:t xml:space="preserve"> Workshop. Preuzeto iz </w:t>
      </w:r>
      <w:proofErr w:type="spellStart"/>
      <w:r w:rsidRPr="00501595">
        <w:rPr>
          <w:rFonts w:ascii="Courier New" w:hAnsi="Courier New" w:cs="Courier New"/>
          <w:color w:val="C00000"/>
          <w:szCs w:val="18"/>
          <w:shd w:val="clear" w:color="auto" w:fill="FFFFFF"/>
        </w:rPr>
        <w:t>Purdue</w:t>
      </w:r>
      <w:proofErr w:type="spellEnd"/>
      <w:r w:rsidRPr="00501595">
        <w:rPr>
          <w:rFonts w:ascii="Courier New" w:hAnsi="Courier New" w:cs="Courier New"/>
          <w:color w:val="C00000"/>
          <w:szCs w:val="18"/>
          <w:shd w:val="clear" w:color="auto" w:fill="FFFFFF"/>
        </w:rPr>
        <w:t xml:space="preserve"> Online </w:t>
      </w:r>
      <w:proofErr w:type="spellStart"/>
      <w:r w:rsidRPr="00501595">
        <w:rPr>
          <w:rFonts w:ascii="Courier New" w:hAnsi="Courier New" w:cs="Courier New"/>
          <w:color w:val="C00000"/>
          <w:szCs w:val="18"/>
          <w:shd w:val="clear" w:color="auto" w:fill="FFFFFF"/>
        </w:rPr>
        <w:t>Writing</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Lab</w:t>
      </w:r>
      <w:proofErr w:type="spellEnd"/>
      <w:r w:rsidRPr="00501595">
        <w:rPr>
          <w:rFonts w:ascii="Courier New" w:hAnsi="Courier New" w:cs="Courier New"/>
          <w:color w:val="C00000"/>
          <w:szCs w:val="18"/>
          <w:shd w:val="clear" w:color="auto" w:fill="FFFFFF"/>
        </w:rPr>
        <w:t>: https://owl.english.purdue.edu/owl/resource/664/01/</w:t>
      </w:r>
    </w:p>
    <w:p w14:paraId="0E4B34AD" w14:textId="77777777" w:rsidR="007F1E13" w:rsidRPr="00501595" w:rsidRDefault="007F1E13" w:rsidP="007F1E13">
      <w:pPr>
        <w:pStyle w:val="TSnaslov3"/>
      </w:pPr>
      <w:r w:rsidRPr="00501595">
        <w:t xml:space="preserve">Stil </w:t>
      </w:r>
      <w:proofErr w:type="spellStart"/>
      <w:r w:rsidRPr="00501595">
        <w:rPr>
          <w:i/>
        </w:rPr>
        <w:t>Modern</w:t>
      </w:r>
      <w:proofErr w:type="spellEnd"/>
      <w:r w:rsidRPr="00501595">
        <w:rPr>
          <w:i/>
        </w:rPr>
        <w:t xml:space="preserve"> </w:t>
      </w:r>
      <w:proofErr w:type="spellStart"/>
      <w:r w:rsidRPr="00501595">
        <w:rPr>
          <w:i/>
        </w:rPr>
        <w:t>Language</w:t>
      </w:r>
      <w:proofErr w:type="spellEnd"/>
      <w:r w:rsidRPr="00501595">
        <w:rPr>
          <w:i/>
        </w:rPr>
        <w:t xml:space="preserve"> </w:t>
      </w:r>
      <w:proofErr w:type="spellStart"/>
      <w:r w:rsidRPr="00501595">
        <w:rPr>
          <w:i/>
        </w:rPr>
        <w:t>Association</w:t>
      </w:r>
      <w:proofErr w:type="spellEnd"/>
    </w:p>
    <w:p w14:paraId="7630988D" w14:textId="35652B9F" w:rsidR="007F1E13" w:rsidRPr="00501595" w:rsidRDefault="007F1E13" w:rsidP="007F1E13">
      <w:pPr>
        <w:pStyle w:val="TSnormal"/>
        <w:rPr>
          <w:noProof w:val="0"/>
        </w:rPr>
      </w:pPr>
      <w:r w:rsidRPr="00501595">
        <w:rPr>
          <w:noProof w:val="0"/>
        </w:rPr>
        <w:t xml:space="preserve">Stil </w:t>
      </w:r>
      <w:proofErr w:type="spellStart"/>
      <w:r w:rsidRPr="00501595">
        <w:rPr>
          <w:i/>
          <w:noProof w:val="0"/>
        </w:rPr>
        <w:t>Modern</w:t>
      </w:r>
      <w:proofErr w:type="spellEnd"/>
      <w:r w:rsidRPr="00501595">
        <w:rPr>
          <w:i/>
          <w:noProof w:val="0"/>
        </w:rPr>
        <w:t xml:space="preserve"> </w:t>
      </w:r>
      <w:proofErr w:type="spellStart"/>
      <w:r w:rsidRPr="00501595">
        <w:rPr>
          <w:i/>
          <w:noProof w:val="0"/>
        </w:rPr>
        <w:t>Language</w:t>
      </w:r>
      <w:proofErr w:type="spellEnd"/>
      <w:r w:rsidRPr="00501595">
        <w:rPr>
          <w:i/>
          <w:noProof w:val="0"/>
        </w:rPr>
        <w:t xml:space="preserve"> </w:t>
      </w:r>
      <w:proofErr w:type="spellStart"/>
      <w:r w:rsidRPr="00501595">
        <w:rPr>
          <w:i/>
          <w:noProof w:val="0"/>
        </w:rPr>
        <w:t>Association</w:t>
      </w:r>
      <w:proofErr w:type="spellEnd"/>
      <w:r w:rsidRPr="00501595">
        <w:rPr>
          <w:noProof w:val="0"/>
        </w:rPr>
        <w:t xml:space="preserve"> (MLA) najčešće se koristi u humanističkim znanostima i umjetnosti. Postoji više izdanja ovoga stila, a u ovom je </w:t>
      </w:r>
      <w:r w:rsidR="009E7376">
        <w:rPr>
          <w:noProof w:val="0"/>
        </w:rPr>
        <w:t>priručniku</w:t>
      </w:r>
      <w:r w:rsidR="009E7376" w:rsidRPr="00501595">
        <w:rPr>
          <w:noProof w:val="0"/>
        </w:rPr>
        <w:t xml:space="preserve"> </w:t>
      </w:r>
      <w:r w:rsidRPr="00501595">
        <w:rPr>
          <w:noProof w:val="0"/>
        </w:rPr>
        <w:t xml:space="preserve">opisano 8. izdanje. </w:t>
      </w:r>
    </w:p>
    <w:p w14:paraId="415952E8" w14:textId="77777777" w:rsidR="007F1E13" w:rsidRPr="00501595" w:rsidRDefault="007F1E13" w:rsidP="007F1E13">
      <w:pPr>
        <w:pStyle w:val="TSnormal"/>
        <w:rPr>
          <w:b/>
          <w:noProof w:val="0"/>
        </w:rPr>
      </w:pPr>
    </w:p>
    <w:p w14:paraId="1ACE6786" w14:textId="77777777" w:rsidR="007F1E13" w:rsidRPr="00501595" w:rsidRDefault="007F1E13" w:rsidP="007F1E13">
      <w:pPr>
        <w:pStyle w:val="TSnormal"/>
        <w:rPr>
          <w:b/>
          <w:noProof w:val="0"/>
        </w:rPr>
      </w:pPr>
      <w:r w:rsidRPr="00501595">
        <w:rPr>
          <w:b/>
          <w:noProof w:val="0"/>
        </w:rPr>
        <w:t>Navođenje izvora unutar teksta</w:t>
      </w:r>
    </w:p>
    <w:p w14:paraId="7B663FF7" w14:textId="05473F7E" w:rsidR="007F1E13" w:rsidRPr="00501595" w:rsidRDefault="007F1E13" w:rsidP="007F1E13">
      <w:pPr>
        <w:pStyle w:val="TSnormal"/>
        <w:rPr>
          <w:noProof w:val="0"/>
        </w:rPr>
      </w:pPr>
      <w:r w:rsidRPr="00501595">
        <w:rPr>
          <w:noProof w:val="0"/>
        </w:rPr>
        <w:t>Prema MLA stilu referenca u tekstu sastoji se od prezime autora, te broja stranice ili raspona stranica koj</w:t>
      </w:r>
      <w:r w:rsidR="009E7376">
        <w:rPr>
          <w:noProof w:val="0"/>
        </w:rPr>
        <w:t>i</w:t>
      </w:r>
      <w:r w:rsidRPr="00501595">
        <w:rPr>
          <w:noProof w:val="0"/>
        </w:rPr>
        <w:t xml:space="preserve"> su navedeni unutar oblih zagrada: </w:t>
      </w:r>
    </w:p>
    <w:p w14:paraId="1CB0E117" w14:textId="77777777" w:rsidR="007F1E13" w:rsidRPr="00501595" w:rsidRDefault="007F1E13" w:rsidP="007F1E13">
      <w:pPr>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Stranice)</w:t>
      </w:r>
    </w:p>
    <w:p w14:paraId="48B7FAA8" w14:textId="77777777" w:rsidR="007F1E13" w:rsidRPr="00501595" w:rsidRDefault="007F1E13" w:rsidP="007F1E13">
      <w:pPr>
        <w:pStyle w:val="TSnormal"/>
        <w:rPr>
          <w:noProof w:val="0"/>
        </w:rPr>
      </w:pPr>
      <w:r w:rsidRPr="00501595">
        <w:rPr>
          <w:noProof w:val="0"/>
        </w:rPr>
        <w:t>Primjer:</w:t>
      </w:r>
    </w:p>
    <w:p w14:paraId="5517EDED"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6-7)</w:t>
      </w:r>
    </w:p>
    <w:p w14:paraId="120F7059" w14:textId="77777777" w:rsidR="007F1E13" w:rsidRPr="00501595" w:rsidRDefault="007F1E13" w:rsidP="007F1E13">
      <w:pPr>
        <w:rPr>
          <w:rFonts w:ascii="Arial" w:hAnsi="Arial" w:cs="Arial"/>
          <w:lang w:eastAsia="hr-HR"/>
        </w:rPr>
      </w:pPr>
      <w:r w:rsidRPr="00501595">
        <w:rPr>
          <w:rFonts w:ascii="Arial" w:hAnsi="Arial" w:cs="Arial"/>
          <w:lang w:eastAsia="hr-HR"/>
        </w:rPr>
        <w:t>Ako broj ili raspon stranica ne postoji u dokumentu, navodi se samo prezime autora.</w:t>
      </w:r>
    </w:p>
    <w:p w14:paraId="7555B23D"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w:t>
      </w:r>
    </w:p>
    <w:p w14:paraId="73A3B8EE" w14:textId="77777777" w:rsidR="007F1E13" w:rsidRPr="00501595" w:rsidRDefault="007F1E13" w:rsidP="007F1E13">
      <w:pPr>
        <w:pStyle w:val="TSnormal"/>
        <w:rPr>
          <w:noProof w:val="0"/>
        </w:rPr>
      </w:pPr>
      <w:r w:rsidRPr="00501595">
        <w:rPr>
          <w:noProof w:val="0"/>
        </w:rPr>
        <w:t xml:space="preserve">Broj stranice piše se </w:t>
      </w:r>
      <w:r w:rsidRPr="00501595">
        <w:rPr>
          <w:b/>
          <w:noProof w:val="0"/>
        </w:rPr>
        <w:t>bez</w:t>
      </w:r>
      <w:r w:rsidRPr="00501595">
        <w:rPr>
          <w:noProof w:val="0"/>
        </w:rPr>
        <w:t xml:space="preserve"> stavljanja oznake "p." ili "</w:t>
      </w:r>
      <w:proofErr w:type="spellStart"/>
      <w:r w:rsidRPr="00501595">
        <w:rPr>
          <w:noProof w:val="0"/>
        </w:rPr>
        <w:t>pp</w:t>
      </w:r>
      <w:proofErr w:type="spellEnd"/>
      <w:r w:rsidRPr="00501595">
        <w:rPr>
          <w:noProof w:val="0"/>
        </w:rPr>
        <w:t xml:space="preserve">." </w:t>
      </w:r>
    </w:p>
    <w:p w14:paraId="6AFA7C84" w14:textId="7ED94840" w:rsidR="007F1E13" w:rsidRPr="00501595" w:rsidRDefault="007F1E13" w:rsidP="007F1E13">
      <w:pPr>
        <w:pStyle w:val="TSnormal"/>
        <w:rPr>
          <w:noProof w:val="0"/>
        </w:rPr>
      </w:pPr>
      <w:r w:rsidRPr="00501595">
        <w:rPr>
          <w:noProof w:val="0"/>
        </w:rPr>
        <w:t xml:space="preserve">U slučaju da za istog autora </w:t>
      </w:r>
      <w:r w:rsidR="00381124">
        <w:rPr>
          <w:noProof w:val="0"/>
        </w:rPr>
        <w:t>citira</w:t>
      </w:r>
      <w:r w:rsidR="00381124" w:rsidRPr="00501595">
        <w:rPr>
          <w:noProof w:val="0"/>
        </w:rPr>
        <w:t xml:space="preserve"> </w:t>
      </w:r>
      <w:r w:rsidRPr="00501595">
        <w:rPr>
          <w:noProof w:val="0"/>
        </w:rPr>
        <w:t>više različitih publikacija, tada se iza prezimena autora navodi naziv publikacije u kurzivu koji je od prezimena autora odvojen zarezom.</w:t>
      </w:r>
    </w:p>
    <w:p w14:paraId="2687D01C" w14:textId="77777777" w:rsidR="007F1E13" w:rsidRPr="00501595" w:rsidRDefault="007F1E13" w:rsidP="007F1E13">
      <w:pPr>
        <w:pStyle w:val="TSnormal"/>
        <w:rPr>
          <w:noProof w:val="0"/>
        </w:rPr>
      </w:pPr>
      <w:r w:rsidRPr="00501595">
        <w:rPr>
          <w:noProof w:val="0"/>
        </w:rPr>
        <w:t>Primjer:</w:t>
      </w:r>
    </w:p>
    <w:p w14:paraId="43479B43"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Bates, </w:t>
      </w:r>
      <w:r w:rsidRPr="00501595">
        <w:rPr>
          <w:rFonts w:ascii="Courier New" w:hAnsi="Courier New" w:cs="Courier New"/>
          <w:i/>
          <w:color w:val="C00000"/>
          <w:szCs w:val="18"/>
          <w:shd w:val="clear" w:color="auto" w:fill="FFFFFF"/>
        </w:rPr>
        <w:t xml:space="preserve">Technology, Open </w:t>
      </w:r>
      <w:proofErr w:type="spellStart"/>
      <w:r w:rsidRPr="00501595">
        <w:rPr>
          <w:rFonts w:ascii="Courier New" w:hAnsi="Courier New" w:cs="Courier New"/>
          <w:i/>
          <w:color w:val="C00000"/>
          <w:szCs w:val="18"/>
          <w:shd w:val="clear" w:color="auto" w:fill="FFFFFF"/>
        </w:rPr>
        <w:t>Learn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and</w:t>
      </w:r>
      <w:proofErr w:type="spellEnd"/>
      <w:r w:rsidRPr="00501595">
        <w:rPr>
          <w:rFonts w:ascii="Courier New" w:hAnsi="Courier New" w:cs="Courier New"/>
          <w:i/>
          <w:color w:val="C00000"/>
          <w:szCs w:val="18"/>
          <w:shd w:val="clear" w:color="auto" w:fill="FFFFFF"/>
        </w:rPr>
        <w:t xml:space="preserve"> Distanc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color w:val="C00000"/>
          <w:szCs w:val="18"/>
          <w:shd w:val="clear" w:color="auto" w:fill="FFFFFF"/>
        </w:rPr>
        <w:t>)</w:t>
      </w:r>
    </w:p>
    <w:p w14:paraId="2D1C320E"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Bates, </w:t>
      </w:r>
      <w:r w:rsidRPr="00501595">
        <w:rPr>
          <w:rFonts w:ascii="Courier New" w:hAnsi="Courier New" w:cs="Courier New"/>
          <w:i/>
          <w:color w:val="C00000"/>
          <w:szCs w:val="18"/>
          <w:shd w:val="clear" w:color="auto" w:fill="FFFFFF"/>
        </w:rPr>
        <w:t>Technology, E-</w:t>
      </w:r>
      <w:proofErr w:type="spellStart"/>
      <w:r w:rsidRPr="00501595">
        <w:rPr>
          <w:rFonts w:ascii="Courier New" w:hAnsi="Courier New" w:cs="Courier New"/>
          <w:i/>
          <w:color w:val="C00000"/>
          <w:szCs w:val="18"/>
          <w:shd w:val="clear" w:color="auto" w:fill="FFFFFF"/>
        </w:rPr>
        <w:t>learn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and</w:t>
      </w:r>
      <w:proofErr w:type="spellEnd"/>
      <w:r w:rsidRPr="00501595">
        <w:rPr>
          <w:rFonts w:ascii="Courier New" w:hAnsi="Courier New" w:cs="Courier New"/>
          <w:i/>
          <w:color w:val="C00000"/>
          <w:szCs w:val="18"/>
          <w:shd w:val="clear" w:color="auto" w:fill="FFFFFF"/>
        </w:rPr>
        <w:t xml:space="preserve"> Distanc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color w:val="C00000"/>
          <w:szCs w:val="18"/>
          <w:shd w:val="clear" w:color="auto" w:fill="FFFFFF"/>
        </w:rPr>
        <w:t>)</w:t>
      </w:r>
    </w:p>
    <w:p w14:paraId="2DB91F53" w14:textId="77777777" w:rsidR="007F1E13" w:rsidRPr="00501595" w:rsidRDefault="007F1E13" w:rsidP="007F1E13">
      <w:pPr>
        <w:pStyle w:val="TSnormal"/>
        <w:rPr>
          <w:noProof w:val="0"/>
        </w:rPr>
      </w:pPr>
    </w:p>
    <w:p w14:paraId="31F37DA2" w14:textId="77777777" w:rsidR="007F1E13" w:rsidRDefault="007F1E13" w:rsidP="007F1E13">
      <w:pPr>
        <w:pStyle w:val="TSnormal"/>
        <w:rPr>
          <w:noProof w:val="0"/>
        </w:rPr>
      </w:pPr>
      <w:r w:rsidRPr="00501595">
        <w:rPr>
          <w:noProof w:val="0"/>
        </w:rPr>
        <w:lastRenderedPageBreak/>
        <w:t>Ako se navodi referenca koja ima dva autora,  u referenci se navode prezimena obaju autora povezana riječju "</w:t>
      </w:r>
      <w:proofErr w:type="spellStart"/>
      <w:r w:rsidRPr="00501595">
        <w:rPr>
          <w:b/>
          <w:noProof w:val="0"/>
        </w:rPr>
        <w:t>and</w:t>
      </w:r>
      <w:proofErr w:type="spellEnd"/>
      <w:r w:rsidRPr="00501595">
        <w:rPr>
          <w:noProof w:val="0"/>
        </w:rPr>
        <w:t>" ili na hrvatskom "</w:t>
      </w:r>
      <w:r w:rsidRPr="00501595">
        <w:rPr>
          <w:b/>
          <w:noProof w:val="0"/>
        </w:rPr>
        <w:t>i</w:t>
      </w:r>
      <w:r w:rsidRPr="00501595">
        <w:rPr>
          <w:noProof w:val="0"/>
        </w:rPr>
        <w:t xml:space="preserve">", bez navođenja godine. </w:t>
      </w:r>
    </w:p>
    <w:p w14:paraId="65277875" w14:textId="77777777" w:rsidR="007F1E13" w:rsidRPr="00501595" w:rsidRDefault="007F1E13" w:rsidP="007F1E13">
      <w:pPr>
        <w:pStyle w:val="TSnormal"/>
        <w:rPr>
          <w:noProof w:val="0"/>
        </w:rPr>
      </w:pPr>
      <w:r w:rsidRPr="00501595">
        <w:rPr>
          <w:noProof w:val="0"/>
        </w:rPr>
        <w:t>Primjer:</w:t>
      </w:r>
    </w:p>
    <w:p w14:paraId="3644FAB8" w14:textId="77777777" w:rsidR="007F1E13"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w:t>
      </w:r>
      <w:proofErr w:type="spellStart"/>
      <w:r w:rsidRPr="00501595">
        <w:rPr>
          <w:rFonts w:ascii="Courier New" w:hAnsi="Courier New" w:cs="Courier New"/>
          <w:color w:val="C00000"/>
          <w:szCs w:val="18"/>
          <w:shd w:val="clear" w:color="auto" w:fill="FFFFFF"/>
        </w:rPr>
        <w:t>Liaw</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Huang</w:t>
      </w:r>
      <w:proofErr w:type="spellEnd"/>
      <w:r w:rsidRPr="00501595">
        <w:rPr>
          <w:rFonts w:ascii="Courier New" w:hAnsi="Courier New" w:cs="Courier New"/>
          <w:color w:val="C00000"/>
          <w:szCs w:val="18"/>
          <w:shd w:val="clear" w:color="auto" w:fill="FFFFFF"/>
        </w:rPr>
        <w:t>) ili (</w:t>
      </w:r>
      <w:proofErr w:type="spellStart"/>
      <w:r w:rsidRPr="00501595">
        <w:rPr>
          <w:rFonts w:ascii="Courier New" w:hAnsi="Courier New" w:cs="Courier New"/>
          <w:color w:val="C00000"/>
          <w:szCs w:val="18"/>
          <w:shd w:val="clear" w:color="auto" w:fill="FFFFFF"/>
        </w:rPr>
        <w:t>Liaw</w:t>
      </w:r>
      <w:proofErr w:type="spellEnd"/>
      <w:r w:rsidRPr="00501595">
        <w:rPr>
          <w:rFonts w:ascii="Courier New" w:hAnsi="Courier New" w:cs="Courier New"/>
          <w:color w:val="C00000"/>
          <w:szCs w:val="18"/>
          <w:shd w:val="clear" w:color="auto" w:fill="FFFFFF"/>
        </w:rPr>
        <w:t xml:space="preserve"> i </w:t>
      </w:r>
      <w:proofErr w:type="spellStart"/>
      <w:r w:rsidRPr="00501595">
        <w:rPr>
          <w:rFonts w:ascii="Courier New" w:hAnsi="Courier New" w:cs="Courier New"/>
          <w:color w:val="C00000"/>
          <w:szCs w:val="18"/>
          <w:shd w:val="clear" w:color="auto" w:fill="FFFFFF"/>
        </w:rPr>
        <w:t>Huang</w:t>
      </w:r>
      <w:proofErr w:type="spellEnd"/>
      <w:r w:rsidRPr="00501595">
        <w:rPr>
          <w:rFonts w:ascii="Courier New" w:hAnsi="Courier New" w:cs="Courier New"/>
          <w:color w:val="C00000"/>
          <w:szCs w:val="18"/>
          <w:shd w:val="clear" w:color="auto" w:fill="FFFFFF"/>
        </w:rPr>
        <w:t>)</w:t>
      </w:r>
    </w:p>
    <w:p w14:paraId="0F5332FF" w14:textId="77777777" w:rsidR="007F1E13" w:rsidRPr="00501595" w:rsidRDefault="007F1E13" w:rsidP="007F1E13"/>
    <w:p w14:paraId="05D8256D" w14:textId="77777777" w:rsidR="007F1E13" w:rsidRPr="00501595" w:rsidRDefault="007F1E13" w:rsidP="007F1E13">
      <w:pPr>
        <w:pStyle w:val="TSnormal"/>
        <w:rPr>
          <w:noProof w:val="0"/>
        </w:rPr>
      </w:pPr>
      <w:r w:rsidRPr="00501595">
        <w:rPr>
          <w:noProof w:val="0"/>
        </w:rPr>
        <w:t>Ako je riječ o radu s troje ili više autora, u referencu se dodaje kratica "</w:t>
      </w:r>
      <w:proofErr w:type="spellStart"/>
      <w:r w:rsidRPr="00501595">
        <w:rPr>
          <w:b/>
          <w:noProof w:val="0"/>
        </w:rPr>
        <w:t>et</w:t>
      </w:r>
      <w:proofErr w:type="spellEnd"/>
      <w:r w:rsidRPr="00501595">
        <w:rPr>
          <w:b/>
          <w:noProof w:val="0"/>
        </w:rPr>
        <w:t xml:space="preserve"> </w:t>
      </w:r>
      <w:proofErr w:type="spellStart"/>
      <w:r w:rsidRPr="00501595">
        <w:rPr>
          <w:b/>
          <w:noProof w:val="0"/>
        </w:rPr>
        <w:t>al</w:t>
      </w:r>
      <w:proofErr w:type="spellEnd"/>
      <w:r w:rsidRPr="00501595">
        <w:rPr>
          <w:b/>
          <w:noProof w:val="0"/>
        </w:rPr>
        <w:t>.</w:t>
      </w:r>
      <w:r w:rsidRPr="00501595">
        <w:rPr>
          <w:noProof w:val="0"/>
        </w:rPr>
        <w:t>", ili na hrvatskom "</w:t>
      </w:r>
      <w:r w:rsidRPr="00501595">
        <w:rPr>
          <w:b/>
          <w:noProof w:val="0"/>
        </w:rPr>
        <w:t>i dr.</w:t>
      </w:r>
      <w:r w:rsidRPr="00501595">
        <w:rPr>
          <w:noProof w:val="0"/>
        </w:rPr>
        <w:t xml:space="preserve">", bez navođenja godine. </w:t>
      </w:r>
    </w:p>
    <w:p w14:paraId="50207055" w14:textId="77777777" w:rsidR="007F1E13" w:rsidRPr="00501595" w:rsidRDefault="007F1E13" w:rsidP="007F1E13">
      <w:pPr>
        <w:pStyle w:val="TSnormal"/>
        <w:rPr>
          <w:noProof w:val="0"/>
        </w:rPr>
      </w:pPr>
      <w:r w:rsidRPr="00501595">
        <w:rPr>
          <w:noProof w:val="0"/>
        </w:rPr>
        <w:t>Primjer:</w:t>
      </w:r>
    </w:p>
    <w:p w14:paraId="07824D64"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w:t>
      </w:r>
      <w:proofErr w:type="spellStart"/>
      <w:r w:rsidRPr="00501595">
        <w:rPr>
          <w:rFonts w:ascii="Courier New" w:hAnsi="Courier New" w:cs="Courier New"/>
          <w:color w:val="C00000"/>
          <w:szCs w:val="18"/>
          <w:shd w:val="clear" w:color="auto" w:fill="FFFFFF"/>
        </w:rPr>
        <w:t>Ruiz</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et</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l</w:t>
      </w:r>
      <w:proofErr w:type="spellEnd"/>
      <w:r w:rsidRPr="00501595">
        <w:rPr>
          <w:rFonts w:ascii="Courier New" w:hAnsi="Courier New" w:cs="Courier New"/>
          <w:color w:val="C00000"/>
          <w:szCs w:val="18"/>
          <w:shd w:val="clear" w:color="auto" w:fill="FFFFFF"/>
        </w:rPr>
        <w:t>.)</w:t>
      </w:r>
    </w:p>
    <w:p w14:paraId="2CDFA702" w14:textId="77777777" w:rsidR="007F1E13" w:rsidRPr="00501595" w:rsidRDefault="007F1E13" w:rsidP="007F1E13">
      <w:pPr>
        <w:pStyle w:val="TSnormal"/>
        <w:rPr>
          <w:noProof w:val="0"/>
        </w:rPr>
      </w:pPr>
    </w:p>
    <w:p w14:paraId="1B16BB9D" w14:textId="77777777" w:rsidR="007F1E13" w:rsidRPr="00501595" w:rsidRDefault="007F1E13" w:rsidP="007F1E13">
      <w:pPr>
        <w:rPr>
          <w:rFonts w:ascii="Arial" w:hAnsi="Arial" w:cs="Arial"/>
        </w:rPr>
      </w:pPr>
      <w:r w:rsidRPr="00501595">
        <w:rPr>
          <w:rFonts w:ascii="Arial" w:hAnsi="Arial" w:cs="Arial"/>
        </w:rPr>
        <w:t>Ako se u tekstu već spominje autorovo ime, u zagradama je dovoljno navesti informacije koje nisu spomenute, na primjer:</w:t>
      </w:r>
    </w:p>
    <w:p w14:paraId="52283F3D" w14:textId="77777777" w:rsidR="007F1E13" w:rsidRPr="00501595" w:rsidRDefault="007F1E13" w:rsidP="007F1E13">
      <w:pPr>
        <w:ind w:left="708"/>
        <w:rPr>
          <w:b/>
          <w:color w:val="C00000"/>
          <w:sz w:val="28"/>
        </w:rPr>
      </w:pPr>
      <w:r w:rsidRPr="00501595">
        <w:rPr>
          <w:rFonts w:ascii="Courier New" w:hAnsi="Courier New" w:cs="Courier New"/>
          <w:color w:val="C00000"/>
          <w:szCs w:val="18"/>
          <w:shd w:val="clear" w:color="auto" w:fill="FFFFFF"/>
        </w:rPr>
        <w:t>Bates navodi (6) kako su zajedničke karakteristike otvorenog učenja i udaljenog učenja pružanje visoke kvalitete obrazovanja za one koji ne mogu ili ne žele pohađati konvencionalnu nastavu.</w:t>
      </w:r>
    </w:p>
    <w:p w14:paraId="6D0EF2C1" w14:textId="77777777" w:rsidR="007F1E13" w:rsidRPr="00501595" w:rsidRDefault="007F1E13" w:rsidP="007F1E13">
      <w:pPr>
        <w:rPr>
          <w:rFonts w:ascii="Arial" w:hAnsi="Arial" w:cs="Arial"/>
        </w:rPr>
      </w:pPr>
    </w:p>
    <w:p w14:paraId="7183D005" w14:textId="77777777" w:rsidR="007F1E13" w:rsidRPr="00501595" w:rsidRDefault="007F1E13" w:rsidP="007F1E13">
      <w:pPr>
        <w:rPr>
          <w:rFonts w:ascii="Arial" w:hAnsi="Arial" w:cs="Arial"/>
        </w:rPr>
      </w:pPr>
      <w:r w:rsidRPr="00501595">
        <w:rPr>
          <w:rFonts w:ascii="Arial" w:hAnsi="Arial" w:cs="Arial"/>
        </w:rPr>
        <w:t>Referencu nije potrebno posebno navoditi ako je sve jasno iz konteksta:</w:t>
      </w:r>
    </w:p>
    <w:p w14:paraId="68D03E09" w14:textId="77777777" w:rsidR="007F1E13" w:rsidRPr="00501595" w:rsidRDefault="007F1E13" w:rsidP="007F1E13">
      <w:pPr>
        <w:ind w:left="708"/>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Istraživanje koje je proveo </w:t>
      </w:r>
      <w:proofErr w:type="spellStart"/>
      <w:r w:rsidRPr="00501595">
        <w:rPr>
          <w:rFonts w:ascii="Courier New" w:hAnsi="Courier New" w:cs="Courier New"/>
          <w:color w:val="C00000"/>
          <w:szCs w:val="18"/>
          <w:shd w:val="clear" w:color="auto" w:fill="FFFFFF"/>
        </w:rPr>
        <w:t>Kessler</w:t>
      </w:r>
      <w:proofErr w:type="spellEnd"/>
      <w:r w:rsidRPr="00501595">
        <w:rPr>
          <w:rFonts w:ascii="Courier New" w:hAnsi="Courier New" w:cs="Courier New"/>
          <w:color w:val="C00000"/>
          <w:szCs w:val="18"/>
          <w:shd w:val="clear" w:color="auto" w:fill="FFFFFF"/>
        </w:rPr>
        <w:t xml:space="preserve"> 2003. godine pokazuje kako je glavni uzročnik epidemije bio …</w:t>
      </w:r>
    </w:p>
    <w:p w14:paraId="17E8C09B" w14:textId="77777777" w:rsidR="007F1E13" w:rsidRPr="00501595" w:rsidRDefault="007F1E13" w:rsidP="007F1E13">
      <w:pPr>
        <w:pStyle w:val="TSnormal"/>
        <w:rPr>
          <w:b/>
          <w:noProof w:val="0"/>
        </w:rPr>
      </w:pPr>
    </w:p>
    <w:p w14:paraId="5731ABE9" w14:textId="77777777" w:rsidR="007F1E13" w:rsidRPr="00501595" w:rsidRDefault="007F1E13" w:rsidP="007F1E13">
      <w:pPr>
        <w:pStyle w:val="TSnormal"/>
        <w:rPr>
          <w:b/>
          <w:noProof w:val="0"/>
        </w:rPr>
      </w:pPr>
      <w:r w:rsidRPr="00501595">
        <w:rPr>
          <w:b/>
          <w:noProof w:val="0"/>
        </w:rPr>
        <w:t xml:space="preserve">Izrada bibliografskoga zapisa </w:t>
      </w:r>
    </w:p>
    <w:p w14:paraId="279CECED" w14:textId="77777777" w:rsidR="007F1E13" w:rsidRPr="00501595" w:rsidRDefault="007F1E13" w:rsidP="007F1E13">
      <w:pPr>
        <w:pStyle w:val="TSnormal"/>
        <w:rPr>
          <w:i/>
          <w:noProof w:val="0"/>
        </w:rPr>
      </w:pPr>
      <w:r w:rsidRPr="00501595">
        <w:rPr>
          <w:i/>
          <w:noProof w:val="0"/>
        </w:rPr>
        <w:t>Knjiga</w:t>
      </w:r>
    </w:p>
    <w:p w14:paraId="4A3A0D6C" w14:textId="77777777" w:rsidR="007F1E13" w:rsidRPr="00501595" w:rsidRDefault="007F1E13" w:rsidP="007F1E13">
      <w:pPr>
        <w:pStyle w:val="TSnormal"/>
        <w:rPr>
          <w:noProof w:val="0"/>
        </w:rPr>
      </w:pPr>
      <w:r w:rsidRPr="00501595">
        <w:rPr>
          <w:noProof w:val="0"/>
        </w:rPr>
        <w:t xml:space="preserve">Prilikom izrade bibliografskoga zapisa knjige prema MLA stilu potrebno je slijediti sljedeću strukturu: </w:t>
      </w:r>
    </w:p>
    <w:p w14:paraId="3021D375" w14:textId="77777777" w:rsidR="007F1E13" w:rsidRPr="00501595" w:rsidRDefault="007F1E13" w:rsidP="007F1E13">
      <w:pPr>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m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w:t>
      </w:r>
      <w:r w:rsidRPr="00501595">
        <w:rPr>
          <w:rFonts w:ascii="Courier New" w:hAnsi="Courier New" w:cs="Courier New"/>
          <w:i/>
          <w:iCs/>
          <w:color w:val="ED7D31" w:themeColor="accent2"/>
          <w:szCs w:val="18"/>
        </w:rPr>
        <w:t xml:space="preserve">Naziv knjige. </w:t>
      </w:r>
      <w:r w:rsidRPr="00501595">
        <w:rPr>
          <w:rFonts w:ascii="Courier New" w:hAnsi="Courier New" w:cs="Courier New"/>
          <w:iCs/>
          <w:color w:val="ED7D31" w:themeColor="accent2"/>
          <w:szCs w:val="18"/>
        </w:rPr>
        <w:t>Izdanje</w:t>
      </w:r>
      <w:r w:rsidRPr="00501595">
        <w:rPr>
          <w:rFonts w:ascii="Courier New" w:hAnsi="Courier New" w:cs="Courier New"/>
          <w:iCs/>
          <w:szCs w:val="18"/>
        </w:rPr>
        <w:t>**</w:t>
      </w:r>
      <w:r w:rsidRPr="00501595">
        <w:rPr>
          <w:rFonts w:ascii="Courier New" w:hAnsi="Courier New" w:cs="Courier New"/>
          <w:i/>
          <w:iCs/>
          <w:color w:val="ED7D31" w:themeColor="accent2"/>
          <w:szCs w:val="18"/>
        </w:rPr>
        <w:t>.</w:t>
      </w:r>
      <w:r w:rsidRPr="00501595">
        <w:rPr>
          <w:rFonts w:ascii="Courier New" w:hAnsi="Courier New" w:cs="Courier New"/>
          <w:color w:val="ED7D31" w:themeColor="accent2"/>
          <w:szCs w:val="18"/>
        </w:rPr>
        <w:t> </w:t>
      </w:r>
      <w:r w:rsidRPr="00501595">
        <w:rPr>
          <w:rFonts w:ascii="Courier New" w:hAnsi="Courier New" w:cs="Courier New"/>
          <w:color w:val="ED7D31" w:themeColor="accent2"/>
          <w:szCs w:val="18"/>
          <w:shd w:val="clear" w:color="auto" w:fill="FFFFFF"/>
        </w:rPr>
        <w:t>Izdavač, Godina.</w:t>
      </w:r>
    </w:p>
    <w:p w14:paraId="1CBA0693" w14:textId="77777777" w:rsidR="007F1E13" w:rsidRPr="00501595" w:rsidRDefault="007F1E13" w:rsidP="007F1E13">
      <w:pPr>
        <w:rPr>
          <w:rFonts w:ascii="Courier New" w:hAnsi="Courier New" w:cs="Courier New"/>
          <w:szCs w:val="18"/>
          <w:shd w:val="clear" w:color="auto" w:fill="FFFFFF"/>
        </w:rPr>
      </w:pPr>
      <w:r w:rsidRPr="00501595">
        <w:rPr>
          <w:rFonts w:ascii="Courier New" w:hAnsi="Courier New" w:cs="Courier New"/>
          <w:szCs w:val="18"/>
          <w:shd w:val="clear" w:color="auto" w:fill="FFFFFF"/>
        </w:rPr>
        <w:t>* ako publikacija ima dva autora prvo se navodi prezime prvog autora pa ime, nakon toga se stavlja zarez "</w:t>
      </w:r>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 pa "</w:t>
      </w:r>
      <w:proofErr w:type="spellStart"/>
      <w:r w:rsidRPr="00501595">
        <w:rPr>
          <w:rFonts w:ascii="Courier New" w:hAnsi="Courier New" w:cs="Courier New"/>
          <w:b/>
          <w:szCs w:val="18"/>
          <w:shd w:val="clear" w:color="auto" w:fill="FFFFFF"/>
        </w:rPr>
        <w:t>and</w:t>
      </w:r>
      <w:proofErr w:type="spellEnd"/>
      <w:r w:rsidRPr="00501595">
        <w:rPr>
          <w:rFonts w:ascii="Courier New" w:hAnsi="Courier New" w:cs="Courier New"/>
          <w:szCs w:val="18"/>
          <w:shd w:val="clear" w:color="auto" w:fill="FFFFFF"/>
        </w:rPr>
        <w:t>" ili hrvatski "</w:t>
      </w:r>
      <w:r w:rsidRPr="00501595">
        <w:rPr>
          <w:rFonts w:ascii="Courier New" w:hAnsi="Courier New" w:cs="Courier New"/>
          <w:b/>
          <w:szCs w:val="18"/>
          <w:shd w:val="clear" w:color="auto" w:fill="FFFFFF"/>
        </w:rPr>
        <w:t>i</w:t>
      </w:r>
      <w:r w:rsidRPr="00501595">
        <w:rPr>
          <w:rFonts w:ascii="Courier New" w:hAnsi="Courier New" w:cs="Courier New"/>
          <w:szCs w:val="18"/>
          <w:shd w:val="clear" w:color="auto" w:fill="FFFFFF"/>
        </w:rPr>
        <w:t>" te se navodi prvo ime pa prezime zadnjeg autora. Ako publikacija ima više od dva autora koristi se kratica "</w:t>
      </w:r>
      <w:proofErr w:type="spellStart"/>
      <w:r w:rsidRPr="00501595">
        <w:rPr>
          <w:rFonts w:ascii="Courier New" w:hAnsi="Courier New" w:cs="Courier New"/>
          <w:b/>
          <w:szCs w:val="18"/>
          <w:shd w:val="clear" w:color="auto" w:fill="FFFFFF"/>
        </w:rPr>
        <w:t>et</w:t>
      </w:r>
      <w:proofErr w:type="spellEnd"/>
      <w:r w:rsidRPr="00501595">
        <w:rPr>
          <w:rFonts w:ascii="Courier New" w:hAnsi="Courier New" w:cs="Courier New"/>
          <w:b/>
          <w:szCs w:val="18"/>
          <w:shd w:val="clear" w:color="auto" w:fill="FFFFFF"/>
        </w:rPr>
        <w:t xml:space="preserve"> </w:t>
      </w:r>
      <w:proofErr w:type="spellStart"/>
      <w:r w:rsidRPr="00501595">
        <w:rPr>
          <w:rFonts w:ascii="Courier New" w:hAnsi="Courier New" w:cs="Courier New"/>
          <w:b/>
          <w:szCs w:val="18"/>
          <w:shd w:val="clear" w:color="auto" w:fill="FFFFFF"/>
        </w:rPr>
        <w:t>al</w:t>
      </w:r>
      <w:proofErr w:type="spellEnd"/>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w:t>
      </w:r>
    </w:p>
    <w:p w14:paraId="279AEB6D" w14:textId="77777777" w:rsidR="007F1E13" w:rsidRPr="00501595" w:rsidRDefault="007F1E13" w:rsidP="007F1E13">
      <w:pPr>
        <w:rPr>
          <w:rFonts w:ascii="Courier New" w:hAnsi="Courier New" w:cs="Courier New"/>
          <w:szCs w:val="18"/>
          <w:shd w:val="clear" w:color="auto" w:fill="FFFFFF"/>
        </w:rPr>
      </w:pPr>
      <w:r w:rsidRPr="00501595">
        <w:rPr>
          <w:rFonts w:ascii="Courier New" w:hAnsi="Courier New" w:cs="Courier New"/>
          <w:szCs w:val="18"/>
          <w:shd w:val="clear" w:color="auto" w:fill="FFFFFF"/>
        </w:rPr>
        <w:t>** navodi se ako je knjiga doživjela više izdanja.</w:t>
      </w:r>
    </w:p>
    <w:p w14:paraId="7D468D02" w14:textId="77777777" w:rsidR="007F1E13" w:rsidRPr="00501595" w:rsidRDefault="007F1E13" w:rsidP="007F1E13">
      <w:pPr>
        <w:pStyle w:val="TSnormal"/>
        <w:rPr>
          <w:noProof w:val="0"/>
          <w:sz w:val="20"/>
        </w:rPr>
      </w:pPr>
      <w:r w:rsidRPr="00501595">
        <w:rPr>
          <w:noProof w:val="0"/>
        </w:rPr>
        <w:t>Primjer</w:t>
      </w:r>
      <w:r w:rsidRPr="00501595">
        <w:rPr>
          <w:noProof w:val="0"/>
          <w:szCs w:val="23"/>
          <w:shd w:val="clear" w:color="auto" w:fill="FFFFFF"/>
        </w:rPr>
        <w:t>:</w:t>
      </w:r>
    </w:p>
    <w:p w14:paraId="4F7E6FCE" w14:textId="6C6ED837" w:rsidR="007F1E13" w:rsidRDefault="007F1E13" w:rsidP="007F1E13">
      <w:pPr>
        <w:rPr>
          <w:rFonts w:ascii="Arial" w:hAnsi="Arial" w:cs="Arial"/>
          <w:lang w:eastAsia="hr-HR"/>
        </w:rPr>
      </w:pPr>
      <w:r w:rsidRPr="00501595">
        <w:rPr>
          <w:rFonts w:ascii="Courier New" w:hAnsi="Courier New" w:cs="Courier New"/>
          <w:color w:val="C00000"/>
          <w:szCs w:val="18"/>
          <w:shd w:val="clear" w:color="auto" w:fill="FFFFFF"/>
        </w:rPr>
        <w:t>Bates, A. W. (</w:t>
      </w:r>
      <w:proofErr w:type="spellStart"/>
      <w:r w:rsidRPr="00501595">
        <w:rPr>
          <w:rFonts w:ascii="Courier New" w:hAnsi="Courier New" w:cs="Courier New"/>
          <w:color w:val="C00000"/>
          <w:szCs w:val="18"/>
          <w:shd w:val="clear" w:color="auto" w:fill="FFFFFF"/>
        </w:rPr>
        <w:t>Ton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Albert </w:t>
      </w:r>
      <w:proofErr w:type="spellStart"/>
      <w:r w:rsidRPr="00501595">
        <w:rPr>
          <w:rFonts w:ascii="Courier New" w:hAnsi="Courier New" w:cs="Courier New"/>
          <w:color w:val="C00000"/>
          <w:szCs w:val="18"/>
          <w:shd w:val="clear" w:color="auto" w:fill="FFFFFF"/>
        </w:rPr>
        <w:t>Sangra</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Managing</w:t>
      </w:r>
      <w:proofErr w:type="spellEnd"/>
      <w:r w:rsidRPr="00501595">
        <w:rPr>
          <w:rFonts w:ascii="Courier New" w:hAnsi="Courier New" w:cs="Courier New"/>
          <w:i/>
          <w:color w:val="C00000"/>
          <w:szCs w:val="18"/>
          <w:shd w:val="clear" w:color="auto" w:fill="FFFFFF"/>
        </w:rPr>
        <w:t xml:space="preserve"> Technology </w:t>
      </w:r>
      <w:proofErr w:type="spellStart"/>
      <w:r w:rsidRPr="00501595">
        <w:rPr>
          <w:rFonts w:ascii="Courier New" w:hAnsi="Courier New" w:cs="Courier New"/>
          <w:i/>
          <w:color w:val="C00000"/>
          <w:szCs w:val="18"/>
          <w:shd w:val="clear" w:color="auto" w:fill="FFFFFF"/>
        </w:rPr>
        <w:t>i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Higher</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Strategies</w:t>
      </w:r>
      <w:proofErr w:type="spellEnd"/>
      <w:r w:rsidRPr="00501595">
        <w:rPr>
          <w:rFonts w:ascii="Courier New" w:hAnsi="Courier New" w:cs="Courier New"/>
          <w:i/>
          <w:color w:val="C00000"/>
          <w:szCs w:val="18"/>
          <w:shd w:val="clear" w:color="auto" w:fill="FFFFFF"/>
        </w:rPr>
        <w:t xml:space="preserve"> for </w:t>
      </w:r>
      <w:proofErr w:type="spellStart"/>
      <w:r w:rsidRPr="00501595">
        <w:rPr>
          <w:rFonts w:ascii="Courier New" w:hAnsi="Courier New" w:cs="Courier New"/>
          <w:i/>
          <w:color w:val="C00000"/>
          <w:szCs w:val="18"/>
          <w:shd w:val="clear" w:color="auto" w:fill="FFFFFF"/>
        </w:rPr>
        <w:t>Transform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each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and</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Learning</w:t>
      </w:r>
      <w:proofErr w:type="spellEnd"/>
      <w:r w:rsidRPr="00501595">
        <w:rPr>
          <w:rFonts w:ascii="Courier New" w:hAnsi="Courier New" w:cs="Courier New"/>
          <w:color w:val="C00000"/>
          <w:szCs w:val="18"/>
          <w:shd w:val="clear" w:color="auto" w:fill="FFFFFF"/>
        </w:rPr>
        <w:t xml:space="preserve">. 1 </w:t>
      </w:r>
      <w:proofErr w:type="spellStart"/>
      <w:r w:rsidRPr="00501595">
        <w:rPr>
          <w:rFonts w:ascii="Courier New" w:hAnsi="Courier New" w:cs="Courier New"/>
          <w:color w:val="C00000"/>
          <w:szCs w:val="18"/>
          <w:shd w:val="clear" w:color="auto" w:fill="FFFFFF"/>
        </w:rPr>
        <w:t>edition</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Jossey</w:t>
      </w:r>
      <w:proofErr w:type="spellEnd"/>
      <w:r w:rsidRPr="00501595">
        <w:rPr>
          <w:rFonts w:ascii="Courier New" w:hAnsi="Courier New" w:cs="Courier New"/>
          <w:color w:val="C00000"/>
          <w:szCs w:val="18"/>
          <w:shd w:val="clear" w:color="auto" w:fill="FFFFFF"/>
        </w:rPr>
        <w:t>-Bass, 2011.</w:t>
      </w:r>
      <w:r>
        <w:br w:type="page"/>
      </w:r>
    </w:p>
    <w:p w14:paraId="40941604" w14:textId="77777777" w:rsidR="007F1E13" w:rsidRPr="00501595" w:rsidRDefault="007F1E13" w:rsidP="007F1E13">
      <w:pPr>
        <w:pStyle w:val="TSnormal"/>
        <w:rPr>
          <w:noProof w:val="0"/>
        </w:rPr>
      </w:pPr>
      <w:r w:rsidRPr="00501595">
        <w:rPr>
          <w:noProof w:val="0"/>
        </w:rPr>
        <w:lastRenderedPageBreak/>
        <w:t>Bibliografski zapis korporativne publikacije ili grupe autora razlikuje se od knjige po tome što na prvo mjesto umjesto naziva autora ide naziv korporacije (grupe autora). Struktura je bibliografskoga zapisa sljedeća:</w:t>
      </w:r>
    </w:p>
    <w:p w14:paraId="0C1D6BAD" w14:textId="77777777" w:rsidR="007F1E13" w:rsidRPr="00501595" w:rsidRDefault="007F1E13" w:rsidP="007F1E13">
      <w:pPr>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Korporacija. </w:t>
      </w:r>
      <w:r w:rsidRPr="00501595">
        <w:rPr>
          <w:rFonts w:ascii="Courier New" w:hAnsi="Courier New" w:cs="Courier New"/>
          <w:i/>
          <w:color w:val="ED7D31" w:themeColor="accent2"/>
          <w:szCs w:val="18"/>
          <w:shd w:val="clear" w:color="auto" w:fill="FFFFFF"/>
        </w:rPr>
        <w:t>Naziv knjige</w:t>
      </w:r>
      <w:r w:rsidRPr="00501595">
        <w:rPr>
          <w:rFonts w:ascii="Courier New" w:hAnsi="Courier New" w:cs="Courier New"/>
          <w:color w:val="ED7D31" w:themeColor="accent2"/>
          <w:szCs w:val="18"/>
          <w:shd w:val="clear" w:color="auto" w:fill="FFFFFF"/>
        </w:rPr>
        <w:t>. Izdavač, Godina.</w:t>
      </w:r>
    </w:p>
    <w:p w14:paraId="5FB8859E" w14:textId="77777777" w:rsidR="007F1E13" w:rsidRPr="00501595" w:rsidRDefault="007F1E13" w:rsidP="007F1E13">
      <w:pPr>
        <w:pStyle w:val="TSnormal"/>
        <w:rPr>
          <w:noProof w:val="0"/>
        </w:rPr>
      </w:pPr>
      <w:r w:rsidRPr="00501595">
        <w:rPr>
          <w:noProof w:val="0"/>
        </w:rPr>
        <w:t>Primjer:</w:t>
      </w:r>
    </w:p>
    <w:p w14:paraId="44EAD9F6"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American </w:t>
      </w:r>
      <w:proofErr w:type="spellStart"/>
      <w:r w:rsidRPr="00501595">
        <w:rPr>
          <w:rFonts w:ascii="Courier New" w:hAnsi="Courier New" w:cs="Courier New"/>
          <w:color w:val="C00000"/>
          <w:szCs w:val="18"/>
          <w:shd w:val="clear" w:color="auto" w:fill="FFFFFF"/>
        </w:rPr>
        <w:t>Psychological</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ssociation</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Publication</w:t>
      </w:r>
      <w:proofErr w:type="spellEnd"/>
      <w:r w:rsidRPr="00501595">
        <w:rPr>
          <w:rFonts w:ascii="Courier New" w:hAnsi="Courier New" w:cs="Courier New"/>
          <w:i/>
          <w:color w:val="C00000"/>
          <w:szCs w:val="18"/>
          <w:shd w:val="clear" w:color="auto" w:fill="FFFFFF"/>
        </w:rPr>
        <w:t xml:space="preserve"> manual </w:t>
      </w:r>
      <w:proofErr w:type="spellStart"/>
      <w:r w:rsidRPr="00501595">
        <w:rPr>
          <w:rFonts w:ascii="Courier New" w:hAnsi="Courier New" w:cs="Courier New"/>
          <w:i/>
          <w:color w:val="C00000"/>
          <w:szCs w:val="18"/>
          <w:shd w:val="clear" w:color="auto" w:fill="FFFFFF"/>
        </w:rPr>
        <w:t>of</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he</w:t>
      </w:r>
      <w:proofErr w:type="spellEnd"/>
      <w:r w:rsidRPr="00501595">
        <w:rPr>
          <w:rFonts w:ascii="Courier New" w:hAnsi="Courier New" w:cs="Courier New"/>
          <w:i/>
          <w:color w:val="C00000"/>
          <w:szCs w:val="18"/>
          <w:shd w:val="clear" w:color="auto" w:fill="FFFFFF"/>
        </w:rPr>
        <w:t xml:space="preserve"> American </w:t>
      </w:r>
      <w:proofErr w:type="spellStart"/>
      <w:r w:rsidRPr="00501595">
        <w:rPr>
          <w:rFonts w:ascii="Courier New" w:hAnsi="Courier New" w:cs="Courier New"/>
          <w:i/>
          <w:color w:val="C00000"/>
          <w:szCs w:val="18"/>
          <w:shd w:val="clear" w:color="auto" w:fill="FFFFFF"/>
        </w:rPr>
        <w:t>Psychological</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Association</w:t>
      </w:r>
      <w:proofErr w:type="spellEnd"/>
      <w:r w:rsidRPr="00501595">
        <w:rPr>
          <w:rFonts w:ascii="Courier New" w:hAnsi="Courier New" w:cs="Courier New"/>
          <w:color w:val="C00000"/>
          <w:szCs w:val="18"/>
          <w:shd w:val="clear" w:color="auto" w:fill="FFFFFF"/>
        </w:rPr>
        <w:t xml:space="preserve"> (6th </w:t>
      </w:r>
      <w:proofErr w:type="spellStart"/>
      <w:r w:rsidRPr="00501595">
        <w:rPr>
          <w:rFonts w:ascii="Courier New" w:hAnsi="Courier New" w:cs="Courier New"/>
          <w:color w:val="C00000"/>
          <w:szCs w:val="18"/>
          <w:shd w:val="clear" w:color="auto" w:fill="FFFFFF"/>
        </w:rPr>
        <w:t>e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uthor</w:t>
      </w:r>
      <w:proofErr w:type="spellEnd"/>
      <w:r w:rsidRPr="00501595">
        <w:rPr>
          <w:rFonts w:ascii="Courier New" w:hAnsi="Courier New" w:cs="Courier New"/>
          <w:color w:val="C00000"/>
          <w:szCs w:val="18"/>
          <w:shd w:val="clear" w:color="auto" w:fill="FFFFFF"/>
        </w:rPr>
        <w:t>, 2010.</w:t>
      </w:r>
    </w:p>
    <w:p w14:paraId="00B88ADD" w14:textId="77777777" w:rsidR="007F1E13" w:rsidRPr="00501595" w:rsidRDefault="007F1E13" w:rsidP="007F1E13">
      <w:pPr>
        <w:pStyle w:val="TSnormal"/>
        <w:rPr>
          <w:noProof w:val="0"/>
        </w:rPr>
      </w:pPr>
    </w:p>
    <w:p w14:paraId="42B3E141" w14:textId="77777777" w:rsidR="007F1E13" w:rsidRPr="00501595" w:rsidRDefault="007F1E13" w:rsidP="007F1E13">
      <w:pPr>
        <w:pStyle w:val="TSnormal"/>
        <w:rPr>
          <w:i/>
          <w:noProof w:val="0"/>
        </w:rPr>
      </w:pPr>
      <w:r w:rsidRPr="00501595">
        <w:rPr>
          <w:i/>
          <w:noProof w:val="0"/>
        </w:rPr>
        <w:t>Članak u časopisu</w:t>
      </w:r>
    </w:p>
    <w:p w14:paraId="09D55176" w14:textId="77777777" w:rsidR="007F1E13" w:rsidRPr="00501595" w:rsidRDefault="007F1E13" w:rsidP="007F1E13">
      <w:pPr>
        <w:pStyle w:val="TSnormal"/>
        <w:rPr>
          <w:noProof w:val="0"/>
        </w:rPr>
      </w:pPr>
      <w:r w:rsidRPr="00501595">
        <w:rPr>
          <w:noProof w:val="0"/>
        </w:rPr>
        <w:t xml:space="preserve">Prilikom izrade bibliografskoga zapisa članka u časopisu prema MLA stilu potrebno je slijediti sljedeću strukturu: </w:t>
      </w:r>
    </w:p>
    <w:p w14:paraId="57A2C873" w14:textId="77777777" w:rsidR="007F1E13" w:rsidRPr="00501595" w:rsidRDefault="007F1E13" w:rsidP="007F1E13">
      <w:pPr>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Prezime, Ime. "Naziv članka." </w:t>
      </w:r>
      <w:r w:rsidRPr="00501595">
        <w:rPr>
          <w:rFonts w:ascii="Courier New" w:hAnsi="Courier New" w:cs="Courier New"/>
          <w:i/>
          <w:color w:val="ED7D31" w:themeColor="accent2"/>
          <w:szCs w:val="18"/>
          <w:shd w:val="clear" w:color="auto" w:fill="FFFFFF"/>
        </w:rPr>
        <w:t>Naziv časopisa</w:t>
      </w:r>
      <w:r w:rsidRPr="00501595">
        <w:rPr>
          <w:rFonts w:ascii="Courier New" w:hAnsi="Courier New" w:cs="Courier New"/>
          <w:color w:val="ED7D31" w:themeColor="accent2"/>
          <w:szCs w:val="18"/>
          <w:shd w:val="clear" w:color="auto" w:fill="FFFFFF"/>
        </w:rPr>
        <w:t>, Volumen</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Broj</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Godina, Brojevi stranica</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w:t>
      </w:r>
    </w:p>
    <w:p w14:paraId="1AF0C08B"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t>* Broj sveska, tj. volumen obično započinje kraticom "</w:t>
      </w:r>
      <w:r w:rsidRPr="00501595">
        <w:rPr>
          <w:rFonts w:ascii="Courier New" w:hAnsi="Courier New" w:cs="Courier New"/>
          <w:b/>
          <w:szCs w:val="18"/>
          <w:shd w:val="clear" w:color="auto" w:fill="FFFFFF"/>
        </w:rPr>
        <w:t>vol.</w:t>
      </w:r>
      <w:r w:rsidRPr="00501595">
        <w:rPr>
          <w:rFonts w:ascii="Courier New" w:hAnsi="Courier New" w:cs="Courier New"/>
          <w:szCs w:val="18"/>
          <w:shd w:val="clear" w:color="auto" w:fill="FFFFFF"/>
        </w:rPr>
        <w:t>" te se navede odgovarajući broj sveska.</w:t>
      </w:r>
    </w:p>
    <w:p w14:paraId="21174307"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t>** Broj dijela obično započinje kraticom "</w:t>
      </w:r>
      <w:r w:rsidRPr="00501595">
        <w:rPr>
          <w:rFonts w:ascii="Courier New" w:hAnsi="Courier New" w:cs="Courier New"/>
          <w:b/>
          <w:szCs w:val="18"/>
          <w:shd w:val="clear" w:color="auto" w:fill="FFFFFF"/>
        </w:rPr>
        <w:t>no.</w:t>
      </w:r>
      <w:r w:rsidRPr="00501595">
        <w:rPr>
          <w:rFonts w:ascii="Courier New" w:hAnsi="Courier New" w:cs="Courier New"/>
          <w:szCs w:val="18"/>
          <w:shd w:val="clear" w:color="auto" w:fill="FFFFFF"/>
        </w:rPr>
        <w:t>" te se navede odgovarajući broj.</w:t>
      </w:r>
    </w:p>
    <w:p w14:paraId="147335AB" w14:textId="77777777" w:rsidR="007F1E13" w:rsidRPr="00501595" w:rsidRDefault="007F1E13" w:rsidP="007F1E13">
      <w:pPr>
        <w:spacing w:line="240" w:lineRule="auto"/>
        <w:rPr>
          <w:rFonts w:ascii="Courier New" w:hAnsi="Courier New" w:cs="Courier New"/>
          <w:szCs w:val="18"/>
          <w:shd w:val="clear" w:color="auto" w:fill="FFFFFF"/>
        </w:rPr>
      </w:pPr>
      <w:r w:rsidRPr="00501595">
        <w:rPr>
          <w:rFonts w:ascii="Courier New" w:hAnsi="Courier New" w:cs="Courier New"/>
          <w:szCs w:val="18"/>
          <w:shd w:val="clear" w:color="auto" w:fill="FFFFFF"/>
        </w:rPr>
        <w:t>*** Raspon stranica započinje kraticom "</w:t>
      </w:r>
      <w:proofErr w:type="spellStart"/>
      <w:r w:rsidRPr="00501595">
        <w:rPr>
          <w:rFonts w:ascii="Courier New" w:hAnsi="Courier New" w:cs="Courier New"/>
          <w:b/>
          <w:szCs w:val="18"/>
          <w:shd w:val="clear" w:color="auto" w:fill="FFFFFF"/>
        </w:rPr>
        <w:t>pp</w:t>
      </w:r>
      <w:proofErr w:type="spellEnd"/>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 ili na hrvatskom "</w:t>
      </w:r>
      <w:r w:rsidRPr="00501595">
        <w:rPr>
          <w:rFonts w:ascii="Courier New" w:hAnsi="Courier New" w:cs="Courier New"/>
          <w:b/>
          <w:szCs w:val="18"/>
          <w:shd w:val="clear" w:color="auto" w:fill="FFFFFF"/>
        </w:rPr>
        <w:t>str.</w:t>
      </w:r>
      <w:r w:rsidRPr="00501595">
        <w:rPr>
          <w:rFonts w:ascii="Courier New" w:hAnsi="Courier New" w:cs="Courier New"/>
          <w:szCs w:val="18"/>
          <w:shd w:val="clear" w:color="auto" w:fill="FFFFFF"/>
        </w:rPr>
        <w:t>".</w:t>
      </w:r>
    </w:p>
    <w:p w14:paraId="22DE9799" w14:textId="77777777" w:rsidR="007F1E13" w:rsidRPr="00501595" w:rsidRDefault="007F1E13" w:rsidP="007F1E13">
      <w:pPr>
        <w:pStyle w:val="TSnormal"/>
        <w:rPr>
          <w:noProof w:val="0"/>
        </w:rPr>
      </w:pPr>
      <w:r w:rsidRPr="00501595">
        <w:rPr>
          <w:noProof w:val="0"/>
        </w:rPr>
        <w:t>Primjer:</w:t>
      </w:r>
    </w:p>
    <w:p w14:paraId="506A7E15" w14:textId="77777777" w:rsidR="007F1E13" w:rsidRPr="00501595" w:rsidRDefault="007F1E13" w:rsidP="007F1E13">
      <w:pPr>
        <w:rPr>
          <w:rFonts w:ascii="Courier New" w:hAnsi="Courier New" w:cs="Courier New"/>
          <w:color w:val="C00000"/>
          <w:szCs w:val="18"/>
          <w:shd w:val="clear" w:color="auto" w:fill="FFFFFF"/>
        </w:rPr>
      </w:pPr>
      <w:proofErr w:type="spellStart"/>
      <w:r w:rsidRPr="00501595">
        <w:rPr>
          <w:rFonts w:ascii="Courier New" w:hAnsi="Courier New" w:cs="Courier New"/>
          <w:color w:val="C00000"/>
          <w:szCs w:val="18"/>
          <w:shd w:val="clear" w:color="auto" w:fill="FFFFFF"/>
        </w:rPr>
        <w:t>Albirini</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bdulkafi</w:t>
      </w:r>
      <w:proofErr w:type="spellEnd"/>
      <w:r w:rsidRPr="00501595">
        <w:rPr>
          <w:rFonts w:ascii="Courier New" w:hAnsi="Courier New" w:cs="Courier New"/>
          <w:color w:val="C00000"/>
          <w:szCs w:val="18"/>
          <w:shd w:val="clear" w:color="auto" w:fill="FFFFFF"/>
        </w:rPr>
        <w:t>. "</w:t>
      </w:r>
      <w:proofErr w:type="spellStart"/>
      <w:r w:rsidRPr="00501595">
        <w:rPr>
          <w:rFonts w:ascii="Courier New" w:hAnsi="Courier New" w:cs="Courier New"/>
          <w:color w:val="C00000"/>
          <w:szCs w:val="18"/>
          <w:shd w:val="clear" w:color="auto" w:fill="FFFFFF"/>
        </w:rPr>
        <w:t>Teacher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ttitude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towar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Information</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Communication</w:t>
      </w:r>
      <w:proofErr w:type="spellEnd"/>
      <w:r w:rsidRPr="00501595">
        <w:rPr>
          <w:rFonts w:ascii="Courier New" w:hAnsi="Courier New" w:cs="Courier New"/>
          <w:color w:val="C00000"/>
          <w:szCs w:val="18"/>
          <w:shd w:val="clear" w:color="auto" w:fill="FFFFFF"/>
        </w:rPr>
        <w:t xml:space="preserve"> Technologies: </w:t>
      </w:r>
      <w:proofErr w:type="spellStart"/>
      <w:r w:rsidRPr="00501595">
        <w:rPr>
          <w:rFonts w:ascii="Courier New" w:hAnsi="Courier New" w:cs="Courier New"/>
          <w:color w:val="C00000"/>
          <w:szCs w:val="18"/>
          <w:shd w:val="clear" w:color="auto" w:fill="FFFFFF"/>
        </w:rPr>
        <w:t>Th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Cas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of</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Syrian</w:t>
      </w:r>
      <w:proofErr w:type="spellEnd"/>
      <w:r w:rsidRPr="00501595">
        <w:rPr>
          <w:rFonts w:ascii="Courier New" w:hAnsi="Courier New" w:cs="Courier New"/>
          <w:color w:val="C00000"/>
          <w:szCs w:val="18"/>
          <w:shd w:val="clear" w:color="auto" w:fill="FFFFFF"/>
        </w:rPr>
        <w:t xml:space="preserve"> EFL </w:t>
      </w:r>
      <w:proofErr w:type="spellStart"/>
      <w:r w:rsidRPr="00501595">
        <w:rPr>
          <w:rFonts w:ascii="Courier New" w:hAnsi="Courier New" w:cs="Courier New"/>
          <w:color w:val="C00000"/>
          <w:szCs w:val="18"/>
          <w:shd w:val="clear" w:color="auto" w:fill="FFFFFF"/>
        </w:rPr>
        <w:t>Teacher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Computers</w:t>
      </w:r>
      <w:proofErr w:type="spellEnd"/>
      <w:r w:rsidRPr="00501595">
        <w:rPr>
          <w:rFonts w:ascii="Courier New" w:hAnsi="Courier New" w:cs="Courier New"/>
          <w:i/>
          <w:color w:val="C00000"/>
          <w:szCs w:val="18"/>
          <w:shd w:val="clear" w:color="auto" w:fill="FFFFFF"/>
        </w:rPr>
        <w:t xml:space="preserve"> &amp;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color w:val="C00000"/>
          <w:szCs w:val="18"/>
          <w:shd w:val="clear" w:color="auto" w:fill="FFFFFF"/>
        </w:rPr>
        <w:t xml:space="preserve">, vol. 47, no. 4, 2006, </w:t>
      </w:r>
      <w:proofErr w:type="spellStart"/>
      <w:r w:rsidRPr="00501595">
        <w:rPr>
          <w:rFonts w:ascii="Courier New" w:hAnsi="Courier New" w:cs="Courier New"/>
          <w:color w:val="C00000"/>
          <w:szCs w:val="18"/>
          <w:shd w:val="clear" w:color="auto" w:fill="FFFFFF"/>
        </w:rPr>
        <w:t>pp</w:t>
      </w:r>
      <w:proofErr w:type="spellEnd"/>
      <w:r w:rsidRPr="00501595">
        <w:rPr>
          <w:rFonts w:ascii="Courier New" w:hAnsi="Courier New" w:cs="Courier New"/>
          <w:color w:val="C00000"/>
          <w:szCs w:val="18"/>
          <w:shd w:val="clear" w:color="auto" w:fill="FFFFFF"/>
        </w:rPr>
        <w:t xml:space="preserve">. 373–398. </w:t>
      </w:r>
    </w:p>
    <w:p w14:paraId="2073B9A2" w14:textId="77777777" w:rsidR="007F1E13" w:rsidRPr="00501595" w:rsidRDefault="007F1E13" w:rsidP="007F1E13">
      <w:pPr>
        <w:pStyle w:val="TSnormal"/>
        <w:rPr>
          <w:noProof w:val="0"/>
        </w:rPr>
      </w:pPr>
      <w:r w:rsidRPr="00501595">
        <w:rPr>
          <w:noProof w:val="0"/>
        </w:rPr>
        <w:t>Ako publikacija ima dva autora slijedi se isto pravilo koje je navedeno ranije. Dakle prvo se navodi prezime prvog autora pa ime, nakon toga se stavlja zarez "," pa "</w:t>
      </w:r>
      <w:proofErr w:type="spellStart"/>
      <w:r w:rsidRPr="00501595">
        <w:rPr>
          <w:b/>
          <w:noProof w:val="0"/>
        </w:rPr>
        <w:t>and</w:t>
      </w:r>
      <w:proofErr w:type="spellEnd"/>
      <w:r w:rsidRPr="00501595">
        <w:rPr>
          <w:noProof w:val="0"/>
        </w:rPr>
        <w:t>" ili hrvatski "</w:t>
      </w:r>
      <w:r w:rsidRPr="00501595">
        <w:rPr>
          <w:b/>
          <w:noProof w:val="0"/>
        </w:rPr>
        <w:t>i</w:t>
      </w:r>
      <w:r w:rsidRPr="00501595">
        <w:rPr>
          <w:noProof w:val="0"/>
        </w:rPr>
        <w:t xml:space="preserve">" te se </w:t>
      </w:r>
      <w:r w:rsidRPr="00501595">
        <w:rPr>
          <w:b/>
          <w:bCs/>
          <w:noProof w:val="0"/>
        </w:rPr>
        <w:t>navodi prvo ime pa prezime zadnjeg autora</w:t>
      </w:r>
      <w:r w:rsidRPr="00501595">
        <w:rPr>
          <w:noProof w:val="0"/>
        </w:rPr>
        <w:t>. Ako publikacija ima više od dva autora koristi se kratica "</w:t>
      </w:r>
      <w:proofErr w:type="spellStart"/>
      <w:r w:rsidRPr="00501595">
        <w:rPr>
          <w:b/>
          <w:bCs/>
          <w:noProof w:val="0"/>
        </w:rPr>
        <w:t>et</w:t>
      </w:r>
      <w:proofErr w:type="spellEnd"/>
      <w:r w:rsidRPr="00501595">
        <w:rPr>
          <w:b/>
          <w:bCs/>
          <w:noProof w:val="0"/>
        </w:rPr>
        <w:t xml:space="preserve"> </w:t>
      </w:r>
      <w:proofErr w:type="spellStart"/>
      <w:r w:rsidRPr="00501595">
        <w:rPr>
          <w:b/>
          <w:bCs/>
          <w:noProof w:val="0"/>
        </w:rPr>
        <w:t>al</w:t>
      </w:r>
      <w:proofErr w:type="spellEnd"/>
      <w:r w:rsidRPr="00501595">
        <w:rPr>
          <w:b/>
          <w:bCs/>
          <w:noProof w:val="0"/>
        </w:rPr>
        <w:t>.</w:t>
      </w:r>
      <w:r w:rsidRPr="00501595">
        <w:rPr>
          <w:noProof w:val="0"/>
        </w:rPr>
        <w:t>" ili hrvatski "</w:t>
      </w:r>
      <w:r w:rsidRPr="00501595">
        <w:rPr>
          <w:b/>
          <w:noProof w:val="0"/>
        </w:rPr>
        <w:t>i dr.</w:t>
      </w:r>
      <w:r w:rsidRPr="00501595">
        <w:rPr>
          <w:noProof w:val="0"/>
        </w:rPr>
        <w:t xml:space="preserve">". </w:t>
      </w:r>
    </w:p>
    <w:p w14:paraId="12A532B4" w14:textId="77777777" w:rsidR="007F1E13" w:rsidRPr="00501595" w:rsidRDefault="007F1E13" w:rsidP="007F1E13">
      <w:pPr>
        <w:rPr>
          <w:rFonts w:ascii="Arial" w:hAnsi="Arial" w:cs="Arial"/>
          <w:i/>
          <w:lang w:eastAsia="hr-HR"/>
        </w:rPr>
      </w:pPr>
    </w:p>
    <w:p w14:paraId="6696D55E" w14:textId="77777777" w:rsidR="007F1E13" w:rsidRPr="00501595" w:rsidRDefault="007F1E13" w:rsidP="007F1E13">
      <w:pPr>
        <w:pStyle w:val="TSnormal"/>
        <w:spacing w:before="320"/>
        <w:rPr>
          <w:noProof w:val="0"/>
        </w:rPr>
      </w:pPr>
      <w:r w:rsidRPr="00501595">
        <w:rPr>
          <w:i/>
          <w:noProof w:val="0"/>
        </w:rPr>
        <w:t>Web</w:t>
      </w:r>
      <w:r w:rsidRPr="00501595">
        <w:rPr>
          <w:noProof w:val="0"/>
        </w:rPr>
        <w:t>-</w:t>
      </w:r>
      <w:r w:rsidRPr="00501595">
        <w:rPr>
          <w:i/>
          <w:noProof w:val="0"/>
        </w:rPr>
        <w:t>stranica</w:t>
      </w:r>
    </w:p>
    <w:p w14:paraId="438456E8" w14:textId="77777777" w:rsidR="007F1E13" w:rsidRPr="00501595" w:rsidRDefault="007F1E13" w:rsidP="007F1E13">
      <w:pPr>
        <w:pStyle w:val="TSnormal"/>
        <w:rPr>
          <w:noProof w:val="0"/>
        </w:rPr>
      </w:pPr>
      <w:r w:rsidRPr="00501595">
        <w:rPr>
          <w:noProof w:val="0"/>
        </w:rPr>
        <w:t xml:space="preserve">Prilikom izrade bibliografskoga zapisa </w:t>
      </w:r>
      <w:r w:rsidRPr="00501595">
        <w:rPr>
          <w:i/>
          <w:noProof w:val="0"/>
        </w:rPr>
        <w:t>web</w:t>
      </w:r>
      <w:r w:rsidRPr="00501595">
        <w:rPr>
          <w:noProof w:val="0"/>
        </w:rPr>
        <w:t xml:space="preserve">-stranice prema MLA stilu potrebno je slijediti sljedeću strukturu: </w:t>
      </w:r>
    </w:p>
    <w:p w14:paraId="4706E15D" w14:textId="77777777" w:rsidR="007F1E13" w:rsidRPr="00501595" w:rsidRDefault="007F1E13" w:rsidP="007F1E13">
      <w:pPr>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Prezime, Ime. "Naziv web stranice." </w:t>
      </w:r>
      <w:r w:rsidRPr="00501595">
        <w:rPr>
          <w:rFonts w:ascii="Courier New" w:hAnsi="Courier New" w:cs="Courier New"/>
          <w:i/>
          <w:color w:val="ED7D31" w:themeColor="accent2"/>
          <w:szCs w:val="18"/>
          <w:shd w:val="clear" w:color="auto" w:fill="FFFFFF"/>
        </w:rPr>
        <w:t>Naziv web-mjesta</w:t>
      </w:r>
      <w:r w:rsidRPr="00501595">
        <w:rPr>
          <w:rFonts w:ascii="Courier New" w:hAnsi="Courier New" w:cs="Courier New"/>
          <w:color w:val="ED7D31" w:themeColor="accent2"/>
          <w:szCs w:val="18"/>
          <w:shd w:val="clear" w:color="auto" w:fill="FFFFFF"/>
        </w:rPr>
        <w:t>, Datum objav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URL, Datum pristupa.</w:t>
      </w:r>
    </w:p>
    <w:p w14:paraId="6E0099E1" w14:textId="77777777" w:rsidR="007F1E13" w:rsidRPr="00501595" w:rsidRDefault="007F1E13" w:rsidP="007F1E13">
      <w:pPr>
        <w:rPr>
          <w:rFonts w:ascii="Courier New" w:hAnsi="Courier New" w:cs="Courier New"/>
          <w:szCs w:val="18"/>
          <w:shd w:val="clear" w:color="auto" w:fill="FFFFFF"/>
        </w:rPr>
      </w:pPr>
      <w:r w:rsidRPr="00501595">
        <w:rPr>
          <w:rFonts w:ascii="Courier New" w:hAnsi="Courier New" w:cs="Courier New"/>
          <w:szCs w:val="18"/>
          <w:shd w:val="clear" w:color="auto" w:fill="FFFFFF"/>
        </w:rPr>
        <w:t>* ili samo navesti godinu objave</w:t>
      </w:r>
    </w:p>
    <w:p w14:paraId="281C3890" w14:textId="77777777" w:rsidR="007F1E13" w:rsidRPr="00501595" w:rsidRDefault="007F1E13" w:rsidP="007F1E13">
      <w:pPr>
        <w:pStyle w:val="TSnormal"/>
        <w:rPr>
          <w:noProof w:val="0"/>
        </w:rPr>
      </w:pPr>
      <w:r w:rsidRPr="00501595">
        <w:rPr>
          <w:noProof w:val="0"/>
        </w:rPr>
        <w:t>Primjer:</w:t>
      </w:r>
    </w:p>
    <w:p w14:paraId="5DB2AE79" w14:textId="77777777" w:rsidR="007F1E13" w:rsidRPr="00A7748B" w:rsidRDefault="007F1E13" w:rsidP="007F1E13">
      <w:pPr>
        <w:rPr>
          <w:rFonts w:ascii="Courier New" w:hAnsi="Courier New" w:cs="Courier New"/>
          <w:color w:val="C00000"/>
          <w:szCs w:val="18"/>
          <w:shd w:val="clear" w:color="auto" w:fill="FFFFFF"/>
        </w:rPr>
      </w:pPr>
      <w:r w:rsidRPr="00A7748B">
        <w:rPr>
          <w:rFonts w:ascii="Courier New" w:hAnsi="Courier New" w:cs="Courier New"/>
          <w:color w:val="C00000"/>
          <w:szCs w:val="18"/>
          <w:shd w:val="clear" w:color="auto" w:fill="FFFFFF"/>
        </w:rPr>
        <w:t xml:space="preserve">Bates, </w:t>
      </w:r>
      <w:proofErr w:type="spellStart"/>
      <w:r w:rsidRPr="00A7748B">
        <w:rPr>
          <w:rFonts w:ascii="Courier New" w:hAnsi="Courier New" w:cs="Courier New"/>
          <w:color w:val="C00000"/>
          <w:szCs w:val="18"/>
          <w:shd w:val="clear" w:color="auto" w:fill="FFFFFF"/>
        </w:rPr>
        <w:t>Tony</w:t>
      </w:r>
      <w:proofErr w:type="spellEnd"/>
      <w:r w:rsidRPr="00A7748B">
        <w:rPr>
          <w:rFonts w:ascii="Courier New" w:hAnsi="Courier New" w:cs="Courier New"/>
          <w:color w:val="C00000"/>
          <w:szCs w:val="18"/>
          <w:shd w:val="clear" w:color="auto" w:fill="FFFFFF"/>
        </w:rPr>
        <w:t>. "</w:t>
      </w:r>
      <w:proofErr w:type="spellStart"/>
      <w:r w:rsidRPr="00A7748B">
        <w:rPr>
          <w:rFonts w:ascii="Courier New" w:hAnsi="Courier New" w:cs="Courier New"/>
          <w:color w:val="C00000"/>
          <w:szCs w:val="18"/>
          <w:shd w:val="clear" w:color="auto" w:fill="FFFFFF"/>
        </w:rPr>
        <w:t>What</w:t>
      </w:r>
      <w:proofErr w:type="spellEnd"/>
      <w:r w:rsidRPr="00A7748B">
        <w:rPr>
          <w:rFonts w:ascii="Courier New" w:hAnsi="Courier New" w:cs="Courier New"/>
          <w:color w:val="C00000"/>
          <w:szCs w:val="18"/>
          <w:shd w:val="clear" w:color="auto" w:fill="FFFFFF"/>
        </w:rPr>
        <w:t xml:space="preserve"> </w:t>
      </w:r>
      <w:proofErr w:type="spellStart"/>
      <w:r w:rsidRPr="00A7748B">
        <w:rPr>
          <w:rFonts w:ascii="Courier New" w:hAnsi="Courier New" w:cs="Courier New"/>
          <w:color w:val="C00000"/>
          <w:szCs w:val="18"/>
          <w:shd w:val="clear" w:color="auto" w:fill="FFFFFF"/>
        </w:rPr>
        <w:t>Is</w:t>
      </w:r>
      <w:proofErr w:type="spellEnd"/>
      <w:r w:rsidRPr="00A7748B">
        <w:rPr>
          <w:rFonts w:ascii="Courier New" w:hAnsi="Courier New" w:cs="Courier New"/>
          <w:color w:val="C00000"/>
          <w:szCs w:val="18"/>
          <w:shd w:val="clear" w:color="auto" w:fill="FFFFFF"/>
        </w:rPr>
        <w:t xml:space="preserve"> E-</w:t>
      </w:r>
      <w:proofErr w:type="spellStart"/>
      <w:r w:rsidRPr="00A7748B">
        <w:rPr>
          <w:rFonts w:ascii="Courier New" w:hAnsi="Courier New" w:cs="Courier New"/>
          <w:color w:val="C00000"/>
          <w:szCs w:val="18"/>
          <w:shd w:val="clear" w:color="auto" w:fill="FFFFFF"/>
        </w:rPr>
        <w:t>Learning</w:t>
      </w:r>
      <w:proofErr w:type="spellEnd"/>
      <w:r w:rsidRPr="00A7748B">
        <w:rPr>
          <w:rFonts w:ascii="Courier New" w:hAnsi="Courier New" w:cs="Courier New"/>
          <w:color w:val="C00000"/>
          <w:szCs w:val="18"/>
          <w:shd w:val="clear" w:color="auto" w:fill="FFFFFF"/>
        </w:rPr>
        <w:t xml:space="preserve">?" Online </w:t>
      </w:r>
      <w:proofErr w:type="spellStart"/>
      <w:r w:rsidRPr="00A7748B">
        <w:rPr>
          <w:rFonts w:ascii="Courier New" w:hAnsi="Courier New" w:cs="Courier New"/>
          <w:color w:val="C00000"/>
          <w:szCs w:val="18"/>
          <w:shd w:val="clear" w:color="auto" w:fill="FFFFFF"/>
        </w:rPr>
        <w:t>learning</w:t>
      </w:r>
      <w:proofErr w:type="spellEnd"/>
      <w:r w:rsidRPr="00A7748B">
        <w:rPr>
          <w:rFonts w:ascii="Courier New" w:hAnsi="Courier New" w:cs="Courier New"/>
          <w:color w:val="C00000"/>
          <w:szCs w:val="18"/>
          <w:shd w:val="clear" w:color="auto" w:fill="FFFFFF"/>
        </w:rPr>
        <w:t xml:space="preserve"> </w:t>
      </w:r>
      <w:proofErr w:type="spellStart"/>
      <w:r w:rsidRPr="00A7748B">
        <w:rPr>
          <w:rFonts w:ascii="Courier New" w:hAnsi="Courier New" w:cs="Courier New"/>
          <w:color w:val="C00000"/>
          <w:szCs w:val="18"/>
          <w:shd w:val="clear" w:color="auto" w:fill="FFFFFF"/>
        </w:rPr>
        <w:t>and</w:t>
      </w:r>
      <w:proofErr w:type="spellEnd"/>
      <w:r w:rsidRPr="00A7748B">
        <w:rPr>
          <w:rFonts w:ascii="Courier New" w:hAnsi="Courier New" w:cs="Courier New"/>
          <w:color w:val="C00000"/>
          <w:szCs w:val="18"/>
          <w:shd w:val="clear" w:color="auto" w:fill="FFFFFF"/>
        </w:rPr>
        <w:t xml:space="preserve"> distance </w:t>
      </w:r>
      <w:proofErr w:type="spellStart"/>
      <w:r w:rsidRPr="00A7748B">
        <w:rPr>
          <w:rFonts w:ascii="Courier New" w:hAnsi="Courier New" w:cs="Courier New"/>
          <w:color w:val="C00000"/>
          <w:szCs w:val="18"/>
          <w:shd w:val="clear" w:color="auto" w:fill="FFFFFF"/>
        </w:rPr>
        <w:t>education</w:t>
      </w:r>
      <w:proofErr w:type="spellEnd"/>
      <w:r w:rsidRPr="00A7748B">
        <w:rPr>
          <w:rFonts w:ascii="Courier New" w:hAnsi="Courier New" w:cs="Courier New"/>
          <w:color w:val="C00000"/>
          <w:szCs w:val="18"/>
          <w:shd w:val="clear" w:color="auto" w:fill="FFFFFF"/>
        </w:rPr>
        <w:t xml:space="preserve"> </w:t>
      </w:r>
      <w:proofErr w:type="spellStart"/>
      <w:r w:rsidRPr="00A7748B">
        <w:rPr>
          <w:rFonts w:ascii="Courier New" w:hAnsi="Courier New" w:cs="Courier New"/>
          <w:color w:val="C00000"/>
          <w:szCs w:val="18"/>
          <w:shd w:val="clear" w:color="auto" w:fill="FFFFFF"/>
        </w:rPr>
        <w:t>resources</w:t>
      </w:r>
      <w:proofErr w:type="spellEnd"/>
      <w:r w:rsidRPr="00A7748B">
        <w:rPr>
          <w:rFonts w:ascii="Courier New" w:hAnsi="Courier New" w:cs="Courier New"/>
          <w:color w:val="C00000"/>
          <w:szCs w:val="18"/>
          <w:shd w:val="clear" w:color="auto" w:fill="FFFFFF"/>
        </w:rPr>
        <w:t>, 2008, http://www.tonybates.ca/2008/07/07/what-is-e-learning/, 5 Jan. 2016.</w:t>
      </w:r>
    </w:p>
    <w:p w14:paraId="2ADC40B5" w14:textId="77777777" w:rsidR="007F1E13" w:rsidRPr="00501595" w:rsidRDefault="007F1E13" w:rsidP="007F1E13">
      <w:pPr>
        <w:pStyle w:val="TSnormal"/>
        <w:rPr>
          <w:noProof w:val="0"/>
        </w:rPr>
      </w:pPr>
      <w:r w:rsidRPr="00501595">
        <w:rPr>
          <w:noProof w:val="0"/>
        </w:rPr>
        <w:lastRenderedPageBreak/>
        <w:t>Korišteni izvor za izradu ovoga poglavlja prema stilu MLA jest:</w:t>
      </w:r>
    </w:p>
    <w:p w14:paraId="5EAB370B" w14:textId="77777777" w:rsidR="007F1E13" w:rsidRPr="00501595" w:rsidRDefault="007F1E13" w:rsidP="007F1E13">
      <w:pPr>
        <w:pStyle w:val="TSnormal"/>
        <w:rPr>
          <w:noProof w:val="0"/>
        </w:rPr>
      </w:pPr>
      <w:r w:rsidRPr="00501595">
        <w:rPr>
          <w:noProof w:val="0"/>
        </w:rPr>
        <w:t xml:space="preserve">Referenca: </w:t>
      </w:r>
    </w:p>
    <w:p w14:paraId="696B9249"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w:t>
      </w:r>
      <w:proofErr w:type="spellStart"/>
      <w:r w:rsidRPr="00501595">
        <w:rPr>
          <w:rFonts w:ascii="Courier New" w:hAnsi="Courier New" w:cs="Courier New"/>
          <w:color w:val="C00000"/>
          <w:szCs w:val="18"/>
          <w:shd w:val="clear" w:color="auto" w:fill="FFFFFF"/>
        </w:rPr>
        <w:t>Sea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Brizee</w:t>
      </w:r>
      <w:proofErr w:type="spellEnd"/>
      <w:r w:rsidRPr="00501595">
        <w:rPr>
          <w:rFonts w:ascii="Courier New" w:hAnsi="Courier New" w:cs="Courier New"/>
          <w:color w:val="C00000"/>
          <w:szCs w:val="18"/>
          <w:shd w:val="clear" w:color="auto" w:fill="FFFFFF"/>
        </w:rPr>
        <w:t>)</w:t>
      </w:r>
    </w:p>
    <w:p w14:paraId="5ED7ECEF" w14:textId="77777777" w:rsidR="007F1E13" w:rsidRPr="00501595" w:rsidRDefault="007F1E13" w:rsidP="007F1E13">
      <w:pPr>
        <w:pStyle w:val="Bibliography"/>
        <w:ind w:left="720" w:hanging="720"/>
        <w:rPr>
          <w:rFonts w:ascii="Arial" w:hAnsi="Arial" w:cs="Arial"/>
          <w:lang w:val="hr-HR" w:eastAsia="hr-HR"/>
        </w:rPr>
      </w:pPr>
      <w:r w:rsidRPr="00501595">
        <w:rPr>
          <w:rFonts w:ascii="Arial" w:hAnsi="Arial" w:cs="Arial"/>
          <w:lang w:val="hr-HR" w:eastAsia="hr-HR"/>
        </w:rPr>
        <w:t>Bibliografski zapis:</w:t>
      </w:r>
    </w:p>
    <w:sdt>
      <w:sdtPr>
        <w:rPr>
          <w:lang w:val="hr-HR"/>
        </w:rPr>
        <w:id w:val="1161196989"/>
        <w:bibliography/>
      </w:sdtPr>
      <w:sdtEndPr>
        <w:rPr>
          <w:lang w:val="en-GB"/>
        </w:rPr>
      </w:sdtEndPr>
      <w:sdtContent>
        <w:p w14:paraId="1CA974AD" w14:textId="77777777" w:rsidR="007F1E13" w:rsidRDefault="007F1E13" w:rsidP="007F1E13">
          <w:pPr>
            <w:pStyle w:val="Bibliography"/>
            <w:rPr>
              <w:rFonts w:ascii="Courier New" w:hAnsi="Courier New" w:cs="Courier New"/>
              <w:color w:val="C00000"/>
              <w:sz w:val="18"/>
              <w:szCs w:val="18"/>
              <w:shd w:val="clear" w:color="auto" w:fill="FFFFFF"/>
            </w:rPr>
          </w:pPr>
          <w:proofErr w:type="spellStart"/>
          <w:r w:rsidRPr="00257E4C">
            <w:rPr>
              <w:rFonts w:ascii="Courier New" w:hAnsi="Courier New" w:cs="Courier New"/>
              <w:color w:val="C00000"/>
              <w:szCs w:val="18"/>
              <w:shd w:val="clear" w:color="auto" w:fill="FFFFFF"/>
              <w:lang w:val="hr-HR"/>
            </w:rPr>
            <w:t>Seas</w:t>
          </w:r>
          <w:proofErr w:type="spellEnd"/>
          <w:r w:rsidRPr="00257E4C">
            <w:rPr>
              <w:rFonts w:ascii="Courier New" w:hAnsi="Courier New" w:cs="Courier New"/>
              <w:color w:val="C00000"/>
              <w:szCs w:val="18"/>
              <w:shd w:val="clear" w:color="auto" w:fill="FFFFFF"/>
              <w:lang w:val="hr-HR"/>
            </w:rPr>
            <w:t xml:space="preserve">, </w:t>
          </w:r>
          <w:proofErr w:type="spellStart"/>
          <w:r w:rsidRPr="00257E4C">
            <w:rPr>
              <w:rFonts w:ascii="Courier New" w:hAnsi="Courier New" w:cs="Courier New"/>
              <w:color w:val="C00000"/>
              <w:szCs w:val="18"/>
              <w:shd w:val="clear" w:color="auto" w:fill="FFFFFF"/>
              <w:lang w:val="hr-HR"/>
            </w:rPr>
            <w:t>Kristen</w:t>
          </w:r>
          <w:proofErr w:type="spellEnd"/>
          <w:r w:rsidRPr="00257E4C">
            <w:rPr>
              <w:rFonts w:ascii="Courier New" w:hAnsi="Courier New" w:cs="Courier New"/>
              <w:color w:val="C00000"/>
              <w:szCs w:val="18"/>
              <w:shd w:val="clear" w:color="auto" w:fill="FFFFFF"/>
              <w:lang w:val="hr-HR"/>
            </w:rPr>
            <w:t xml:space="preserve"> i Allen </w:t>
          </w:r>
          <w:proofErr w:type="spellStart"/>
          <w:r w:rsidRPr="00257E4C">
            <w:rPr>
              <w:rFonts w:ascii="Courier New" w:hAnsi="Courier New" w:cs="Courier New"/>
              <w:color w:val="C00000"/>
              <w:szCs w:val="18"/>
              <w:shd w:val="clear" w:color="auto" w:fill="FFFFFF"/>
              <w:lang w:val="hr-HR"/>
            </w:rPr>
            <w:t>Brizee</w:t>
          </w:r>
          <w:proofErr w:type="spellEnd"/>
          <w:r w:rsidRPr="00257E4C">
            <w:rPr>
              <w:rFonts w:ascii="Courier New" w:hAnsi="Courier New" w:cs="Courier New"/>
              <w:color w:val="C00000"/>
              <w:szCs w:val="18"/>
              <w:shd w:val="clear" w:color="auto" w:fill="FFFFFF"/>
              <w:lang w:val="hr-HR"/>
            </w:rPr>
            <w:t xml:space="preserve">. "MLA </w:t>
          </w:r>
          <w:proofErr w:type="spellStart"/>
          <w:r w:rsidRPr="00257E4C">
            <w:rPr>
              <w:rFonts w:ascii="Courier New" w:hAnsi="Courier New" w:cs="Courier New"/>
              <w:color w:val="C00000"/>
              <w:szCs w:val="18"/>
              <w:shd w:val="clear" w:color="auto" w:fill="FFFFFF"/>
              <w:lang w:val="hr-HR"/>
            </w:rPr>
            <w:t>Overview</w:t>
          </w:r>
          <w:proofErr w:type="spellEnd"/>
          <w:r w:rsidRPr="00257E4C">
            <w:rPr>
              <w:rFonts w:ascii="Courier New" w:hAnsi="Courier New" w:cs="Courier New"/>
              <w:color w:val="C00000"/>
              <w:szCs w:val="18"/>
              <w:shd w:val="clear" w:color="auto" w:fill="FFFFFF"/>
              <w:lang w:val="hr-HR"/>
            </w:rPr>
            <w:t xml:space="preserve"> </w:t>
          </w:r>
          <w:proofErr w:type="spellStart"/>
          <w:r w:rsidRPr="00257E4C">
            <w:rPr>
              <w:rFonts w:ascii="Courier New" w:hAnsi="Courier New" w:cs="Courier New"/>
              <w:color w:val="C00000"/>
              <w:szCs w:val="18"/>
              <w:shd w:val="clear" w:color="auto" w:fill="FFFFFF"/>
              <w:lang w:val="hr-HR"/>
            </w:rPr>
            <w:t>and</w:t>
          </w:r>
          <w:proofErr w:type="spellEnd"/>
          <w:r w:rsidRPr="00257E4C">
            <w:rPr>
              <w:rFonts w:ascii="Courier New" w:hAnsi="Courier New" w:cs="Courier New"/>
              <w:color w:val="C00000"/>
              <w:szCs w:val="18"/>
              <w:shd w:val="clear" w:color="auto" w:fill="FFFFFF"/>
              <w:lang w:val="hr-HR"/>
            </w:rPr>
            <w:t xml:space="preserve"> Workshop." </w:t>
          </w:r>
          <w:proofErr w:type="spellStart"/>
          <w:r w:rsidRPr="00257E4C">
            <w:rPr>
              <w:rFonts w:ascii="Courier New" w:hAnsi="Courier New" w:cs="Courier New"/>
              <w:i/>
              <w:color w:val="C00000"/>
              <w:szCs w:val="18"/>
              <w:shd w:val="clear" w:color="auto" w:fill="FFFFFF"/>
              <w:lang w:val="hr-HR"/>
            </w:rPr>
            <w:t>Purdue</w:t>
          </w:r>
          <w:proofErr w:type="spellEnd"/>
          <w:r w:rsidRPr="00257E4C">
            <w:rPr>
              <w:rFonts w:ascii="Courier New" w:hAnsi="Courier New" w:cs="Courier New"/>
              <w:i/>
              <w:color w:val="C00000"/>
              <w:szCs w:val="18"/>
              <w:shd w:val="clear" w:color="auto" w:fill="FFFFFF"/>
              <w:lang w:val="hr-HR"/>
            </w:rPr>
            <w:t xml:space="preserve"> Online </w:t>
          </w:r>
          <w:proofErr w:type="spellStart"/>
          <w:r w:rsidRPr="00257E4C">
            <w:rPr>
              <w:rFonts w:ascii="Courier New" w:hAnsi="Courier New" w:cs="Courier New"/>
              <w:i/>
              <w:color w:val="C00000"/>
              <w:szCs w:val="18"/>
              <w:shd w:val="clear" w:color="auto" w:fill="FFFFFF"/>
              <w:lang w:val="hr-HR"/>
            </w:rPr>
            <w:t>Writing</w:t>
          </w:r>
          <w:proofErr w:type="spellEnd"/>
          <w:r w:rsidRPr="00257E4C">
            <w:rPr>
              <w:rFonts w:ascii="Courier New" w:hAnsi="Courier New" w:cs="Courier New"/>
              <w:i/>
              <w:color w:val="C00000"/>
              <w:szCs w:val="18"/>
              <w:shd w:val="clear" w:color="auto" w:fill="FFFFFF"/>
              <w:lang w:val="hr-HR"/>
            </w:rPr>
            <w:t xml:space="preserve"> </w:t>
          </w:r>
          <w:proofErr w:type="spellStart"/>
          <w:r w:rsidRPr="00257E4C">
            <w:rPr>
              <w:rFonts w:ascii="Courier New" w:hAnsi="Courier New" w:cs="Courier New"/>
              <w:i/>
              <w:color w:val="C00000"/>
              <w:szCs w:val="18"/>
              <w:shd w:val="clear" w:color="auto" w:fill="FFFFFF"/>
              <w:lang w:val="hr-HR"/>
            </w:rPr>
            <w:t>Lab</w:t>
          </w:r>
          <w:proofErr w:type="spellEnd"/>
          <w:r w:rsidRPr="00257E4C">
            <w:rPr>
              <w:rFonts w:ascii="Courier New" w:hAnsi="Courier New" w:cs="Courier New"/>
              <w:color w:val="C00000"/>
              <w:szCs w:val="18"/>
              <w:shd w:val="clear" w:color="auto" w:fill="FFFFFF"/>
              <w:lang w:val="hr-HR"/>
            </w:rPr>
            <w:t xml:space="preserve">, 2016, https://owl.english.purdue.edu/owl/resource/675/1/, 10. </w:t>
          </w:r>
          <w:proofErr w:type="spellStart"/>
          <w:r w:rsidRPr="00257E4C">
            <w:rPr>
              <w:rFonts w:ascii="Courier New" w:hAnsi="Courier New" w:cs="Courier New"/>
              <w:color w:val="C00000"/>
              <w:szCs w:val="18"/>
              <w:shd w:val="clear" w:color="auto" w:fill="FFFFFF"/>
              <w:lang w:val="hr-HR"/>
            </w:rPr>
            <w:t>Stud</w:t>
          </w:r>
          <w:proofErr w:type="spellEnd"/>
          <w:r w:rsidRPr="00257E4C">
            <w:rPr>
              <w:rFonts w:ascii="Courier New" w:hAnsi="Courier New" w:cs="Courier New"/>
              <w:color w:val="C00000"/>
              <w:szCs w:val="18"/>
              <w:shd w:val="clear" w:color="auto" w:fill="FFFFFF"/>
              <w:lang w:val="hr-HR"/>
            </w:rPr>
            <w:t>. 2016.</w:t>
          </w:r>
        </w:p>
      </w:sdtContent>
    </w:sdt>
    <w:p w14:paraId="2BEDE13F" w14:textId="77777777" w:rsidR="007F1E13" w:rsidRPr="00501595" w:rsidRDefault="007F1E13" w:rsidP="007F1E13">
      <w:pPr>
        <w:pStyle w:val="TSnaslov3"/>
      </w:pPr>
      <w:r w:rsidRPr="00501595">
        <w:t>Stil Chicago</w:t>
      </w:r>
    </w:p>
    <w:p w14:paraId="5FE703E7" w14:textId="70B5C67E" w:rsidR="007F1E13" w:rsidRDefault="007F1E13" w:rsidP="007F1E13">
      <w:pPr>
        <w:pStyle w:val="TSnormal"/>
        <w:rPr>
          <w:noProof w:val="0"/>
        </w:rPr>
      </w:pPr>
      <w:r w:rsidRPr="00501595">
        <w:rPr>
          <w:noProof w:val="0"/>
        </w:rPr>
        <w:t>Ovaj stil citiranja također kao i drugi stilovi ima svoje posebnosti za navođenje izvora unutar teksta i za izradu popisa literature. U ovom priručniku opisan je stil Chicago prema 16</w:t>
      </w:r>
      <w:r w:rsidR="006D67FF">
        <w:rPr>
          <w:noProof w:val="0"/>
        </w:rPr>
        <w:t>.</w:t>
      </w:r>
      <w:r w:rsidRPr="00501595">
        <w:rPr>
          <w:noProof w:val="0"/>
        </w:rPr>
        <w:t xml:space="preserve"> izdanju iz 2010. godine. </w:t>
      </w:r>
    </w:p>
    <w:p w14:paraId="3C8DA2D7" w14:textId="77777777" w:rsidR="007F1E13" w:rsidRDefault="007F1E13" w:rsidP="007F1E13">
      <w:pPr>
        <w:pStyle w:val="TSnormal"/>
        <w:rPr>
          <w:noProof w:val="0"/>
        </w:rPr>
      </w:pPr>
      <w:r w:rsidRPr="00501595">
        <w:rPr>
          <w:noProof w:val="0"/>
        </w:rPr>
        <w:t>Dva su osnovna oblika ovoga stila citiranja</w:t>
      </w:r>
      <w:r>
        <w:rPr>
          <w:noProof w:val="0"/>
        </w:rPr>
        <w:t>:</w:t>
      </w:r>
      <w:r w:rsidRPr="00501595">
        <w:rPr>
          <w:noProof w:val="0"/>
        </w:rPr>
        <w:t xml:space="preserve"> </w:t>
      </w:r>
    </w:p>
    <w:p w14:paraId="20ACD77E" w14:textId="77777777" w:rsidR="007F1E13" w:rsidRDefault="007F1E13" w:rsidP="007F1E13">
      <w:pPr>
        <w:pStyle w:val="TSnormal"/>
        <w:numPr>
          <w:ilvl w:val="0"/>
          <w:numId w:val="49"/>
        </w:numPr>
        <w:rPr>
          <w:noProof w:val="0"/>
        </w:rPr>
      </w:pPr>
      <w:r w:rsidRPr="00084E2C">
        <w:rPr>
          <w:i/>
          <w:noProof w:val="0"/>
        </w:rPr>
        <w:t>notacijski oblik</w:t>
      </w:r>
      <w:r w:rsidRPr="00501595">
        <w:rPr>
          <w:noProof w:val="0"/>
        </w:rPr>
        <w:t xml:space="preserve"> i </w:t>
      </w:r>
    </w:p>
    <w:p w14:paraId="21D3B7E5" w14:textId="77777777" w:rsidR="007F1E13" w:rsidRDefault="007F1E13" w:rsidP="007F1E13">
      <w:pPr>
        <w:pStyle w:val="TSnormal"/>
        <w:numPr>
          <w:ilvl w:val="0"/>
          <w:numId w:val="49"/>
        </w:numPr>
        <w:rPr>
          <w:noProof w:val="0"/>
        </w:rPr>
      </w:pPr>
      <w:r w:rsidRPr="00084E2C">
        <w:rPr>
          <w:i/>
          <w:noProof w:val="0"/>
        </w:rPr>
        <w:t>autor-datum</w:t>
      </w:r>
      <w:r>
        <w:rPr>
          <w:i/>
          <w:noProof w:val="0"/>
        </w:rPr>
        <w:t xml:space="preserve"> oblik</w:t>
      </w:r>
      <w:r w:rsidRPr="00501595">
        <w:rPr>
          <w:noProof w:val="0"/>
        </w:rPr>
        <w:t xml:space="preserve">. </w:t>
      </w:r>
    </w:p>
    <w:p w14:paraId="52428BBB" w14:textId="77777777" w:rsidR="007F1E13" w:rsidRDefault="007F1E13" w:rsidP="007F1E13">
      <w:pPr>
        <w:pStyle w:val="TSnormal"/>
        <w:rPr>
          <w:noProof w:val="0"/>
        </w:rPr>
      </w:pPr>
      <w:r w:rsidRPr="00501595">
        <w:rPr>
          <w:noProof w:val="0"/>
        </w:rPr>
        <w:t xml:space="preserve">Prvi oblik najčešće se koristi u humanističkim znanostima poput povijesti, umjetnosti i književnosti, dok je drugi oblik više prisutan u prirodnim i društvenim znanostima. </w:t>
      </w:r>
    </w:p>
    <w:p w14:paraId="5DF75FF8" w14:textId="77777777" w:rsidR="007F1E13" w:rsidRPr="00501595" w:rsidRDefault="007F1E13" w:rsidP="007F1E13">
      <w:pPr>
        <w:rPr>
          <w:rFonts w:ascii="Arial" w:hAnsi="Arial" w:cs="Arial"/>
          <w:b/>
          <w:lang w:eastAsia="hr-HR"/>
        </w:rPr>
      </w:pPr>
    </w:p>
    <w:p w14:paraId="7629A188" w14:textId="77777777" w:rsidR="007F1E13" w:rsidRPr="00501595" w:rsidRDefault="007F1E13" w:rsidP="007F1E13">
      <w:pPr>
        <w:rPr>
          <w:rFonts w:ascii="Arial" w:hAnsi="Arial" w:cs="Arial"/>
          <w:b/>
          <w:lang w:eastAsia="hr-HR"/>
        </w:rPr>
      </w:pPr>
      <w:r w:rsidRPr="00501595">
        <w:rPr>
          <w:rFonts w:ascii="Arial" w:hAnsi="Arial" w:cs="Arial"/>
          <w:b/>
          <w:lang w:eastAsia="hr-HR"/>
        </w:rPr>
        <w:t xml:space="preserve">Notacijski oblik – </w:t>
      </w:r>
      <w:r w:rsidRPr="00501595">
        <w:rPr>
          <w:rFonts w:ascii="Arial" w:hAnsi="Arial" w:cs="Arial"/>
          <w:b/>
        </w:rPr>
        <w:t>Navođenje izvora unutar teksta</w:t>
      </w:r>
    </w:p>
    <w:p w14:paraId="3626C296" w14:textId="77777777" w:rsidR="007F1E13" w:rsidRDefault="007F1E13" w:rsidP="007F1E13">
      <w:pPr>
        <w:pStyle w:val="TSnormal"/>
        <w:rPr>
          <w:noProof w:val="0"/>
        </w:rPr>
      </w:pPr>
      <w:r w:rsidRPr="00501595">
        <w:rPr>
          <w:noProof w:val="0"/>
        </w:rPr>
        <w:t xml:space="preserve">Kod notacijskog oblika stila Chicago referenca se navodi u fusnote (engl. </w:t>
      </w:r>
      <w:proofErr w:type="spellStart"/>
      <w:r w:rsidRPr="00501595">
        <w:rPr>
          <w:i/>
          <w:noProof w:val="0"/>
        </w:rPr>
        <w:t>footnote</w:t>
      </w:r>
      <w:proofErr w:type="spellEnd"/>
      <w:r w:rsidRPr="00501595">
        <w:rPr>
          <w:noProof w:val="0"/>
        </w:rPr>
        <w:t xml:space="preserve">) ili kao krajnja bilješka (engl. </w:t>
      </w:r>
      <w:proofErr w:type="spellStart"/>
      <w:r w:rsidRPr="00501595">
        <w:rPr>
          <w:i/>
          <w:noProof w:val="0"/>
        </w:rPr>
        <w:t>endnote</w:t>
      </w:r>
      <w:proofErr w:type="spellEnd"/>
      <w:r w:rsidRPr="00501595">
        <w:rPr>
          <w:noProof w:val="0"/>
        </w:rPr>
        <w:t xml:space="preserve">). Fusnote se prikazuju na dnu trenutačne stranice na kojoj se nalazi tekst koji je citiran, a krajnja bilješka prikazuje se na kraju poglavlja ili članka. </w:t>
      </w:r>
    </w:p>
    <w:p w14:paraId="0803C8CA" w14:textId="77777777" w:rsidR="007F1E13" w:rsidRDefault="007F1E13" w:rsidP="007F1E13">
      <w:pPr>
        <w:pStyle w:val="TSnormal"/>
        <w:rPr>
          <w:noProof w:val="0"/>
        </w:rPr>
      </w:pPr>
      <w:r w:rsidRPr="00501595">
        <w:rPr>
          <w:noProof w:val="0"/>
        </w:rPr>
        <w:t xml:space="preserve">U tekstu gdje se referenca želi staviti u </w:t>
      </w:r>
      <w:r w:rsidRPr="00501595">
        <w:rPr>
          <w:i/>
          <w:noProof w:val="0"/>
        </w:rPr>
        <w:t>eksponentu</w:t>
      </w:r>
      <w:r w:rsidRPr="00501595">
        <w:rPr>
          <w:noProof w:val="0"/>
        </w:rPr>
        <w:t xml:space="preserve"> ste stavlja redni broj, na primjer, " </w:t>
      </w:r>
      <w:r w:rsidRPr="00501595">
        <w:rPr>
          <w:b/>
          <w:noProof w:val="0"/>
          <w:vertAlign w:val="superscript"/>
        </w:rPr>
        <w:t>1</w:t>
      </w:r>
      <w:r w:rsidRPr="00501595">
        <w:rPr>
          <w:noProof w:val="0"/>
          <w:vertAlign w:val="superscript"/>
        </w:rPr>
        <w:t xml:space="preserve"> </w:t>
      </w:r>
      <w:r w:rsidRPr="00501595">
        <w:rPr>
          <w:noProof w:val="0"/>
        </w:rPr>
        <w:t xml:space="preserve">". Brojka predstavlja poveznicu na referencu i obično se stavlja na kraj rečenice ili odlomka na koji se referenca odnosi (iza interpunkcijskog znaka). Interpretacija reference se stavlja na dnu stranice, također napisana rednim brojem iza koje se stavlja točka te informacije o referenci. </w:t>
      </w:r>
    </w:p>
    <w:p w14:paraId="143AAE20" w14:textId="088CCABC" w:rsidR="007F1E13" w:rsidRPr="00501595" w:rsidRDefault="007F1E13" w:rsidP="007F1E13">
      <w:pPr>
        <w:pStyle w:val="TSnormal"/>
        <w:rPr>
          <w:i/>
          <w:noProof w:val="0"/>
        </w:rPr>
      </w:pPr>
      <w:r w:rsidRPr="00501595">
        <w:rPr>
          <w:noProof w:val="0"/>
        </w:rPr>
        <w:t xml:space="preserve">Prilikom prvog spominjanja reference potrebno je navesti sve važne informacije (ime, prezime autora, naziv publikacije, datum objavljivanja itd.). Kod sljedećeg </w:t>
      </w:r>
      <w:r w:rsidR="00381124">
        <w:rPr>
          <w:noProof w:val="0"/>
        </w:rPr>
        <w:t>citiranja</w:t>
      </w:r>
      <w:r w:rsidR="00381124" w:rsidRPr="00501595">
        <w:rPr>
          <w:noProof w:val="0"/>
        </w:rPr>
        <w:t xml:space="preserve"> </w:t>
      </w:r>
      <w:r w:rsidRPr="00501595">
        <w:rPr>
          <w:noProof w:val="0"/>
        </w:rPr>
        <w:t xml:space="preserve">potrebno je navesti samo prezime autora, skraćeni naziv (u slučaju da naziv sadrži više od četiri riječi) i brojeve stranica. </w:t>
      </w:r>
      <w:r>
        <w:rPr>
          <w:noProof w:val="0"/>
        </w:rPr>
        <w:t>S</w:t>
      </w:r>
      <w:r w:rsidRPr="00501595">
        <w:rPr>
          <w:noProof w:val="0"/>
        </w:rPr>
        <w:t>kraćena referenca služi kao podsjetnik čitatelju na prethodno spomenutu referencu</w:t>
      </w:r>
      <w:r>
        <w:rPr>
          <w:noProof w:val="0"/>
        </w:rPr>
        <w:t xml:space="preserve"> u punom obliku</w:t>
      </w:r>
      <w:r w:rsidRPr="00501595">
        <w:rPr>
          <w:noProof w:val="0"/>
        </w:rPr>
        <w:t xml:space="preserve">. Ako se citira isti izvor uzastopno u istom tekstu nakon što je već citiran s istim brojem stranice, potrebno je koristiti kraticu </w:t>
      </w:r>
      <w:r w:rsidRPr="00501595">
        <w:rPr>
          <w:b/>
          <w:noProof w:val="0"/>
        </w:rPr>
        <w:t>Ibid.</w:t>
      </w:r>
      <w:r w:rsidRPr="00501595">
        <w:rPr>
          <w:noProof w:val="0"/>
        </w:rPr>
        <w:t xml:space="preserve">, što predstavlja skraćenicu od latinske riječi </w:t>
      </w:r>
      <w:r w:rsidRPr="00501595">
        <w:rPr>
          <w:i/>
          <w:noProof w:val="0"/>
        </w:rPr>
        <w:t xml:space="preserve">ibidem </w:t>
      </w:r>
      <w:r w:rsidRPr="00501595">
        <w:rPr>
          <w:noProof w:val="0"/>
        </w:rPr>
        <w:t xml:space="preserve">što znači </w:t>
      </w:r>
      <w:r w:rsidRPr="00501595">
        <w:rPr>
          <w:i/>
          <w:noProof w:val="0"/>
        </w:rPr>
        <w:t>na istom mjestu</w:t>
      </w:r>
      <w:r w:rsidRPr="00501595">
        <w:rPr>
          <w:noProof w:val="0"/>
        </w:rPr>
        <w:t xml:space="preserve">. Ako se referenca razlikuje samo u broju stranice, koristi se ista kratica iza koje se stavlja zarez i broj stranice </w:t>
      </w:r>
      <w:r w:rsidRPr="00501595">
        <w:rPr>
          <w:b/>
          <w:noProof w:val="0"/>
        </w:rPr>
        <w:t>Ibid., 34.</w:t>
      </w:r>
      <w:r w:rsidRPr="00501595">
        <w:rPr>
          <w:noProof w:val="0"/>
        </w:rPr>
        <w:t xml:space="preserve"> </w:t>
      </w:r>
    </w:p>
    <w:p w14:paraId="2A36B2B4" w14:textId="77777777" w:rsidR="007F1E13" w:rsidRDefault="007F1E13" w:rsidP="007F1E13">
      <w:pPr>
        <w:rPr>
          <w:rFonts w:ascii="Arial" w:hAnsi="Arial" w:cs="Arial"/>
          <w:i/>
        </w:rPr>
      </w:pPr>
      <w:r w:rsidRPr="00501595">
        <w:rPr>
          <w:rFonts w:ascii="Arial" w:hAnsi="Arial" w:cs="Arial"/>
          <w:i/>
        </w:rPr>
        <w:lastRenderedPageBreak/>
        <w:t>Knjiga</w:t>
      </w:r>
    </w:p>
    <w:p w14:paraId="0F727C42" w14:textId="77777777" w:rsidR="007F1E13" w:rsidRDefault="007F1E13" w:rsidP="007F1E13">
      <w:pPr>
        <w:pStyle w:val="TSnormal"/>
        <w:rPr>
          <w:noProof w:val="0"/>
        </w:rPr>
      </w:pPr>
      <w:r w:rsidRPr="00501595">
        <w:rPr>
          <w:noProof w:val="0"/>
        </w:rPr>
        <w:t xml:space="preserve">Prilikom </w:t>
      </w:r>
      <w:r>
        <w:rPr>
          <w:noProof w:val="0"/>
        </w:rPr>
        <w:t>n</w:t>
      </w:r>
      <w:r w:rsidRPr="00F602B1">
        <w:rPr>
          <w:noProof w:val="0"/>
        </w:rPr>
        <w:t>avođenj</w:t>
      </w:r>
      <w:r>
        <w:rPr>
          <w:noProof w:val="0"/>
        </w:rPr>
        <w:t>a</w:t>
      </w:r>
      <w:r w:rsidRPr="00F602B1">
        <w:rPr>
          <w:noProof w:val="0"/>
        </w:rPr>
        <w:t xml:space="preserve"> </w:t>
      </w:r>
      <w:r>
        <w:rPr>
          <w:noProof w:val="0"/>
        </w:rPr>
        <w:t>reference</w:t>
      </w:r>
      <w:r w:rsidRPr="00501595">
        <w:rPr>
          <w:noProof w:val="0"/>
        </w:rPr>
        <w:t xml:space="preserve"> </w:t>
      </w:r>
      <w:r>
        <w:rPr>
          <w:noProof w:val="0"/>
        </w:rPr>
        <w:t>knjige</w:t>
      </w:r>
      <w:r w:rsidRPr="00501595">
        <w:rPr>
          <w:noProof w:val="0"/>
        </w:rPr>
        <w:t xml:space="preserve"> prema notacijsko</w:t>
      </w:r>
      <w:r>
        <w:rPr>
          <w:noProof w:val="0"/>
        </w:rPr>
        <w:t>m</w:t>
      </w:r>
      <w:r w:rsidRPr="00501595">
        <w:rPr>
          <w:noProof w:val="0"/>
        </w:rPr>
        <w:t xml:space="preserve"> oblik</w:t>
      </w:r>
      <w:r>
        <w:rPr>
          <w:noProof w:val="0"/>
        </w:rPr>
        <w:t>u</w:t>
      </w:r>
      <w:r w:rsidRPr="00501595">
        <w:rPr>
          <w:noProof w:val="0"/>
        </w:rPr>
        <w:t xml:space="preserve"> stila Chicago potrebno je slijediti sljedeću strukturu: </w:t>
      </w:r>
    </w:p>
    <w:p w14:paraId="3615B3CA" w14:textId="77777777" w:rsidR="007F1E13" w:rsidRPr="00501595" w:rsidRDefault="007F1E13" w:rsidP="007F1E13">
      <w:pPr>
        <w:spacing w:before="240"/>
        <w:rPr>
          <w:rFonts w:ascii="Arial" w:hAnsi="Arial" w:cs="Arial"/>
        </w:rPr>
      </w:pPr>
      <w:r w:rsidRPr="00501595">
        <w:rPr>
          <w:rFonts w:ascii="Arial" w:hAnsi="Arial" w:cs="Arial"/>
        </w:rPr>
        <w:t xml:space="preserve">Prvi put navođenje: </w:t>
      </w:r>
    </w:p>
    <w:p w14:paraId="799F0E9E" w14:textId="77777777" w:rsidR="007F1E13" w:rsidRPr="00501595" w:rsidRDefault="007F1E13" w:rsidP="007F1E13">
      <w:pPr>
        <w:ind w:firstLine="284"/>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Broj notacije. Ime Prezim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w:t>
      </w:r>
      <w:r w:rsidRPr="00501595">
        <w:rPr>
          <w:rStyle w:val="apple-converted-space"/>
          <w:rFonts w:ascii="Courier New" w:hAnsi="Courier New" w:cs="Courier New"/>
          <w:color w:val="ED7D31" w:themeColor="accent2"/>
          <w:szCs w:val="18"/>
          <w:shd w:val="clear" w:color="auto" w:fill="FFFFFF"/>
        </w:rPr>
        <w:t> </w:t>
      </w:r>
      <w:r w:rsidRPr="00501595">
        <w:rPr>
          <w:rStyle w:val="Emphasis"/>
          <w:rFonts w:ascii="Courier New" w:hAnsi="Courier New" w:cs="Courier New"/>
          <w:color w:val="ED7D31" w:themeColor="accent2"/>
          <w:szCs w:val="18"/>
          <w:shd w:val="clear" w:color="auto" w:fill="FFFFFF"/>
        </w:rPr>
        <w:t>Naziv knjige</w:t>
      </w:r>
      <w:r w:rsidRPr="00501595">
        <w:rPr>
          <w:rStyle w:val="apple-converted-space"/>
          <w:rFonts w:ascii="Courier New" w:hAnsi="Courier New" w:cs="Courier New"/>
          <w:color w:val="ED7D31" w:themeColor="accent2"/>
          <w:szCs w:val="18"/>
          <w:shd w:val="clear" w:color="auto" w:fill="FFFFFF"/>
        </w:rPr>
        <w:t> </w:t>
      </w:r>
      <w:r w:rsidRPr="00501595">
        <w:rPr>
          <w:rFonts w:ascii="Courier New" w:hAnsi="Courier New" w:cs="Courier New"/>
          <w:color w:val="ED7D31" w:themeColor="accent2"/>
          <w:szCs w:val="18"/>
          <w:shd w:val="clear" w:color="auto" w:fill="FFFFFF"/>
        </w:rPr>
        <w:t>(Mjesto izdavanja: Izdavač, Godina izdanja), Broj stranice(a).</w:t>
      </w:r>
    </w:p>
    <w:p w14:paraId="6600B31D" w14:textId="77777777" w:rsidR="007F1E13" w:rsidRPr="00501595" w:rsidRDefault="007F1E13" w:rsidP="007F1E13">
      <w:pPr>
        <w:ind w:firstLine="284"/>
        <w:rPr>
          <w:rFonts w:ascii="Courier New" w:hAnsi="Courier New" w:cs="Courier New"/>
          <w:szCs w:val="18"/>
          <w:shd w:val="clear" w:color="auto" w:fill="FFFFFF"/>
        </w:rPr>
      </w:pPr>
      <w:r w:rsidRPr="00501595">
        <w:rPr>
          <w:rFonts w:ascii="Courier New" w:hAnsi="Courier New" w:cs="Courier New"/>
          <w:szCs w:val="18"/>
          <w:shd w:val="clear" w:color="auto" w:fill="FFFFFF"/>
        </w:rPr>
        <w:t>* ako je riječ o radu s dva ili tri autora, imena i prezimena autora se navode po istom principu, nakon predzadnjeg autora stavlja zarez pa "</w:t>
      </w:r>
      <w:proofErr w:type="spellStart"/>
      <w:r w:rsidRPr="00501595">
        <w:rPr>
          <w:rFonts w:ascii="Courier New" w:hAnsi="Courier New" w:cs="Courier New"/>
          <w:b/>
          <w:szCs w:val="18"/>
          <w:shd w:val="clear" w:color="auto" w:fill="FFFFFF"/>
        </w:rPr>
        <w:t>and</w:t>
      </w:r>
      <w:proofErr w:type="spellEnd"/>
      <w:r w:rsidRPr="00501595">
        <w:rPr>
          <w:rFonts w:ascii="Courier New" w:hAnsi="Courier New" w:cs="Courier New"/>
          <w:szCs w:val="18"/>
          <w:shd w:val="clear" w:color="auto" w:fill="FFFFFF"/>
        </w:rPr>
        <w:t>" ili hrvatski "</w:t>
      </w:r>
      <w:r w:rsidRPr="00501595">
        <w:rPr>
          <w:rFonts w:ascii="Courier New" w:hAnsi="Courier New" w:cs="Courier New"/>
          <w:b/>
          <w:szCs w:val="18"/>
          <w:shd w:val="clear" w:color="auto" w:fill="FFFFFF"/>
        </w:rPr>
        <w:t>i</w:t>
      </w:r>
      <w:r w:rsidRPr="00501595">
        <w:rPr>
          <w:rFonts w:ascii="Courier New" w:hAnsi="Courier New" w:cs="Courier New"/>
          <w:szCs w:val="18"/>
          <w:shd w:val="clear" w:color="auto" w:fill="FFFFFF"/>
        </w:rPr>
        <w:t>", te se navede ime prezime zadnjeg autora. Ako je riječ o radu s više od tri autora tada se nakon prvog autora stavlja kartica "</w:t>
      </w:r>
      <w:proofErr w:type="spellStart"/>
      <w:r w:rsidRPr="00501595">
        <w:rPr>
          <w:rFonts w:ascii="Courier New" w:hAnsi="Courier New" w:cs="Courier New"/>
          <w:b/>
          <w:szCs w:val="18"/>
          <w:shd w:val="clear" w:color="auto" w:fill="FFFFFF"/>
        </w:rPr>
        <w:t>et</w:t>
      </w:r>
      <w:proofErr w:type="spellEnd"/>
      <w:r w:rsidRPr="00501595">
        <w:rPr>
          <w:rFonts w:ascii="Courier New" w:hAnsi="Courier New" w:cs="Courier New"/>
          <w:b/>
          <w:szCs w:val="18"/>
          <w:shd w:val="clear" w:color="auto" w:fill="FFFFFF"/>
        </w:rPr>
        <w:t xml:space="preserve"> </w:t>
      </w:r>
      <w:proofErr w:type="spellStart"/>
      <w:r w:rsidRPr="00501595">
        <w:rPr>
          <w:rFonts w:ascii="Courier New" w:hAnsi="Courier New" w:cs="Courier New"/>
          <w:b/>
          <w:szCs w:val="18"/>
          <w:shd w:val="clear" w:color="auto" w:fill="FFFFFF"/>
        </w:rPr>
        <w:t>al</w:t>
      </w:r>
      <w:proofErr w:type="spellEnd"/>
      <w:r w:rsidRPr="00501595">
        <w:rPr>
          <w:rFonts w:ascii="Courier New" w:hAnsi="Courier New" w:cs="Courier New"/>
          <w:b/>
          <w:szCs w:val="18"/>
          <w:shd w:val="clear" w:color="auto" w:fill="FFFFFF"/>
        </w:rPr>
        <w:t>.</w:t>
      </w:r>
      <w:r w:rsidRPr="00501595">
        <w:rPr>
          <w:rFonts w:ascii="Courier New" w:hAnsi="Courier New" w:cs="Courier New"/>
          <w:szCs w:val="18"/>
          <w:shd w:val="clear" w:color="auto" w:fill="FFFFFF"/>
        </w:rPr>
        <w:t>" ili hrvatski "</w:t>
      </w:r>
      <w:r w:rsidRPr="00501595">
        <w:rPr>
          <w:rFonts w:ascii="Courier New" w:hAnsi="Courier New" w:cs="Courier New"/>
          <w:b/>
          <w:szCs w:val="18"/>
          <w:shd w:val="clear" w:color="auto" w:fill="FFFFFF"/>
        </w:rPr>
        <w:t>i dr.</w:t>
      </w:r>
      <w:r w:rsidRPr="00501595">
        <w:rPr>
          <w:rFonts w:ascii="Courier New" w:hAnsi="Courier New" w:cs="Courier New"/>
          <w:szCs w:val="18"/>
          <w:shd w:val="clear" w:color="auto" w:fill="FFFFFF"/>
        </w:rPr>
        <w:t>".</w:t>
      </w:r>
    </w:p>
    <w:p w14:paraId="43E45925" w14:textId="77777777" w:rsidR="007F1E13" w:rsidRPr="00501595" w:rsidRDefault="007F1E13" w:rsidP="007F1E13">
      <w:pPr>
        <w:rPr>
          <w:rFonts w:ascii="Arial" w:hAnsi="Arial" w:cs="Arial"/>
        </w:rPr>
      </w:pPr>
      <w:r w:rsidRPr="00501595">
        <w:rPr>
          <w:rFonts w:ascii="Arial" w:hAnsi="Arial" w:cs="Arial"/>
        </w:rPr>
        <w:t>Primjer:</w:t>
      </w:r>
    </w:p>
    <w:p w14:paraId="2A3CB2B7" w14:textId="77777777" w:rsidR="007F1E13" w:rsidRPr="00501595" w:rsidRDefault="007F1E13" w:rsidP="007F1E13">
      <w:pPr>
        <w:ind w:firstLine="284"/>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1. A.W.</w:t>
      </w:r>
      <w:r>
        <w:rPr>
          <w:rFonts w:ascii="Courier New" w:hAnsi="Courier New" w:cs="Courier New"/>
          <w:color w:val="C00000"/>
          <w:szCs w:val="18"/>
          <w:shd w:val="clear" w:color="auto" w:fill="FFFFFF"/>
        </w:rPr>
        <w:t xml:space="preserve"> (</w:t>
      </w:r>
      <w:proofErr w:type="spellStart"/>
      <w:r>
        <w:rPr>
          <w:rFonts w:ascii="Courier New" w:hAnsi="Courier New" w:cs="Courier New"/>
          <w:color w:val="C00000"/>
          <w:szCs w:val="18"/>
          <w:shd w:val="clear" w:color="auto" w:fill="FFFFFF"/>
        </w:rPr>
        <w:t>Tony</w:t>
      </w:r>
      <w:proofErr w:type="spellEnd"/>
      <w:r>
        <w:rPr>
          <w:rFonts w:ascii="Courier New" w:hAnsi="Courier New" w:cs="Courier New"/>
          <w:color w:val="C00000"/>
          <w:szCs w:val="18"/>
          <w:shd w:val="clear" w:color="auto" w:fill="FFFFFF"/>
        </w:rPr>
        <w:t>)</w:t>
      </w:r>
      <w:r w:rsidRPr="00501595">
        <w:rPr>
          <w:rFonts w:ascii="Courier New" w:hAnsi="Courier New" w:cs="Courier New"/>
          <w:color w:val="C00000"/>
          <w:szCs w:val="18"/>
          <w:shd w:val="clear" w:color="auto" w:fill="FFFFFF"/>
        </w:rPr>
        <w:t xml:space="preserve"> Bates,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Gar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ool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ffective</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each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with</w:t>
      </w:r>
      <w:proofErr w:type="spellEnd"/>
      <w:r w:rsidRPr="00501595">
        <w:rPr>
          <w:rFonts w:ascii="Courier New" w:hAnsi="Courier New" w:cs="Courier New"/>
          <w:i/>
          <w:color w:val="C00000"/>
          <w:szCs w:val="18"/>
          <w:shd w:val="clear" w:color="auto" w:fill="FFFFFF"/>
        </w:rPr>
        <w:t xml:space="preserve"> Technology </w:t>
      </w:r>
      <w:proofErr w:type="spellStart"/>
      <w:r w:rsidRPr="00501595">
        <w:rPr>
          <w:rFonts w:ascii="Courier New" w:hAnsi="Courier New" w:cs="Courier New"/>
          <w:i/>
          <w:color w:val="C00000"/>
          <w:szCs w:val="18"/>
          <w:shd w:val="clear" w:color="auto" w:fill="FFFFFF"/>
        </w:rPr>
        <w:t>i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Higher</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Foundations</w:t>
      </w:r>
      <w:proofErr w:type="spellEnd"/>
      <w:r w:rsidRPr="00501595">
        <w:rPr>
          <w:rFonts w:ascii="Courier New" w:hAnsi="Courier New" w:cs="Courier New"/>
          <w:i/>
          <w:color w:val="C00000"/>
          <w:szCs w:val="18"/>
          <w:shd w:val="clear" w:color="auto" w:fill="FFFFFF"/>
        </w:rPr>
        <w:t xml:space="preserve"> for </w:t>
      </w:r>
      <w:proofErr w:type="spellStart"/>
      <w:r w:rsidRPr="00501595">
        <w:rPr>
          <w:rFonts w:ascii="Courier New" w:hAnsi="Courier New" w:cs="Courier New"/>
          <w:i/>
          <w:color w:val="C00000"/>
          <w:szCs w:val="18"/>
          <w:shd w:val="clear" w:color="auto" w:fill="FFFFFF"/>
        </w:rPr>
        <w:t>Success</w:t>
      </w:r>
      <w:proofErr w:type="spellEnd"/>
      <w:r w:rsidRPr="00501595">
        <w:rPr>
          <w:rFonts w:ascii="Courier New" w:hAnsi="Courier New" w:cs="Courier New"/>
          <w:color w:val="C00000"/>
          <w:szCs w:val="18"/>
          <w:shd w:val="clear" w:color="auto" w:fill="FFFFFF"/>
        </w:rPr>
        <w:t xml:space="preserve"> (San Francisco: </w:t>
      </w:r>
      <w:proofErr w:type="spellStart"/>
      <w:r w:rsidRPr="00501595">
        <w:rPr>
          <w:rFonts w:ascii="Courier New" w:hAnsi="Courier New" w:cs="Courier New"/>
          <w:color w:val="C00000"/>
          <w:szCs w:val="18"/>
          <w:shd w:val="clear" w:color="auto" w:fill="FFFFFF"/>
        </w:rPr>
        <w:t>Jossey</w:t>
      </w:r>
      <w:proofErr w:type="spellEnd"/>
      <w:r w:rsidRPr="00501595">
        <w:rPr>
          <w:rFonts w:ascii="Courier New" w:hAnsi="Courier New" w:cs="Courier New"/>
          <w:color w:val="C00000"/>
          <w:szCs w:val="18"/>
          <w:shd w:val="clear" w:color="auto" w:fill="FFFFFF"/>
        </w:rPr>
        <w:t>-Bass, 2003) 16-25.</w:t>
      </w:r>
    </w:p>
    <w:p w14:paraId="75A0DAE3" w14:textId="77777777" w:rsidR="007F1E13" w:rsidRDefault="007F1E13" w:rsidP="007F1E13">
      <w:pPr>
        <w:rPr>
          <w:rFonts w:ascii="Arial" w:hAnsi="Arial" w:cs="Arial"/>
        </w:rPr>
      </w:pPr>
    </w:p>
    <w:p w14:paraId="36FA3073" w14:textId="77777777" w:rsidR="007F1E13" w:rsidRPr="00501595" w:rsidRDefault="007F1E13" w:rsidP="007F1E13">
      <w:pPr>
        <w:rPr>
          <w:rFonts w:ascii="Arial" w:hAnsi="Arial" w:cs="Arial"/>
        </w:rPr>
      </w:pPr>
      <w:r w:rsidRPr="00501595">
        <w:rPr>
          <w:rFonts w:ascii="Arial" w:hAnsi="Arial" w:cs="Arial"/>
        </w:rPr>
        <w:t>Navođenje drugi i svaki sljedeći put:</w:t>
      </w:r>
    </w:p>
    <w:p w14:paraId="37217A87" w14:textId="77777777" w:rsidR="007F1E13" w:rsidRPr="00501595" w:rsidRDefault="007F1E13" w:rsidP="007F1E13">
      <w:pPr>
        <w:ind w:firstLine="284"/>
        <w:rPr>
          <w:rFonts w:ascii="Courier New" w:hAnsi="Courier New" w:cs="Courier New"/>
          <w:color w:val="ED7D31" w:themeColor="accent2"/>
          <w:szCs w:val="18"/>
          <w:shd w:val="clear" w:color="auto" w:fill="FFFFFF"/>
        </w:rPr>
      </w:pPr>
      <w:r>
        <w:rPr>
          <w:rFonts w:ascii="Courier New" w:hAnsi="Courier New" w:cs="Courier New"/>
          <w:color w:val="ED7D31" w:themeColor="accent2"/>
          <w:szCs w:val="18"/>
          <w:shd w:val="clear" w:color="auto" w:fill="FFFFFF"/>
        </w:rPr>
        <w:t xml:space="preserve">Broj notacije. Ime </w:t>
      </w:r>
      <w:r w:rsidRPr="00501595">
        <w:rPr>
          <w:rFonts w:ascii="Courier New" w:hAnsi="Courier New" w:cs="Courier New"/>
          <w:color w:val="ED7D31" w:themeColor="accent2"/>
          <w:szCs w:val="18"/>
          <w:shd w:val="clear" w:color="auto" w:fill="FFFFFF"/>
        </w:rPr>
        <w:t xml:space="preserve">Prezime, </w:t>
      </w:r>
      <w:r w:rsidRPr="00501595">
        <w:rPr>
          <w:rFonts w:ascii="Courier New" w:hAnsi="Courier New" w:cs="Courier New"/>
          <w:i/>
          <w:color w:val="ED7D31" w:themeColor="accent2"/>
          <w:szCs w:val="18"/>
          <w:shd w:val="clear" w:color="auto" w:fill="FFFFFF"/>
        </w:rPr>
        <w:t>Naziv članka</w:t>
      </w:r>
      <w:r w:rsidRPr="00501595">
        <w:rPr>
          <w:rFonts w:ascii="Courier New" w:hAnsi="Courier New" w:cs="Courier New"/>
          <w:color w:val="ED7D31" w:themeColor="accent2"/>
          <w:szCs w:val="18"/>
          <w:shd w:val="clear" w:color="auto" w:fill="FFFFFF"/>
        </w:rPr>
        <w:t>, Broj stranice(a).</w:t>
      </w:r>
    </w:p>
    <w:p w14:paraId="1A666337" w14:textId="77777777" w:rsidR="007F1E13" w:rsidRPr="00501595" w:rsidRDefault="007F1E13" w:rsidP="007F1E13">
      <w:pPr>
        <w:rPr>
          <w:rFonts w:ascii="Arial" w:hAnsi="Arial" w:cs="Arial"/>
        </w:rPr>
      </w:pPr>
      <w:r w:rsidRPr="00501595">
        <w:rPr>
          <w:rFonts w:ascii="Arial" w:hAnsi="Arial" w:cs="Arial"/>
        </w:rPr>
        <w:t>Primjer:</w:t>
      </w:r>
    </w:p>
    <w:p w14:paraId="64F8E41C" w14:textId="77777777" w:rsidR="007F1E13" w:rsidRPr="00501595" w:rsidRDefault="007F1E13" w:rsidP="007F1E13">
      <w:pPr>
        <w:ind w:firstLine="284"/>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3. Bates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ool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ffective</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each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with</w:t>
      </w:r>
      <w:proofErr w:type="spellEnd"/>
      <w:r w:rsidRPr="00501595">
        <w:rPr>
          <w:rFonts w:ascii="Courier New" w:hAnsi="Courier New" w:cs="Courier New"/>
          <w:i/>
          <w:color w:val="C00000"/>
          <w:szCs w:val="18"/>
          <w:shd w:val="clear" w:color="auto" w:fill="FFFFFF"/>
        </w:rPr>
        <w:t xml:space="preserve"> Technology</w:t>
      </w:r>
      <w:r w:rsidRPr="00501595">
        <w:rPr>
          <w:rFonts w:ascii="Courier New" w:hAnsi="Courier New" w:cs="Courier New"/>
          <w:color w:val="C00000"/>
          <w:szCs w:val="18"/>
          <w:shd w:val="clear" w:color="auto" w:fill="FFFFFF"/>
        </w:rPr>
        <w:t>, 27-28.</w:t>
      </w:r>
    </w:p>
    <w:p w14:paraId="3B53E9AD" w14:textId="77777777" w:rsidR="007F1E13" w:rsidRPr="00501595" w:rsidRDefault="007F1E13" w:rsidP="007F1E13">
      <w:pPr>
        <w:rPr>
          <w:rFonts w:ascii="Arial" w:hAnsi="Arial" w:cs="Arial"/>
        </w:rPr>
      </w:pPr>
      <w:r w:rsidRPr="00501595">
        <w:rPr>
          <w:rFonts w:ascii="Arial" w:hAnsi="Arial" w:cs="Arial"/>
        </w:rPr>
        <w:t>Ponavljanje istog izvora, ali s drugim brojem stranice:</w:t>
      </w:r>
    </w:p>
    <w:p w14:paraId="1D387415" w14:textId="77777777" w:rsidR="007F1E13" w:rsidRDefault="007F1E13" w:rsidP="007F1E13">
      <w:pPr>
        <w:ind w:firstLine="284"/>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4. Ibid., 29.</w:t>
      </w:r>
    </w:p>
    <w:p w14:paraId="19CA0221" w14:textId="77777777" w:rsidR="007F1E13" w:rsidRPr="00501595" w:rsidRDefault="007F1E13" w:rsidP="007F1E13">
      <w:pPr>
        <w:ind w:firstLine="284"/>
        <w:rPr>
          <w:rFonts w:ascii="Arial" w:hAnsi="Arial" w:cs="Arial"/>
          <w:i/>
        </w:rPr>
      </w:pPr>
    </w:p>
    <w:p w14:paraId="75C05DD0" w14:textId="77777777" w:rsidR="007F1E13" w:rsidRDefault="007F1E13" w:rsidP="007F1E13">
      <w:pPr>
        <w:rPr>
          <w:rFonts w:ascii="Arial" w:hAnsi="Arial" w:cs="Arial"/>
          <w:i/>
        </w:rPr>
      </w:pPr>
      <w:r w:rsidRPr="00501595">
        <w:rPr>
          <w:rFonts w:ascii="Arial" w:hAnsi="Arial" w:cs="Arial"/>
          <w:i/>
        </w:rPr>
        <w:t>Članak</w:t>
      </w:r>
    </w:p>
    <w:p w14:paraId="6FDBECBF" w14:textId="77777777" w:rsidR="007F1E13" w:rsidRPr="00501595" w:rsidRDefault="007F1E13" w:rsidP="007F1E13">
      <w:pPr>
        <w:pStyle w:val="TSnormal"/>
        <w:rPr>
          <w:noProof w:val="0"/>
        </w:rPr>
      </w:pPr>
      <w:r w:rsidRPr="00501595">
        <w:rPr>
          <w:noProof w:val="0"/>
        </w:rPr>
        <w:t xml:space="preserve">Prilikom </w:t>
      </w:r>
      <w:r>
        <w:rPr>
          <w:noProof w:val="0"/>
        </w:rPr>
        <w:t>n</w:t>
      </w:r>
      <w:r w:rsidRPr="00F602B1">
        <w:rPr>
          <w:noProof w:val="0"/>
        </w:rPr>
        <w:t>avođenj</w:t>
      </w:r>
      <w:r>
        <w:rPr>
          <w:noProof w:val="0"/>
        </w:rPr>
        <w:t>a</w:t>
      </w:r>
      <w:r w:rsidRPr="00F602B1">
        <w:rPr>
          <w:noProof w:val="0"/>
        </w:rPr>
        <w:t xml:space="preserve"> </w:t>
      </w:r>
      <w:r>
        <w:rPr>
          <w:noProof w:val="0"/>
        </w:rPr>
        <w:t>reference</w:t>
      </w:r>
      <w:r w:rsidRPr="00501595">
        <w:rPr>
          <w:noProof w:val="0"/>
        </w:rPr>
        <w:t xml:space="preserve"> članka u časopisu prema notacijsko</w:t>
      </w:r>
      <w:r>
        <w:rPr>
          <w:noProof w:val="0"/>
        </w:rPr>
        <w:t>m</w:t>
      </w:r>
      <w:r w:rsidRPr="00501595">
        <w:rPr>
          <w:noProof w:val="0"/>
        </w:rPr>
        <w:t xml:space="preserve"> oblik</w:t>
      </w:r>
      <w:r>
        <w:rPr>
          <w:noProof w:val="0"/>
        </w:rPr>
        <w:t>u</w:t>
      </w:r>
      <w:r w:rsidRPr="00501595">
        <w:rPr>
          <w:noProof w:val="0"/>
        </w:rPr>
        <w:t xml:space="preserve"> stila Chicago potrebno je slijediti sljedeću strukturu: </w:t>
      </w:r>
    </w:p>
    <w:p w14:paraId="631642B6" w14:textId="77777777" w:rsidR="007F1E13" w:rsidRPr="00501595" w:rsidRDefault="007F1E13" w:rsidP="007F1E13">
      <w:pPr>
        <w:spacing w:before="240"/>
        <w:ind w:firstLine="284"/>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Broj notacije. Ime Prezim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Naziv članka." </w:t>
      </w:r>
      <w:r w:rsidRPr="00501595">
        <w:rPr>
          <w:rStyle w:val="Emphasis"/>
          <w:rFonts w:ascii="Courier New" w:hAnsi="Courier New" w:cs="Courier New"/>
          <w:color w:val="ED7D31" w:themeColor="accent2"/>
          <w:szCs w:val="18"/>
          <w:shd w:val="clear" w:color="auto" w:fill="FFFFFF"/>
        </w:rPr>
        <w:t xml:space="preserve">Naziv časopisa </w:t>
      </w:r>
      <w:r w:rsidRPr="00501595">
        <w:rPr>
          <w:rStyle w:val="Emphasis"/>
          <w:rFonts w:ascii="Courier New" w:hAnsi="Courier New" w:cs="Courier New"/>
          <w:i w:val="0"/>
          <w:color w:val="ED7D31" w:themeColor="accent2"/>
          <w:szCs w:val="18"/>
          <w:shd w:val="clear" w:color="auto" w:fill="FFFFFF"/>
        </w:rPr>
        <w:t>Volumen, Broj (Godina)</w:t>
      </w:r>
      <w:r w:rsidRPr="00501595">
        <w:rPr>
          <w:rFonts w:ascii="Courier New" w:hAnsi="Courier New" w:cs="Courier New"/>
          <w:color w:val="ED7D31" w:themeColor="accent2"/>
          <w:szCs w:val="18"/>
          <w:shd w:val="clear" w:color="auto" w:fill="FFFFFF"/>
        </w:rPr>
        <w:t>: Broj stranica.</w:t>
      </w:r>
    </w:p>
    <w:p w14:paraId="680A2C89" w14:textId="77777777" w:rsidR="007F1E13" w:rsidRPr="00501595" w:rsidRDefault="007F1E13" w:rsidP="007F1E13">
      <w:pPr>
        <w:ind w:firstLine="284"/>
        <w:rPr>
          <w:rFonts w:ascii="Courier New" w:hAnsi="Courier New" w:cs="Courier New"/>
          <w:szCs w:val="18"/>
          <w:shd w:val="clear" w:color="auto" w:fill="FFFFFF"/>
        </w:rPr>
      </w:pPr>
      <w:r w:rsidRPr="00501595">
        <w:rPr>
          <w:rFonts w:ascii="Courier New" w:hAnsi="Courier New" w:cs="Courier New"/>
          <w:szCs w:val="18"/>
          <w:shd w:val="clear" w:color="auto" w:fill="FFFFFF"/>
        </w:rPr>
        <w:t>* u slučaju većeg broja autora, slijedi se isto pravilo kao i kod knjige.</w:t>
      </w:r>
    </w:p>
    <w:p w14:paraId="695B7D9A" w14:textId="77777777" w:rsidR="007F1E13" w:rsidRDefault="007F1E13" w:rsidP="007F1E13">
      <w:pPr>
        <w:rPr>
          <w:rFonts w:ascii="Arial" w:hAnsi="Arial" w:cs="Arial"/>
        </w:rPr>
      </w:pPr>
      <w:r>
        <w:rPr>
          <w:rFonts w:ascii="Arial" w:hAnsi="Arial" w:cs="Arial"/>
        </w:rPr>
        <w:br w:type="page"/>
      </w:r>
    </w:p>
    <w:p w14:paraId="75EE641E" w14:textId="77777777" w:rsidR="007F1E13" w:rsidRPr="00501595" w:rsidRDefault="007F1E13" w:rsidP="007F1E13">
      <w:pPr>
        <w:rPr>
          <w:rFonts w:ascii="Arial" w:hAnsi="Arial" w:cs="Arial"/>
        </w:rPr>
      </w:pPr>
      <w:r w:rsidRPr="00501595">
        <w:rPr>
          <w:rFonts w:ascii="Arial" w:hAnsi="Arial" w:cs="Arial"/>
        </w:rPr>
        <w:lastRenderedPageBreak/>
        <w:t>Primjer:</w:t>
      </w:r>
    </w:p>
    <w:p w14:paraId="5583D7AC" w14:textId="77777777" w:rsidR="007F1E13" w:rsidRPr="00501595" w:rsidRDefault="007F1E13" w:rsidP="007F1E13">
      <w:pPr>
        <w:ind w:firstLine="284"/>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1. Min-</w:t>
      </w:r>
      <w:proofErr w:type="spellStart"/>
      <w:r w:rsidRPr="00501595">
        <w:rPr>
          <w:rFonts w:ascii="Courier New" w:hAnsi="Courier New" w:cs="Courier New"/>
          <w:color w:val="C00000"/>
          <w:szCs w:val="18"/>
          <w:shd w:val="clear" w:color="auto" w:fill="FFFFFF"/>
        </w:rPr>
        <w:t>Ling</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Hung</w:t>
      </w:r>
      <w:proofErr w:type="spellEnd"/>
      <w:r w:rsidRPr="00501595">
        <w:rPr>
          <w:rFonts w:ascii="Courier New" w:hAnsi="Courier New" w:cs="Courier New"/>
          <w:color w:val="C00000"/>
          <w:szCs w:val="18"/>
          <w:shd w:val="clear" w:color="auto" w:fill="FFFFFF"/>
        </w:rPr>
        <w:t>, "</w:t>
      </w:r>
      <w:proofErr w:type="spellStart"/>
      <w:r w:rsidRPr="00501595">
        <w:rPr>
          <w:rFonts w:ascii="Courier New" w:hAnsi="Courier New" w:cs="Courier New"/>
          <w:color w:val="C00000"/>
          <w:szCs w:val="18"/>
          <w:shd w:val="clear" w:color="auto" w:fill="FFFFFF"/>
        </w:rPr>
        <w:t>Teacher</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Readiness</w:t>
      </w:r>
      <w:proofErr w:type="spellEnd"/>
      <w:r w:rsidRPr="00501595">
        <w:rPr>
          <w:rFonts w:ascii="Courier New" w:hAnsi="Courier New" w:cs="Courier New"/>
          <w:color w:val="C00000"/>
          <w:szCs w:val="18"/>
          <w:shd w:val="clear" w:color="auto" w:fill="FFFFFF"/>
        </w:rPr>
        <w:t xml:space="preserve"> for Online </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Scale</w:t>
      </w:r>
      <w:proofErr w:type="spellEnd"/>
      <w:r w:rsidRPr="00501595">
        <w:rPr>
          <w:rFonts w:ascii="Courier New" w:hAnsi="Courier New" w:cs="Courier New"/>
          <w:color w:val="C00000"/>
          <w:szCs w:val="18"/>
          <w:shd w:val="clear" w:color="auto" w:fill="FFFFFF"/>
        </w:rPr>
        <w:t xml:space="preserve"> Development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Teacher</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erception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Computers</w:t>
      </w:r>
      <w:proofErr w:type="spellEnd"/>
      <w:r w:rsidRPr="00501595">
        <w:rPr>
          <w:rFonts w:ascii="Courier New" w:hAnsi="Courier New" w:cs="Courier New"/>
          <w:i/>
          <w:color w:val="C00000"/>
          <w:szCs w:val="18"/>
          <w:shd w:val="clear" w:color="auto" w:fill="FFFFFF"/>
        </w:rPr>
        <w:t xml:space="preserve"> &amp;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color w:val="C00000"/>
          <w:szCs w:val="18"/>
          <w:shd w:val="clear" w:color="auto" w:fill="FFFFFF"/>
        </w:rPr>
        <w:t xml:space="preserve"> 94, (2016): 120–33. </w:t>
      </w:r>
    </w:p>
    <w:p w14:paraId="3DF5B63B" w14:textId="77777777" w:rsidR="007F1E13" w:rsidRPr="00501595" w:rsidRDefault="007F1E13" w:rsidP="007F1E13">
      <w:pPr>
        <w:rPr>
          <w:rFonts w:ascii="Arial" w:hAnsi="Arial" w:cs="Arial"/>
        </w:rPr>
      </w:pPr>
      <w:r w:rsidRPr="00501595">
        <w:rPr>
          <w:rFonts w:ascii="Arial" w:hAnsi="Arial" w:cs="Arial"/>
        </w:rPr>
        <w:t>Sljedeće spominjanje reference:</w:t>
      </w:r>
    </w:p>
    <w:p w14:paraId="165CB99F" w14:textId="77777777" w:rsidR="007F1E13" w:rsidRPr="00501595" w:rsidRDefault="007F1E13" w:rsidP="007F1E13">
      <w:pPr>
        <w:ind w:firstLine="284"/>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3. </w:t>
      </w:r>
      <w:proofErr w:type="spellStart"/>
      <w:r w:rsidRPr="00501595">
        <w:rPr>
          <w:rFonts w:ascii="Courier New" w:hAnsi="Courier New" w:cs="Courier New"/>
          <w:color w:val="C00000"/>
          <w:szCs w:val="18"/>
          <w:shd w:val="clear" w:color="auto" w:fill="FFFFFF"/>
        </w:rPr>
        <w:t>Hung</w:t>
      </w:r>
      <w:proofErr w:type="spellEnd"/>
      <w:r w:rsidRPr="00501595">
        <w:rPr>
          <w:rFonts w:ascii="Courier New" w:hAnsi="Courier New" w:cs="Courier New"/>
          <w:color w:val="C00000"/>
          <w:szCs w:val="18"/>
          <w:shd w:val="clear" w:color="auto" w:fill="FFFFFF"/>
        </w:rPr>
        <w:t>, "</w:t>
      </w:r>
      <w:proofErr w:type="spellStart"/>
      <w:r w:rsidRPr="00501595">
        <w:rPr>
          <w:rFonts w:ascii="Courier New" w:hAnsi="Courier New" w:cs="Courier New"/>
          <w:color w:val="C00000"/>
          <w:szCs w:val="18"/>
          <w:shd w:val="clear" w:color="auto" w:fill="FFFFFF"/>
        </w:rPr>
        <w:t>Teacher</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Readiness</w:t>
      </w:r>
      <w:proofErr w:type="spellEnd"/>
      <w:r w:rsidRPr="00501595">
        <w:rPr>
          <w:rFonts w:ascii="Courier New" w:hAnsi="Courier New" w:cs="Courier New"/>
          <w:color w:val="C00000"/>
          <w:szCs w:val="18"/>
          <w:shd w:val="clear" w:color="auto" w:fill="FFFFFF"/>
        </w:rPr>
        <w:t xml:space="preserve"> for Online </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 120–33.</w:t>
      </w:r>
    </w:p>
    <w:p w14:paraId="7E49C779" w14:textId="77777777" w:rsidR="007F1E13" w:rsidRPr="00501595" w:rsidRDefault="007F1E13" w:rsidP="007F1E13">
      <w:pPr>
        <w:rPr>
          <w:rFonts w:ascii="Arial" w:hAnsi="Arial" w:cs="Arial"/>
        </w:rPr>
      </w:pPr>
    </w:p>
    <w:p w14:paraId="6F766E6E" w14:textId="77777777" w:rsidR="007F1E13" w:rsidRDefault="007F1E13" w:rsidP="007F1E13">
      <w:pPr>
        <w:rPr>
          <w:rFonts w:ascii="Arial" w:hAnsi="Arial" w:cs="Arial"/>
          <w:i/>
        </w:rPr>
      </w:pPr>
      <w:r w:rsidRPr="00501595">
        <w:rPr>
          <w:rFonts w:ascii="Arial" w:hAnsi="Arial" w:cs="Arial"/>
          <w:i/>
        </w:rPr>
        <w:t>Web</w:t>
      </w:r>
      <w:r w:rsidRPr="00501595">
        <w:rPr>
          <w:rFonts w:ascii="Arial" w:hAnsi="Arial" w:cs="Arial"/>
        </w:rPr>
        <w:t>-</w:t>
      </w:r>
      <w:r w:rsidRPr="00501595">
        <w:rPr>
          <w:rFonts w:ascii="Arial" w:hAnsi="Arial" w:cs="Arial"/>
          <w:i/>
        </w:rPr>
        <w:t>stranica</w:t>
      </w:r>
    </w:p>
    <w:p w14:paraId="2D776D5F" w14:textId="1C4A449F" w:rsidR="007F1E13" w:rsidRPr="00501595" w:rsidRDefault="007F1E13" w:rsidP="007F1E13">
      <w:pPr>
        <w:pStyle w:val="TSnormal"/>
        <w:rPr>
          <w:noProof w:val="0"/>
        </w:rPr>
      </w:pPr>
      <w:r w:rsidRPr="00501595">
        <w:rPr>
          <w:noProof w:val="0"/>
        </w:rPr>
        <w:t xml:space="preserve">Prilikom </w:t>
      </w:r>
      <w:r>
        <w:rPr>
          <w:noProof w:val="0"/>
        </w:rPr>
        <w:t>n</w:t>
      </w:r>
      <w:r w:rsidRPr="00F602B1">
        <w:rPr>
          <w:noProof w:val="0"/>
        </w:rPr>
        <w:t>avođenj</w:t>
      </w:r>
      <w:r>
        <w:rPr>
          <w:noProof w:val="0"/>
        </w:rPr>
        <w:t>a</w:t>
      </w:r>
      <w:r w:rsidRPr="00F602B1">
        <w:rPr>
          <w:noProof w:val="0"/>
        </w:rPr>
        <w:t xml:space="preserve"> </w:t>
      </w:r>
      <w:r>
        <w:rPr>
          <w:noProof w:val="0"/>
        </w:rPr>
        <w:t>reference</w:t>
      </w:r>
      <w:r w:rsidRPr="00501595">
        <w:rPr>
          <w:noProof w:val="0"/>
        </w:rPr>
        <w:t xml:space="preserve"> </w:t>
      </w:r>
      <w:proofErr w:type="spellStart"/>
      <w:r w:rsidRPr="000D4C5F">
        <w:rPr>
          <w:i/>
          <w:noProof w:val="0"/>
        </w:rPr>
        <w:t>web</w:t>
      </w:r>
      <w:r w:rsidR="006D67FF">
        <w:rPr>
          <w:noProof w:val="0"/>
        </w:rPr>
        <w:t>_</w:t>
      </w:r>
      <w:r>
        <w:rPr>
          <w:noProof w:val="0"/>
        </w:rPr>
        <w:t>stranice</w:t>
      </w:r>
      <w:proofErr w:type="spellEnd"/>
      <w:r w:rsidRPr="00501595">
        <w:rPr>
          <w:noProof w:val="0"/>
        </w:rPr>
        <w:t xml:space="preserve"> prema notacijsko</w:t>
      </w:r>
      <w:r>
        <w:rPr>
          <w:noProof w:val="0"/>
        </w:rPr>
        <w:t>m</w:t>
      </w:r>
      <w:r w:rsidRPr="00501595">
        <w:rPr>
          <w:noProof w:val="0"/>
        </w:rPr>
        <w:t xml:space="preserve"> oblik</w:t>
      </w:r>
      <w:r>
        <w:rPr>
          <w:noProof w:val="0"/>
        </w:rPr>
        <w:t>u</w:t>
      </w:r>
      <w:r w:rsidRPr="00501595">
        <w:rPr>
          <w:noProof w:val="0"/>
        </w:rPr>
        <w:t xml:space="preserve"> stila Chicago potrebno je slijediti sljedeću strukturu: </w:t>
      </w:r>
    </w:p>
    <w:p w14:paraId="59AB8F48" w14:textId="77777777" w:rsidR="007F1E13" w:rsidRPr="00501595" w:rsidRDefault="007F1E13" w:rsidP="007F1E13">
      <w:pPr>
        <w:spacing w:before="240"/>
        <w:ind w:firstLine="284"/>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Broj notacije. Ime Prezime, "Naziv stranice," </w:t>
      </w:r>
      <w:r w:rsidRPr="00501595">
        <w:rPr>
          <w:rFonts w:ascii="Courier New" w:hAnsi="Courier New" w:cs="Courier New"/>
          <w:i/>
          <w:color w:val="ED7D31" w:themeColor="accent2"/>
          <w:szCs w:val="18"/>
          <w:shd w:val="clear" w:color="auto" w:fill="FFFFFF"/>
        </w:rPr>
        <w:t>Naziv web-mjesta</w:t>
      </w:r>
      <w:r w:rsidRPr="00501595">
        <w:rPr>
          <w:rFonts w:ascii="Courier New" w:hAnsi="Courier New" w:cs="Courier New"/>
          <w:color w:val="ED7D31" w:themeColor="accent2"/>
          <w:szCs w:val="18"/>
          <w:shd w:val="clear" w:color="auto" w:fill="FFFFFF"/>
        </w:rPr>
        <w:t>, Datum zadnje izmjene, URL.</w:t>
      </w:r>
    </w:p>
    <w:p w14:paraId="25A498B8" w14:textId="77777777" w:rsidR="007F1E13" w:rsidRPr="00501595" w:rsidRDefault="007F1E13" w:rsidP="007F1E13">
      <w:pPr>
        <w:rPr>
          <w:rFonts w:ascii="Arial" w:hAnsi="Arial" w:cs="Arial"/>
        </w:rPr>
      </w:pPr>
      <w:r w:rsidRPr="00501595">
        <w:rPr>
          <w:rFonts w:ascii="Arial" w:hAnsi="Arial" w:cs="Arial"/>
        </w:rPr>
        <w:t>Primjer:</w:t>
      </w:r>
    </w:p>
    <w:p w14:paraId="3683A356" w14:textId="77777777" w:rsidR="007F1E13" w:rsidRPr="00501595" w:rsidRDefault="007F1E13" w:rsidP="007F1E13">
      <w:pPr>
        <w:ind w:firstLine="284"/>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1. </w:t>
      </w:r>
      <w:proofErr w:type="spellStart"/>
      <w:r w:rsidRPr="00501595">
        <w:rPr>
          <w:rFonts w:ascii="Courier New" w:hAnsi="Courier New" w:cs="Courier New"/>
          <w:color w:val="C00000"/>
          <w:szCs w:val="18"/>
          <w:shd w:val="clear" w:color="auto" w:fill="FFFFFF"/>
        </w:rPr>
        <w:t>Tony</w:t>
      </w:r>
      <w:proofErr w:type="spellEnd"/>
      <w:r w:rsidRPr="00501595">
        <w:rPr>
          <w:rFonts w:ascii="Courier New" w:hAnsi="Courier New" w:cs="Courier New"/>
          <w:color w:val="C00000"/>
          <w:szCs w:val="18"/>
          <w:shd w:val="clear" w:color="auto" w:fill="FFFFFF"/>
        </w:rPr>
        <w:t xml:space="preserve"> Bates,"</w:t>
      </w:r>
      <w:proofErr w:type="spellStart"/>
      <w:r w:rsidRPr="00501595">
        <w:rPr>
          <w:rFonts w:ascii="Courier New" w:hAnsi="Courier New" w:cs="Courier New"/>
          <w:color w:val="C00000"/>
          <w:szCs w:val="18"/>
          <w:shd w:val="clear" w:color="auto" w:fill="FFFFFF"/>
        </w:rPr>
        <w:t>What</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Is</w:t>
      </w:r>
      <w:proofErr w:type="spellEnd"/>
      <w:r w:rsidRPr="00501595">
        <w:rPr>
          <w:rFonts w:ascii="Courier New" w:hAnsi="Courier New" w:cs="Courier New"/>
          <w:color w:val="C00000"/>
          <w:szCs w:val="18"/>
          <w:shd w:val="clear" w:color="auto" w:fill="FFFFFF"/>
        </w:rPr>
        <w:t xml:space="preserve"> E-</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onybates</w:t>
      </w:r>
      <w:proofErr w:type="spellEnd"/>
      <w:r w:rsidRPr="00501595">
        <w:rPr>
          <w:rFonts w:ascii="Courier New" w:hAnsi="Courier New" w:cs="Courier New"/>
          <w:color w:val="C00000"/>
          <w:szCs w:val="18"/>
          <w:shd w:val="clear" w:color="auto" w:fill="FFFFFF"/>
        </w:rPr>
        <w:t>, 2008, http://www.tonybates.ca/2008/07/07/what-is-e-learning/.</w:t>
      </w:r>
    </w:p>
    <w:p w14:paraId="731DE192" w14:textId="77777777" w:rsidR="007F1E13" w:rsidRPr="00501595" w:rsidRDefault="007F1E13" w:rsidP="007F1E13">
      <w:pPr>
        <w:rPr>
          <w:rFonts w:ascii="Arial" w:hAnsi="Arial" w:cs="Arial"/>
        </w:rPr>
      </w:pPr>
      <w:r w:rsidRPr="00501595">
        <w:rPr>
          <w:rFonts w:ascii="Arial" w:hAnsi="Arial" w:cs="Arial"/>
        </w:rPr>
        <w:t>Sljedeće spominjanje reference:</w:t>
      </w:r>
    </w:p>
    <w:p w14:paraId="5C639B3E" w14:textId="77777777" w:rsidR="007F1E13" w:rsidRPr="00501595" w:rsidRDefault="007F1E13" w:rsidP="007F1E13">
      <w:pPr>
        <w:ind w:firstLine="284"/>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3. Bates, "</w:t>
      </w:r>
      <w:proofErr w:type="spellStart"/>
      <w:r w:rsidRPr="00501595">
        <w:rPr>
          <w:rFonts w:ascii="Courier New" w:hAnsi="Courier New" w:cs="Courier New"/>
          <w:color w:val="C00000"/>
          <w:szCs w:val="18"/>
          <w:shd w:val="clear" w:color="auto" w:fill="FFFFFF"/>
        </w:rPr>
        <w:t>What</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Is</w:t>
      </w:r>
      <w:proofErr w:type="spellEnd"/>
      <w:r w:rsidRPr="00501595">
        <w:rPr>
          <w:rFonts w:ascii="Courier New" w:hAnsi="Courier New" w:cs="Courier New"/>
          <w:color w:val="C00000"/>
          <w:szCs w:val="18"/>
          <w:shd w:val="clear" w:color="auto" w:fill="FFFFFF"/>
        </w:rPr>
        <w:t xml:space="preserve"> E-</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w:t>
      </w:r>
    </w:p>
    <w:p w14:paraId="74478771" w14:textId="77777777" w:rsidR="007F1E13" w:rsidRDefault="007F1E13" w:rsidP="007F1E13">
      <w:pPr>
        <w:rPr>
          <w:rFonts w:ascii="Arial" w:hAnsi="Arial" w:cs="Arial"/>
          <w:b/>
        </w:rPr>
      </w:pPr>
    </w:p>
    <w:p w14:paraId="7723E5CB" w14:textId="77777777" w:rsidR="007F1E13" w:rsidRPr="00501595" w:rsidRDefault="007F1E13" w:rsidP="007F1E13">
      <w:pPr>
        <w:rPr>
          <w:rFonts w:ascii="Arial" w:hAnsi="Arial" w:cs="Arial"/>
          <w:b/>
        </w:rPr>
      </w:pPr>
      <w:r w:rsidRPr="00501595">
        <w:rPr>
          <w:rFonts w:ascii="Arial" w:hAnsi="Arial" w:cs="Arial"/>
          <w:b/>
        </w:rPr>
        <w:t>Notacijski oblik – Izrada bibliografskoga zapisa</w:t>
      </w:r>
    </w:p>
    <w:p w14:paraId="3733A4BE" w14:textId="77777777" w:rsidR="007F1E13" w:rsidRPr="00501595" w:rsidRDefault="007F1E13" w:rsidP="007F1E13">
      <w:pPr>
        <w:rPr>
          <w:rFonts w:ascii="Arial" w:hAnsi="Arial" w:cs="Arial"/>
        </w:rPr>
      </w:pPr>
      <w:r w:rsidRPr="00501595">
        <w:rPr>
          <w:rFonts w:ascii="Arial" w:hAnsi="Arial" w:cs="Arial"/>
        </w:rPr>
        <w:t xml:space="preserve">Bibliografija se navodi na kraju teksta abecednim popisom po prezimenu autora. </w:t>
      </w:r>
    </w:p>
    <w:p w14:paraId="5343DA93" w14:textId="77777777" w:rsidR="007F1E13" w:rsidRPr="00501595" w:rsidRDefault="007F1E13" w:rsidP="007F1E13">
      <w:pPr>
        <w:rPr>
          <w:rFonts w:ascii="Arial" w:hAnsi="Arial" w:cs="Arial"/>
          <w:b/>
        </w:rPr>
      </w:pPr>
    </w:p>
    <w:p w14:paraId="6D25132A" w14:textId="77777777" w:rsidR="007F1E13" w:rsidRPr="00501595" w:rsidRDefault="007F1E13" w:rsidP="007F1E13">
      <w:pPr>
        <w:rPr>
          <w:rFonts w:ascii="Arial" w:hAnsi="Arial" w:cs="Arial"/>
          <w:i/>
        </w:rPr>
      </w:pPr>
      <w:r w:rsidRPr="00501595">
        <w:rPr>
          <w:rFonts w:ascii="Arial" w:hAnsi="Arial" w:cs="Arial"/>
          <w:i/>
        </w:rPr>
        <w:t>Knjiga</w:t>
      </w:r>
    </w:p>
    <w:p w14:paraId="425D2353" w14:textId="77777777" w:rsidR="007F1E13" w:rsidRPr="00501595" w:rsidRDefault="007F1E13" w:rsidP="007F1E13">
      <w:pPr>
        <w:pStyle w:val="TSnormal"/>
        <w:rPr>
          <w:noProof w:val="0"/>
        </w:rPr>
      </w:pPr>
      <w:r w:rsidRPr="00501595">
        <w:rPr>
          <w:noProof w:val="0"/>
        </w:rPr>
        <w:t>Prilikom izrade bibliografskog zapisa knjige prema notacijskom obliku stila Chicago potrebno je slijediti sljedeć</w:t>
      </w:r>
      <w:r>
        <w:rPr>
          <w:noProof w:val="0"/>
        </w:rPr>
        <w:t>u</w:t>
      </w:r>
      <w:r w:rsidRPr="00501595">
        <w:rPr>
          <w:noProof w:val="0"/>
        </w:rPr>
        <w:t xml:space="preserve"> struktur</w:t>
      </w:r>
      <w:r>
        <w:rPr>
          <w:noProof w:val="0"/>
        </w:rPr>
        <w:t>u</w:t>
      </w:r>
      <w:r w:rsidRPr="00501595">
        <w:rPr>
          <w:noProof w:val="0"/>
        </w:rPr>
        <w:t xml:space="preserve">: </w:t>
      </w:r>
    </w:p>
    <w:p w14:paraId="0A2104BE"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me*.</w:t>
      </w:r>
      <w:r w:rsidRPr="00501595">
        <w:rPr>
          <w:rStyle w:val="apple-converted-space"/>
          <w:rFonts w:ascii="Courier New" w:hAnsi="Courier New" w:cs="Courier New"/>
          <w:color w:val="ED7D31" w:themeColor="accent2"/>
          <w:szCs w:val="18"/>
          <w:shd w:val="clear" w:color="auto" w:fill="FFFFFF"/>
        </w:rPr>
        <w:t> </w:t>
      </w:r>
      <w:r w:rsidRPr="00501595">
        <w:rPr>
          <w:rStyle w:val="Emphasis"/>
          <w:rFonts w:ascii="Courier New" w:hAnsi="Courier New" w:cs="Courier New"/>
          <w:color w:val="ED7D31" w:themeColor="accent2"/>
          <w:szCs w:val="18"/>
          <w:shd w:val="clear" w:color="auto" w:fill="FFFFFF"/>
        </w:rPr>
        <w:t>Naziv knjige</w:t>
      </w:r>
      <w:r w:rsidRPr="00501595">
        <w:rPr>
          <w:rFonts w:ascii="Courier New" w:hAnsi="Courier New" w:cs="Courier New"/>
          <w:color w:val="ED7D31" w:themeColor="accent2"/>
          <w:szCs w:val="18"/>
          <w:shd w:val="clear" w:color="auto" w:fill="FFFFFF"/>
        </w:rPr>
        <w:t>. Mjesto izdavanja: Izdavač, Godina izdanja.</w:t>
      </w:r>
    </w:p>
    <w:p w14:paraId="2FBF9B7B" w14:textId="77777777" w:rsidR="007F1E13" w:rsidRPr="00F602B1" w:rsidRDefault="007F1E13" w:rsidP="007F1E13">
      <w:pPr>
        <w:rPr>
          <w:rFonts w:ascii="Courier New" w:hAnsi="Courier New" w:cs="Courier New"/>
          <w:szCs w:val="18"/>
          <w:shd w:val="clear" w:color="auto" w:fill="FFFFFF"/>
        </w:rPr>
      </w:pPr>
      <w:r w:rsidRPr="00501595">
        <w:rPr>
          <w:rFonts w:ascii="Courier New" w:hAnsi="Courier New" w:cs="Courier New"/>
          <w:szCs w:val="18"/>
          <w:shd w:val="clear" w:color="auto" w:fill="FFFFFF"/>
        </w:rPr>
        <w:t xml:space="preserve">* </w:t>
      </w:r>
      <w:r w:rsidRPr="00F602B1">
        <w:rPr>
          <w:rFonts w:ascii="Courier New" w:hAnsi="Courier New" w:cs="Courier New"/>
          <w:szCs w:val="18"/>
          <w:shd w:val="clear" w:color="auto" w:fill="FFFFFF"/>
        </w:rPr>
        <w:t>Prvi se autor navodi po sljedećem principu "Prezime, Ime," a ostali autori kao "Ime Prezime," te prije navođenja zadnjeg autora stavlja se riječ "</w:t>
      </w:r>
      <w:proofErr w:type="spellStart"/>
      <w:r w:rsidRPr="00F602B1">
        <w:rPr>
          <w:rFonts w:ascii="Courier New" w:hAnsi="Courier New" w:cs="Courier New"/>
          <w:szCs w:val="18"/>
          <w:shd w:val="clear" w:color="auto" w:fill="FFFFFF"/>
        </w:rPr>
        <w:t>and</w:t>
      </w:r>
      <w:proofErr w:type="spellEnd"/>
      <w:r w:rsidRPr="00F602B1">
        <w:rPr>
          <w:rFonts w:ascii="Courier New" w:hAnsi="Courier New" w:cs="Courier New"/>
          <w:szCs w:val="18"/>
          <w:shd w:val="clear" w:color="auto" w:fill="FFFFFF"/>
        </w:rPr>
        <w:t>" (hrvatski "i") te se navodi "Ime Prezime" zadnjeg autora.</w:t>
      </w:r>
    </w:p>
    <w:p w14:paraId="64BC88D6" w14:textId="77777777" w:rsidR="007F1E13" w:rsidRPr="00F602B1" w:rsidRDefault="007F1E13" w:rsidP="007F1E13">
      <w:pPr>
        <w:rPr>
          <w:rFonts w:ascii="Arial" w:hAnsi="Arial" w:cs="Arial"/>
        </w:rPr>
      </w:pPr>
      <w:r w:rsidRPr="00501595">
        <w:rPr>
          <w:rFonts w:ascii="Arial" w:hAnsi="Arial" w:cs="Arial"/>
        </w:rPr>
        <w:t>Primjer</w:t>
      </w:r>
      <w:r>
        <w:rPr>
          <w:rFonts w:ascii="Arial" w:hAnsi="Arial" w:cs="Arial"/>
        </w:rPr>
        <w:t xml:space="preserve"> - j</w:t>
      </w:r>
      <w:r w:rsidRPr="00F602B1">
        <w:rPr>
          <w:rFonts w:ascii="Arial" w:hAnsi="Arial" w:cs="Arial"/>
        </w:rPr>
        <w:t>edan autor</w:t>
      </w:r>
      <w:r>
        <w:rPr>
          <w:rFonts w:ascii="Arial" w:hAnsi="Arial" w:cs="Arial"/>
        </w:rPr>
        <w:t>:</w:t>
      </w:r>
    </w:p>
    <w:p w14:paraId="2FDA5AB3" w14:textId="77777777" w:rsidR="007F1E13" w:rsidRPr="00501595" w:rsidRDefault="007F1E13" w:rsidP="007F1E13">
      <w:pPr>
        <w:rPr>
          <w:rFonts w:ascii="Courier New" w:hAnsi="Courier New" w:cs="Courier New"/>
          <w:color w:val="C00000"/>
          <w:szCs w:val="18"/>
          <w:shd w:val="clear" w:color="auto" w:fill="FFFFFF"/>
        </w:rPr>
      </w:pPr>
      <w:proofErr w:type="spellStart"/>
      <w:r w:rsidRPr="00501595">
        <w:rPr>
          <w:rFonts w:ascii="Courier New" w:hAnsi="Courier New" w:cs="Courier New"/>
          <w:color w:val="C00000"/>
          <w:szCs w:val="18"/>
          <w:shd w:val="clear" w:color="auto" w:fill="FFFFFF"/>
        </w:rPr>
        <w:t>Bowen</w:t>
      </w:r>
      <w:proofErr w:type="spellEnd"/>
      <w:r w:rsidRPr="00501595">
        <w:rPr>
          <w:rFonts w:ascii="Courier New" w:hAnsi="Courier New" w:cs="Courier New"/>
          <w:color w:val="C00000"/>
          <w:szCs w:val="18"/>
          <w:shd w:val="clear" w:color="auto" w:fill="FFFFFF"/>
        </w:rPr>
        <w:t xml:space="preserve">, William G. </w:t>
      </w:r>
      <w:proofErr w:type="spellStart"/>
      <w:r w:rsidRPr="00501595">
        <w:rPr>
          <w:rFonts w:ascii="Courier New" w:hAnsi="Courier New" w:cs="Courier New"/>
          <w:i/>
          <w:color w:val="C00000"/>
          <w:szCs w:val="18"/>
          <w:shd w:val="clear" w:color="auto" w:fill="FFFFFF"/>
        </w:rPr>
        <w:t>Higher</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i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he</w:t>
      </w:r>
      <w:proofErr w:type="spellEnd"/>
      <w:r w:rsidRPr="00501595">
        <w:rPr>
          <w:rFonts w:ascii="Courier New" w:hAnsi="Courier New" w:cs="Courier New"/>
          <w:i/>
          <w:color w:val="C00000"/>
          <w:szCs w:val="18"/>
          <w:shd w:val="clear" w:color="auto" w:fill="FFFFFF"/>
        </w:rPr>
        <w:t xml:space="preserve"> Digital Age</w:t>
      </w:r>
      <w:r w:rsidRPr="00501595">
        <w:rPr>
          <w:rFonts w:ascii="Courier New" w:hAnsi="Courier New" w:cs="Courier New"/>
          <w:color w:val="C00000"/>
          <w:szCs w:val="18"/>
          <w:shd w:val="clear" w:color="auto" w:fill="FFFFFF"/>
        </w:rPr>
        <w:t xml:space="preserve">. New </w:t>
      </w:r>
      <w:proofErr w:type="spellStart"/>
      <w:r w:rsidRPr="00501595">
        <w:rPr>
          <w:rFonts w:ascii="Courier New" w:hAnsi="Courier New" w:cs="Courier New"/>
          <w:color w:val="C00000"/>
          <w:szCs w:val="18"/>
          <w:shd w:val="clear" w:color="auto" w:fill="FFFFFF"/>
        </w:rPr>
        <w:t>Jerse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rinceton</w:t>
      </w:r>
      <w:proofErr w:type="spellEnd"/>
      <w:r w:rsidRPr="00501595">
        <w:rPr>
          <w:rFonts w:ascii="Courier New" w:hAnsi="Courier New" w:cs="Courier New"/>
          <w:color w:val="C00000"/>
          <w:szCs w:val="18"/>
          <w:shd w:val="clear" w:color="auto" w:fill="FFFFFF"/>
        </w:rPr>
        <w:t xml:space="preserve"> University Press, 2013.</w:t>
      </w:r>
    </w:p>
    <w:p w14:paraId="66D66083" w14:textId="77777777" w:rsidR="007F1E13" w:rsidRDefault="007F1E13" w:rsidP="007F1E13">
      <w:pPr>
        <w:rPr>
          <w:rFonts w:ascii="Arial" w:hAnsi="Arial" w:cs="Arial"/>
        </w:rPr>
      </w:pPr>
      <w:r>
        <w:rPr>
          <w:rFonts w:ascii="Arial" w:hAnsi="Arial" w:cs="Arial"/>
        </w:rPr>
        <w:br w:type="page"/>
      </w:r>
    </w:p>
    <w:p w14:paraId="4941797A" w14:textId="77777777" w:rsidR="007F1E13" w:rsidRPr="00501595" w:rsidRDefault="007F1E13" w:rsidP="007F1E13">
      <w:pPr>
        <w:rPr>
          <w:rFonts w:ascii="Arial" w:hAnsi="Arial" w:cs="Arial"/>
        </w:rPr>
      </w:pPr>
      <w:r w:rsidRPr="00501595">
        <w:rPr>
          <w:rFonts w:ascii="Arial" w:hAnsi="Arial" w:cs="Arial"/>
        </w:rPr>
        <w:lastRenderedPageBreak/>
        <w:t>Primjer</w:t>
      </w:r>
      <w:r>
        <w:rPr>
          <w:rFonts w:ascii="Arial" w:hAnsi="Arial" w:cs="Arial"/>
        </w:rPr>
        <w:t xml:space="preserve"> - dva autora</w:t>
      </w:r>
      <w:r w:rsidRPr="00501595">
        <w:rPr>
          <w:rFonts w:ascii="Arial" w:hAnsi="Arial" w:cs="Arial"/>
        </w:rPr>
        <w:t>:</w:t>
      </w:r>
    </w:p>
    <w:p w14:paraId="6FDE08C5"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A.W. (</w:t>
      </w:r>
      <w:proofErr w:type="spellStart"/>
      <w:r w:rsidRPr="00501595">
        <w:rPr>
          <w:rFonts w:ascii="Courier New" w:hAnsi="Courier New" w:cs="Courier New"/>
          <w:color w:val="C00000"/>
          <w:szCs w:val="18"/>
          <w:shd w:val="clear" w:color="auto" w:fill="FFFFFF"/>
        </w:rPr>
        <w:t>Ton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Gar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ool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ffective</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each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with</w:t>
      </w:r>
      <w:proofErr w:type="spellEnd"/>
      <w:r w:rsidRPr="00501595">
        <w:rPr>
          <w:rFonts w:ascii="Courier New" w:hAnsi="Courier New" w:cs="Courier New"/>
          <w:i/>
          <w:color w:val="C00000"/>
          <w:szCs w:val="18"/>
          <w:shd w:val="clear" w:color="auto" w:fill="FFFFFF"/>
        </w:rPr>
        <w:t xml:space="preserve"> Technology </w:t>
      </w:r>
      <w:proofErr w:type="spellStart"/>
      <w:r w:rsidRPr="00501595">
        <w:rPr>
          <w:rFonts w:ascii="Courier New" w:hAnsi="Courier New" w:cs="Courier New"/>
          <w:i/>
          <w:color w:val="C00000"/>
          <w:szCs w:val="18"/>
          <w:shd w:val="clear" w:color="auto" w:fill="FFFFFF"/>
        </w:rPr>
        <w:t>i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Higher</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Foundations</w:t>
      </w:r>
      <w:proofErr w:type="spellEnd"/>
      <w:r w:rsidRPr="00501595">
        <w:rPr>
          <w:rFonts w:ascii="Courier New" w:hAnsi="Courier New" w:cs="Courier New"/>
          <w:i/>
          <w:color w:val="C00000"/>
          <w:szCs w:val="18"/>
          <w:shd w:val="clear" w:color="auto" w:fill="FFFFFF"/>
        </w:rPr>
        <w:t xml:space="preserve"> for </w:t>
      </w:r>
      <w:proofErr w:type="spellStart"/>
      <w:r w:rsidRPr="00501595">
        <w:rPr>
          <w:rFonts w:ascii="Courier New" w:hAnsi="Courier New" w:cs="Courier New"/>
          <w:i/>
          <w:color w:val="C00000"/>
          <w:szCs w:val="18"/>
          <w:shd w:val="clear" w:color="auto" w:fill="FFFFFF"/>
        </w:rPr>
        <w:t>Success</w:t>
      </w:r>
      <w:proofErr w:type="spellEnd"/>
      <w:r w:rsidRPr="00501595">
        <w:rPr>
          <w:rFonts w:ascii="Courier New" w:hAnsi="Courier New" w:cs="Courier New"/>
          <w:color w:val="C00000"/>
          <w:szCs w:val="18"/>
          <w:shd w:val="clear" w:color="auto" w:fill="FFFFFF"/>
        </w:rPr>
        <w:t xml:space="preserve">. 1 </w:t>
      </w:r>
      <w:proofErr w:type="spellStart"/>
      <w:r w:rsidRPr="00501595">
        <w:rPr>
          <w:rFonts w:ascii="Courier New" w:hAnsi="Courier New" w:cs="Courier New"/>
          <w:color w:val="C00000"/>
          <w:szCs w:val="18"/>
          <w:shd w:val="clear" w:color="auto" w:fill="FFFFFF"/>
        </w:rPr>
        <w:t>edition</w:t>
      </w:r>
      <w:proofErr w:type="spellEnd"/>
      <w:r w:rsidRPr="00501595">
        <w:rPr>
          <w:rFonts w:ascii="Courier New" w:hAnsi="Courier New" w:cs="Courier New"/>
          <w:color w:val="C00000"/>
          <w:szCs w:val="18"/>
          <w:shd w:val="clear" w:color="auto" w:fill="FFFFFF"/>
        </w:rPr>
        <w:t xml:space="preserve">. San Francisco: </w:t>
      </w:r>
      <w:proofErr w:type="spellStart"/>
      <w:r w:rsidRPr="00501595">
        <w:rPr>
          <w:rFonts w:ascii="Courier New" w:hAnsi="Courier New" w:cs="Courier New"/>
          <w:color w:val="C00000"/>
          <w:szCs w:val="18"/>
          <w:shd w:val="clear" w:color="auto" w:fill="FFFFFF"/>
        </w:rPr>
        <w:t>Jossey</w:t>
      </w:r>
      <w:proofErr w:type="spellEnd"/>
      <w:r w:rsidRPr="00501595">
        <w:rPr>
          <w:rFonts w:ascii="Courier New" w:hAnsi="Courier New" w:cs="Courier New"/>
          <w:color w:val="C00000"/>
          <w:szCs w:val="18"/>
          <w:shd w:val="clear" w:color="auto" w:fill="FFFFFF"/>
        </w:rPr>
        <w:t>-Bass, 2003.</w:t>
      </w:r>
    </w:p>
    <w:p w14:paraId="34036A66" w14:textId="77777777" w:rsidR="007F1E13" w:rsidRPr="00501595" w:rsidRDefault="007F1E13" w:rsidP="007F1E13">
      <w:pPr>
        <w:rPr>
          <w:rFonts w:ascii="Arial" w:hAnsi="Arial" w:cs="Arial"/>
        </w:rPr>
      </w:pPr>
    </w:p>
    <w:p w14:paraId="02159636" w14:textId="77777777" w:rsidR="007F1E13" w:rsidRDefault="007F1E13" w:rsidP="007F1E13">
      <w:pPr>
        <w:rPr>
          <w:rFonts w:ascii="Arial" w:hAnsi="Arial" w:cs="Arial"/>
          <w:i/>
        </w:rPr>
      </w:pPr>
      <w:r w:rsidRPr="00501595">
        <w:rPr>
          <w:rFonts w:ascii="Arial" w:hAnsi="Arial" w:cs="Arial"/>
          <w:i/>
        </w:rPr>
        <w:t>Članak</w:t>
      </w:r>
    </w:p>
    <w:p w14:paraId="11305037" w14:textId="77777777" w:rsidR="007F1E13" w:rsidRPr="00501595" w:rsidRDefault="007F1E13" w:rsidP="007F1E13">
      <w:pPr>
        <w:pStyle w:val="TSnormal"/>
        <w:rPr>
          <w:noProof w:val="0"/>
        </w:rPr>
      </w:pPr>
      <w:r w:rsidRPr="00501595">
        <w:rPr>
          <w:noProof w:val="0"/>
        </w:rPr>
        <w:t xml:space="preserve">Prilikom izrade bibliografskog zapisa </w:t>
      </w:r>
      <w:r>
        <w:rPr>
          <w:noProof w:val="0"/>
        </w:rPr>
        <w:t>članka u časopisu</w:t>
      </w:r>
      <w:r w:rsidRPr="00501595">
        <w:rPr>
          <w:noProof w:val="0"/>
        </w:rPr>
        <w:t xml:space="preserve"> prema notacijskom obliku stila Chicago potrebno je slijediti sljedeć</w:t>
      </w:r>
      <w:r>
        <w:rPr>
          <w:noProof w:val="0"/>
        </w:rPr>
        <w:t>u</w:t>
      </w:r>
      <w:r w:rsidRPr="00501595">
        <w:rPr>
          <w:noProof w:val="0"/>
        </w:rPr>
        <w:t xml:space="preserve"> struktur</w:t>
      </w:r>
      <w:r>
        <w:rPr>
          <w:noProof w:val="0"/>
        </w:rPr>
        <w:t>u</w:t>
      </w:r>
      <w:r w:rsidRPr="00501595">
        <w:rPr>
          <w:noProof w:val="0"/>
        </w:rPr>
        <w:t xml:space="preserve">: </w:t>
      </w:r>
    </w:p>
    <w:p w14:paraId="0582031C" w14:textId="77777777" w:rsidR="007F1E13" w:rsidRPr="00501595" w:rsidRDefault="007F1E13" w:rsidP="007F1E13">
      <w:pPr>
        <w:spacing w:before="240" w:line="240" w:lineRule="auto"/>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m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Naziv članka."</w:t>
      </w:r>
      <w:r w:rsidRPr="00501595">
        <w:rPr>
          <w:rStyle w:val="apple-converted-space"/>
          <w:rFonts w:ascii="Courier New" w:hAnsi="Courier New" w:cs="Courier New"/>
          <w:color w:val="ED7D31" w:themeColor="accent2"/>
          <w:szCs w:val="18"/>
          <w:shd w:val="clear" w:color="auto" w:fill="FFFFFF"/>
        </w:rPr>
        <w:t> </w:t>
      </w:r>
      <w:r w:rsidRPr="00501595">
        <w:rPr>
          <w:rStyle w:val="Emphasis"/>
          <w:rFonts w:ascii="Courier New" w:hAnsi="Courier New" w:cs="Courier New"/>
          <w:color w:val="ED7D31" w:themeColor="accent2"/>
          <w:szCs w:val="18"/>
          <w:shd w:val="clear" w:color="auto" w:fill="FFFFFF"/>
        </w:rPr>
        <w:t>Naziv časopisa</w:t>
      </w:r>
      <w:r w:rsidRPr="00501595">
        <w:rPr>
          <w:rStyle w:val="apple-converted-space"/>
          <w:rFonts w:ascii="Courier New" w:hAnsi="Courier New" w:cs="Courier New"/>
          <w:color w:val="ED7D31" w:themeColor="accent2"/>
          <w:szCs w:val="18"/>
          <w:shd w:val="clear" w:color="auto" w:fill="FFFFFF"/>
        </w:rPr>
        <w:t> </w:t>
      </w:r>
      <w:r w:rsidRPr="00501595">
        <w:rPr>
          <w:rFonts w:ascii="Courier New" w:hAnsi="Courier New" w:cs="Courier New"/>
          <w:color w:val="ED7D31" w:themeColor="accent2"/>
          <w:szCs w:val="18"/>
          <w:shd w:val="clear" w:color="auto" w:fill="FFFFFF"/>
        </w:rPr>
        <w:t>Volumen, Broj (Godina): Broj stranica.</w:t>
      </w:r>
    </w:p>
    <w:p w14:paraId="67BE0B55" w14:textId="77777777" w:rsidR="007F1E13" w:rsidRPr="00501595" w:rsidRDefault="007F1E13" w:rsidP="007F1E13">
      <w:pPr>
        <w:rPr>
          <w:rFonts w:ascii="Courier New" w:hAnsi="Courier New" w:cs="Courier New"/>
          <w:szCs w:val="18"/>
          <w:shd w:val="clear" w:color="auto" w:fill="FFFFFF"/>
        </w:rPr>
      </w:pPr>
      <w:r w:rsidRPr="00501595">
        <w:rPr>
          <w:rFonts w:ascii="Courier New" w:hAnsi="Courier New" w:cs="Courier New"/>
          <w:szCs w:val="18"/>
          <w:shd w:val="clear" w:color="auto" w:fill="FFFFFF"/>
        </w:rPr>
        <w:t>* u slučaju većeg broja autora, slijedi se isto pravilo kao i kod knjige.</w:t>
      </w:r>
    </w:p>
    <w:p w14:paraId="00C5A4A2" w14:textId="77777777" w:rsidR="007F1E13" w:rsidRPr="00501595" w:rsidRDefault="007F1E13" w:rsidP="007F1E13">
      <w:pPr>
        <w:rPr>
          <w:rFonts w:ascii="Arial" w:hAnsi="Arial" w:cs="Arial"/>
        </w:rPr>
      </w:pPr>
      <w:r w:rsidRPr="00501595">
        <w:rPr>
          <w:rFonts w:ascii="Arial" w:hAnsi="Arial" w:cs="Arial"/>
        </w:rPr>
        <w:t>Primjer:</w:t>
      </w:r>
    </w:p>
    <w:p w14:paraId="39498BC8" w14:textId="77777777" w:rsidR="007F1E13" w:rsidRPr="00501595" w:rsidRDefault="007F1E13" w:rsidP="007F1E13">
      <w:pPr>
        <w:rPr>
          <w:rFonts w:ascii="Courier New" w:hAnsi="Courier New" w:cs="Courier New"/>
          <w:color w:val="C00000"/>
          <w:szCs w:val="18"/>
          <w:shd w:val="clear" w:color="auto" w:fill="FFFFFF"/>
        </w:rPr>
      </w:pPr>
      <w:proofErr w:type="spellStart"/>
      <w:r w:rsidRPr="00501595">
        <w:rPr>
          <w:rFonts w:ascii="Courier New" w:hAnsi="Courier New" w:cs="Courier New"/>
          <w:color w:val="C00000"/>
          <w:szCs w:val="18"/>
          <w:shd w:val="clear" w:color="auto" w:fill="FFFFFF"/>
        </w:rPr>
        <w:t>Hung</w:t>
      </w:r>
      <w:proofErr w:type="spellEnd"/>
      <w:r w:rsidRPr="00501595">
        <w:rPr>
          <w:rFonts w:ascii="Courier New" w:hAnsi="Courier New" w:cs="Courier New"/>
          <w:color w:val="C00000"/>
          <w:szCs w:val="18"/>
          <w:shd w:val="clear" w:color="auto" w:fill="FFFFFF"/>
        </w:rPr>
        <w:t>, Min-</w:t>
      </w:r>
      <w:proofErr w:type="spellStart"/>
      <w:r w:rsidRPr="00501595">
        <w:rPr>
          <w:rFonts w:ascii="Courier New" w:hAnsi="Courier New" w:cs="Courier New"/>
          <w:color w:val="C00000"/>
          <w:szCs w:val="18"/>
          <w:shd w:val="clear" w:color="auto" w:fill="FFFFFF"/>
        </w:rPr>
        <w:t>Ling</w:t>
      </w:r>
      <w:proofErr w:type="spellEnd"/>
      <w:r w:rsidRPr="00501595">
        <w:rPr>
          <w:rFonts w:ascii="Courier New" w:hAnsi="Courier New" w:cs="Courier New"/>
          <w:color w:val="C00000"/>
          <w:szCs w:val="18"/>
          <w:shd w:val="clear" w:color="auto" w:fill="FFFFFF"/>
        </w:rPr>
        <w:t>. "</w:t>
      </w:r>
      <w:proofErr w:type="spellStart"/>
      <w:r w:rsidRPr="00501595">
        <w:rPr>
          <w:rFonts w:ascii="Courier New" w:hAnsi="Courier New" w:cs="Courier New"/>
          <w:color w:val="C00000"/>
          <w:szCs w:val="18"/>
          <w:shd w:val="clear" w:color="auto" w:fill="FFFFFF"/>
        </w:rPr>
        <w:t>Teacher</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Readiness</w:t>
      </w:r>
      <w:proofErr w:type="spellEnd"/>
      <w:r w:rsidRPr="00501595">
        <w:rPr>
          <w:rFonts w:ascii="Courier New" w:hAnsi="Courier New" w:cs="Courier New"/>
          <w:color w:val="C00000"/>
          <w:szCs w:val="18"/>
          <w:shd w:val="clear" w:color="auto" w:fill="FFFFFF"/>
        </w:rPr>
        <w:t xml:space="preserve"> for Online </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Scale</w:t>
      </w:r>
      <w:proofErr w:type="spellEnd"/>
      <w:r w:rsidRPr="00501595">
        <w:rPr>
          <w:rFonts w:ascii="Courier New" w:hAnsi="Courier New" w:cs="Courier New"/>
          <w:color w:val="C00000"/>
          <w:szCs w:val="18"/>
          <w:shd w:val="clear" w:color="auto" w:fill="FFFFFF"/>
        </w:rPr>
        <w:t xml:space="preserve"> Development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Teacher</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erception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Computers</w:t>
      </w:r>
      <w:proofErr w:type="spellEnd"/>
      <w:r w:rsidRPr="00501595">
        <w:rPr>
          <w:rFonts w:ascii="Courier New" w:hAnsi="Courier New" w:cs="Courier New"/>
          <w:i/>
          <w:color w:val="C00000"/>
          <w:szCs w:val="18"/>
          <w:shd w:val="clear" w:color="auto" w:fill="FFFFFF"/>
        </w:rPr>
        <w:t xml:space="preserve"> &amp;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color w:val="C00000"/>
          <w:szCs w:val="18"/>
          <w:shd w:val="clear" w:color="auto" w:fill="FFFFFF"/>
        </w:rPr>
        <w:t xml:space="preserve"> 94 (2016): 120–133. </w:t>
      </w:r>
    </w:p>
    <w:p w14:paraId="55844296" w14:textId="77777777" w:rsidR="007F1E13" w:rsidRPr="00501595" w:rsidRDefault="007F1E13" w:rsidP="007F1E13">
      <w:pPr>
        <w:rPr>
          <w:rFonts w:ascii="Arial" w:hAnsi="Arial" w:cs="Arial"/>
        </w:rPr>
      </w:pPr>
    </w:p>
    <w:p w14:paraId="4DFB4C02" w14:textId="77777777" w:rsidR="007F1E13" w:rsidRDefault="007F1E13" w:rsidP="007F1E13">
      <w:pPr>
        <w:rPr>
          <w:rFonts w:ascii="Arial" w:hAnsi="Arial" w:cs="Arial"/>
          <w:i/>
        </w:rPr>
      </w:pPr>
      <w:r w:rsidRPr="00501595">
        <w:rPr>
          <w:rFonts w:ascii="Arial" w:hAnsi="Arial" w:cs="Arial"/>
          <w:i/>
        </w:rPr>
        <w:t>Web-stranica</w:t>
      </w:r>
    </w:p>
    <w:p w14:paraId="3C9FC88F" w14:textId="77777777" w:rsidR="007F1E13" w:rsidRPr="00501595" w:rsidRDefault="007F1E13" w:rsidP="007F1E13">
      <w:pPr>
        <w:pStyle w:val="TSnormal"/>
        <w:rPr>
          <w:noProof w:val="0"/>
        </w:rPr>
      </w:pPr>
      <w:r w:rsidRPr="00501595">
        <w:rPr>
          <w:noProof w:val="0"/>
        </w:rPr>
        <w:t xml:space="preserve">Prilikom izrade bibliografskog zapisa </w:t>
      </w:r>
      <w:r>
        <w:rPr>
          <w:noProof w:val="0"/>
        </w:rPr>
        <w:t>web stranice</w:t>
      </w:r>
      <w:r w:rsidRPr="00501595">
        <w:rPr>
          <w:noProof w:val="0"/>
        </w:rPr>
        <w:t xml:space="preserve"> prema notacijskom obliku stila Chicago potrebno je slijediti sljedeć</w:t>
      </w:r>
      <w:r>
        <w:rPr>
          <w:noProof w:val="0"/>
        </w:rPr>
        <w:t>u</w:t>
      </w:r>
      <w:r w:rsidRPr="00501595">
        <w:rPr>
          <w:noProof w:val="0"/>
        </w:rPr>
        <w:t xml:space="preserve"> struktur</w:t>
      </w:r>
      <w:r>
        <w:rPr>
          <w:noProof w:val="0"/>
        </w:rPr>
        <w:t>u</w:t>
      </w:r>
      <w:r w:rsidRPr="00501595">
        <w:rPr>
          <w:noProof w:val="0"/>
        </w:rPr>
        <w:t xml:space="preserve">: </w:t>
      </w:r>
    </w:p>
    <w:p w14:paraId="58DDFC00"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Prezime, Ime. </w:t>
      </w:r>
      <w:r w:rsidRPr="00501595">
        <w:rPr>
          <w:rFonts w:ascii="Courier New" w:hAnsi="Courier New" w:cs="Courier New"/>
          <w:color w:val="ED7D31" w:themeColor="accent2"/>
          <w:szCs w:val="18"/>
        </w:rPr>
        <w:t>"</w:t>
      </w:r>
      <w:r w:rsidRPr="00501595">
        <w:rPr>
          <w:rFonts w:ascii="Courier New" w:hAnsi="Courier New" w:cs="Courier New"/>
          <w:color w:val="ED7D31" w:themeColor="accent2"/>
          <w:szCs w:val="18"/>
          <w:shd w:val="clear" w:color="auto" w:fill="FFFFFF"/>
        </w:rPr>
        <w:t xml:space="preserve">Naziv </w:t>
      </w:r>
      <w:r w:rsidRPr="00501595">
        <w:rPr>
          <w:rFonts w:ascii="Courier New" w:hAnsi="Courier New" w:cs="Courier New"/>
          <w:i/>
          <w:color w:val="ED7D31" w:themeColor="accent2"/>
          <w:szCs w:val="18"/>
          <w:shd w:val="clear" w:color="auto" w:fill="FFFFFF"/>
        </w:rPr>
        <w:t>web</w:t>
      </w:r>
      <w:r w:rsidRPr="00501595">
        <w:rPr>
          <w:rFonts w:ascii="Courier New" w:hAnsi="Courier New" w:cs="Courier New"/>
          <w:color w:val="ED7D31" w:themeColor="accent2"/>
          <w:szCs w:val="18"/>
          <w:shd w:val="clear" w:color="auto" w:fill="FFFFFF"/>
        </w:rPr>
        <w:t>-stranice.</w:t>
      </w:r>
      <w:r w:rsidRPr="00501595">
        <w:rPr>
          <w:rFonts w:ascii="Courier New" w:hAnsi="Courier New" w:cs="Courier New"/>
          <w:color w:val="ED7D31" w:themeColor="accent2"/>
          <w:szCs w:val="18"/>
        </w:rPr>
        <w:t>"</w:t>
      </w:r>
      <w:r w:rsidRPr="00501595">
        <w:rPr>
          <w:rStyle w:val="apple-converted-space"/>
          <w:rFonts w:ascii="Courier New" w:hAnsi="Courier New" w:cs="Courier New"/>
          <w:color w:val="ED7D31" w:themeColor="accent2"/>
          <w:szCs w:val="18"/>
          <w:shd w:val="clear" w:color="auto" w:fill="FFFFFF"/>
        </w:rPr>
        <w:t> </w:t>
      </w:r>
      <w:r w:rsidRPr="00501595">
        <w:rPr>
          <w:rStyle w:val="Emphasis"/>
          <w:rFonts w:ascii="Courier New" w:hAnsi="Courier New" w:cs="Courier New"/>
          <w:color w:val="ED7D31" w:themeColor="accent2"/>
          <w:szCs w:val="18"/>
          <w:shd w:val="clear" w:color="auto" w:fill="FFFFFF"/>
        </w:rPr>
        <w:t>Naziv web-mjesta</w:t>
      </w:r>
      <w:r w:rsidRPr="00501595">
        <w:rPr>
          <w:rFonts w:ascii="Courier New" w:hAnsi="Courier New" w:cs="Courier New"/>
          <w:color w:val="ED7D31" w:themeColor="accent2"/>
          <w:szCs w:val="18"/>
          <w:shd w:val="clear" w:color="auto" w:fill="FFFFFF"/>
        </w:rPr>
        <w:t>. Datum zadnje izmjen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URL.</w:t>
      </w:r>
    </w:p>
    <w:p w14:paraId="571974F9" w14:textId="77777777" w:rsidR="007F1E13" w:rsidRPr="00501595" w:rsidRDefault="007F1E13" w:rsidP="007F1E13">
      <w:pPr>
        <w:rPr>
          <w:rFonts w:ascii="Courier New" w:hAnsi="Courier New" w:cs="Courier New"/>
          <w:szCs w:val="18"/>
          <w:shd w:val="clear" w:color="auto" w:fill="FFFFFF"/>
        </w:rPr>
      </w:pPr>
      <w:r w:rsidRPr="00501595">
        <w:rPr>
          <w:rFonts w:ascii="Courier New" w:hAnsi="Courier New" w:cs="Courier New"/>
          <w:szCs w:val="18"/>
          <w:shd w:val="clear" w:color="auto" w:fill="FFFFFF"/>
        </w:rPr>
        <w:t>* ili samo godina</w:t>
      </w:r>
    </w:p>
    <w:p w14:paraId="06A960A8" w14:textId="77777777" w:rsidR="007F1E13" w:rsidRPr="00501595" w:rsidRDefault="007F1E13" w:rsidP="007F1E13">
      <w:pPr>
        <w:rPr>
          <w:rFonts w:ascii="Arial" w:hAnsi="Arial" w:cs="Arial"/>
        </w:rPr>
      </w:pPr>
      <w:r w:rsidRPr="00501595">
        <w:rPr>
          <w:rFonts w:ascii="Arial" w:hAnsi="Arial" w:cs="Arial"/>
        </w:rPr>
        <w:t>Primjer:</w:t>
      </w:r>
    </w:p>
    <w:p w14:paraId="2AEDCB99"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Bates, </w:t>
      </w:r>
      <w:proofErr w:type="spellStart"/>
      <w:r w:rsidRPr="00501595">
        <w:rPr>
          <w:rFonts w:ascii="Courier New" w:hAnsi="Courier New" w:cs="Courier New"/>
          <w:color w:val="C00000"/>
          <w:szCs w:val="18"/>
          <w:shd w:val="clear" w:color="auto" w:fill="FFFFFF"/>
        </w:rPr>
        <w:t>Tony</w:t>
      </w:r>
      <w:proofErr w:type="spellEnd"/>
      <w:r w:rsidRPr="00501595">
        <w:rPr>
          <w:rFonts w:ascii="Courier New" w:hAnsi="Courier New" w:cs="Courier New"/>
          <w:color w:val="C00000"/>
          <w:szCs w:val="18"/>
          <w:shd w:val="clear" w:color="auto" w:fill="FFFFFF"/>
        </w:rPr>
        <w:t>. "</w:t>
      </w:r>
      <w:proofErr w:type="spellStart"/>
      <w:r w:rsidRPr="00501595">
        <w:rPr>
          <w:rFonts w:ascii="Courier New" w:hAnsi="Courier New" w:cs="Courier New"/>
          <w:color w:val="C00000"/>
          <w:szCs w:val="18"/>
          <w:shd w:val="clear" w:color="auto" w:fill="FFFFFF"/>
        </w:rPr>
        <w:t>What</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Is</w:t>
      </w:r>
      <w:proofErr w:type="spellEnd"/>
      <w:r w:rsidRPr="00501595">
        <w:rPr>
          <w:rFonts w:ascii="Courier New" w:hAnsi="Courier New" w:cs="Courier New"/>
          <w:color w:val="C00000"/>
          <w:szCs w:val="18"/>
          <w:shd w:val="clear" w:color="auto" w:fill="FFFFFF"/>
        </w:rPr>
        <w:t xml:space="preserve"> E-</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 xml:space="preserve">?" </w:t>
      </w:r>
      <w:proofErr w:type="spellStart"/>
      <w:r>
        <w:rPr>
          <w:rFonts w:ascii="Courier New" w:hAnsi="Courier New" w:cs="Courier New"/>
          <w:i/>
          <w:color w:val="C00000"/>
          <w:szCs w:val="18"/>
          <w:shd w:val="clear" w:color="auto" w:fill="FFFFFF"/>
        </w:rPr>
        <w:t>T</w:t>
      </w:r>
      <w:r w:rsidRPr="00501595">
        <w:rPr>
          <w:rFonts w:ascii="Courier New" w:hAnsi="Courier New" w:cs="Courier New"/>
          <w:i/>
          <w:color w:val="C00000"/>
          <w:szCs w:val="18"/>
          <w:shd w:val="clear" w:color="auto" w:fill="FFFFFF"/>
        </w:rPr>
        <w:t>onybates</w:t>
      </w:r>
      <w:proofErr w:type="spellEnd"/>
      <w:r w:rsidRPr="00501595">
        <w:rPr>
          <w:rFonts w:ascii="Courier New" w:hAnsi="Courier New" w:cs="Courier New"/>
          <w:color w:val="C00000"/>
          <w:szCs w:val="18"/>
          <w:shd w:val="clear" w:color="auto" w:fill="FFFFFF"/>
        </w:rPr>
        <w:t>. 2008.  http://www.tonybates.ca/2008/07/07/what-is-e-learning/.</w:t>
      </w:r>
    </w:p>
    <w:p w14:paraId="7FA879C1" w14:textId="77777777" w:rsidR="007F1E13" w:rsidRPr="00501595" w:rsidRDefault="007F1E13" w:rsidP="007F1E13">
      <w:pPr>
        <w:rPr>
          <w:rFonts w:ascii="Arial" w:hAnsi="Arial" w:cs="Arial"/>
          <w:b/>
        </w:rPr>
      </w:pPr>
    </w:p>
    <w:p w14:paraId="7D53E4C2" w14:textId="77777777" w:rsidR="007F1E13" w:rsidRPr="00501595" w:rsidRDefault="007F1E13" w:rsidP="007F1E13">
      <w:pPr>
        <w:rPr>
          <w:b/>
        </w:rPr>
      </w:pPr>
      <w:r w:rsidRPr="00501595">
        <w:rPr>
          <w:rFonts w:ascii="Arial" w:hAnsi="Arial" w:cs="Arial"/>
          <w:b/>
        </w:rPr>
        <w:t>Oblik „autor-datum“ – Navođenje izvora unutar teksta</w:t>
      </w:r>
    </w:p>
    <w:p w14:paraId="167BEC3A" w14:textId="77777777" w:rsidR="007F1E13" w:rsidRPr="00501595" w:rsidRDefault="007F1E13" w:rsidP="007F1E13">
      <w:pPr>
        <w:pStyle w:val="TSnormal"/>
        <w:rPr>
          <w:noProof w:val="0"/>
        </w:rPr>
      </w:pPr>
      <w:r w:rsidRPr="00501595">
        <w:rPr>
          <w:noProof w:val="0"/>
        </w:rPr>
        <w:t xml:space="preserve">Prema obliku autor-datum stila Chicago, referenca u tekstu sastoji se od prezimena utora te godina objavljivanja publikacije koji su navedeni unutar oblih zagrada: </w:t>
      </w:r>
    </w:p>
    <w:p w14:paraId="2B222964" w14:textId="77777777" w:rsidR="007F1E13" w:rsidRPr="00501595" w:rsidRDefault="007F1E13" w:rsidP="007F1E13">
      <w:pPr>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Prezime Godina) </w:t>
      </w:r>
    </w:p>
    <w:p w14:paraId="589A9D45" w14:textId="77777777" w:rsidR="007F1E13" w:rsidRPr="00501595" w:rsidRDefault="007F1E13" w:rsidP="007F1E13">
      <w:pPr>
        <w:pStyle w:val="TSnormal"/>
        <w:rPr>
          <w:noProof w:val="0"/>
        </w:rPr>
      </w:pPr>
      <w:r w:rsidRPr="00501595">
        <w:rPr>
          <w:noProof w:val="0"/>
        </w:rPr>
        <w:t>Primjer:</w:t>
      </w:r>
    </w:p>
    <w:p w14:paraId="3E9045E5"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2005)</w:t>
      </w:r>
    </w:p>
    <w:p w14:paraId="3FD63643" w14:textId="77777777" w:rsidR="007F1E13" w:rsidRDefault="007F1E13" w:rsidP="007F1E13">
      <w:pPr>
        <w:rPr>
          <w:rFonts w:ascii="Arial" w:hAnsi="Arial" w:cs="Arial"/>
        </w:rPr>
      </w:pPr>
      <w:r>
        <w:rPr>
          <w:rFonts w:ascii="Arial" w:hAnsi="Arial" w:cs="Arial"/>
        </w:rPr>
        <w:br w:type="page"/>
      </w:r>
    </w:p>
    <w:p w14:paraId="17EC7A8A" w14:textId="77777777" w:rsidR="007F1E13" w:rsidRPr="00501595" w:rsidRDefault="007F1E13" w:rsidP="007F1E13">
      <w:pPr>
        <w:rPr>
          <w:rFonts w:ascii="Arial" w:hAnsi="Arial" w:cs="Arial"/>
        </w:rPr>
      </w:pPr>
      <w:r w:rsidRPr="00501595">
        <w:rPr>
          <w:rFonts w:ascii="Arial" w:hAnsi="Arial" w:cs="Arial"/>
        </w:rPr>
        <w:lastRenderedPageBreak/>
        <w:t xml:space="preserve">Ako referenca sadrži i broj stranice, potrebno je dodati zarez iza godine i navesti stranicu ili raspon stranica, </w:t>
      </w:r>
      <w:r w:rsidRPr="00501595">
        <w:rPr>
          <w:rFonts w:ascii="Arial" w:hAnsi="Arial" w:cs="Arial"/>
          <w:b/>
        </w:rPr>
        <w:t>bez</w:t>
      </w:r>
      <w:r w:rsidRPr="00501595">
        <w:rPr>
          <w:rFonts w:ascii="Arial" w:hAnsi="Arial" w:cs="Arial"/>
        </w:rPr>
        <w:t xml:space="preserve"> navođenja kratica "p." ili "</w:t>
      </w:r>
      <w:proofErr w:type="spellStart"/>
      <w:r w:rsidRPr="00501595">
        <w:rPr>
          <w:rFonts w:ascii="Arial" w:hAnsi="Arial" w:cs="Arial"/>
        </w:rPr>
        <w:t>pp</w:t>
      </w:r>
      <w:proofErr w:type="spellEnd"/>
      <w:r w:rsidRPr="00501595">
        <w:rPr>
          <w:rFonts w:ascii="Arial" w:hAnsi="Arial" w:cs="Arial"/>
        </w:rPr>
        <w:t xml:space="preserve">.". </w:t>
      </w:r>
    </w:p>
    <w:p w14:paraId="6625BD92" w14:textId="77777777" w:rsidR="007F1E13" w:rsidRPr="00501595" w:rsidRDefault="007F1E13" w:rsidP="007F1E13">
      <w:pPr>
        <w:rPr>
          <w:rFonts w:ascii="Arial" w:hAnsi="Arial" w:cs="Arial"/>
        </w:rPr>
      </w:pPr>
      <w:r w:rsidRPr="00501595">
        <w:rPr>
          <w:rFonts w:ascii="Arial" w:hAnsi="Arial" w:cs="Arial"/>
        </w:rPr>
        <w:t>Primjer:</w:t>
      </w:r>
    </w:p>
    <w:p w14:paraId="50E68825" w14:textId="77777777" w:rsidR="007F1E13" w:rsidRPr="00501595" w:rsidRDefault="007F1E13" w:rsidP="007F1E13">
      <w:pPr>
        <w:spacing w:line="240" w:lineRule="auto"/>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2005, 16)</w:t>
      </w:r>
    </w:p>
    <w:p w14:paraId="3701C1D1" w14:textId="77777777" w:rsidR="007F1E13" w:rsidRPr="00501595" w:rsidRDefault="007F1E13" w:rsidP="007F1E13">
      <w:pPr>
        <w:spacing w:line="240" w:lineRule="auto"/>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2005, 27-28)</w:t>
      </w:r>
    </w:p>
    <w:p w14:paraId="5975489D" w14:textId="77777777" w:rsidR="007F1E13" w:rsidRPr="00501595" w:rsidRDefault="007F1E13" w:rsidP="007F1E13">
      <w:pPr>
        <w:pStyle w:val="TSnormal"/>
        <w:rPr>
          <w:i/>
          <w:noProof w:val="0"/>
        </w:rPr>
      </w:pPr>
    </w:p>
    <w:p w14:paraId="036F9923" w14:textId="77777777" w:rsidR="007F1E13" w:rsidRPr="00501595" w:rsidRDefault="007F1E13" w:rsidP="007F1E13">
      <w:pPr>
        <w:rPr>
          <w:rFonts w:ascii="Arial" w:hAnsi="Arial" w:cs="Arial"/>
        </w:rPr>
      </w:pPr>
      <w:r w:rsidRPr="00501595">
        <w:rPr>
          <w:rFonts w:ascii="Arial" w:hAnsi="Arial" w:cs="Arial"/>
        </w:rPr>
        <w:t>Ako referenca sadrži dva ili tri autora, navode se prezimena svih autora razdvojenih zarezom "</w:t>
      </w:r>
      <w:r w:rsidRPr="00461D34">
        <w:rPr>
          <w:rFonts w:ascii="Arial" w:hAnsi="Arial" w:cs="Arial"/>
          <w:b/>
        </w:rPr>
        <w:t>,</w:t>
      </w:r>
      <w:r w:rsidRPr="00501595">
        <w:rPr>
          <w:rFonts w:ascii="Arial" w:hAnsi="Arial" w:cs="Arial"/>
        </w:rPr>
        <w:t>", a prije navođenja prezimena zadnjeg autora dodaje se "</w:t>
      </w:r>
      <w:proofErr w:type="spellStart"/>
      <w:r w:rsidRPr="00461D34">
        <w:rPr>
          <w:rFonts w:ascii="Arial" w:hAnsi="Arial" w:cs="Arial"/>
          <w:b/>
        </w:rPr>
        <w:t>and</w:t>
      </w:r>
      <w:proofErr w:type="spellEnd"/>
      <w:r w:rsidRPr="00501595">
        <w:rPr>
          <w:rFonts w:ascii="Arial" w:hAnsi="Arial" w:cs="Arial"/>
        </w:rPr>
        <w:t>" ili hrvatski "</w:t>
      </w:r>
      <w:r w:rsidRPr="00461D34">
        <w:rPr>
          <w:rFonts w:ascii="Arial" w:hAnsi="Arial" w:cs="Arial"/>
          <w:b/>
        </w:rPr>
        <w:t>i</w:t>
      </w:r>
      <w:r w:rsidRPr="00501595">
        <w:rPr>
          <w:rFonts w:ascii="Arial" w:hAnsi="Arial" w:cs="Arial"/>
        </w:rPr>
        <w:t xml:space="preserve">". </w:t>
      </w:r>
      <w:r>
        <w:rPr>
          <w:rFonts w:ascii="Arial" w:hAnsi="Arial" w:cs="Arial"/>
        </w:rPr>
        <w:t xml:space="preserve"> </w:t>
      </w:r>
      <w:r w:rsidRPr="00501595">
        <w:rPr>
          <w:rFonts w:ascii="Arial" w:hAnsi="Arial" w:cs="Arial"/>
        </w:rPr>
        <w:t>Ako referenca sadrži više od tri autora, koristi se kratica „</w:t>
      </w:r>
      <w:proofErr w:type="spellStart"/>
      <w:r w:rsidRPr="00506ECF">
        <w:rPr>
          <w:rFonts w:ascii="Arial" w:hAnsi="Arial" w:cs="Arial"/>
          <w:b/>
        </w:rPr>
        <w:t>et</w:t>
      </w:r>
      <w:proofErr w:type="spellEnd"/>
      <w:r w:rsidRPr="00506ECF">
        <w:rPr>
          <w:rFonts w:ascii="Arial" w:hAnsi="Arial" w:cs="Arial"/>
          <w:b/>
        </w:rPr>
        <w:t xml:space="preserve"> </w:t>
      </w:r>
      <w:proofErr w:type="spellStart"/>
      <w:r w:rsidRPr="00506ECF">
        <w:rPr>
          <w:rFonts w:ascii="Arial" w:hAnsi="Arial" w:cs="Arial"/>
          <w:b/>
        </w:rPr>
        <w:t>al</w:t>
      </w:r>
      <w:proofErr w:type="spellEnd"/>
      <w:r w:rsidRPr="00506ECF">
        <w:rPr>
          <w:rFonts w:ascii="Arial" w:hAnsi="Arial" w:cs="Arial"/>
          <w:b/>
        </w:rPr>
        <w:t>.</w:t>
      </w:r>
      <w:r w:rsidRPr="00501595">
        <w:rPr>
          <w:rFonts w:ascii="Arial" w:hAnsi="Arial" w:cs="Arial"/>
        </w:rPr>
        <w:t>“</w:t>
      </w:r>
      <w:r>
        <w:rPr>
          <w:rFonts w:ascii="Arial" w:hAnsi="Arial" w:cs="Arial"/>
        </w:rPr>
        <w:t xml:space="preserve"> ili hrvatski "</w:t>
      </w:r>
      <w:r w:rsidRPr="00D81E3C">
        <w:rPr>
          <w:rFonts w:ascii="Arial" w:hAnsi="Arial" w:cs="Arial"/>
          <w:b/>
        </w:rPr>
        <w:t>i dr.</w:t>
      </w:r>
      <w:r>
        <w:rPr>
          <w:rFonts w:ascii="Arial" w:hAnsi="Arial" w:cs="Arial"/>
        </w:rPr>
        <w:t>"</w:t>
      </w:r>
      <w:r w:rsidRPr="00501595">
        <w:rPr>
          <w:rFonts w:ascii="Arial" w:hAnsi="Arial" w:cs="Arial"/>
        </w:rPr>
        <w:t>.</w:t>
      </w:r>
    </w:p>
    <w:p w14:paraId="6B528EFB" w14:textId="77777777" w:rsidR="007F1E13" w:rsidRPr="00501595" w:rsidRDefault="007F1E13" w:rsidP="007F1E13">
      <w:pPr>
        <w:rPr>
          <w:rFonts w:ascii="Arial" w:hAnsi="Arial" w:cs="Arial"/>
        </w:rPr>
      </w:pPr>
      <w:r w:rsidRPr="00501595">
        <w:rPr>
          <w:rFonts w:ascii="Arial" w:hAnsi="Arial" w:cs="Arial"/>
        </w:rPr>
        <w:t>Primjer:</w:t>
      </w:r>
    </w:p>
    <w:p w14:paraId="59442706" w14:textId="77777777" w:rsidR="007F1E13" w:rsidRPr="00501595" w:rsidRDefault="007F1E13" w:rsidP="007F1E13">
      <w:pPr>
        <w:spacing w:line="240" w:lineRule="auto"/>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Orang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ear</w:t>
      </w:r>
      <w:proofErr w:type="spellEnd"/>
      <w:r w:rsidRPr="00501595">
        <w:rPr>
          <w:rFonts w:ascii="Courier New" w:hAnsi="Courier New" w:cs="Courier New"/>
          <w:color w:val="C00000"/>
          <w:szCs w:val="18"/>
          <w:shd w:val="clear" w:color="auto" w:fill="FFFFFF"/>
        </w:rPr>
        <w:t xml:space="preserve"> 2010)</w:t>
      </w:r>
    </w:p>
    <w:p w14:paraId="2699E421" w14:textId="77777777" w:rsidR="007F1E13" w:rsidRPr="00501595" w:rsidRDefault="007F1E13" w:rsidP="007F1E13">
      <w:pPr>
        <w:spacing w:line="240" w:lineRule="auto"/>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Smith, Le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lvarez</w:t>
      </w:r>
      <w:proofErr w:type="spellEnd"/>
      <w:r w:rsidRPr="00501595">
        <w:rPr>
          <w:rFonts w:ascii="Courier New" w:hAnsi="Courier New" w:cs="Courier New"/>
          <w:color w:val="C00000"/>
          <w:szCs w:val="18"/>
          <w:shd w:val="clear" w:color="auto" w:fill="FFFFFF"/>
        </w:rPr>
        <w:t xml:space="preserve"> 2016)</w:t>
      </w:r>
    </w:p>
    <w:p w14:paraId="78D17C62" w14:textId="77777777" w:rsidR="007F1E13" w:rsidRPr="00501595" w:rsidRDefault="007F1E13" w:rsidP="007F1E13">
      <w:pPr>
        <w:spacing w:line="240" w:lineRule="auto"/>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w:t>
      </w:r>
      <w:proofErr w:type="spellStart"/>
      <w:r w:rsidRPr="00501595">
        <w:rPr>
          <w:rFonts w:ascii="Courier New" w:hAnsi="Courier New" w:cs="Courier New"/>
          <w:color w:val="C00000"/>
          <w:szCs w:val="18"/>
          <w:shd w:val="clear" w:color="auto" w:fill="FFFFFF"/>
        </w:rPr>
        <w:t>Isaia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et</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l</w:t>
      </w:r>
      <w:proofErr w:type="spellEnd"/>
      <w:r w:rsidRPr="00501595">
        <w:rPr>
          <w:rFonts w:ascii="Courier New" w:hAnsi="Courier New" w:cs="Courier New"/>
          <w:color w:val="C00000"/>
          <w:szCs w:val="18"/>
          <w:shd w:val="clear" w:color="auto" w:fill="FFFFFF"/>
        </w:rPr>
        <w:t>. 2015)</w:t>
      </w:r>
    </w:p>
    <w:p w14:paraId="179DB6DD" w14:textId="77777777" w:rsidR="007F1E13" w:rsidRDefault="007F1E13" w:rsidP="007F1E13">
      <w:pPr>
        <w:rPr>
          <w:rFonts w:ascii="Arial" w:hAnsi="Arial" w:cs="Arial"/>
          <w:b/>
        </w:rPr>
      </w:pPr>
    </w:p>
    <w:p w14:paraId="187CE81F" w14:textId="77777777" w:rsidR="007F1E13" w:rsidRPr="00501595" w:rsidRDefault="007F1E13" w:rsidP="007F1E13">
      <w:pPr>
        <w:rPr>
          <w:rFonts w:ascii="Arial" w:hAnsi="Arial" w:cs="Arial"/>
          <w:b/>
        </w:rPr>
      </w:pPr>
    </w:p>
    <w:p w14:paraId="0AE1AAB5" w14:textId="77777777" w:rsidR="007F1E13" w:rsidRPr="00501595" w:rsidRDefault="007F1E13" w:rsidP="007F1E13">
      <w:pPr>
        <w:rPr>
          <w:rFonts w:ascii="Arial" w:hAnsi="Arial" w:cs="Arial"/>
          <w:b/>
        </w:rPr>
      </w:pPr>
      <w:r w:rsidRPr="00501595">
        <w:rPr>
          <w:rFonts w:ascii="Arial" w:hAnsi="Arial" w:cs="Arial"/>
          <w:b/>
        </w:rPr>
        <w:t>Oblik „autor-datum“ – Izrada bibliografskoga zapisa</w:t>
      </w:r>
    </w:p>
    <w:p w14:paraId="0E5E9323" w14:textId="77777777" w:rsidR="007F1E13" w:rsidRDefault="007F1E13" w:rsidP="007F1E13">
      <w:pPr>
        <w:pStyle w:val="TSnormal"/>
        <w:rPr>
          <w:i/>
          <w:noProof w:val="0"/>
        </w:rPr>
      </w:pPr>
      <w:r w:rsidRPr="00501595">
        <w:rPr>
          <w:i/>
          <w:noProof w:val="0"/>
        </w:rPr>
        <w:t>Knjiga</w:t>
      </w:r>
    </w:p>
    <w:p w14:paraId="5D3F4DBA" w14:textId="77777777" w:rsidR="007F1E13" w:rsidRPr="00501595" w:rsidRDefault="007F1E13" w:rsidP="007F1E13">
      <w:pPr>
        <w:pStyle w:val="TSnormal"/>
        <w:rPr>
          <w:noProof w:val="0"/>
        </w:rPr>
      </w:pPr>
      <w:r w:rsidRPr="00501595">
        <w:rPr>
          <w:noProof w:val="0"/>
        </w:rPr>
        <w:t>Prilikom izrade bibliografskoga zapisa knjige prema autor-datum obliku stila Chicago potrebno je slijediti sljedeć</w:t>
      </w:r>
      <w:r>
        <w:rPr>
          <w:noProof w:val="0"/>
        </w:rPr>
        <w:t>u</w:t>
      </w:r>
      <w:r w:rsidRPr="00501595">
        <w:rPr>
          <w:noProof w:val="0"/>
        </w:rPr>
        <w:t xml:space="preserve"> struktur</w:t>
      </w:r>
      <w:r>
        <w:rPr>
          <w:noProof w:val="0"/>
        </w:rPr>
        <w:t>u</w:t>
      </w:r>
      <w:r w:rsidRPr="00501595">
        <w:rPr>
          <w:noProof w:val="0"/>
        </w:rPr>
        <w:t xml:space="preserve">: </w:t>
      </w:r>
    </w:p>
    <w:p w14:paraId="6095B242"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m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Godina. </w:t>
      </w:r>
      <w:r w:rsidRPr="00501595">
        <w:rPr>
          <w:rFonts w:ascii="Courier New" w:hAnsi="Courier New" w:cs="Courier New"/>
          <w:i/>
          <w:color w:val="ED7D31" w:themeColor="accent2"/>
          <w:szCs w:val="18"/>
          <w:shd w:val="clear" w:color="auto" w:fill="FFFFFF"/>
        </w:rPr>
        <w:t>Naziv knjige</w:t>
      </w:r>
      <w:r w:rsidRPr="00501595">
        <w:rPr>
          <w:rFonts w:ascii="Courier New" w:hAnsi="Courier New" w:cs="Courier New"/>
          <w:color w:val="ED7D31" w:themeColor="accent2"/>
          <w:szCs w:val="18"/>
          <w:shd w:val="clear" w:color="auto" w:fill="FFFFFF"/>
        </w:rPr>
        <w:t>. Mjesto izdavanja: Izdavač.</w:t>
      </w:r>
    </w:p>
    <w:p w14:paraId="69E47813" w14:textId="77777777" w:rsidR="007F1E13" w:rsidRPr="00F602B1" w:rsidRDefault="007F1E13" w:rsidP="007F1E13">
      <w:pPr>
        <w:rPr>
          <w:rFonts w:ascii="Courier New" w:hAnsi="Courier New" w:cs="Courier New"/>
          <w:szCs w:val="18"/>
          <w:shd w:val="clear" w:color="auto" w:fill="FFFFFF"/>
        </w:rPr>
      </w:pPr>
      <w:r w:rsidRPr="00F602B1">
        <w:rPr>
          <w:rFonts w:ascii="Courier New" w:hAnsi="Courier New" w:cs="Courier New"/>
          <w:szCs w:val="18"/>
          <w:shd w:val="clear" w:color="auto" w:fill="FFFFFF"/>
        </w:rPr>
        <w:t>* Prvi se autor navodi po sljedećem principu "Prezime, Ime," a ostali autori kao "Ime Prezime," te prije navođenja zadnjeg autora stavlja se riječ "</w:t>
      </w:r>
      <w:proofErr w:type="spellStart"/>
      <w:r w:rsidRPr="00F602B1">
        <w:rPr>
          <w:rFonts w:ascii="Courier New" w:hAnsi="Courier New" w:cs="Courier New"/>
          <w:szCs w:val="18"/>
          <w:shd w:val="clear" w:color="auto" w:fill="FFFFFF"/>
        </w:rPr>
        <w:t>and</w:t>
      </w:r>
      <w:proofErr w:type="spellEnd"/>
      <w:r w:rsidRPr="00F602B1">
        <w:rPr>
          <w:rFonts w:ascii="Courier New" w:hAnsi="Courier New" w:cs="Courier New"/>
          <w:szCs w:val="18"/>
          <w:shd w:val="clear" w:color="auto" w:fill="FFFFFF"/>
        </w:rPr>
        <w:t>" (hrvatski "i") te se navodi "Ime Prezime" zadnjeg autora.</w:t>
      </w:r>
    </w:p>
    <w:p w14:paraId="7CDF5288" w14:textId="77777777" w:rsidR="007F1E13" w:rsidRPr="00501595" w:rsidRDefault="007F1E13" w:rsidP="007F1E13">
      <w:pPr>
        <w:pStyle w:val="TSnormal"/>
        <w:rPr>
          <w:noProof w:val="0"/>
        </w:rPr>
      </w:pPr>
      <w:r w:rsidRPr="00501595">
        <w:rPr>
          <w:noProof w:val="0"/>
        </w:rPr>
        <w:t>Primjer:</w:t>
      </w:r>
    </w:p>
    <w:p w14:paraId="1E6E1F3F" w14:textId="77777777" w:rsidR="007F1E13" w:rsidRPr="00501595"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Bates, A.W. (</w:t>
      </w:r>
      <w:proofErr w:type="spellStart"/>
      <w:r w:rsidRPr="00501595">
        <w:rPr>
          <w:rFonts w:ascii="Courier New" w:hAnsi="Courier New" w:cs="Courier New"/>
          <w:color w:val="C00000"/>
          <w:szCs w:val="18"/>
          <w:shd w:val="clear" w:color="auto" w:fill="FFFFFF"/>
        </w:rPr>
        <w:t>Ton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Gar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Poole</w:t>
      </w:r>
      <w:proofErr w:type="spellEnd"/>
      <w:r w:rsidRPr="00501595">
        <w:rPr>
          <w:rFonts w:ascii="Courier New" w:hAnsi="Courier New" w:cs="Courier New"/>
          <w:color w:val="C00000"/>
          <w:szCs w:val="18"/>
          <w:shd w:val="clear" w:color="auto" w:fill="FFFFFF"/>
        </w:rPr>
        <w:t xml:space="preserve">. 2003. </w:t>
      </w:r>
      <w:proofErr w:type="spellStart"/>
      <w:r w:rsidRPr="00501595">
        <w:rPr>
          <w:rFonts w:ascii="Courier New" w:hAnsi="Courier New" w:cs="Courier New"/>
          <w:i/>
          <w:color w:val="C00000"/>
          <w:szCs w:val="18"/>
          <w:shd w:val="clear" w:color="auto" w:fill="FFFFFF"/>
        </w:rPr>
        <w:t>Effective</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Teaching</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with</w:t>
      </w:r>
      <w:proofErr w:type="spellEnd"/>
      <w:r w:rsidRPr="00501595">
        <w:rPr>
          <w:rFonts w:ascii="Courier New" w:hAnsi="Courier New" w:cs="Courier New"/>
          <w:i/>
          <w:color w:val="C00000"/>
          <w:szCs w:val="18"/>
          <w:shd w:val="clear" w:color="auto" w:fill="FFFFFF"/>
        </w:rPr>
        <w:t xml:space="preserve"> Technology </w:t>
      </w:r>
      <w:proofErr w:type="spellStart"/>
      <w:r w:rsidRPr="00501595">
        <w:rPr>
          <w:rFonts w:ascii="Courier New" w:hAnsi="Courier New" w:cs="Courier New"/>
          <w:i/>
          <w:color w:val="C00000"/>
          <w:szCs w:val="18"/>
          <w:shd w:val="clear" w:color="auto" w:fill="FFFFFF"/>
        </w:rPr>
        <w:t>i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Higher</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i/>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Foundations</w:t>
      </w:r>
      <w:proofErr w:type="spellEnd"/>
      <w:r w:rsidRPr="00501595">
        <w:rPr>
          <w:rFonts w:ascii="Courier New" w:hAnsi="Courier New" w:cs="Courier New"/>
          <w:i/>
          <w:color w:val="C00000"/>
          <w:szCs w:val="18"/>
          <w:shd w:val="clear" w:color="auto" w:fill="FFFFFF"/>
        </w:rPr>
        <w:t xml:space="preserve"> for </w:t>
      </w:r>
      <w:proofErr w:type="spellStart"/>
      <w:r w:rsidRPr="00501595">
        <w:rPr>
          <w:rFonts w:ascii="Courier New" w:hAnsi="Courier New" w:cs="Courier New"/>
          <w:i/>
          <w:color w:val="C00000"/>
          <w:szCs w:val="18"/>
          <w:shd w:val="clear" w:color="auto" w:fill="FFFFFF"/>
        </w:rPr>
        <w:t>Success</w:t>
      </w:r>
      <w:proofErr w:type="spellEnd"/>
      <w:r w:rsidRPr="00501595">
        <w:rPr>
          <w:rFonts w:ascii="Courier New" w:hAnsi="Courier New" w:cs="Courier New"/>
          <w:color w:val="C00000"/>
          <w:szCs w:val="18"/>
          <w:shd w:val="clear" w:color="auto" w:fill="FFFFFF"/>
        </w:rPr>
        <w:t xml:space="preserve">. San Francisco: </w:t>
      </w:r>
      <w:proofErr w:type="spellStart"/>
      <w:r w:rsidRPr="00501595">
        <w:rPr>
          <w:rFonts w:ascii="Courier New" w:hAnsi="Courier New" w:cs="Courier New"/>
          <w:color w:val="C00000"/>
          <w:szCs w:val="18"/>
          <w:shd w:val="clear" w:color="auto" w:fill="FFFFFF"/>
        </w:rPr>
        <w:t>Jossey</w:t>
      </w:r>
      <w:proofErr w:type="spellEnd"/>
      <w:r w:rsidRPr="00501595">
        <w:rPr>
          <w:rFonts w:ascii="Courier New" w:hAnsi="Courier New" w:cs="Courier New"/>
          <w:color w:val="C00000"/>
          <w:szCs w:val="18"/>
          <w:shd w:val="clear" w:color="auto" w:fill="FFFFFF"/>
        </w:rPr>
        <w:t xml:space="preserve">-Bass. </w:t>
      </w:r>
    </w:p>
    <w:p w14:paraId="01B186D6" w14:textId="77777777" w:rsidR="007F1E13" w:rsidRDefault="007F1E13" w:rsidP="007F1E13">
      <w:pPr>
        <w:rPr>
          <w:i/>
        </w:rPr>
      </w:pPr>
    </w:p>
    <w:p w14:paraId="128E7625" w14:textId="77777777" w:rsidR="007F1E13" w:rsidRDefault="007F1E13" w:rsidP="007F1E13">
      <w:pPr>
        <w:rPr>
          <w:rFonts w:ascii="Arial" w:hAnsi="Arial" w:cs="Arial"/>
          <w:i/>
          <w:noProof/>
          <w:lang w:eastAsia="hr-HR"/>
        </w:rPr>
      </w:pPr>
      <w:r>
        <w:rPr>
          <w:i/>
        </w:rPr>
        <w:br w:type="page"/>
      </w:r>
    </w:p>
    <w:p w14:paraId="7E5717F9" w14:textId="77777777" w:rsidR="007F1E13" w:rsidRDefault="007F1E13" w:rsidP="007F1E13">
      <w:pPr>
        <w:pStyle w:val="TSnormal"/>
        <w:rPr>
          <w:i/>
        </w:rPr>
      </w:pPr>
      <w:r w:rsidRPr="00F602B1">
        <w:rPr>
          <w:i/>
        </w:rPr>
        <w:lastRenderedPageBreak/>
        <w:t>Članak</w:t>
      </w:r>
    </w:p>
    <w:p w14:paraId="6E3F9494" w14:textId="77777777" w:rsidR="007F1E13" w:rsidRPr="00501595" w:rsidRDefault="007F1E13" w:rsidP="007F1E13">
      <w:pPr>
        <w:pStyle w:val="TSnormal"/>
        <w:rPr>
          <w:noProof w:val="0"/>
        </w:rPr>
      </w:pPr>
      <w:r w:rsidRPr="00501595">
        <w:rPr>
          <w:noProof w:val="0"/>
        </w:rPr>
        <w:t xml:space="preserve">Prilikom izrade bibliografskoga zapisa </w:t>
      </w:r>
      <w:r>
        <w:rPr>
          <w:noProof w:val="0"/>
        </w:rPr>
        <w:t>članka u časopisu</w:t>
      </w:r>
      <w:r w:rsidRPr="00501595">
        <w:rPr>
          <w:noProof w:val="0"/>
        </w:rPr>
        <w:t xml:space="preserve"> prema autor-datum obliku stila Chicago potrebno je slijediti sljedeć</w:t>
      </w:r>
      <w:r>
        <w:rPr>
          <w:noProof w:val="0"/>
        </w:rPr>
        <w:t>u</w:t>
      </w:r>
      <w:r w:rsidRPr="00501595">
        <w:rPr>
          <w:noProof w:val="0"/>
        </w:rPr>
        <w:t xml:space="preserve"> struktur</w:t>
      </w:r>
      <w:r>
        <w:rPr>
          <w:noProof w:val="0"/>
        </w:rPr>
        <w:t>u</w:t>
      </w:r>
      <w:r w:rsidRPr="00501595">
        <w:rPr>
          <w:noProof w:val="0"/>
        </w:rPr>
        <w:t xml:space="preserve">: </w:t>
      </w:r>
    </w:p>
    <w:p w14:paraId="1833EBFA"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Prezime, Ime</w:t>
      </w:r>
      <w:r w:rsidRPr="00501595">
        <w:rPr>
          <w:rFonts w:ascii="Courier New" w:hAnsi="Courier New" w:cs="Courier New"/>
          <w:szCs w:val="18"/>
          <w:shd w:val="clear" w:color="auto" w:fill="FFFFFF"/>
        </w:rPr>
        <w:t>*</w:t>
      </w:r>
      <w:r w:rsidRPr="00501595">
        <w:rPr>
          <w:rFonts w:ascii="Courier New" w:hAnsi="Courier New" w:cs="Courier New"/>
          <w:color w:val="ED7D31" w:themeColor="accent2"/>
          <w:szCs w:val="18"/>
          <w:shd w:val="clear" w:color="auto" w:fill="FFFFFF"/>
        </w:rPr>
        <w:t xml:space="preserve">. Godina izdanja. "Naziv članka." </w:t>
      </w:r>
      <w:r w:rsidRPr="00501595">
        <w:rPr>
          <w:rFonts w:ascii="Courier New" w:hAnsi="Courier New" w:cs="Courier New"/>
          <w:i/>
          <w:color w:val="ED7D31" w:themeColor="accent2"/>
          <w:szCs w:val="18"/>
          <w:shd w:val="clear" w:color="auto" w:fill="FFFFFF"/>
        </w:rPr>
        <w:t>Naziv časopisa</w:t>
      </w:r>
      <w:r w:rsidRPr="00501595">
        <w:rPr>
          <w:rFonts w:ascii="Courier New" w:hAnsi="Courier New" w:cs="Courier New"/>
          <w:color w:val="ED7D31" w:themeColor="accent2"/>
          <w:szCs w:val="18"/>
          <w:shd w:val="clear" w:color="auto" w:fill="FFFFFF"/>
        </w:rPr>
        <w:t xml:space="preserve"> Volumen (Broj): Broj stranica.  </w:t>
      </w:r>
    </w:p>
    <w:p w14:paraId="1AF09330" w14:textId="77777777" w:rsidR="007F1E13" w:rsidRPr="00501595" w:rsidRDefault="007F1E13" w:rsidP="007F1E13">
      <w:pPr>
        <w:rPr>
          <w:rFonts w:ascii="Courier New" w:hAnsi="Courier New" w:cs="Courier New"/>
          <w:szCs w:val="18"/>
          <w:shd w:val="clear" w:color="auto" w:fill="FFFFFF"/>
        </w:rPr>
      </w:pPr>
      <w:r w:rsidRPr="00501595">
        <w:rPr>
          <w:rFonts w:ascii="Courier New" w:hAnsi="Courier New" w:cs="Courier New"/>
          <w:szCs w:val="18"/>
          <w:shd w:val="clear" w:color="auto" w:fill="FFFFFF"/>
        </w:rPr>
        <w:t>* ako publikacija ima više autora slijedi se isto pravilo kao i kod knjige.</w:t>
      </w:r>
    </w:p>
    <w:p w14:paraId="1A4B6936" w14:textId="77777777" w:rsidR="007F1E13" w:rsidRPr="00501595" w:rsidRDefault="007F1E13" w:rsidP="007F1E13">
      <w:pPr>
        <w:pStyle w:val="TSnormal"/>
        <w:rPr>
          <w:noProof w:val="0"/>
        </w:rPr>
      </w:pPr>
      <w:r w:rsidRPr="00501595">
        <w:rPr>
          <w:noProof w:val="0"/>
        </w:rPr>
        <w:t>Primjer:</w:t>
      </w:r>
    </w:p>
    <w:p w14:paraId="5A100F1D" w14:textId="77777777" w:rsidR="007F1E13" w:rsidRPr="00501595" w:rsidRDefault="007F1E13" w:rsidP="007F1E13">
      <w:pPr>
        <w:rPr>
          <w:rFonts w:ascii="Courier New" w:hAnsi="Courier New" w:cs="Courier New"/>
          <w:color w:val="C00000"/>
          <w:szCs w:val="18"/>
          <w:shd w:val="clear" w:color="auto" w:fill="FFFFFF"/>
        </w:rPr>
      </w:pPr>
      <w:proofErr w:type="spellStart"/>
      <w:r w:rsidRPr="00501595">
        <w:rPr>
          <w:rFonts w:ascii="Courier New" w:hAnsi="Courier New" w:cs="Courier New"/>
          <w:color w:val="C00000"/>
          <w:szCs w:val="18"/>
          <w:shd w:val="clear" w:color="auto" w:fill="FFFFFF"/>
        </w:rPr>
        <w:t>Buil</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Isabel</w:t>
      </w:r>
      <w:proofErr w:type="spellEnd"/>
      <w:r w:rsidRPr="00501595">
        <w:rPr>
          <w:rFonts w:ascii="Courier New" w:hAnsi="Courier New" w:cs="Courier New"/>
          <w:color w:val="C00000"/>
          <w:szCs w:val="18"/>
          <w:shd w:val="clear" w:color="auto" w:fill="FFFFFF"/>
        </w:rPr>
        <w:t xml:space="preserve">, Sara </w:t>
      </w:r>
      <w:proofErr w:type="spellStart"/>
      <w:r w:rsidRPr="00501595">
        <w:rPr>
          <w:rFonts w:ascii="Courier New" w:hAnsi="Courier New" w:cs="Courier New"/>
          <w:color w:val="C00000"/>
          <w:szCs w:val="18"/>
          <w:shd w:val="clear" w:color="auto" w:fill="FFFFFF"/>
        </w:rPr>
        <w:t>Catalán</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nd</w:t>
      </w:r>
      <w:proofErr w:type="spellEnd"/>
      <w:r w:rsidRPr="00501595">
        <w:rPr>
          <w:rFonts w:ascii="Courier New" w:hAnsi="Courier New" w:cs="Courier New"/>
          <w:color w:val="C00000"/>
          <w:szCs w:val="18"/>
          <w:shd w:val="clear" w:color="auto" w:fill="FFFFFF"/>
        </w:rPr>
        <w:t xml:space="preserve"> Eva </w:t>
      </w:r>
      <w:proofErr w:type="spellStart"/>
      <w:r w:rsidRPr="00501595">
        <w:rPr>
          <w:rFonts w:ascii="Courier New" w:hAnsi="Courier New" w:cs="Courier New"/>
          <w:color w:val="C00000"/>
          <w:szCs w:val="18"/>
          <w:shd w:val="clear" w:color="auto" w:fill="FFFFFF"/>
        </w:rPr>
        <w:t>Martínez</w:t>
      </w:r>
      <w:proofErr w:type="spellEnd"/>
      <w:r w:rsidRPr="00501595">
        <w:rPr>
          <w:rFonts w:ascii="Courier New" w:hAnsi="Courier New" w:cs="Courier New"/>
          <w:color w:val="C00000"/>
          <w:szCs w:val="18"/>
          <w:shd w:val="clear" w:color="auto" w:fill="FFFFFF"/>
        </w:rPr>
        <w:t xml:space="preserve">. 2016. "Do </w:t>
      </w:r>
      <w:proofErr w:type="spellStart"/>
      <w:r w:rsidRPr="00501595">
        <w:rPr>
          <w:rFonts w:ascii="Courier New" w:hAnsi="Courier New" w:cs="Courier New"/>
          <w:color w:val="C00000"/>
          <w:szCs w:val="18"/>
          <w:shd w:val="clear" w:color="auto" w:fill="FFFFFF"/>
        </w:rPr>
        <w:t>Clickers</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Enhanc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Learning</w:t>
      </w:r>
      <w:proofErr w:type="spellEnd"/>
      <w:r w:rsidRPr="00501595">
        <w:rPr>
          <w:rFonts w:ascii="Courier New" w:hAnsi="Courier New" w:cs="Courier New"/>
          <w:color w:val="C00000"/>
          <w:szCs w:val="18"/>
          <w:shd w:val="clear" w:color="auto" w:fill="FFFFFF"/>
        </w:rPr>
        <w:t xml:space="preserve">? A </w:t>
      </w:r>
      <w:proofErr w:type="spellStart"/>
      <w:r w:rsidRPr="00501595">
        <w:rPr>
          <w:rFonts w:ascii="Courier New" w:hAnsi="Courier New" w:cs="Courier New"/>
          <w:color w:val="C00000"/>
          <w:szCs w:val="18"/>
          <w:shd w:val="clear" w:color="auto" w:fill="FFFFFF"/>
        </w:rPr>
        <w:t>Control-Value</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Theory</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color w:val="C00000"/>
          <w:szCs w:val="18"/>
          <w:shd w:val="clear" w:color="auto" w:fill="FFFFFF"/>
        </w:rPr>
        <w:t>Approach</w:t>
      </w:r>
      <w:proofErr w:type="spellEnd"/>
      <w:r w:rsidRPr="00501595">
        <w:rPr>
          <w:rFonts w:ascii="Courier New" w:hAnsi="Courier New" w:cs="Courier New"/>
          <w:color w:val="C00000"/>
          <w:szCs w:val="18"/>
          <w:shd w:val="clear" w:color="auto" w:fill="FFFFFF"/>
        </w:rPr>
        <w:t xml:space="preserve">." </w:t>
      </w:r>
      <w:proofErr w:type="spellStart"/>
      <w:r w:rsidRPr="00501595">
        <w:rPr>
          <w:rFonts w:ascii="Courier New" w:hAnsi="Courier New" w:cs="Courier New"/>
          <w:i/>
          <w:color w:val="C00000"/>
          <w:szCs w:val="18"/>
          <w:shd w:val="clear" w:color="auto" w:fill="FFFFFF"/>
        </w:rPr>
        <w:t>Computers</w:t>
      </w:r>
      <w:proofErr w:type="spellEnd"/>
      <w:r w:rsidRPr="00501595">
        <w:rPr>
          <w:rFonts w:ascii="Courier New" w:hAnsi="Courier New" w:cs="Courier New"/>
          <w:i/>
          <w:color w:val="C00000"/>
          <w:szCs w:val="18"/>
          <w:shd w:val="clear" w:color="auto" w:fill="FFFFFF"/>
        </w:rPr>
        <w:t xml:space="preserve"> &amp; </w:t>
      </w:r>
      <w:proofErr w:type="spellStart"/>
      <w:r w:rsidRPr="00501595">
        <w:rPr>
          <w:rFonts w:ascii="Courier New" w:hAnsi="Courier New" w:cs="Courier New"/>
          <w:i/>
          <w:color w:val="C00000"/>
          <w:szCs w:val="18"/>
          <w:shd w:val="clear" w:color="auto" w:fill="FFFFFF"/>
        </w:rPr>
        <w:t>Education</w:t>
      </w:r>
      <w:proofErr w:type="spellEnd"/>
      <w:r w:rsidRPr="00501595">
        <w:rPr>
          <w:rFonts w:ascii="Courier New" w:hAnsi="Courier New" w:cs="Courier New"/>
          <w:color w:val="C00000"/>
          <w:szCs w:val="18"/>
          <w:shd w:val="clear" w:color="auto" w:fill="FFFFFF"/>
        </w:rPr>
        <w:t xml:space="preserve"> 103: 170–82. </w:t>
      </w:r>
    </w:p>
    <w:p w14:paraId="3520A4DA" w14:textId="77777777" w:rsidR="007F1E13" w:rsidRPr="00501595" w:rsidRDefault="007F1E13" w:rsidP="007F1E13">
      <w:pPr>
        <w:pStyle w:val="TSnormal"/>
        <w:rPr>
          <w:noProof w:val="0"/>
        </w:rPr>
      </w:pPr>
    </w:p>
    <w:p w14:paraId="40610674" w14:textId="77777777" w:rsidR="007F1E13" w:rsidRDefault="007F1E13" w:rsidP="007F1E13">
      <w:pPr>
        <w:pStyle w:val="TSnormal"/>
        <w:rPr>
          <w:i/>
          <w:noProof w:val="0"/>
        </w:rPr>
      </w:pPr>
      <w:r w:rsidRPr="00501595">
        <w:rPr>
          <w:i/>
          <w:noProof w:val="0"/>
        </w:rPr>
        <w:t>Web</w:t>
      </w:r>
      <w:r w:rsidRPr="00501595">
        <w:rPr>
          <w:noProof w:val="0"/>
        </w:rPr>
        <w:t>-</w:t>
      </w:r>
      <w:r w:rsidRPr="00501595">
        <w:rPr>
          <w:i/>
          <w:noProof w:val="0"/>
        </w:rPr>
        <w:t>stranica</w:t>
      </w:r>
    </w:p>
    <w:p w14:paraId="65416003" w14:textId="77777777" w:rsidR="007F1E13" w:rsidRPr="00501595" w:rsidRDefault="007F1E13" w:rsidP="007F1E13">
      <w:pPr>
        <w:pStyle w:val="TSnormal"/>
        <w:rPr>
          <w:noProof w:val="0"/>
        </w:rPr>
      </w:pPr>
      <w:r w:rsidRPr="00501595">
        <w:rPr>
          <w:noProof w:val="0"/>
        </w:rPr>
        <w:t xml:space="preserve">Prilikom izrade bibliografskoga zapisa </w:t>
      </w:r>
      <w:r>
        <w:rPr>
          <w:noProof w:val="0"/>
        </w:rPr>
        <w:t>web stranice</w:t>
      </w:r>
      <w:r w:rsidRPr="00501595">
        <w:rPr>
          <w:noProof w:val="0"/>
        </w:rPr>
        <w:t xml:space="preserve"> prema autor-datum obliku stila Chicago potrebno je slijediti sljedeć</w:t>
      </w:r>
      <w:r>
        <w:rPr>
          <w:noProof w:val="0"/>
        </w:rPr>
        <w:t>u</w:t>
      </w:r>
      <w:r w:rsidRPr="00501595">
        <w:rPr>
          <w:noProof w:val="0"/>
        </w:rPr>
        <w:t xml:space="preserve"> struktur</w:t>
      </w:r>
      <w:r>
        <w:rPr>
          <w:noProof w:val="0"/>
        </w:rPr>
        <w:t>u</w:t>
      </w:r>
      <w:r w:rsidRPr="00501595">
        <w:rPr>
          <w:noProof w:val="0"/>
        </w:rPr>
        <w:t xml:space="preserve">: </w:t>
      </w:r>
    </w:p>
    <w:p w14:paraId="180D450F" w14:textId="77777777" w:rsidR="007F1E13" w:rsidRPr="00501595" w:rsidRDefault="007F1E13" w:rsidP="007F1E13">
      <w:pPr>
        <w:spacing w:before="240"/>
        <w:rPr>
          <w:rFonts w:ascii="Courier New" w:hAnsi="Courier New" w:cs="Courier New"/>
          <w:color w:val="ED7D31" w:themeColor="accent2"/>
          <w:szCs w:val="18"/>
          <w:shd w:val="clear" w:color="auto" w:fill="FFFFFF"/>
        </w:rPr>
      </w:pPr>
      <w:r w:rsidRPr="00501595">
        <w:rPr>
          <w:rFonts w:ascii="Courier New" w:hAnsi="Courier New" w:cs="Courier New"/>
          <w:color w:val="ED7D31" w:themeColor="accent2"/>
          <w:szCs w:val="18"/>
          <w:shd w:val="clear" w:color="auto" w:fill="FFFFFF"/>
        </w:rPr>
        <w:t xml:space="preserve">Prezime, Ime. Godina. </w:t>
      </w:r>
      <w:r>
        <w:rPr>
          <w:rFonts w:ascii="Courier New" w:hAnsi="Courier New" w:cs="Courier New"/>
          <w:color w:val="ED7D31" w:themeColor="accent2"/>
          <w:szCs w:val="18"/>
          <w:shd w:val="clear" w:color="auto" w:fill="FFFFFF"/>
        </w:rPr>
        <w:t>"</w:t>
      </w:r>
      <w:r w:rsidRPr="00435C03">
        <w:rPr>
          <w:rFonts w:ascii="Courier New" w:hAnsi="Courier New" w:cs="Courier New"/>
          <w:color w:val="ED7D31" w:themeColor="accent2"/>
          <w:szCs w:val="18"/>
          <w:shd w:val="clear" w:color="auto" w:fill="FFFFFF"/>
        </w:rPr>
        <w:t>Naziv web-stranice."</w:t>
      </w:r>
      <w:r w:rsidRPr="00501595">
        <w:rPr>
          <w:rFonts w:ascii="Courier New" w:hAnsi="Courier New" w:cs="Courier New"/>
          <w:color w:val="ED7D31" w:themeColor="accent2"/>
          <w:szCs w:val="18"/>
          <w:shd w:val="clear" w:color="auto" w:fill="FFFFFF"/>
        </w:rPr>
        <w:t xml:space="preserve"> </w:t>
      </w:r>
      <w:r>
        <w:rPr>
          <w:rFonts w:ascii="Courier New" w:hAnsi="Courier New" w:cs="Courier New"/>
          <w:i/>
          <w:color w:val="ED7D31" w:themeColor="accent2"/>
          <w:szCs w:val="18"/>
          <w:shd w:val="clear" w:color="auto" w:fill="FFFFFF"/>
        </w:rPr>
        <w:t>Naziv web-mjesta</w:t>
      </w:r>
      <w:r w:rsidRPr="00085700">
        <w:rPr>
          <w:rFonts w:ascii="Courier New" w:hAnsi="Courier New" w:cs="Courier New"/>
          <w:color w:val="ED7D31" w:themeColor="accent2"/>
          <w:szCs w:val="18"/>
          <w:shd w:val="clear" w:color="auto" w:fill="FFFFFF"/>
        </w:rPr>
        <w:t xml:space="preserve">. </w:t>
      </w:r>
      <w:r w:rsidRPr="00501595">
        <w:rPr>
          <w:rFonts w:ascii="Courier New" w:hAnsi="Courier New" w:cs="Courier New"/>
          <w:color w:val="ED7D31" w:themeColor="accent2"/>
          <w:szCs w:val="18"/>
          <w:shd w:val="clear" w:color="auto" w:fill="FFFFFF"/>
        </w:rPr>
        <w:t>URL.</w:t>
      </w:r>
    </w:p>
    <w:p w14:paraId="501F0E7D" w14:textId="77777777" w:rsidR="007F1E13" w:rsidRPr="00501595" w:rsidRDefault="007F1E13" w:rsidP="007F1E13">
      <w:pPr>
        <w:pStyle w:val="TSnormal"/>
        <w:rPr>
          <w:noProof w:val="0"/>
        </w:rPr>
      </w:pPr>
      <w:r w:rsidRPr="00501595">
        <w:rPr>
          <w:noProof w:val="0"/>
        </w:rPr>
        <w:t>Primjer:</w:t>
      </w:r>
    </w:p>
    <w:p w14:paraId="527BBA89" w14:textId="77777777" w:rsidR="007F1E13" w:rsidRDefault="007F1E13" w:rsidP="007F1E13">
      <w:pPr>
        <w:rPr>
          <w:rFonts w:ascii="Courier New" w:hAnsi="Courier New" w:cs="Courier New"/>
          <w:color w:val="C00000"/>
          <w:szCs w:val="18"/>
          <w:shd w:val="clear" w:color="auto" w:fill="FFFFFF"/>
        </w:rPr>
      </w:pPr>
      <w:r w:rsidRPr="00501595">
        <w:rPr>
          <w:rFonts w:ascii="Courier New" w:hAnsi="Courier New" w:cs="Courier New"/>
          <w:color w:val="C00000"/>
          <w:szCs w:val="18"/>
          <w:shd w:val="clear" w:color="auto" w:fill="FFFFFF"/>
        </w:rPr>
        <w:t xml:space="preserve">Bates, </w:t>
      </w:r>
      <w:proofErr w:type="spellStart"/>
      <w:r>
        <w:rPr>
          <w:rFonts w:ascii="Courier New" w:hAnsi="Courier New" w:cs="Courier New"/>
          <w:color w:val="C00000"/>
          <w:szCs w:val="18"/>
          <w:shd w:val="clear" w:color="auto" w:fill="FFFFFF"/>
        </w:rPr>
        <w:t>Tony</w:t>
      </w:r>
      <w:proofErr w:type="spellEnd"/>
      <w:r>
        <w:rPr>
          <w:rFonts w:ascii="Courier New" w:hAnsi="Courier New" w:cs="Courier New"/>
          <w:color w:val="C00000"/>
          <w:szCs w:val="18"/>
          <w:shd w:val="clear" w:color="auto" w:fill="FFFFFF"/>
        </w:rPr>
        <w:t>. 2008. "</w:t>
      </w:r>
      <w:proofErr w:type="spellStart"/>
      <w:r w:rsidRPr="00435C03">
        <w:rPr>
          <w:rFonts w:ascii="Courier New" w:hAnsi="Courier New" w:cs="Courier New"/>
          <w:color w:val="C00000"/>
          <w:szCs w:val="18"/>
          <w:shd w:val="clear" w:color="auto" w:fill="FFFFFF"/>
        </w:rPr>
        <w:t>What</w:t>
      </w:r>
      <w:proofErr w:type="spellEnd"/>
      <w:r w:rsidRPr="00435C03">
        <w:rPr>
          <w:rFonts w:ascii="Courier New" w:hAnsi="Courier New" w:cs="Courier New"/>
          <w:color w:val="C00000"/>
          <w:szCs w:val="18"/>
          <w:shd w:val="clear" w:color="auto" w:fill="FFFFFF"/>
        </w:rPr>
        <w:t xml:space="preserve"> </w:t>
      </w:r>
      <w:proofErr w:type="spellStart"/>
      <w:r w:rsidRPr="00435C03">
        <w:rPr>
          <w:rFonts w:ascii="Courier New" w:hAnsi="Courier New" w:cs="Courier New"/>
          <w:color w:val="C00000"/>
          <w:szCs w:val="18"/>
          <w:shd w:val="clear" w:color="auto" w:fill="FFFFFF"/>
        </w:rPr>
        <w:t>Is</w:t>
      </w:r>
      <w:proofErr w:type="spellEnd"/>
      <w:r w:rsidRPr="00435C03">
        <w:rPr>
          <w:rFonts w:ascii="Courier New" w:hAnsi="Courier New" w:cs="Courier New"/>
          <w:color w:val="C00000"/>
          <w:szCs w:val="18"/>
          <w:shd w:val="clear" w:color="auto" w:fill="FFFFFF"/>
        </w:rPr>
        <w:t xml:space="preserve"> E-</w:t>
      </w:r>
      <w:proofErr w:type="spellStart"/>
      <w:r w:rsidRPr="00435C03">
        <w:rPr>
          <w:rFonts w:ascii="Courier New" w:hAnsi="Courier New" w:cs="Courier New"/>
          <w:color w:val="C00000"/>
          <w:szCs w:val="18"/>
          <w:shd w:val="clear" w:color="auto" w:fill="FFFFFF"/>
        </w:rPr>
        <w:t>Learning</w:t>
      </w:r>
      <w:proofErr w:type="spellEnd"/>
      <w:r w:rsidRPr="00435C03">
        <w:rPr>
          <w:rFonts w:ascii="Courier New" w:hAnsi="Courier New" w:cs="Courier New"/>
          <w:color w:val="C00000"/>
          <w:szCs w:val="18"/>
          <w:shd w:val="clear" w:color="auto" w:fill="FFFFFF"/>
        </w:rPr>
        <w:t>?</w:t>
      </w:r>
      <w:r>
        <w:rPr>
          <w:rFonts w:ascii="Courier New" w:hAnsi="Courier New" w:cs="Courier New"/>
          <w:color w:val="C00000"/>
          <w:szCs w:val="18"/>
          <w:shd w:val="clear" w:color="auto" w:fill="FFFFFF"/>
        </w:rPr>
        <w:t>"</w:t>
      </w:r>
      <w:r w:rsidRPr="00501595">
        <w:rPr>
          <w:rFonts w:ascii="Courier New" w:hAnsi="Courier New" w:cs="Courier New"/>
          <w:color w:val="C00000"/>
          <w:szCs w:val="18"/>
          <w:shd w:val="clear" w:color="auto" w:fill="FFFFFF"/>
        </w:rPr>
        <w:t xml:space="preserve"> </w:t>
      </w:r>
      <w:proofErr w:type="spellStart"/>
      <w:r>
        <w:rPr>
          <w:rFonts w:ascii="Courier New" w:hAnsi="Courier New" w:cs="Courier New"/>
          <w:i/>
          <w:color w:val="C00000"/>
          <w:szCs w:val="18"/>
          <w:shd w:val="clear" w:color="auto" w:fill="FFFFFF"/>
        </w:rPr>
        <w:t>tonybates</w:t>
      </w:r>
      <w:proofErr w:type="spellEnd"/>
      <w:r>
        <w:rPr>
          <w:rFonts w:ascii="Courier New" w:hAnsi="Courier New" w:cs="Courier New"/>
          <w:i/>
          <w:color w:val="C00000"/>
          <w:szCs w:val="18"/>
          <w:shd w:val="clear" w:color="auto" w:fill="FFFFFF"/>
        </w:rPr>
        <w:t xml:space="preserve">. </w:t>
      </w:r>
      <w:r w:rsidRPr="00435C03">
        <w:rPr>
          <w:rFonts w:ascii="Courier New" w:hAnsi="Courier New" w:cs="Courier New"/>
          <w:color w:val="C00000"/>
          <w:szCs w:val="18"/>
          <w:shd w:val="clear" w:color="auto" w:fill="FFFFFF"/>
        </w:rPr>
        <w:t>http://www.tonybates.ca/2008/07/07/what-is-e-learning/</w:t>
      </w:r>
      <w:r w:rsidRPr="00501595">
        <w:rPr>
          <w:rFonts w:ascii="Courier New" w:hAnsi="Courier New" w:cs="Courier New"/>
          <w:color w:val="C00000"/>
          <w:szCs w:val="18"/>
          <w:shd w:val="clear" w:color="auto" w:fill="FFFFFF"/>
        </w:rPr>
        <w:t>.</w:t>
      </w:r>
    </w:p>
    <w:p w14:paraId="6FAFED89" w14:textId="77777777" w:rsidR="007F1E13" w:rsidRDefault="007F1E13" w:rsidP="007F1E13">
      <w:pPr>
        <w:pStyle w:val="TSnormal"/>
        <w:rPr>
          <w:noProof w:val="0"/>
        </w:rPr>
      </w:pPr>
    </w:p>
    <w:p w14:paraId="4B38A3D2" w14:textId="77777777" w:rsidR="007F1E13" w:rsidRPr="00501595" w:rsidRDefault="007F1E13" w:rsidP="007F1E13">
      <w:pPr>
        <w:pStyle w:val="TSnormal"/>
        <w:rPr>
          <w:noProof w:val="0"/>
        </w:rPr>
      </w:pPr>
      <w:r w:rsidRPr="00501595">
        <w:rPr>
          <w:noProof w:val="0"/>
        </w:rPr>
        <w:t xml:space="preserve">Korišteni izvor za izradu ovoga poglavlja prema stilu </w:t>
      </w:r>
      <w:r>
        <w:rPr>
          <w:noProof w:val="0"/>
        </w:rPr>
        <w:t>Chicago</w:t>
      </w:r>
      <w:r w:rsidRPr="00501595">
        <w:rPr>
          <w:noProof w:val="0"/>
        </w:rPr>
        <w:t xml:space="preserve"> </w:t>
      </w:r>
      <w:r>
        <w:rPr>
          <w:noProof w:val="0"/>
        </w:rPr>
        <w:t xml:space="preserve">autor-datumu oblik </w:t>
      </w:r>
      <w:r w:rsidRPr="00501595">
        <w:rPr>
          <w:noProof w:val="0"/>
        </w:rPr>
        <w:t>jest:</w:t>
      </w:r>
    </w:p>
    <w:p w14:paraId="56F17D4A" w14:textId="77777777" w:rsidR="007F1E13" w:rsidRPr="00501595" w:rsidRDefault="007F1E13" w:rsidP="007F1E13">
      <w:pPr>
        <w:pStyle w:val="TSnormal"/>
        <w:rPr>
          <w:noProof w:val="0"/>
        </w:rPr>
      </w:pPr>
      <w:r w:rsidRPr="00501595">
        <w:rPr>
          <w:noProof w:val="0"/>
        </w:rPr>
        <w:t xml:space="preserve">Referenca: </w:t>
      </w:r>
    </w:p>
    <w:p w14:paraId="09605D19" w14:textId="77777777" w:rsidR="007F1E13" w:rsidRDefault="007F1E13" w:rsidP="007F1E13">
      <w:pPr>
        <w:pStyle w:val="Bibliography"/>
        <w:ind w:left="720" w:hanging="720"/>
        <w:rPr>
          <w:rFonts w:ascii="Courier New" w:hAnsi="Courier New" w:cs="Courier New"/>
          <w:color w:val="C00000"/>
          <w:szCs w:val="18"/>
          <w:shd w:val="clear" w:color="auto" w:fill="FFFFFF"/>
          <w:lang w:val="hr-HR"/>
        </w:rPr>
      </w:pPr>
      <w:r w:rsidRPr="007635AE">
        <w:rPr>
          <w:rFonts w:ascii="Courier New" w:hAnsi="Courier New" w:cs="Courier New"/>
          <w:color w:val="C00000"/>
          <w:szCs w:val="18"/>
          <w:shd w:val="clear" w:color="auto" w:fill="FFFFFF"/>
          <w:lang w:val="hr-HR"/>
        </w:rPr>
        <w:t>(</w:t>
      </w:r>
      <w:proofErr w:type="spellStart"/>
      <w:r w:rsidRPr="007635AE">
        <w:rPr>
          <w:rFonts w:ascii="Courier New" w:hAnsi="Courier New" w:cs="Courier New"/>
          <w:color w:val="C00000"/>
          <w:szCs w:val="18"/>
          <w:shd w:val="clear" w:color="auto" w:fill="FFFFFF"/>
          <w:lang w:val="hr-HR"/>
        </w:rPr>
        <w:t>Clements</w:t>
      </w:r>
      <w:proofErr w:type="spellEnd"/>
      <w:r w:rsidRPr="007635AE">
        <w:rPr>
          <w:rFonts w:ascii="Courier New" w:hAnsi="Courier New" w:cs="Courier New"/>
          <w:color w:val="C00000"/>
          <w:szCs w:val="18"/>
          <w:shd w:val="clear" w:color="auto" w:fill="FFFFFF"/>
          <w:lang w:val="hr-HR"/>
        </w:rPr>
        <w:t xml:space="preserve"> </w:t>
      </w:r>
      <w:proofErr w:type="spellStart"/>
      <w:r w:rsidRPr="007635AE">
        <w:rPr>
          <w:rFonts w:ascii="Courier New" w:hAnsi="Courier New" w:cs="Courier New"/>
          <w:color w:val="C00000"/>
          <w:szCs w:val="18"/>
          <w:shd w:val="clear" w:color="auto" w:fill="FFFFFF"/>
          <w:lang w:val="hr-HR"/>
        </w:rPr>
        <w:t>et</w:t>
      </w:r>
      <w:proofErr w:type="spellEnd"/>
      <w:r w:rsidRPr="007635AE">
        <w:rPr>
          <w:rFonts w:ascii="Courier New" w:hAnsi="Courier New" w:cs="Courier New"/>
          <w:color w:val="C00000"/>
          <w:szCs w:val="18"/>
          <w:shd w:val="clear" w:color="auto" w:fill="FFFFFF"/>
          <w:lang w:val="hr-HR"/>
        </w:rPr>
        <w:t xml:space="preserve"> </w:t>
      </w:r>
      <w:proofErr w:type="spellStart"/>
      <w:r w:rsidRPr="007635AE">
        <w:rPr>
          <w:rFonts w:ascii="Courier New" w:hAnsi="Courier New" w:cs="Courier New"/>
          <w:color w:val="C00000"/>
          <w:szCs w:val="18"/>
          <w:shd w:val="clear" w:color="auto" w:fill="FFFFFF"/>
          <w:lang w:val="hr-HR"/>
        </w:rPr>
        <w:t>al</w:t>
      </w:r>
      <w:proofErr w:type="spellEnd"/>
      <w:r w:rsidRPr="007635AE">
        <w:rPr>
          <w:rFonts w:ascii="Courier New" w:hAnsi="Courier New" w:cs="Courier New"/>
          <w:color w:val="C00000"/>
          <w:szCs w:val="18"/>
          <w:shd w:val="clear" w:color="auto" w:fill="FFFFFF"/>
          <w:lang w:val="hr-HR"/>
        </w:rPr>
        <w:t xml:space="preserve">. 2014) </w:t>
      </w:r>
    </w:p>
    <w:p w14:paraId="50E03A0F" w14:textId="77777777" w:rsidR="007F1E13" w:rsidRPr="00501595" w:rsidRDefault="007F1E13" w:rsidP="007F1E13">
      <w:pPr>
        <w:pStyle w:val="Bibliography"/>
        <w:ind w:left="720" w:hanging="720"/>
        <w:rPr>
          <w:rFonts w:ascii="Arial" w:hAnsi="Arial" w:cs="Arial"/>
          <w:lang w:val="hr-HR" w:eastAsia="hr-HR"/>
        </w:rPr>
      </w:pPr>
      <w:r w:rsidRPr="00501595">
        <w:rPr>
          <w:rFonts w:ascii="Arial" w:hAnsi="Arial" w:cs="Arial"/>
          <w:lang w:val="hr-HR" w:eastAsia="hr-HR"/>
        </w:rPr>
        <w:t>Bibliografski zapis:</w:t>
      </w:r>
    </w:p>
    <w:p w14:paraId="45203135" w14:textId="77777777" w:rsidR="007F1E13" w:rsidRPr="007635AE" w:rsidRDefault="007F1E13" w:rsidP="007F1E13">
      <w:pPr>
        <w:rPr>
          <w:rFonts w:ascii="Courier New" w:hAnsi="Courier New" w:cs="Courier New"/>
          <w:color w:val="C00000"/>
          <w:szCs w:val="18"/>
          <w:shd w:val="clear" w:color="auto" w:fill="FFFFFF"/>
        </w:rPr>
      </w:pPr>
      <w:proofErr w:type="spellStart"/>
      <w:r w:rsidRPr="007635AE">
        <w:rPr>
          <w:rFonts w:ascii="Courier New" w:hAnsi="Courier New" w:cs="Courier New"/>
          <w:color w:val="C00000"/>
          <w:szCs w:val="18"/>
          <w:shd w:val="clear" w:color="auto" w:fill="FFFFFF"/>
        </w:rPr>
        <w:t>Clements</w:t>
      </w:r>
      <w:proofErr w:type="spellEnd"/>
      <w:r w:rsidRPr="007635AE">
        <w:rPr>
          <w:rFonts w:ascii="Courier New" w:hAnsi="Courier New" w:cs="Courier New"/>
          <w:color w:val="C00000"/>
          <w:szCs w:val="18"/>
          <w:shd w:val="clear" w:color="auto" w:fill="FFFFFF"/>
        </w:rPr>
        <w:t xml:space="preserve">, </w:t>
      </w:r>
      <w:proofErr w:type="spellStart"/>
      <w:r w:rsidRPr="007635AE">
        <w:rPr>
          <w:rFonts w:ascii="Courier New" w:hAnsi="Courier New" w:cs="Courier New"/>
          <w:color w:val="C00000"/>
          <w:szCs w:val="18"/>
          <w:shd w:val="clear" w:color="auto" w:fill="FFFFFF"/>
        </w:rPr>
        <w:t>Jessica</w:t>
      </w:r>
      <w:proofErr w:type="spellEnd"/>
      <w:r w:rsidRPr="007635AE">
        <w:rPr>
          <w:rFonts w:ascii="Courier New" w:hAnsi="Courier New" w:cs="Courier New"/>
          <w:color w:val="C00000"/>
          <w:szCs w:val="18"/>
          <w:shd w:val="clear" w:color="auto" w:fill="FFFFFF"/>
        </w:rPr>
        <w:t xml:space="preserve">, Elizabeth Angeli, Karen </w:t>
      </w:r>
      <w:proofErr w:type="spellStart"/>
      <w:r w:rsidRPr="007635AE">
        <w:rPr>
          <w:rFonts w:ascii="Courier New" w:hAnsi="Courier New" w:cs="Courier New"/>
          <w:color w:val="C00000"/>
          <w:szCs w:val="18"/>
          <w:shd w:val="clear" w:color="auto" w:fill="FFFFFF"/>
        </w:rPr>
        <w:t>Schiller</w:t>
      </w:r>
      <w:proofErr w:type="spellEnd"/>
      <w:r w:rsidRPr="007635AE">
        <w:rPr>
          <w:rFonts w:ascii="Courier New" w:hAnsi="Courier New" w:cs="Courier New"/>
          <w:color w:val="C00000"/>
          <w:szCs w:val="18"/>
          <w:shd w:val="clear" w:color="auto" w:fill="FFFFFF"/>
        </w:rPr>
        <w:t xml:space="preserve">, S. C. </w:t>
      </w:r>
      <w:proofErr w:type="spellStart"/>
      <w:r w:rsidRPr="007635AE">
        <w:rPr>
          <w:rFonts w:ascii="Courier New" w:hAnsi="Courier New" w:cs="Courier New"/>
          <w:color w:val="C00000"/>
          <w:szCs w:val="18"/>
          <w:shd w:val="clear" w:color="auto" w:fill="FFFFFF"/>
        </w:rPr>
        <w:t>Gooch</w:t>
      </w:r>
      <w:proofErr w:type="spellEnd"/>
      <w:r w:rsidRPr="007635AE">
        <w:rPr>
          <w:rFonts w:ascii="Courier New" w:hAnsi="Courier New" w:cs="Courier New"/>
          <w:color w:val="C00000"/>
          <w:szCs w:val="18"/>
          <w:shd w:val="clear" w:color="auto" w:fill="FFFFFF"/>
        </w:rPr>
        <w:t xml:space="preserve">, </w:t>
      </w:r>
      <w:proofErr w:type="spellStart"/>
      <w:r w:rsidRPr="007635AE">
        <w:rPr>
          <w:rFonts w:ascii="Courier New" w:hAnsi="Courier New" w:cs="Courier New"/>
          <w:color w:val="C00000"/>
          <w:szCs w:val="18"/>
          <w:shd w:val="clear" w:color="auto" w:fill="FFFFFF"/>
        </w:rPr>
        <w:t>Laurie</w:t>
      </w:r>
      <w:proofErr w:type="spellEnd"/>
      <w:r w:rsidRPr="007635AE">
        <w:rPr>
          <w:rFonts w:ascii="Courier New" w:hAnsi="Courier New" w:cs="Courier New"/>
          <w:color w:val="C00000"/>
          <w:szCs w:val="18"/>
          <w:shd w:val="clear" w:color="auto" w:fill="FFFFFF"/>
        </w:rPr>
        <w:t xml:space="preserve"> </w:t>
      </w:r>
      <w:proofErr w:type="spellStart"/>
      <w:r w:rsidRPr="007635AE">
        <w:rPr>
          <w:rFonts w:ascii="Courier New" w:hAnsi="Courier New" w:cs="Courier New"/>
          <w:color w:val="C00000"/>
          <w:szCs w:val="18"/>
          <w:shd w:val="clear" w:color="auto" w:fill="FFFFFF"/>
        </w:rPr>
        <w:t>Pinkert</w:t>
      </w:r>
      <w:proofErr w:type="spellEnd"/>
      <w:r w:rsidRPr="007635AE">
        <w:rPr>
          <w:rFonts w:ascii="Courier New" w:hAnsi="Courier New" w:cs="Courier New"/>
          <w:color w:val="C00000"/>
          <w:szCs w:val="18"/>
          <w:shd w:val="clear" w:color="auto" w:fill="FFFFFF"/>
        </w:rPr>
        <w:t xml:space="preserve">, </w:t>
      </w:r>
      <w:proofErr w:type="spellStart"/>
      <w:r w:rsidRPr="007635AE">
        <w:rPr>
          <w:rFonts w:ascii="Courier New" w:hAnsi="Courier New" w:cs="Courier New"/>
          <w:color w:val="C00000"/>
          <w:szCs w:val="18"/>
          <w:shd w:val="clear" w:color="auto" w:fill="FFFFFF"/>
        </w:rPr>
        <w:t>and</w:t>
      </w:r>
      <w:proofErr w:type="spellEnd"/>
      <w:r w:rsidRPr="007635AE">
        <w:rPr>
          <w:rFonts w:ascii="Courier New" w:hAnsi="Courier New" w:cs="Courier New"/>
          <w:color w:val="C00000"/>
          <w:szCs w:val="18"/>
          <w:shd w:val="clear" w:color="auto" w:fill="FFFFFF"/>
        </w:rPr>
        <w:t xml:space="preserve"> Allen </w:t>
      </w:r>
      <w:proofErr w:type="spellStart"/>
      <w:r w:rsidRPr="007635AE">
        <w:rPr>
          <w:rFonts w:ascii="Courier New" w:hAnsi="Courier New" w:cs="Courier New"/>
          <w:color w:val="C00000"/>
          <w:szCs w:val="18"/>
          <w:shd w:val="clear" w:color="auto" w:fill="FFFFFF"/>
        </w:rPr>
        <w:t>Brizee</w:t>
      </w:r>
      <w:proofErr w:type="spellEnd"/>
      <w:r w:rsidRPr="007635AE">
        <w:rPr>
          <w:rFonts w:ascii="Courier New" w:hAnsi="Courier New" w:cs="Courier New"/>
          <w:color w:val="C00000"/>
          <w:szCs w:val="18"/>
          <w:shd w:val="clear" w:color="auto" w:fill="FFFFFF"/>
        </w:rPr>
        <w:t xml:space="preserve">. 2014. </w:t>
      </w:r>
      <w:r>
        <w:rPr>
          <w:rFonts w:ascii="Courier New" w:hAnsi="Courier New" w:cs="Courier New"/>
          <w:color w:val="C00000"/>
          <w:szCs w:val="18"/>
          <w:shd w:val="clear" w:color="auto" w:fill="FFFFFF"/>
        </w:rPr>
        <w:t>"</w:t>
      </w:r>
      <w:r w:rsidRPr="007635AE">
        <w:rPr>
          <w:rFonts w:ascii="Courier New" w:hAnsi="Courier New" w:cs="Courier New"/>
          <w:color w:val="C00000"/>
          <w:szCs w:val="18"/>
          <w:shd w:val="clear" w:color="auto" w:fill="FFFFFF"/>
        </w:rPr>
        <w:t xml:space="preserve">Chicago Manual </w:t>
      </w:r>
      <w:proofErr w:type="spellStart"/>
      <w:r w:rsidRPr="007635AE">
        <w:rPr>
          <w:rFonts w:ascii="Courier New" w:hAnsi="Courier New" w:cs="Courier New"/>
          <w:color w:val="C00000"/>
          <w:szCs w:val="18"/>
          <w:shd w:val="clear" w:color="auto" w:fill="FFFFFF"/>
        </w:rPr>
        <w:t>of</w:t>
      </w:r>
      <w:proofErr w:type="spellEnd"/>
      <w:r w:rsidRPr="007635AE">
        <w:rPr>
          <w:rFonts w:ascii="Courier New" w:hAnsi="Courier New" w:cs="Courier New"/>
          <w:color w:val="C00000"/>
          <w:szCs w:val="18"/>
          <w:shd w:val="clear" w:color="auto" w:fill="FFFFFF"/>
        </w:rPr>
        <w:t xml:space="preserve"> </w:t>
      </w:r>
      <w:proofErr w:type="spellStart"/>
      <w:r w:rsidRPr="007635AE">
        <w:rPr>
          <w:rFonts w:ascii="Courier New" w:hAnsi="Courier New" w:cs="Courier New"/>
          <w:color w:val="C00000"/>
          <w:szCs w:val="18"/>
          <w:shd w:val="clear" w:color="auto" w:fill="FFFFFF"/>
        </w:rPr>
        <w:t>Style</w:t>
      </w:r>
      <w:proofErr w:type="spellEnd"/>
      <w:r w:rsidRPr="007635AE">
        <w:rPr>
          <w:rFonts w:ascii="Courier New" w:hAnsi="Courier New" w:cs="Courier New"/>
          <w:color w:val="C00000"/>
          <w:szCs w:val="18"/>
          <w:shd w:val="clear" w:color="auto" w:fill="FFFFFF"/>
        </w:rPr>
        <w:t xml:space="preserve"> 16th </w:t>
      </w:r>
      <w:proofErr w:type="spellStart"/>
      <w:r w:rsidRPr="007635AE">
        <w:rPr>
          <w:rFonts w:ascii="Courier New" w:hAnsi="Courier New" w:cs="Courier New"/>
          <w:color w:val="C00000"/>
          <w:szCs w:val="18"/>
          <w:shd w:val="clear" w:color="auto" w:fill="FFFFFF"/>
        </w:rPr>
        <w:t>Edition</w:t>
      </w:r>
      <w:proofErr w:type="spellEnd"/>
      <w:r w:rsidRPr="007635AE">
        <w:rPr>
          <w:rFonts w:ascii="Courier New" w:hAnsi="Courier New" w:cs="Courier New"/>
          <w:color w:val="C00000"/>
          <w:szCs w:val="18"/>
          <w:shd w:val="clear" w:color="auto" w:fill="FFFFFF"/>
        </w:rPr>
        <w:t>.</w:t>
      </w:r>
      <w:r>
        <w:rPr>
          <w:rFonts w:ascii="Courier New" w:hAnsi="Courier New" w:cs="Courier New"/>
          <w:color w:val="C00000"/>
          <w:szCs w:val="18"/>
          <w:shd w:val="clear" w:color="auto" w:fill="FFFFFF"/>
        </w:rPr>
        <w:t>"</w:t>
      </w:r>
      <w:r w:rsidRPr="007635AE">
        <w:rPr>
          <w:rFonts w:ascii="Courier New" w:hAnsi="Courier New" w:cs="Courier New"/>
          <w:color w:val="C00000"/>
          <w:szCs w:val="18"/>
          <w:shd w:val="clear" w:color="auto" w:fill="FFFFFF"/>
        </w:rPr>
        <w:t xml:space="preserve"> </w:t>
      </w:r>
      <w:proofErr w:type="spellStart"/>
      <w:r w:rsidRPr="007635AE">
        <w:rPr>
          <w:rFonts w:ascii="Courier New" w:hAnsi="Courier New" w:cs="Courier New"/>
          <w:i/>
          <w:iCs/>
          <w:color w:val="C00000"/>
          <w:szCs w:val="18"/>
          <w:shd w:val="clear" w:color="auto" w:fill="FFFFFF"/>
        </w:rPr>
        <w:t>Purdue</w:t>
      </w:r>
      <w:proofErr w:type="spellEnd"/>
      <w:r w:rsidRPr="007635AE">
        <w:rPr>
          <w:rFonts w:ascii="Courier New" w:hAnsi="Courier New" w:cs="Courier New"/>
          <w:i/>
          <w:iCs/>
          <w:color w:val="C00000"/>
          <w:szCs w:val="18"/>
          <w:shd w:val="clear" w:color="auto" w:fill="FFFFFF"/>
        </w:rPr>
        <w:t xml:space="preserve"> Online </w:t>
      </w:r>
      <w:proofErr w:type="spellStart"/>
      <w:r w:rsidRPr="007635AE">
        <w:rPr>
          <w:rFonts w:ascii="Courier New" w:hAnsi="Courier New" w:cs="Courier New"/>
          <w:i/>
          <w:iCs/>
          <w:color w:val="C00000"/>
          <w:szCs w:val="18"/>
          <w:shd w:val="clear" w:color="auto" w:fill="FFFFFF"/>
        </w:rPr>
        <w:t>Writing</w:t>
      </w:r>
      <w:proofErr w:type="spellEnd"/>
      <w:r w:rsidRPr="007635AE">
        <w:rPr>
          <w:rFonts w:ascii="Courier New" w:hAnsi="Courier New" w:cs="Courier New"/>
          <w:i/>
          <w:iCs/>
          <w:color w:val="C00000"/>
          <w:szCs w:val="18"/>
          <w:shd w:val="clear" w:color="auto" w:fill="FFFFFF"/>
        </w:rPr>
        <w:t xml:space="preserve"> </w:t>
      </w:r>
      <w:proofErr w:type="spellStart"/>
      <w:r w:rsidRPr="007635AE">
        <w:rPr>
          <w:rFonts w:ascii="Courier New" w:hAnsi="Courier New" w:cs="Courier New"/>
          <w:i/>
          <w:iCs/>
          <w:color w:val="C00000"/>
          <w:szCs w:val="18"/>
          <w:shd w:val="clear" w:color="auto" w:fill="FFFFFF"/>
        </w:rPr>
        <w:t>Lab</w:t>
      </w:r>
      <w:proofErr w:type="spellEnd"/>
      <w:r w:rsidRPr="007635AE">
        <w:rPr>
          <w:rFonts w:ascii="Courier New" w:hAnsi="Courier New" w:cs="Courier New"/>
          <w:color w:val="C00000"/>
          <w:szCs w:val="18"/>
          <w:shd w:val="clear" w:color="auto" w:fill="FFFFFF"/>
        </w:rPr>
        <w:t>. https://owl.english.purdue.edu/owl/resource/717/01/.</w:t>
      </w:r>
    </w:p>
    <w:p w14:paraId="79CBE42B" w14:textId="77777777" w:rsidR="003B0FDF" w:rsidRDefault="003B0FDF" w:rsidP="007F1E13">
      <w:pPr>
        <w:rPr>
          <w:rFonts w:ascii="Courier New" w:hAnsi="Courier New" w:cs="Courier New"/>
          <w:color w:val="C00000"/>
          <w:szCs w:val="18"/>
          <w:shd w:val="clear" w:color="auto" w:fill="FFFFFF"/>
        </w:rPr>
        <w:sectPr w:rsidR="003B0FDF" w:rsidSect="00C62704">
          <w:headerReference w:type="even" r:id="rId138"/>
          <w:headerReference w:type="default" r:id="rId139"/>
          <w:footerReference w:type="even" r:id="rId140"/>
          <w:footerReference w:type="default" r:id="rId141"/>
          <w:pgSz w:w="11906" w:h="16838"/>
          <w:pgMar w:top="1134" w:right="3402" w:bottom="1418" w:left="1418" w:header="709" w:footer="709" w:gutter="0"/>
          <w:pgNumType w:start="1"/>
          <w:cols w:space="708"/>
          <w:docGrid w:linePitch="360"/>
        </w:sectPr>
      </w:pPr>
    </w:p>
    <w:p w14:paraId="687AFCF1" w14:textId="140074A8" w:rsidR="00F52EA5" w:rsidRPr="00501595" w:rsidRDefault="000A5750" w:rsidP="005C584D">
      <w:pPr>
        <w:pStyle w:val="TSnormal"/>
        <w:rPr>
          <w:noProof w:val="0"/>
        </w:rPr>
      </w:pPr>
      <w:r w:rsidRPr="00501595">
        <w:rPr>
          <w:b/>
          <w:i/>
          <w:noProof w:val="0"/>
        </w:rPr>
        <w:lastRenderedPageBreak/>
        <w:t>Bilješke:</w:t>
      </w:r>
    </w:p>
    <w:sectPr w:rsidR="00F52EA5" w:rsidRPr="00501595" w:rsidSect="00C62704">
      <w:headerReference w:type="default" r:id="rId142"/>
      <w:footerReference w:type="default" r:id="rId143"/>
      <w:pgSz w:w="11906" w:h="16838"/>
      <w:pgMar w:top="1134" w:right="3402"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82A4DD" w14:textId="77777777" w:rsidR="003949D5" w:rsidRDefault="003949D5" w:rsidP="00343AF4">
      <w:pPr>
        <w:spacing w:after="0" w:line="240" w:lineRule="auto"/>
      </w:pPr>
      <w:r>
        <w:separator/>
      </w:r>
    </w:p>
  </w:endnote>
  <w:endnote w:type="continuationSeparator" w:id="0">
    <w:p w14:paraId="7CAF4DAC" w14:textId="77777777" w:rsidR="003949D5" w:rsidRDefault="003949D5" w:rsidP="00343A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31C296" w14:textId="77777777" w:rsidR="00387E8E" w:rsidRPr="00132ECD" w:rsidRDefault="00387E8E" w:rsidP="001363C3">
    <w:pPr>
      <w:pStyle w:val="Footer"/>
      <w:framePr w:wrap="around" w:vAnchor="text" w:hAnchor="margin" w:xAlign="outside" w:y="1"/>
      <w:rPr>
        <w:rStyle w:val="PageNumber"/>
        <w:sz w:val="18"/>
        <w:szCs w:val="18"/>
      </w:rPr>
    </w:pPr>
    <w:r w:rsidRPr="00132ECD">
      <w:rPr>
        <w:rStyle w:val="PageNumber"/>
        <w:sz w:val="18"/>
        <w:szCs w:val="18"/>
      </w:rPr>
      <w:fldChar w:fldCharType="begin"/>
    </w:r>
    <w:r w:rsidRPr="00132ECD">
      <w:rPr>
        <w:rStyle w:val="PageNumber"/>
        <w:sz w:val="18"/>
        <w:szCs w:val="18"/>
      </w:rPr>
      <w:instrText xml:space="preserve">PAGE  </w:instrText>
    </w:r>
    <w:r w:rsidRPr="00132ECD">
      <w:rPr>
        <w:rStyle w:val="PageNumber"/>
        <w:sz w:val="18"/>
        <w:szCs w:val="18"/>
      </w:rPr>
      <w:fldChar w:fldCharType="separate"/>
    </w:r>
    <w:r>
      <w:rPr>
        <w:rStyle w:val="PageNumber"/>
        <w:noProof/>
        <w:sz w:val="18"/>
        <w:szCs w:val="18"/>
      </w:rPr>
      <w:t>2</w:t>
    </w:r>
    <w:r w:rsidRPr="00132ECD">
      <w:rPr>
        <w:rStyle w:val="PageNumber"/>
        <w:sz w:val="18"/>
        <w:szCs w:val="18"/>
      </w:rPr>
      <w:fldChar w:fldCharType="end"/>
    </w:r>
  </w:p>
  <w:p w14:paraId="3A02B84E" w14:textId="77777777" w:rsidR="00387E8E" w:rsidRPr="001363C3" w:rsidRDefault="00387E8E" w:rsidP="00481C9A">
    <w:pPr>
      <w:pStyle w:val="Footer"/>
      <w:jc w:val="center"/>
    </w:pPr>
    <w:r>
      <w:rPr>
        <w:noProof/>
        <w:lang w:val="en-US"/>
      </w:rPr>
      <mc:AlternateContent>
        <mc:Choice Requires="wps">
          <w:drawing>
            <wp:anchor distT="0" distB="0" distL="114300" distR="114300" simplePos="0" relativeHeight="251661312" behindDoc="1" locked="0" layoutInCell="1" allowOverlap="1" wp14:anchorId="003AF508" wp14:editId="70D6E55B">
              <wp:simplePos x="0" y="0"/>
              <wp:positionH relativeFrom="column">
                <wp:posOffset>1435735</wp:posOffset>
              </wp:positionH>
              <wp:positionV relativeFrom="paragraph">
                <wp:posOffset>-175895</wp:posOffset>
              </wp:positionV>
              <wp:extent cx="4724400" cy="0"/>
              <wp:effectExtent l="0" t="0" r="19050" b="19050"/>
              <wp:wrapSquare wrapText="bothSides"/>
              <wp:docPr id="10" name="Ravni poveznik 10"/>
              <wp:cNvGraphicFramePr/>
              <a:graphic xmlns:a="http://schemas.openxmlformats.org/drawingml/2006/main">
                <a:graphicData uri="http://schemas.microsoft.com/office/word/2010/wordprocessingShape">
                  <wps:wsp>
                    <wps:cNvCnPr/>
                    <wps:spPr>
                      <a:xfrm>
                        <a:off x="0" y="0"/>
                        <a:ext cx="47244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2F1D93" id="Ravni poveznik 10"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113.05pt,-13.85pt" to="485.0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" strokecolor="black [3213]" strokeweight=".25pt">
              <v:stroke joinstyle="miter"/>
              <w10:wrap type="square"/>
            </v:line>
          </w:pict>
        </mc:Fallback>
      </mc:AlternateContent>
    </w:r>
    <w:r>
      <w:rPr>
        <w:noProof/>
        <w:lang w:val="en-US"/>
      </w:rPr>
      <w:drawing>
        <wp:anchor distT="0" distB="0" distL="114300" distR="114300" simplePos="0" relativeHeight="251663360" behindDoc="0" locked="0" layoutInCell="1" allowOverlap="1" wp14:anchorId="7F29CFC3" wp14:editId="0214763D">
          <wp:simplePos x="0" y="0"/>
          <wp:positionH relativeFrom="margin">
            <wp:posOffset>2367280</wp:posOffset>
          </wp:positionH>
          <wp:positionV relativeFrom="paragraph">
            <wp:posOffset>-74930</wp:posOffset>
          </wp:positionV>
          <wp:extent cx="752475" cy="257175"/>
          <wp:effectExtent l="0" t="0" r="9525" b="9525"/>
          <wp:wrapSquare wrapText="bothSides"/>
          <wp:docPr id="960" name="Slika 960" descr="C:\Documents and Settings\dkendel\Desktop\Suza\Srce-logo-sam\Srce-logo-sam\logo-srce-bez-potpisa-krivulje-we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dkendel\Desktop\Suza\Srce-logo-sam\Srce-logo-sam\logo-srce-bez-potpisa-krivulje-web.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75" cy="2571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5721F" w14:textId="3F8C0F0F" w:rsidR="00387E8E" w:rsidRPr="00BE355D" w:rsidRDefault="00387E8E" w:rsidP="00BE35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57115" w14:textId="77777777" w:rsidR="00387E8E" w:rsidRPr="00C95087" w:rsidRDefault="00387E8E" w:rsidP="00C950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3FA0F0" w14:textId="2A6823DF" w:rsidR="00387E8E" w:rsidRPr="00BE355D" w:rsidRDefault="00387E8E" w:rsidP="00BE355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99423" w14:textId="4D5EAA24" w:rsidR="00387E8E" w:rsidRPr="00501F16" w:rsidRDefault="00387E8E" w:rsidP="00990BB0">
    <w:pPr>
      <w:pStyle w:val="Footer"/>
      <w:pBdr>
        <w:top w:val="single" w:sz="4" w:space="1" w:color="auto"/>
      </w:pBdr>
      <w:spacing w:before="240"/>
      <w:rPr>
        <w:sz w:val="18"/>
      </w:rPr>
    </w:pPr>
    <w:r w:rsidRPr="00501F16">
      <w:rPr>
        <w:noProof/>
        <w:sz w:val="18"/>
        <w:lang w:val="en-US"/>
      </w:rPr>
      <w:drawing>
        <wp:anchor distT="0" distB="0" distL="114300" distR="114300" simplePos="0" relativeHeight="251671552" behindDoc="1" locked="0" layoutInCell="1" allowOverlap="1" wp14:anchorId="1824C4CE" wp14:editId="559ECE41">
          <wp:simplePos x="0" y="0"/>
          <wp:positionH relativeFrom="margin">
            <wp:posOffset>1894648</wp:posOffset>
          </wp:positionH>
          <wp:positionV relativeFrom="paragraph">
            <wp:posOffset>206375</wp:posOffset>
          </wp:positionV>
          <wp:extent cx="752475" cy="257175"/>
          <wp:effectExtent l="0" t="0" r="9525" b="9525"/>
          <wp:wrapNone/>
          <wp:docPr id="937" name="Slika 937" descr="C:\Documents and Settings\dkendel\Desktop\Suza\Srce-logo-sam\Srce-logo-sam\logo-srce-bez-potpisa-krivulje-we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dkendel\Desktop\Suza\Srce-logo-sam\Srce-logo-sam\logo-srce-bez-potpisa-krivulje-web.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75" cy="257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01F16">
      <w:rPr>
        <w:sz w:val="18"/>
      </w:rPr>
      <w:fldChar w:fldCharType="begin"/>
    </w:r>
    <w:r w:rsidRPr="00F17958">
      <w:rPr>
        <w:sz w:val="18"/>
      </w:rPr>
      <w:instrText>PAGE   \* MERGEFORMAT</w:instrText>
    </w:r>
    <w:r w:rsidRPr="00501F16">
      <w:rPr>
        <w:sz w:val="18"/>
      </w:rPr>
      <w:fldChar w:fldCharType="separate"/>
    </w:r>
    <w:r w:rsidR="00F17016">
      <w:rPr>
        <w:noProof/>
        <w:sz w:val="18"/>
      </w:rPr>
      <w:t>16</w:t>
    </w:r>
    <w:r w:rsidRPr="00501F16">
      <w:rPr>
        <w:sz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D29344" w14:textId="2210240F" w:rsidR="00387E8E" w:rsidRPr="00501F16" w:rsidRDefault="00387E8E" w:rsidP="00795569">
    <w:pPr>
      <w:pStyle w:val="Footer"/>
      <w:pBdr>
        <w:top w:val="single" w:sz="2" w:space="2" w:color="auto"/>
        <w:between w:val="single" w:sz="2" w:space="2" w:color="auto"/>
      </w:pBdr>
      <w:tabs>
        <w:tab w:val="left" w:pos="5850"/>
        <w:tab w:val="right" w:pos="7086"/>
      </w:tabs>
      <w:spacing w:before="240"/>
      <w:rPr>
        <w:sz w:val="18"/>
      </w:rPr>
    </w:pPr>
    <w:r>
      <w:rPr>
        <w:sz w:val="18"/>
      </w:rPr>
      <w:tab/>
    </w:r>
    <w:r>
      <w:rPr>
        <w:sz w:val="18"/>
      </w:rPr>
      <w:tab/>
    </w:r>
    <w:r>
      <w:rPr>
        <w:sz w:val="18"/>
      </w:rPr>
      <w:tab/>
    </w:r>
    <w:r w:rsidRPr="00501F16">
      <w:rPr>
        <w:noProof/>
        <w:sz w:val="18"/>
        <w:lang w:val="en-US"/>
      </w:rPr>
      <w:drawing>
        <wp:anchor distT="0" distB="0" distL="114300" distR="114300" simplePos="0" relativeHeight="251665408" behindDoc="0" locked="0" layoutInCell="1" allowOverlap="1" wp14:anchorId="3B6877B0" wp14:editId="31C46890">
          <wp:simplePos x="0" y="0"/>
          <wp:positionH relativeFrom="margin">
            <wp:posOffset>1775608</wp:posOffset>
          </wp:positionH>
          <wp:positionV relativeFrom="paragraph">
            <wp:posOffset>201930</wp:posOffset>
          </wp:positionV>
          <wp:extent cx="752400" cy="255600"/>
          <wp:effectExtent l="0" t="0" r="0" b="0"/>
          <wp:wrapNone/>
          <wp:docPr id="1028" name="Slika 1028" descr="C:\Documents and Settings\dkendel\Desktop\Suza\Srce-logo-sam\Srce-logo-sam\logo-srce-bez-potpisa-krivulje-we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dkendel\Desktop\Suza\Srce-logo-sam\Srce-logo-sam\logo-srce-bez-potpisa-krivulje-web.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00" cy="255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01F16">
      <w:rPr>
        <w:sz w:val="18"/>
      </w:rPr>
      <w:fldChar w:fldCharType="begin"/>
    </w:r>
    <w:r w:rsidRPr="00501F16">
      <w:rPr>
        <w:sz w:val="18"/>
      </w:rPr>
      <w:instrText>PAGE   \* MERGEFORMAT</w:instrText>
    </w:r>
    <w:r w:rsidRPr="00501F16">
      <w:rPr>
        <w:sz w:val="18"/>
      </w:rPr>
      <w:fldChar w:fldCharType="separate"/>
    </w:r>
    <w:r w:rsidR="00F17016">
      <w:rPr>
        <w:noProof/>
        <w:sz w:val="18"/>
      </w:rPr>
      <w:t>17</w:t>
    </w:r>
    <w:r w:rsidRPr="00501F16">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6EB94" w14:textId="48EFA62F" w:rsidR="00387E8E" w:rsidRPr="003B0FDF" w:rsidRDefault="00387E8E" w:rsidP="003B0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423A45" w14:textId="77777777" w:rsidR="003949D5" w:rsidRDefault="003949D5" w:rsidP="00343AF4">
      <w:pPr>
        <w:spacing w:after="0" w:line="240" w:lineRule="auto"/>
      </w:pPr>
      <w:r>
        <w:separator/>
      </w:r>
    </w:p>
  </w:footnote>
  <w:footnote w:type="continuationSeparator" w:id="0">
    <w:p w14:paraId="6EB67C2E" w14:textId="77777777" w:rsidR="003949D5" w:rsidRDefault="003949D5" w:rsidP="00343A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B9E9B" w14:textId="77777777" w:rsidR="00387E8E" w:rsidRPr="00C95087" w:rsidRDefault="00387E8E" w:rsidP="00C950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172BD8" w14:textId="54152345" w:rsidR="00387E8E" w:rsidRPr="00BE355D" w:rsidRDefault="00387E8E" w:rsidP="00BE35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84246" w14:textId="77777777" w:rsidR="00387E8E" w:rsidRPr="005E1F7E" w:rsidRDefault="00387E8E" w:rsidP="00990BB0">
    <w:pPr>
      <w:pStyle w:val="Header"/>
      <w:pBdr>
        <w:bottom w:val="single" w:sz="2" w:space="1" w:color="auto"/>
      </w:pBdr>
      <w:tabs>
        <w:tab w:val="clear" w:pos="4536"/>
        <w:tab w:val="center" w:pos="3544"/>
      </w:tabs>
      <w:spacing w:after="360"/>
      <w:rPr>
        <w:rFonts w:ascii="Arial" w:hAnsi="Arial" w:cs="Arial"/>
        <w:sz w:val="16"/>
        <w:szCs w:val="16"/>
      </w:rPr>
    </w:pPr>
    <w:r>
      <w:rPr>
        <w:rFonts w:ascii="Arial" w:hAnsi="Arial" w:cs="Arial"/>
        <w:sz w:val="16"/>
        <w:szCs w:val="16"/>
      </w:rPr>
      <w:t>Osnove rada s alatima za upravljanje referencama</w:t>
    </w:r>
    <w:r w:rsidRPr="005C6836">
      <w:rPr>
        <w:rFonts w:ascii="Arial" w:hAnsi="Arial" w:cs="Arial"/>
        <w:sz w:val="16"/>
        <w:szCs w:val="16"/>
      </w:rPr>
      <w:t xml:space="preserve"> (</w:t>
    </w:r>
    <w:r>
      <w:rPr>
        <w:rFonts w:ascii="Arial" w:hAnsi="Arial" w:cs="Arial"/>
        <w:sz w:val="16"/>
        <w:szCs w:val="16"/>
      </w:rPr>
      <w:t>D501</w:t>
    </w:r>
    <w:r w:rsidRPr="005C6836">
      <w:rPr>
        <w:rFonts w:ascii="Arial" w:hAnsi="Arial" w:cs="Arial"/>
        <w:sz w:val="16"/>
        <w:szCs w:val="16"/>
      </w:rPr>
      <w: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E6380" w14:textId="14628104" w:rsidR="00387E8E" w:rsidRPr="005E1F7E" w:rsidRDefault="00387E8E" w:rsidP="00795569">
    <w:pPr>
      <w:pStyle w:val="Header"/>
      <w:pBdr>
        <w:bottom w:val="single" w:sz="2" w:space="1" w:color="auto"/>
      </w:pBdr>
      <w:tabs>
        <w:tab w:val="clear" w:pos="4536"/>
        <w:tab w:val="center" w:pos="3544"/>
      </w:tabs>
      <w:spacing w:after="360"/>
      <w:jc w:val="right"/>
      <w:rPr>
        <w:rFonts w:ascii="Arial" w:hAnsi="Arial" w:cs="Arial"/>
        <w:sz w:val="16"/>
        <w:szCs w:val="16"/>
      </w:rPr>
    </w:pPr>
    <w:r>
      <w:rPr>
        <w:rFonts w:ascii="Arial" w:hAnsi="Arial" w:cs="Arial"/>
        <w:sz w:val="16"/>
        <w:szCs w:val="16"/>
      </w:rPr>
      <w:t>Osnove rada s alatima za upravljanje referencama</w:t>
    </w:r>
    <w:r w:rsidRPr="005C6836">
      <w:rPr>
        <w:rFonts w:ascii="Arial" w:hAnsi="Arial" w:cs="Arial"/>
        <w:sz w:val="16"/>
        <w:szCs w:val="16"/>
      </w:rPr>
      <w:t xml:space="preserve"> (</w:t>
    </w:r>
    <w:r>
      <w:rPr>
        <w:rFonts w:ascii="Arial" w:hAnsi="Arial" w:cs="Arial"/>
        <w:sz w:val="16"/>
        <w:szCs w:val="16"/>
      </w:rPr>
      <w:t>D501</w:t>
    </w:r>
    <w:r w:rsidRPr="005C6836">
      <w:rPr>
        <w:rFonts w:ascii="Arial" w:hAnsi="Arial" w:cs="Arial"/>
        <w:sz w:val="16"/>
        <w:szCs w:val="16"/>
      </w:rPr>
      <w:t>)</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570A5F" w14:textId="445D9A3E" w:rsidR="00387E8E" w:rsidRPr="003B0FDF" w:rsidRDefault="00387E8E" w:rsidP="003B0F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09BB"/>
    <w:multiLevelType w:val="hybridMultilevel"/>
    <w:tmpl w:val="D3B44838"/>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 w15:restartNumberingAfterBreak="0">
    <w:nsid w:val="0AAE6C15"/>
    <w:multiLevelType w:val="hybridMultilevel"/>
    <w:tmpl w:val="553E7C00"/>
    <w:lvl w:ilvl="0" w:tplc="08090017">
      <w:start w:val="1"/>
      <w:numFmt w:val="lowerLetter"/>
      <w:lvlText w:val="%1)"/>
      <w:lvlJc w:val="left"/>
      <w:pPr>
        <w:ind w:left="234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9C31D0"/>
    <w:multiLevelType w:val="multilevel"/>
    <w:tmpl w:val="041A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19E808CA"/>
    <w:multiLevelType w:val="hybridMultilevel"/>
    <w:tmpl w:val="79F2A9EE"/>
    <w:lvl w:ilvl="0" w:tplc="B36480D2">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AC703D8"/>
    <w:multiLevelType w:val="hybridMultilevel"/>
    <w:tmpl w:val="2B246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4A206A"/>
    <w:multiLevelType w:val="hybridMultilevel"/>
    <w:tmpl w:val="9B28E80A"/>
    <w:lvl w:ilvl="0" w:tplc="274CF2BA">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2DC0113"/>
    <w:multiLevelType w:val="multilevel"/>
    <w:tmpl w:val="8AECFE3A"/>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15:restartNumberingAfterBreak="0">
    <w:nsid w:val="2AD15519"/>
    <w:multiLevelType w:val="hybridMultilevel"/>
    <w:tmpl w:val="D212B0D6"/>
    <w:lvl w:ilvl="0" w:tplc="0809000F">
      <w:start w:val="1"/>
      <w:numFmt w:val="decimal"/>
      <w:lvlText w:val="%1."/>
      <w:lvlJc w:val="left"/>
      <w:pPr>
        <w:ind w:left="720" w:hanging="360"/>
      </w:pPr>
      <w:rPr>
        <w:rFonts w:hint="default"/>
      </w:rPr>
    </w:lvl>
    <w:lvl w:ilvl="1" w:tplc="041A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CD7C0E"/>
    <w:multiLevelType w:val="multilevel"/>
    <w:tmpl w:val="F6DE2BB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2D4447AA"/>
    <w:multiLevelType w:val="hybridMultilevel"/>
    <w:tmpl w:val="2632AD6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 w15:restartNumberingAfterBreak="0">
    <w:nsid w:val="319C7BBE"/>
    <w:multiLevelType w:val="hybridMultilevel"/>
    <w:tmpl w:val="B8EE376E"/>
    <w:lvl w:ilvl="0" w:tplc="0809000F">
      <w:start w:val="1"/>
      <w:numFmt w:val="decimal"/>
      <w:lvlText w:val="%1."/>
      <w:lvlJc w:val="left"/>
      <w:pPr>
        <w:ind w:left="720" w:hanging="360"/>
      </w:pPr>
      <w:rPr>
        <w:rFonts w:hint="default"/>
      </w:rPr>
    </w:lvl>
    <w:lvl w:ilvl="1" w:tplc="041A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2D1A0C"/>
    <w:multiLevelType w:val="hybridMultilevel"/>
    <w:tmpl w:val="462A0F8C"/>
    <w:lvl w:ilvl="0" w:tplc="982ECC22">
      <w:start w:val="1"/>
      <w:numFmt w:val="decimal"/>
      <w:lvlText w:val="%1."/>
      <w:lvlJc w:val="left"/>
      <w:pPr>
        <w:tabs>
          <w:tab w:val="num" w:pos="363"/>
        </w:tabs>
        <w:ind w:left="363" w:hanging="360"/>
      </w:pPr>
      <w:rPr>
        <w:rFonts w:hint="default"/>
      </w:rPr>
    </w:lvl>
    <w:lvl w:ilvl="1" w:tplc="041A0019" w:tentative="1">
      <w:start w:val="1"/>
      <w:numFmt w:val="lowerLetter"/>
      <w:lvlText w:val="%2."/>
      <w:lvlJc w:val="left"/>
      <w:pPr>
        <w:tabs>
          <w:tab w:val="num" w:pos="1083"/>
        </w:tabs>
        <w:ind w:left="1083" w:hanging="360"/>
      </w:pPr>
    </w:lvl>
    <w:lvl w:ilvl="2" w:tplc="041A001B" w:tentative="1">
      <w:start w:val="1"/>
      <w:numFmt w:val="lowerRoman"/>
      <w:lvlText w:val="%3."/>
      <w:lvlJc w:val="right"/>
      <w:pPr>
        <w:tabs>
          <w:tab w:val="num" w:pos="1803"/>
        </w:tabs>
        <w:ind w:left="1803" w:hanging="180"/>
      </w:pPr>
    </w:lvl>
    <w:lvl w:ilvl="3" w:tplc="041A000F" w:tentative="1">
      <w:start w:val="1"/>
      <w:numFmt w:val="decimal"/>
      <w:lvlText w:val="%4."/>
      <w:lvlJc w:val="left"/>
      <w:pPr>
        <w:tabs>
          <w:tab w:val="num" w:pos="2523"/>
        </w:tabs>
        <w:ind w:left="2523" w:hanging="360"/>
      </w:pPr>
    </w:lvl>
    <w:lvl w:ilvl="4" w:tplc="041A0019" w:tentative="1">
      <w:start w:val="1"/>
      <w:numFmt w:val="lowerLetter"/>
      <w:lvlText w:val="%5."/>
      <w:lvlJc w:val="left"/>
      <w:pPr>
        <w:tabs>
          <w:tab w:val="num" w:pos="3243"/>
        </w:tabs>
        <w:ind w:left="3243" w:hanging="360"/>
      </w:pPr>
    </w:lvl>
    <w:lvl w:ilvl="5" w:tplc="041A001B" w:tentative="1">
      <w:start w:val="1"/>
      <w:numFmt w:val="lowerRoman"/>
      <w:lvlText w:val="%6."/>
      <w:lvlJc w:val="right"/>
      <w:pPr>
        <w:tabs>
          <w:tab w:val="num" w:pos="3963"/>
        </w:tabs>
        <w:ind w:left="3963" w:hanging="180"/>
      </w:pPr>
    </w:lvl>
    <w:lvl w:ilvl="6" w:tplc="041A000F" w:tentative="1">
      <w:start w:val="1"/>
      <w:numFmt w:val="decimal"/>
      <w:lvlText w:val="%7."/>
      <w:lvlJc w:val="left"/>
      <w:pPr>
        <w:tabs>
          <w:tab w:val="num" w:pos="4683"/>
        </w:tabs>
        <w:ind w:left="4683" w:hanging="360"/>
      </w:pPr>
    </w:lvl>
    <w:lvl w:ilvl="7" w:tplc="041A0019" w:tentative="1">
      <w:start w:val="1"/>
      <w:numFmt w:val="lowerLetter"/>
      <w:lvlText w:val="%8."/>
      <w:lvlJc w:val="left"/>
      <w:pPr>
        <w:tabs>
          <w:tab w:val="num" w:pos="5403"/>
        </w:tabs>
        <w:ind w:left="5403" w:hanging="360"/>
      </w:pPr>
    </w:lvl>
    <w:lvl w:ilvl="8" w:tplc="041A001B" w:tentative="1">
      <w:start w:val="1"/>
      <w:numFmt w:val="lowerRoman"/>
      <w:lvlText w:val="%9."/>
      <w:lvlJc w:val="right"/>
      <w:pPr>
        <w:tabs>
          <w:tab w:val="num" w:pos="6123"/>
        </w:tabs>
        <w:ind w:left="6123" w:hanging="180"/>
      </w:pPr>
    </w:lvl>
  </w:abstractNum>
  <w:abstractNum w:abstractNumId="12" w15:restartNumberingAfterBreak="0">
    <w:nsid w:val="3A602B2D"/>
    <w:multiLevelType w:val="hybridMultilevel"/>
    <w:tmpl w:val="F3DA8482"/>
    <w:lvl w:ilvl="0" w:tplc="F5A434D4">
      <w:start w:val="1"/>
      <w:numFmt w:val="bullet"/>
      <w:pStyle w:val="-BULLET"/>
      <w:lvlText w:val=""/>
      <w:lvlJc w:val="left"/>
      <w:pPr>
        <w:tabs>
          <w:tab w:val="num" w:pos="840"/>
        </w:tabs>
        <w:ind w:left="840" w:hanging="360"/>
      </w:pPr>
      <w:rPr>
        <w:rFonts w:ascii="Symbol" w:hAnsi="Symbol" w:hint="default"/>
      </w:rPr>
    </w:lvl>
    <w:lvl w:ilvl="1" w:tplc="041A000F">
      <w:start w:val="1"/>
      <w:numFmt w:val="decimal"/>
      <w:lvlText w:val="%2."/>
      <w:lvlJc w:val="left"/>
      <w:pPr>
        <w:tabs>
          <w:tab w:val="num" w:pos="1560"/>
        </w:tabs>
        <w:ind w:left="1560" w:hanging="360"/>
      </w:pPr>
      <w:rPr>
        <w:rFonts w:hint="default"/>
      </w:rPr>
    </w:lvl>
    <w:lvl w:ilvl="2" w:tplc="041A0005">
      <w:start w:val="1"/>
      <w:numFmt w:val="bullet"/>
      <w:lvlText w:val=""/>
      <w:lvlJc w:val="left"/>
      <w:pPr>
        <w:tabs>
          <w:tab w:val="num" w:pos="2280"/>
        </w:tabs>
        <w:ind w:left="2280" w:hanging="360"/>
      </w:pPr>
      <w:rPr>
        <w:rFonts w:ascii="Wingdings" w:hAnsi="Wingdings" w:hint="default"/>
      </w:rPr>
    </w:lvl>
    <w:lvl w:ilvl="3" w:tplc="041A0001" w:tentative="1">
      <w:start w:val="1"/>
      <w:numFmt w:val="bullet"/>
      <w:lvlText w:val=""/>
      <w:lvlJc w:val="left"/>
      <w:pPr>
        <w:tabs>
          <w:tab w:val="num" w:pos="3000"/>
        </w:tabs>
        <w:ind w:left="3000" w:hanging="360"/>
      </w:pPr>
      <w:rPr>
        <w:rFonts w:ascii="Symbol" w:hAnsi="Symbol" w:hint="default"/>
      </w:rPr>
    </w:lvl>
    <w:lvl w:ilvl="4" w:tplc="041A0003" w:tentative="1">
      <w:start w:val="1"/>
      <w:numFmt w:val="bullet"/>
      <w:lvlText w:val="o"/>
      <w:lvlJc w:val="left"/>
      <w:pPr>
        <w:tabs>
          <w:tab w:val="num" w:pos="3720"/>
        </w:tabs>
        <w:ind w:left="3720" w:hanging="360"/>
      </w:pPr>
      <w:rPr>
        <w:rFonts w:ascii="Courier New" w:hAnsi="Courier New" w:cs="Courier New" w:hint="default"/>
      </w:rPr>
    </w:lvl>
    <w:lvl w:ilvl="5" w:tplc="041A0005" w:tentative="1">
      <w:start w:val="1"/>
      <w:numFmt w:val="bullet"/>
      <w:lvlText w:val=""/>
      <w:lvlJc w:val="left"/>
      <w:pPr>
        <w:tabs>
          <w:tab w:val="num" w:pos="4440"/>
        </w:tabs>
        <w:ind w:left="4440" w:hanging="360"/>
      </w:pPr>
      <w:rPr>
        <w:rFonts w:ascii="Wingdings" w:hAnsi="Wingdings" w:hint="default"/>
      </w:rPr>
    </w:lvl>
    <w:lvl w:ilvl="6" w:tplc="041A0001" w:tentative="1">
      <w:start w:val="1"/>
      <w:numFmt w:val="bullet"/>
      <w:lvlText w:val=""/>
      <w:lvlJc w:val="left"/>
      <w:pPr>
        <w:tabs>
          <w:tab w:val="num" w:pos="5160"/>
        </w:tabs>
        <w:ind w:left="5160" w:hanging="360"/>
      </w:pPr>
      <w:rPr>
        <w:rFonts w:ascii="Symbol" w:hAnsi="Symbol" w:hint="default"/>
      </w:rPr>
    </w:lvl>
    <w:lvl w:ilvl="7" w:tplc="041A0003" w:tentative="1">
      <w:start w:val="1"/>
      <w:numFmt w:val="bullet"/>
      <w:lvlText w:val="o"/>
      <w:lvlJc w:val="left"/>
      <w:pPr>
        <w:tabs>
          <w:tab w:val="num" w:pos="5880"/>
        </w:tabs>
        <w:ind w:left="5880" w:hanging="360"/>
      </w:pPr>
      <w:rPr>
        <w:rFonts w:ascii="Courier New" w:hAnsi="Courier New" w:cs="Courier New" w:hint="default"/>
      </w:rPr>
    </w:lvl>
    <w:lvl w:ilvl="8" w:tplc="041A0005" w:tentative="1">
      <w:start w:val="1"/>
      <w:numFmt w:val="bullet"/>
      <w:lvlText w:val=""/>
      <w:lvlJc w:val="left"/>
      <w:pPr>
        <w:tabs>
          <w:tab w:val="num" w:pos="6600"/>
        </w:tabs>
        <w:ind w:left="6600" w:hanging="360"/>
      </w:pPr>
      <w:rPr>
        <w:rFonts w:ascii="Wingdings" w:hAnsi="Wingdings" w:hint="default"/>
      </w:rPr>
    </w:lvl>
  </w:abstractNum>
  <w:abstractNum w:abstractNumId="13" w15:restartNumberingAfterBreak="0">
    <w:nsid w:val="3C5B24F2"/>
    <w:multiLevelType w:val="multilevel"/>
    <w:tmpl w:val="8AECFE3A"/>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E3A7ABE"/>
    <w:multiLevelType w:val="hybridMultilevel"/>
    <w:tmpl w:val="1AAA75F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5" w15:restartNumberingAfterBreak="0">
    <w:nsid w:val="3E836635"/>
    <w:multiLevelType w:val="hybridMultilevel"/>
    <w:tmpl w:val="7FB6D7AE"/>
    <w:lvl w:ilvl="0" w:tplc="041A000F">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6" w15:restartNumberingAfterBreak="0">
    <w:nsid w:val="3FC64D92"/>
    <w:multiLevelType w:val="hybridMultilevel"/>
    <w:tmpl w:val="4B36AA62"/>
    <w:lvl w:ilvl="0" w:tplc="041A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7" w15:restartNumberingAfterBreak="0">
    <w:nsid w:val="48301398"/>
    <w:multiLevelType w:val="multilevel"/>
    <w:tmpl w:val="8AECFE3A"/>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4B820B7C"/>
    <w:multiLevelType w:val="hybridMultilevel"/>
    <w:tmpl w:val="B134997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4C1D47B4"/>
    <w:multiLevelType w:val="hybridMultilevel"/>
    <w:tmpl w:val="2E60A1E8"/>
    <w:lvl w:ilvl="0" w:tplc="274CF2BA">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0" w15:restartNumberingAfterBreak="0">
    <w:nsid w:val="4CF47FF8"/>
    <w:multiLevelType w:val="hybridMultilevel"/>
    <w:tmpl w:val="1F125D28"/>
    <w:lvl w:ilvl="0" w:tplc="041A000F">
      <w:start w:val="1"/>
      <w:numFmt w:val="decimal"/>
      <w:lvlText w:val="%1."/>
      <w:lvlJc w:val="left"/>
      <w:pPr>
        <w:ind w:left="720" w:hanging="360"/>
      </w:pPr>
    </w:lvl>
    <w:lvl w:ilvl="1" w:tplc="041A000F">
      <w:start w:val="1"/>
      <w:numFmt w:val="decimal"/>
      <w:lvlText w:val="%2."/>
      <w:lvlJc w:val="left"/>
      <w:pPr>
        <w:ind w:left="1440" w:hanging="360"/>
      </w:pPr>
      <w:rPr>
        <w:rFonts w:hint="default"/>
      </w:r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50EE77C0"/>
    <w:multiLevelType w:val="hybridMultilevel"/>
    <w:tmpl w:val="A1A6E9F4"/>
    <w:lvl w:ilvl="0" w:tplc="041A0017">
      <w:start w:val="1"/>
      <w:numFmt w:val="lowerLetter"/>
      <w:lvlText w:val="%1)"/>
      <w:lvlJc w:val="left"/>
      <w:pPr>
        <w:ind w:left="1428" w:hanging="360"/>
      </w:pPr>
    </w:lvl>
    <w:lvl w:ilvl="1" w:tplc="041A0019" w:tentative="1">
      <w:start w:val="1"/>
      <w:numFmt w:val="lowerLetter"/>
      <w:lvlText w:val="%2."/>
      <w:lvlJc w:val="left"/>
      <w:pPr>
        <w:ind w:left="2148" w:hanging="360"/>
      </w:pPr>
    </w:lvl>
    <w:lvl w:ilvl="2" w:tplc="041A001B" w:tentative="1">
      <w:start w:val="1"/>
      <w:numFmt w:val="lowerRoman"/>
      <w:lvlText w:val="%3."/>
      <w:lvlJc w:val="right"/>
      <w:pPr>
        <w:ind w:left="2868" w:hanging="180"/>
      </w:pPr>
    </w:lvl>
    <w:lvl w:ilvl="3" w:tplc="041A000F" w:tentative="1">
      <w:start w:val="1"/>
      <w:numFmt w:val="decimal"/>
      <w:lvlText w:val="%4."/>
      <w:lvlJc w:val="left"/>
      <w:pPr>
        <w:ind w:left="3588" w:hanging="360"/>
      </w:pPr>
    </w:lvl>
    <w:lvl w:ilvl="4" w:tplc="041A0019" w:tentative="1">
      <w:start w:val="1"/>
      <w:numFmt w:val="lowerLetter"/>
      <w:lvlText w:val="%5."/>
      <w:lvlJc w:val="left"/>
      <w:pPr>
        <w:ind w:left="4308" w:hanging="360"/>
      </w:pPr>
    </w:lvl>
    <w:lvl w:ilvl="5" w:tplc="041A001B" w:tentative="1">
      <w:start w:val="1"/>
      <w:numFmt w:val="lowerRoman"/>
      <w:lvlText w:val="%6."/>
      <w:lvlJc w:val="right"/>
      <w:pPr>
        <w:ind w:left="5028" w:hanging="180"/>
      </w:pPr>
    </w:lvl>
    <w:lvl w:ilvl="6" w:tplc="041A000F" w:tentative="1">
      <w:start w:val="1"/>
      <w:numFmt w:val="decimal"/>
      <w:lvlText w:val="%7."/>
      <w:lvlJc w:val="left"/>
      <w:pPr>
        <w:ind w:left="5748" w:hanging="360"/>
      </w:pPr>
    </w:lvl>
    <w:lvl w:ilvl="7" w:tplc="041A0019" w:tentative="1">
      <w:start w:val="1"/>
      <w:numFmt w:val="lowerLetter"/>
      <w:lvlText w:val="%8."/>
      <w:lvlJc w:val="left"/>
      <w:pPr>
        <w:ind w:left="6468" w:hanging="360"/>
      </w:pPr>
    </w:lvl>
    <w:lvl w:ilvl="8" w:tplc="041A001B" w:tentative="1">
      <w:start w:val="1"/>
      <w:numFmt w:val="lowerRoman"/>
      <w:lvlText w:val="%9."/>
      <w:lvlJc w:val="right"/>
      <w:pPr>
        <w:ind w:left="7188" w:hanging="180"/>
      </w:pPr>
    </w:lvl>
  </w:abstractNum>
  <w:abstractNum w:abstractNumId="22" w15:restartNumberingAfterBreak="0">
    <w:nsid w:val="52100253"/>
    <w:multiLevelType w:val="hybridMultilevel"/>
    <w:tmpl w:val="A6B26428"/>
    <w:lvl w:ilvl="0" w:tplc="041A0001">
      <w:start w:val="1"/>
      <w:numFmt w:val="bullet"/>
      <w:lvlText w:val=""/>
      <w:lvlJc w:val="left"/>
      <w:pPr>
        <w:ind w:left="1428" w:hanging="360"/>
      </w:pPr>
      <w:rPr>
        <w:rFonts w:ascii="Symbol" w:hAnsi="Symbol"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23" w15:restartNumberingAfterBreak="0">
    <w:nsid w:val="537A281A"/>
    <w:multiLevelType w:val="multilevel"/>
    <w:tmpl w:val="9276515C"/>
    <w:lvl w:ilvl="0">
      <w:start w:val="1"/>
      <w:numFmt w:val="decimal"/>
      <w:pStyle w:val="TSnaslov1"/>
      <w:lvlText w:val="%1."/>
      <w:lvlJc w:val="left"/>
      <w:pPr>
        <w:ind w:left="1047" w:hanging="480"/>
      </w:pPr>
      <w:rPr>
        <w:rFonts w:hint="default"/>
      </w:rPr>
    </w:lvl>
    <w:lvl w:ilvl="1">
      <w:start w:val="1"/>
      <w:numFmt w:val="decimal"/>
      <w:pStyle w:val="TSnaslov2"/>
      <w:lvlText w:val="%1.%2."/>
      <w:lvlJc w:val="left"/>
      <w:pPr>
        <w:ind w:left="1647"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Snaslov3"/>
      <w:lvlText w:val="%1.%2.%3."/>
      <w:lvlJc w:val="left"/>
      <w:pPr>
        <w:ind w:left="2007"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727" w:hanging="1080"/>
      </w:pPr>
      <w:rPr>
        <w:rFonts w:hint="default"/>
      </w:rPr>
    </w:lvl>
    <w:lvl w:ilvl="4">
      <w:start w:val="1"/>
      <w:numFmt w:val="decimal"/>
      <w:lvlText w:val="%1.%2.%3.%4.%5."/>
      <w:lvlJc w:val="left"/>
      <w:pPr>
        <w:ind w:left="3447" w:hanging="1440"/>
      </w:pPr>
      <w:rPr>
        <w:rFonts w:hint="default"/>
      </w:rPr>
    </w:lvl>
    <w:lvl w:ilvl="5">
      <w:start w:val="1"/>
      <w:numFmt w:val="decimal"/>
      <w:lvlText w:val="%1.%2.%3.%4.%5.%6."/>
      <w:lvlJc w:val="left"/>
      <w:pPr>
        <w:ind w:left="3807" w:hanging="1440"/>
      </w:pPr>
      <w:rPr>
        <w:rFonts w:hint="default"/>
      </w:rPr>
    </w:lvl>
    <w:lvl w:ilvl="6">
      <w:start w:val="1"/>
      <w:numFmt w:val="decimal"/>
      <w:lvlText w:val="%1.%2.%3.%4.%5.%6.%7."/>
      <w:lvlJc w:val="left"/>
      <w:pPr>
        <w:ind w:left="4527" w:hanging="1800"/>
      </w:pPr>
      <w:rPr>
        <w:rFonts w:hint="default"/>
      </w:rPr>
    </w:lvl>
    <w:lvl w:ilvl="7">
      <w:start w:val="1"/>
      <w:numFmt w:val="decimal"/>
      <w:lvlText w:val="%1.%2.%3.%4.%5.%6.%7.%8."/>
      <w:lvlJc w:val="left"/>
      <w:pPr>
        <w:ind w:left="5247" w:hanging="2160"/>
      </w:pPr>
      <w:rPr>
        <w:rFonts w:hint="default"/>
      </w:rPr>
    </w:lvl>
    <w:lvl w:ilvl="8">
      <w:start w:val="1"/>
      <w:numFmt w:val="decimal"/>
      <w:lvlText w:val="%1.%2.%3.%4.%5.%6.%7.%8.%9."/>
      <w:lvlJc w:val="left"/>
      <w:pPr>
        <w:ind w:left="5607" w:hanging="2160"/>
      </w:pPr>
      <w:rPr>
        <w:rFonts w:hint="default"/>
      </w:rPr>
    </w:lvl>
  </w:abstractNum>
  <w:abstractNum w:abstractNumId="24" w15:restartNumberingAfterBreak="0">
    <w:nsid w:val="5A006BB7"/>
    <w:multiLevelType w:val="hybridMultilevel"/>
    <w:tmpl w:val="4B2C56F0"/>
    <w:lvl w:ilvl="0" w:tplc="041A000F">
      <w:start w:val="1"/>
      <w:numFmt w:val="decimal"/>
      <w:lvlText w:val="%1."/>
      <w:lvlJc w:val="left"/>
      <w:pPr>
        <w:ind w:left="1494" w:hanging="360"/>
      </w:pPr>
    </w:lvl>
    <w:lvl w:ilvl="1" w:tplc="041A0019" w:tentative="1">
      <w:start w:val="1"/>
      <w:numFmt w:val="lowerLetter"/>
      <w:lvlText w:val="%2."/>
      <w:lvlJc w:val="left"/>
      <w:pPr>
        <w:ind w:left="2214" w:hanging="360"/>
      </w:pPr>
    </w:lvl>
    <w:lvl w:ilvl="2" w:tplc="041A001B" w:tentative="1">
      <w:start w:val="1"/>
      <w:numFmt w:val="lowerRoman"/>
      <w:lvlText w:val="%3."/>
      <w:lvlJc w:val="right"/>
      <w:pPr>
        <w:ind w:left="2934" w:hanging="180"/>
      </w:pPr>
    </w:lvl>
    <w:lvl w:ilvl="3" w:tplc="041A000F" w:tentative="1">
      <w:start w:val="1"/>
      <w:numFmt w:val="decimal"/>
      <w:lvlText w:val="%4."/>
      <w:lvlJc w:val="left"/>
      <w:pPr>
        <w:ind w:left="3654" w:hanging="360"/>
      </w:pPr>
    </w:lvl>
    <w:lvl w:ilvl="4" w:tplc="041A0019" w:tentative="1">
      <w:start w:val="1"/>
      <w:numFmt w:val="lowerLetter"/>
      <w:lvlText w:val="%5."/>
      <w:lvlJc w:val="left"/>
      <w:pPr>
        <w:ind w:left="4374" w:hanging="360"/>
      </w:pPr>
    </w:lvl>
    <w:lvl w:ilvl="5" w:tplc="041A001B" w:tentative="1">
      <w:start w:val="1"/>
      <w:numFmt w:val="lowerRoman"/>
      <w:lvlText w:val="%6."/>
      <w:lvlJc w:val="right"/>
      <w:pPr>
        <w:ind w:left="5094" w:hanging="180"/>
      </w:pPr>
    </w:lvl>
    <w:lvl w:ilvl="6" w:tplc="041A000F" w:tentative="1">
      <w:start w:val="1"/>
      <w:numFmt w:val="decimal"/>
      <w:lvlText w:val="%7."/>
      <w:lvlJc w:val="left"/>
      <w:pPr>
        <w:ind w:left="5814" w:hanging="360"/>
      </w:pPr>
    </w:lvl>
    <w:lvl w:ilvl="7" w:tplc="041A0019" w:tentative="1">
      <w:start w:val="1"/>
      <w:numFmt w:val="lowerLetter"/>
      <w:lvlText w:val="%8."/>
      <w:lvlJc w:val="left"/>
      <w:pPr>
        <w:ind w:left="6534" w:hanging="360"/>
      </w:pPr>
    </w:lvl>
    <w:lvl w:ilvl="8" w:tplc="041A001B" w:tentative="1">
      <w:start w:val="1"/>
      <w:numFmt w:val="lowerRoman"/>
      <w:lvlText w:val="%9."/>
      <w:lvlJc w:val="right"/>
      <w:pPr>
        <w:ind w:left="7254" w:hanging="180"/>
      </w:pPr>
    </w:lvl>
  </w:abstractNum>
  <w:abstractNum w:abstractNumId="25" w15:restartNumberingAfterBreak="0">
    <w:nsid w:val="5A997B2D"/>
    <w:multiLevelType w:val="hybridMultilevel"/>
    <w:tmpl w:val="1B3AD53E"/>
    <w:lvl w:ilvl="0" w:tplc="683419B4">
      <w:start w:val="1"/>
      <w:numFmt w:val="decimal"/>
      <w:pStyle w:val="brojcanipopis"/>
      <w:lvlText w:val="%1."/>
      <w:lvlJc w:val="left"/>
      <w:pPr>
        <w:tabs>
          <w:tab w:val="num" w:pos="780"/>
        </w:tabs>
        <w:ind w:left="780" w:hanging="360"/>
      </w:pPr>
      <w:rPr>
        <w:rFonts w:hint="default"/>
        <w:b w:val="0"/>
        <w:i w:val="0"/>
        <w:sz w:val="22"/>
        <w:szCs w:val="22"/>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F994595"/>
    <w:multiLevelType w:val="hybridMultilevel"/>
    <w:tmpl w:val="92182DE4"/>
    <w:lvl w:ilvl="0" w:tplc="2D4646EC">
      <w:start w:val="1"/>
      <w:numFmt w:val="bullet"/>
      <w:pStyle w:val="TStocke1"/>
      <w:lvlText w:val=""/>
      <w:lvlJc w:val="left"/>
      <w:pPr>
        <w:ind w:left="720" w:hanging="360"/>
      </w:pPr>
      <w:rPr>
        <w:rFonts w:ascii="Symbol" w:hAnsi="Symbol" w:hint="default"/>
      </w:rPr>
    </w:lvl>
    <w:lvl w:ilvl="1" w:tplc="DEB6AC1A">
      <w:numFmt w:val="bullet"/>
      <w:pStyle w:val="TSnatuknice2"/>
      <w:lvlText w:val="-"/>
      <w:lvlJc w:val="left"/>
      <w:pPr>
        <w:ind w:left="1440" w:hanging="360"/>
      </w:pPr>
      <w:rPr>
        <w:rFonts w:ascii="Arial" w:eastAsiaTheme="minorHAnsi" w:hAnsi="Arial" w:cs="Arial"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7" w15:restartNumberingAfterBreak="0">
    <w:nsid w:val="5FA32E8A"/>
    <w:multiLevelType w:val="hybridMultilevel"/>
    <w:tmpl w:val="C378739C"/>
    <w:lvl w:ilvl="0" w:tplc="40DCB9EC">
      <w:start w:val="1"/>
      <w:numFmt w:val="bullet"/>
      <w:pStyle w:val="ListParagraph"/>
      <w:lvlText w:val=""/>
      <w:lvlJc w:val="left"/>
      <w:pPr>
        <w:ind w:left="1080" w:hanging="360"/>
      </w:pPr>
      <w:rPr>
        <w:rFonts w:ascii="Symbol" w:hAnsi="Symbol" w:hint="default"/>
      </w:rPr>
    </w:lvl>
    <w:lvl w:ilvl="1" w:tplc="041A0003" w:tentative="1">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abstractNum w:abstractNumId="28" w15:restartNumberingAfterBreak="0">
    <w:nsid w:val="63CF4EE4"/>
    <w:multiLevelType w:val="hybridMultilevel"/>
    <w:tmpl w:val="F6DE2BB2"/>
    <w:lvl w:ilvl="0" w:tplc="041A000F">
      <w:start w:val="1"/>
      <w:numFmt w:val="decimal"/>
      <w:lvlText w:val="%1."/>
      <w:lvlJc w:val="left"/>
      <w:pPr>
        <w:ind w:left="720" w:hanging="360"/>
      </w:pPr>
      <w:rPr>
        <w:rFonts w:hint="default"/>
      </w:rPr>
    </w:lvl>
    <w:lvl w:ilvl="1" w:tplc="041A0019">
      <w:start w:val="1"/>
      <w:numFmt w:val="lowerLetter"/>
      <w:lvlText w:val="%2."/>
      <w:lvlJc w:val="left"/>
      <w:pPr>
        <w:ind w:left="1440" w:hanging="360"/>
      </w:pPr>
    </w:lvl>
    <w:lvl w:ilvl="2" w:tplc="041A001B">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9" w15:restartNumberingAfterBreak="0">
    <w:nsid w:val="697F0D3B"/>
    <w:multiLevelType w:val="hybridMultilevel"/>
    <w:tmpl w:val="8A50828A"/>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0" w15:restartNumberingAfterBreak="0">
    <w:nsid w:val="6B5433A8"/>
    <w:multiLevelType w:val="hybridMultilevel"/>
    <w:tmpl w:val="6B6433A8"/>
    <w:lvl w:ilvl="0" w:tplc="6B7ABF68">
      <w:start w:val="1"/>
      <w:numFmt w:val="decimal"/>
      <w:pStyle w:val="TSbrojcanipopis"/>
      <w:lvlText w:val="%1."/>
      <w:lvlJc w:val="left"/>
      <w:pPr>
        <w:tabs>
          <w:tab w:val="num" w:pos="19255"/>
        </w:tabs>
        <w:ind w:left="510" w:hanging="283"/>
      </w:pPr>
      <w:rPr>
        <w:rFonts w:hint="default"/>
      </w:rPr>
    </w:lvl>
    <w:lvl w:ilvl="1" w:tplc="041A0019">
      <w:start w:val="1"/>
      <w:numFmt w:val="lowerLetter"/>
      <w:lvlText w:val="%2."/>
      <w:lvlJc w:val="left"/>
      <w:pPr>
        <w:ind w:left="1800" w:hanging="360"/>
      </w:pPr>
    </w:lvl>
    <w:lvl w:ilvl="2" w:tplc="041A001B">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abstractNum w:abstractNumId="31" w15:restartNumberingAfterBreak="0">
    <w:nsid w:val="77095C85"/>
    <w:multiLevelType w:val="multilevel"/>
    <w:tmpl w:val="0E8A4032"/>
    <w:lvl w:ilvl="0">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440" w:hanging="360"/>
      </w:pPr>
    </w:lvl>
    <w:lvl w:ilvl="2">
      <w:start w:val="1"/>
      <w:numFmt w:val="bullet"/>
      <w:lvlText w:val=""/>
      <w:lvlJc w:val="left"/>
      <w:pPr>
        <w:ind w:left="2160" w:hanging="180"/>
      </w:pPr>
      <w:rPr>
        <w:rFonts w:ascii="Symbol" w:hAnsi="Symbol"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15:restartNumberingAfterBreak="0">
    <w:nsid w:val="7D71354F"/>
    <w:multiLevelType w:val="hybridMultilevel"/>
    <w:tmpl w:val="43F47BF0"/>
    <w:lvl w:ilvl="0" w:tplc="F418DB28">
      <w:start w:val="1"/>
      <w:numFmt w:val="decimal"/>
      <w:lvlText w:val="%1."/>
      <w:lvlJc w:val="left"/>
      <w:pPr>
        <w:ind w:left="360" w:hanging="360"/>
      </w:pPr>
      <w:rPr>
        <w:rFonts w:hint="default"/>
      </w:rPr>
    </w:lvl>
    <w:lvl w:ilvl="1" w:tplc="274CF2BA">
      <w:start w:val="1"/>
      <w:numFmt w:val="decimal"/>
      <w:lvlText w:val="%2."/>
      <w:lvlJc w:val="left"/>
      <w:pPr>
        <w:ind w:left="1080" w:hanging="360"/>
      </w:pPr>
      <w:rPr>
        <w:rFonts w:hint="default"/>
      </w:rPr>
    </w:lvl>
    <w:lvl w:ilvl="2" w:tplc="041A001B" w:tentative="1">
      <w:start w:val="1"/>
      <w:numFmt w:val="lowerRoman"/>
      <w:lvlText w:val="%3."/>
      <w:lvlJc w:val="right"/>
      <w:pPr>
        <w:ind w:left="1800" w:hanging="180"/>
      </w:pPr>
    </w:lvl>
    <w:lvl w:ilvl="3" w:tplc="041A000F" w:tentative="1">
      <w:start w:val="1"/>
      <w:numFmt w:val="decimal"/>
      <w:lvlText w:val="%4."/>
      <w:lvlJc w:val="left"/>
      <w:pPr>
        <w:ind w:left="2520" w:hanging="360"/>
      </w:pPr>
    </w:lvl>
    <w:lvl w:ilvl="4" w:tplc="041A0019" w:tentative="1">
      <w:start w:val="1"/>
      <w:numFmt w:val="lowerLetter"/>
      <w:lvlText w:val="%5."/>
      <w:lvlJc w:val="left"/>
      <w:pPr>
        <w:ind w:left="3240" w:hanging="360"/>
      </w:pPr>
    </w:lvl>
    <w:lvl w:ilvl="5" w:tplc="041A001B" w:tentative="1">
      <w:start w:val="1"/>
      <w:numFmt w:val="lowerRoman"/>
      <w:lvlText w:val="%6."/>
      <w:lvlJc w:val="right"/>
      <w:pPr>
        <w:ind w:left="3960" w:hanging="180"/>
      </w:pPr>
    </w:lvl>
    <w:lvl w:ilvl="6" w:tplc="041A000F" w:tentative="1">
      <w:start w:val="1"/>
      <w:numFmt w:val="decimal"/>
      <w:lvlText w:val="%7."/>
      <w:lvlJc w:val="left"/>
      <w:pPr>
        <w:ind w:left="4680" w:hanging="360"/>
      </w:pPr>
    </w:lvl>
    <w:lvl w:ilvl="7" w:tplc="041A0019" w:tentative="1">
      <w:start w:val="1"/>
      <w:numFmt w:val="lowerLetter"/>
      <w:lvlText w:val="%8."/>
      <w:lvlJc w:val="left"/>
      <w:pPr>
        <w:ind w:left="5400" w:hanging="360"/>
      </w:pPr>
    </w:lvl>
    <w:lvl w:ilvl="8" w:tplc="041A001B" w:tentative="1">
      <w:start w:val="1"/>
      <w:numFmt w:val="lowerRoman"/>
      <w:lvlText w:val="%9."/>
      <w:lvlJc w:val="right"/>
      <w:pPr>
        <w:ind w:left="6120" w:hanging="180"/>
      </w:pPr>
    </w:lvl>
  </w:abstractNum>
  <w:num w:numId="1">
    <w:abstractNumId w:val="11"/>
  </w:num>
  <w:num w:numId="2">
    <w:abstractNumId w:val="31"/>
  </w:num>
  <w:num w:numId="3">
    <w:abstractNumId w:val="23"/>
  </w:num>
  <w:num w:numId="4">
    <w:abstractNumId w:val="12"/>
  </w:num>
  <w:num w:numId="5">
    <w:abstractNumId w:val="25"/>
  </w:num>
  <w:num w:numId="6">
    <w:abstractNumId w:val="2"/>
  </w:num>
  <w:num w:numId="7">
    <w:abstractNumId w:val="27"/>
  </w:num>
  <w:num w:numId="8">
    <w:abstractNumId w:val="26"/>
  </w:num>
  <w:num w:numId="9">
    <w:abstractNumId w:val="1"/>
  </w:num>
  <w:num w:numId="10">
    <w:abstractNumId w:val="20"/>
  </w:num>
  <w:num w:numId="11">
    <w:abstractNumId w:val="4"/>
  </w:num>
  <w:num w:numId="12">
    <w:abstractNumId w:val="10"/>
  </w:num>
  <w:num w:numId="13">
    <w:abstractNumId w:val="7"/>
  </w:num>
  <w:num w:numId="14">
    <w:abstractNumId w:val="9"/>
  </w:num>
  <w:num w:numId="15">
    <w:abstractNumId w:val="17"/>
  </w:num>
  <w:num w:numId="16">
    <w:abstractNumId w:val="13"/>
  </w:num>
  <w:num w:numId="17">
    <w:abstractNumId w:val="14"/>
  </w:num>
  <w:num w:numId="18">
    <w:abstractNumId w:val="15"/>
  </w:num>
  <w:num w:numId="1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9"/>
  </w:num>
  <w:num w:numId="21">
    <w:abstractNumId w:val="28"/>
  </w:num>
  <w:num w:numId="22">
    <w:abstractNumId w:val="8"/>
  </w:num>
  <w:num w:numId="23">
    <w:abstractNumId w:val="6"/>
  </w:num>
  <w:num w:numId="24">
    <w:abstractNumId w:val="18"/>
  </w:num>
  <w:num w:numId="25">
    <w:abstractNumId w:val="16"/>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23"/>
  </w:num>
  <w:num w:numId="31">
    <w:abstractNumId w:val="23"/>
  </w:num>
  <w:num w:numId="32">
    <w:abstractNumId w:val="23"/>
  </w:num>
  <w:num w:numId="33">
    <w:abstractNumId w:val="23"/>
  </w:num>
  <w:num w:numId="34">
    <w:abstractNumId w:val="23"/>
  </w:num>
  <w:num w:numId="35">
    <w:abstractNumId w:val="23"/>
  </w:num>
  <w:num w:numId="36">
    <w:abstractNumId w:val="5"/>
  </w:num>
  <w:num w:numId="37">
    <w:abstractNumId w:val="23"/>
  </w:num>
  <w:num w:numId="38">
    <w:abstractNumId w:val="23"/>
  </w:num>
  <w:num w:numId="39">
    <w:abstractNumId w:val="23"/>
  </w:num>
  <w:num w:numId="40">
    <w:abstractNumId w:val="23"/>
  </w:num>
  <w:num w:numId="41">
    <w:abstractNumId w:val="22"/>
  </w:num>
  <w:num w:numId="42">
    <w:abstractNumId w:val="19"/>
  </w:num>
  <w:num w:numId="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1"/>
  </w:num>
  <w:num w:numId="46">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3"/>
  </w:num>
  <w:num w:numId="48">
    <w:abstractNumId w:val="23"/>
  </w:num>
  <w:num w:numId="49">
    <w:abstractNumId w:val="3"/>
  </w:num>
  <w:num w:numId="50">
    <w:abstractNumId w:val="0"/>
  </w:num>
  <w:num w:numId="51">
    <w:abstractNumId w:val="24"/>
  </w:num>
  <w:num w:numId="52">
    <w:abstractNumId w:val="26"/>
  </w:num>
  <w:num w:numId="53">
    <w:abstractNumId w:val="3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3F8C"/>
    <w:rsid w:val="00001E48"/>
    <w:rsid w:val="0000268B"/>
    <w:rsid w:val="00003CE6"/>
    <w:rsid w:val="00004F68"/>
    <w:rsid w:val="00005EA5"/>
    <w:rsid w:val="0000631D"/>
    <w:rsid w:val="00007E64"/>
    <w:rsid w:val="0001102C"/>
    <w:rsid w:val="00011C99"/>
    <w:rsid w:val="00011D2E"/>
    <w:rsid w:val="00014D2A"/>
    <w:rsid w:val="00015E4F"/>
    <w:rsid w:val="0001654D"/>
    <w:rsid w:val="0001733C"/>
    <w:rsid w:val="00017E8F"/>
    <w:rsid w:val="00020E3F"/>
    <w:rsid w:val="00027E03"/>
    <w:rsid w:val="000300AA"/>
    <w:rsid w:val="00030778"/>
    <w:rsid w:val="00037005"/>
    <w:rsid w:val="000403D1"/>
    <w:rsid w:val="00040F03"/>
    <w:rsid w:val="0004291D"/>
    <w:rsid w:val="00042F0D"/>
    <w:rsid w:val="00044C22"/>
    <w:rsid w:val="000467BD"/>
    <w:rsid w:val="00047606"/>
    <w:rsid w:val="00051445"/>
    <w:rsid w:val="00053839"/>
    <w:rsid w:val="00053BB5"/>
    <w:rsid w:val="000552EC"/>
    <w:rsid w:val="0005691C"/>
    <w:rsid w:val="00056D43"/>
    <w:rsid w:val="00060D4A"/>
    <w:rsid w:val="00061914"/>
    <w:rsid w:val="00063884"/>
    <w:rsid w:val="00064531"/>
    <w:rsid w:val="00066AE6"/>
    <w:rsid w:val="00067064"/>
    <w:rsid w:val="00070178"/>
    <w:rsid w:val="00070353"/>
    <w:rsid w:val="00070E82"/>
    <w:rsid w:val="000713BB"/>
    <w:rsid w:val="0007145F"/>
    <w:rsid w:val="00071951"/>
    <w:rsid w:val="00072150"/>
    <w:rsid w:val="000747DC"/>
    <w:rsid w:val="0007486C"/>
    <w:rsid w:val="00074A60"/>
    <w:rsid w:val="00075DDF"/>
    <w:rsid w:val="00081128"/>
    <w:rsid w:val="000836BE"/>
    <w:rsid w:val="00084E2C"/>
    <w:rsid w:val="00085700"/>
    <w:rsid w:val="000858EA"/>
    <w:rsid w:val="0009128D"/>
    <w:rsid w:val="0009240B"/>
    <w:rsid w:val="00093309"/>
    <w:rsid w:val="000951DA"/>
    <w:rsid w:val="00096A40"/>
    <w:rsid w:val="000A4907"/>
    <w:rsid w:val="000A5750"/>
    <w:rsid w:val="000A6FEB"/>
    <w:rsid w:val="000A7785"/>
    <w:rsid w:val="000A78F8"/>
    <w:rsid w:val="000B1438"/>
    <w:rsid w:val="000B1B36"/>
    <w:rsid w:val="000B2AA1"/>
    <w:rsid w:val="000B4ABD"/>
    <w:rsid w:val="000B656C"/>
    <w:rsid w:val="000B6E3F"/>
    <w:rsid w:val="000B7729"/>
    <w:rsid w:val="000C043A"/>
    <w:rsid w:val="000C0CA9"/>
    <w:rsid w:val="000C20A9"/>
    <w:rsid w:val="000C28E2"/>
    <w:rsid w:val="000D009C"/>
    <w:rsid w:val="000D15A8"/>
    <w:rsid w:val="000D3792"/>
    <w:rsid w:val="000D4C5F"/>
    <w:rsid w:val="000D4C71"/>
    <w:rsid w:val="000D6144"/>
    <w:rsid w:val="000D63E9"/>
    <w:rsid w:val="000D76B9"/>
    <w:rsid w:val="000E07D8"/>
    <w:rsid w:val="000E0944"/>
    <w:rsid w:val="000E1EFE"/>
    <w:rsid w:val="000E2411"/>
    <w:rsid w:val="000E341B"/>
    <w:rsid w:val="000E3881"/>
    <w:rsid w:val="000E4695"/>
    <w:rsid w:val="000E6B9C"/>
    <w:rsid w:val="000E6CB0"/>
    <w:rsid w:val="000F547C"/>
    <w:rsid w:val="000F5B95"/>
    <w:rsid w:val="000F5D30"/>
    <w:rsid w:val="000F61C3"/>
    <w:rsid w:val="000F6578"/>
    <w:rsid w:val="000F6762"/>
    <w:rsid w:val="00100441"/>
    <w:rsid w:val="00100638"/>
    <w:rsid w:val="0010201A"/>
    <w:rsid w:val="001039A7"/>
    <w:rsid w:val="00103E82"/>
    <w:rsid w:val="001051C0"/>
    <w:rsid w:val="001073E0"/>
    <w:rsid w:val="00110B0D"/>
    <w:rsid w:val="001114D8"/>
    <w:rsid w:val="00112779"/>
    <w:rsid w:val="0011291F"/>
    <w:rsid w:val="001134ED"/>
    <w:rsid w:val="00113941"/>
    <w:rsid w:val="00114090"/>
    <w:rsid w:val="00114648"/>
    <w:rsid w:val="001152F6"/>
    <w:rsid w:val="00116886"/>
    <w:rsid w:val="0011777B"/>
    <w:rsid w:val="0011789F"/>
    <w:rsid w:val="00125B9A"/>
    <w:rsid w:val="0012746F"/>
    <w:rsid w:val="00130CE2"/>
    <w:rsid w:val="001363C3"/>
    <w:rsid w:val="00140025"/>
    <w:rsid w:val="00141658"/>
    <w:rsid w:val="00141697"/>
    <w:rsid w:val="001441FD"/>
    <w:rsid w:val="00145C86"/>
    <w:rsid w:val="00146099"/>
    <w:rsid w:val="00151356"/>
    <w:rsid w:val="001549FF"/>
    <w:rsid w:val="001555E9"/>
    <w:rsid w:val="0015596B"/>
    <w:rsid w:val="00160783"/>
    <w:rsid w:val="00162FC5"/>
    <w:rsid w:val="00163685"/>
    <w:rsid w:val="00164CE4"/>
    <w:rsid w:val="001653DC"/>
    <w:rsid w:val="0016648E"/>
    <w:rsid w:val="00167820"/>
    <w:rsid w:val="00172FC0"/>
    <w:rsid w:val="00173B37"/>
    <w:rsid w:val="0017575C"/>
    <w:rsid w:val="001759C9"/>
    <w:rsid w:val="00176426"/>
    <w:rsid w:val="0017655C"/>
    <w:rsid w:val="00177153"/>
    <w:rsid w:val="00177AB5"/>
    <w:rsid w:val="00182365"/>
    <w:rsid w:val="00183C8B"/>
    <w:rsid w:val="00184C48"/>
    <w:rsid w:val="00185F29"/>
    <w:rsid w:val="00186520"/>
    <w:rsid w:val="0019135F"/>
    <w:rsid w:val="001917C2"/>
    <w:rsid w:val="00194DC5"/>
    <w:rsid w:val="00197EBF"/>
    <w:rsid w:val="001A0468"/>
    <w:rsid w:val="001A2FF3"/>
    <w:rsid w:val="001A3AD9"/>
    <w:rsid w:val="001A3B2D"/>
    <w:rsid w:val="001A4A74"/>
    <w:rsid w:val="001A555F"/>
    <w:rsid w:val="001A580E"/>
    <w:rsid w:val="001A5A0B"/>
    <w:rsid w:val="001A6283"/>
    <w:rsid w:val="001B0835"/>
    <w:rsid w:val="001B1315"/>
    <w:rsid w:val="001B13A8"/>
    <w:rsid w:val="001B2EE3"/>
    <w:rsid w:val="001B32B7"/>
    <w:rsid w:val="001B399A"/>
    <w:rsid w:val="001B6287"/>
    <w:rsid w:val="001B62B0"/>
    <w:rsid w:val="001B6B39"/>
    <w:rsid w:val="001B7478"/>
    <w:rsid w:val="001B77A3"/>
    <w:rsid w:val="001C22D3"/>
    <w:rsid w:val="001C4E2E"/>
    <w:rsid w:val="001C54ED"/>
    <w:rsid w:val="001D003D"/>
    <w:rsid w:val="001D02D7"/>
    <w:rsid w:val="001D054D"/>
    <w:rsid w:val="001D21CA"/>
    <w:rsid w:val="001D3283"/>
    <w:rsid w:val="001D4CF8"/>
    <w:rsid w:val="001D5FF2"/>
    <w:rsid w:val="001D71D8"/>
    <w:rsid w:val="001D76EF"/>
    <w:rsid w:val="001E2111"/>
    <w:rsid w:val="001E335F"/>
    <w:rsid w:val="001E44BE"/>
    <w:rsid w:val="001E4EF7"/>
    <w:rsid w:val="001E60A5"/>
    <w:rsid w:val="001F0E08"/>
    <w:rsid w:val="001F3A41"/>
    <w:rsid w:val="001F4741"/>
    <w:rsid w:val="001F4A2B"/>
    <w:rsid w:val="001F799D"/>
    <w:rsid w:val="002019EE"/>
    <w:rsid w:val="00202EA9"/>
    <w:rsid w:val="002031F6"/>
    <w:rsid w:val="00203BE7"/>
    <w:rsid w:val="0020448C"/>
    <w:rsid w:val="0020579F"/>
    <w:rsid w:val="002111E1"/>
    <w:rsid w:val="002116D4"/>
    <w:rsid w:val="00211832"/>
    <w:rsid w:val="0022082E"/>
    <w:rsid w:val="00221E1B"/>
    <w:rsid w:val="002222E2"/>
    <w:rsid w:val="00222AB7"/>
    <w:rsid w:val="00223B62"/>
    <w:rsid w:val="002243DA"/>
    <w:rsid w:val="00226108"/>
    <w:rsid w:val="00230026"/>
    <w:rsid w:val="00231893"/>
    <w:rsid w:val="00232AEA"/>
    <w:rsid w:val="00233F52"/>
    <w:rsid w:val="00233FEE"/>
    <w:rsid w:val="002340B9"/>
    <w:rsid w:val="002409C4"/>
    <w:rsid w:val="00241DFA"/>
    <w:rsid w:val="00246AB9"/>
    <w:rsid w:val="00246AE0"/>
    <w:rsid w:val="00246C12"/>
    <w:rsid w:val="00246C9A"/>
    <w:rsid w:val="0024702F"/>
    <w:rsid w:val="002517B8"/>
    <w:rsid w:val="002547DC"/>
    <w:rsid w:val="0025492E"/>
    <w:rsid w:val="00255208"/>
    <w:rsid w:val="002555CF"/>
    <w:rsid w:val="002569E3"/>
    <w:rsid w:val="00256D67"/>
    <w:rsid w:val="00256E9F"/>
    <w:rsid w:val="0025791C"/>
    <w:rsid w:val="00257E4C"/>
    <w:rsid w:val="00260A26"/>
    <w:rsid w:val="00262AAB"/>
    <w:rsid w:val="00265668"/>
    <w:rsid w:val="00265E3A"/>
    <w:rsid w:val="00265ED9"/>
    <w:rsid w:val="00270A23"/>
    <w:rsid w:val="00271234"/>
    <w:rsid w:val="0027130B"/>
    <w:rsid w:val="002716AE"/>
    <w:rsid w:val="00272B65"/>
    <w:rsid w:val="00275362"/>
    <w:rsid w:val="002759F8"/>
    <w:rsid w:val="00275B21"/>
    <w:rsid w:val="0027640F"/>
    <w:rsid w:val="0027764E"/>
    <w:rsid w:val="00277E15"/>
    <w:rsid w:val="00280028"/>
    <w:rsid w:val="002842D5"/>
    <w:rsid w:val="002854ED"/>
    <w:rsid w:val="002855E0"/>
    <w:rsid w:val="00285B7C"/>
    <w:rsid w:val="00285FB7"/>
    <w:rsid w:val="00286728"/>
    <w:rsid w:val="00291616"/>
    <w:rsid w:val="00291A65"/>
    <w:rsid w:val="002938EF"/>
    <w:rsid w:val="00293AA1"/>
    <w:rsid w:val="00293CE4"/>
    <w:rsid w:val="00294E9F"/>
    <w:rsid w:val="002962B7"/>
    <w:rsid w:val="002964D6"/>
    <w:rsid w:val="0029718B"/>
    <w:rsid w:val="002A04F9"/>
    <w:rsid w:val="002A496E"/>
    <w:rsid w:val="002A4A68"/>
    <w:rsid w:val="002A687F"/>
    <w:rsid w:val="002A796A"/>
    <w:rsid w:val="002B1550"/>
    <w:rsid w:val="002B2912"/>
    <w:rsid w:val="002B4AB9"/>
    <w:rsid w:val="002B7BA8"/>
    <w:rsid w:val="002C22CE"/>
    <w:rsid w:val="002C2EA0"/>
    <w:rsid w:val="002C4889"/>
    <w:rsid w:val="002C63A8"/>
    <w:rsid w:val="002D0552"/>
    <w:rsid w:val="002D413E"/>
    <w:rsid w:val="002D422E"/>
    <w:rsid w:val="002D4709"/>
    <w:rsid w:val="002D492A"/>
    <w:rsid w:val="002D4FD2"/>
    <w:rsid w:val="002D54F2"/>
    <w:rsid w:val="002D5D72"/>
    <w:rsid w:val="002D67B2"/>
    <w:rsid w:val="002D7F9F"/>
    <w:rsid w:val="002E07D9"/>
    <w:rsid w:val="002E1345"/>
    <w:rsid w:val="002E15B1"/>
    <w:rsid w:val="002E20CD"/>
    <w:rsid w:val="002E272E"/>
    <w:rsid w:val="002E3A2C"/>
    <w:rsid w:val="002E44A3"/>
    <w:rsid w:val="002E62F5"/>
    <w:rsid w:val="002E73F9"/>
    <w:rsid w:val="002E768B"/>
    <w:rsid w:val="002E7883"/>
    <w:rsid w:val="002F0246"/>
    <w:rsid w:val="002F0DA4"/>
    <w:rsid w:val="002F1BA7"/>
    <w:rsid w:val="002F1C37"/>
    <w:rsid w:val="002F1E35"/>
    <w:rsid w:val="002F553F"/>
    <w:rsid w:val="002F6582"/>
    <w:rsid w:val="002F6B36"/>
    <w:rsid w:val="00302501"/>
    <w:rsid w:val="0030312F"/>
    <w:rsid w:val="003050DF"/>
    <w:rsid w:val="0030634C"/>
    <w:rsid w:val="0030678D"/>
    <w:rsid w:val="0031558D"/>
    <w:rsid w:val="00317BB1"/>
    <w:rsid w:val="0032250C"/>
    <w:rsid w:val="003227CF"/>
    <w:rsid w:val="00322DA1"/>
    <w:rsid w:val="0032581D"/>
    <w:rsid w:val="00325F26"/>
    <w:rsid w:val="0032629E"/>
    <w:rsid w:val="00332D9F"/>
    <w:rsid w:val="003330E6"/>
    <w:rsid w:val="003337BC"/>
    <w:rsid w:val="0033448F"/>
    <w:rsid w:val="003356D6"/>
    <w:rsid w:val="00335D9A"/>
    <w:rsid w:val="00336E3B"/>
    <w:rsid w:val="00336EB7"/>
    <w:rsid w:val="00337868"/>
    <w:rsid w:val="00340BD6"/>
    <w:rsid w:val="0034158E"/>
    <w:rsid w:val="003436D2"/>
    <w:rsid w:val="00343AF4"/>
    <w:rsid w:val="003445F1"/>
    <w:rsid w:val="003457CD"/>
    <w:rsid w:val="0034629C"/>
    <w:rsid w:val="0034751A"/>
    <w:rsid w:val="00352369"/>
    <w:rsid w:val="00353464"/>
    <w:rsid w:val="00353F21"/>
    <w:rsid w:val="003544C4"/>
    <w:rsid w:val="00354A2E"/>
    <w:rsid w:val="00354BCF"/>
    <w:rsid w:val="00354CE9"/>
    <w:rsid w:val="00355AA5"/>
    <w:rsid w:val="00356B39"/>
    <w:rsid w:val="00360503"/>
    <w:rsid w:val="003620F5"/>
    <w:rsid w:val="0036333C"/>
    <w:rsid w:val="0036335C"/>
    <w:rsid w:val="00363CE3"/>
    <w:rsid w:val="003646D3"/>
    <w:rsid w:val="00364B9E"/>
    <w:rsid w:val="00366308"/>
    <w:rsid w:val="00367685"/>
    <w:rsid w:val="00370F4A"/>
    <w:rsid w:val="003711CC"/>
    <w:rsid w:val="00371E1D"/>
    <w:rsid w:val="003736D0"/>
    <w:rsid w:val="00375FEB"/>
    <w:rsid w:val="00377D91"/>
    <w:rsid w:val="00381124"/>
    <w:rsid w:val="003814CD"/>
    <w:rsid w:val="00381A30"/>
    <w:rsid w:val="00382132"/>
    <w:rsid w:val="00382B44"/>
    <w:rsid w:val="00382D81"/>
    <w:rsid w:val="003845E9"/>
    <w:rsid w:val="0038537B"/>
    <w:rsid w:val="00385723"/>
    <w:rsid w:val="00387E8E"/>
    <w:rsid w:val="0039336A"/>
    <w:rsid w:val="00393F5B"/>
    <w:rsid w:val="003949D5"/>
    <w:rsid w:val="00394FB6"/>
    <w:rsid w:val="003A0A1C"/>
    <w:rsid w:val="003A257C"/>
    <w:rsid w:val="003A3DE8"/>
    <w:rsid w:val="003A4360"/>
    <w:rsid w:val="003B0319"/>
    <w:rsid w:val="003B0FDF"/>
    <w:rsid w:val="003B2ECA"/>
    <w:rsid w:val="003B552C"/>
    <w:rsid w:val="003B60E1"/>
    <w:rsid w:val="003C0A47"/>
    <w:rsid w:val="003C4ECF"/>
    <w:rsid w:val="003C511D"/>
    <w:rsid w:val="003C5A2D"/>
    <w:rsid w:val="003C63D8"/>
    <w:rsid w:val="003C7C4B"/>
    <w:rsid w:val="003D02D1"/>
    <w:rsid w:val="003D138D"/>
    <w:rsid w:val="003D1B02"/>
    <w:rsid w:val="003D5F03"/>
    <w:rsid w:val="003D6E37"/>
    <w:rsid w:val="003D723A"/>
    <w:rsid w:val="003E097D"/>
    <w:rsid w:val="003E0A6C"/>
    <w:rsid w:val="003E149E"/>
    <w:rsid w:val="003E1AF5"/>
    <w:rsid w:val="003E1FEE"/>
    <w:rsid w:val="003E2DA7"/>
    <w:rsid w:val="003E508B"/>
    <w:rsid w:val="003E72BC"/>
    <w:rsid w:val="003E77FB"/>
    <w:rsid w:val="003F0937"/>
    <w:rsid w:val="003F426C"/>
    <w:rsid w:val="003F550D"/>
    <w:rsid w:val="003F7419"/>
    <w:rsid w:val="004058FB"/>
    <w:rsid w:val="0041014F"/>
    <w:rsid w:val="004107E0"/>
    <w:rsid w:val="004115D1"/>
    <w:rsid w:val="004134B7"/>
    <w:rsid w:val="00414811"/>
    <w:rsid w:val="00417B7E"/>
    <w:rsid w:val="0042036F"/>
    <w:rsid w:val="004240B9"/>
    <w:rsid w:val="004253C0"/>
    <w:rsid w:val="004253C2"/>
    <w:rsid w:val="0042560F"/>
    <w:rsid w:val="0043009E"/>
    <w:rsid w:val="004311C7"/>
    <w:rsid w:val="0043197E"/>
    <w:rsid w:val="0043259C"/>
    <w:rsid w:val="00432E50"/>
    <w:rsid w:val="00434905"/>
    <w:rsid w:val="00434DFC"/>
    <w:rsid w:val="00434EE1"/>
    <w:rsid w:val="0043564E"/>
    <w:rsid w:val="00435C03"/>
    <w:rsid w:val="00436739"/>
    <w:rsid w:val="00436EF5"/>
    <w:rsid w:val="0043798C"/>
    <w:rsid w:val="00443419"/>
    <w:rsid w:val="00443C78"/>
    <w:rsid w:val="00443D2E"/>
    <w:rsid w:val="004461B6"/>
    <w:rsid w:val="00446B31"/>
    <w:rsid w:val="0045018A"/>
    <w:rsid w:val="00451261"/>
    <w:rsid w:val="00451C9F"/>
    <w:rsid w:val="00451DE2"/>
    <w:rsid w:val="0045376C"/>
    <w:rsid w:val="00454DF2"/>
    <w:rsid w:val="00456C41"/>
    <w:rsid w:val="00457FC1"/>
    <w:rsid w:val="00460B02"/>
    <w:rsid w:val="00460C7A"/>
    <w:rsid w:val="00461D34"/>
    <w:rsid w:val="004622E8"/>
    <w:rsid w:val="00463117"/>
    <w:rsid w:val="004633B5"/>
    <w:rsid w:val="00464586"/>
    <w:rsid w:val="004707BF"/>
    <w:rsid w:val="0047296C"/>
    <w:rsid w:val="00472A2D"/>
    <w:rsid w:val="0047301A"/>
    <w:rsid w:val="00473FB7"/>
    <w:rsid w:val="00474FEF"/>
    <w:rsid w:val="004760E3"/>
    <w:rsid w:val="00476476"/>
    <w:rsid w:val="004776DC"/>
    <w:rsid w:val="004777C1"/>
    <w:rsid w:val="00480139"/>
    <w:rsid w:val="00480336"/>
    <w:rsid w:val="00480D93"/>
    <w:rsid w:val="0048129B"/>
    <w:rsid w:val="004819B7"/>
    <w:rsid w:val="00481C9A"/>
    <w:rsid w:val="004826D6"/>
    <w:rsid w:val="004832E5"/>
    <w:rsid w:val="0048526C"/>
    <w:rsid w:val="004911FB"/>
    <w:rsid w:val="00492E7F"/>
    <w:rsid w:val="00493915"/>
    <w:rsid w:val="00494B0D"/>
    <w:rsid w:val="00496F30"/>
    <w:rsid w:val="00496FBA"/>
    <w:rsid w:val="00497B8E"/>
    <w:rsid w:val="00497D1D"/>
    <w:rsid w:val="004A2319"/>
    <w:rsid w:val="004A276B"/>
    <w:rsid w:val="004A299D"/>
    <w:rsid w:val="004A32E4"/>
    <w:rsid w:val="004A478C"/>
    <w:rsid w:val="004A5A24"/>
    <w:rsid w:val="004A65E0"/>
    <w:rsid w:val="004B0946"/>
    <w:rsid w:val="004B0C8E"/>
    <w:rsid w:val="004B105E"/>
    <w:rsid w:val="004B1865"/>
    <w:rsid w:val="004B2C57"/>
    <w:rsid w:val="004B3ABF"/>
    <w:rsid w:val="004B3DA0"/>
    <w:rsid w:val="004B4212"/>
    <w:rsid w:val="004B619A"/>
    <w:rsid w:val="004B6883"/>
    <w:rsid w:val="004B68E2"/>
    <w:rsid w:val="004B7841"/>
    <w:rsid w:val="004C036A"/>
    <w:rsid w:val="004C07D1"/>
    <w:rsid w:val="004C2B55"/>
    <w:rsid w:val="004C36D1"/>
    <w:rsid w:val="004C5ACB"/>
    <w:rsid w:val="004C5BC7"/>
    <w:rsid w:val="004D213A"/>
    <w:rsid w:val="004D22DD"/>
    <w:rsid w:val="004D28AC"/>
    <w:rsid w:val="004D29DA"/>
    <w:rsid w:val="004D2E51"/>
    <w:rsid w:val="004D5669"/>
    <w:rsid w:val="004D59E6"/>
    <w:rsid w:val="004D70CF"/>
    <w:rsid w:val="004E0C5A"/>
    <w:rsid w:val="004E0FEE"/>
    <w:rsid w:val="004E2F11"/>
    <w:rsid w:val="004E5EEC"/>
    <w:rsid w:val="004E6007"/>
    <w:rsid w:val="004E7E07"/>
    <w:rsid w:val="004F0B63"/>
    <w:rsid w:val="004F0C43"/>
    <w:rsid w:val="004F0E2E"/>
    <w:rsid w:val="004F2A2B"/>
    <w:rsid w:val="004F36EF"/>
    <w:rsid w:val="004F57E6"/>
    <w:rsid w:val="004F5F57"/>
    <w:rsid w:val="004F640E"/>
    <w:rsid w:val="004F773C"/>
    <w:rsid w:val="005001CC"/>
    <w:rsid w:val="00500355"/>
    <w:rsid w:val="00501595"/>
    <w:rsid w:val="005015B7"/>
    <w:rsid w:val="00501AA4"/>
    <w:rsid w:val="00501D20"/>
    <w:rsid w:val="0050536B"/>
    <w:rsid w:val="00506ECF"/>
    <w:rsid w:val="005112C2"/>
    <w:rsid w:val="00513337"/>
    <w:rsid w:val="00513BA1"/>
    <w:rsid w:val="00514120"/>
    <w:rsid w:val="005161D4"/>
    <w:rsid w:val="0051655A"/>
    <w:rsid w:val="0051659F"/>
    <w:rsid w:val="00516B5E"/>
    <w:rsid w:val="005209DB"/>
    <w:rsid w:val="00521045"/>
    <w:rsid w:val="00524353"/>
    <w:rsid w:val="005247DE"/>
    <w:rsid w:val="00526462"/>
    <w:rsid w:val="005276AD"/>
    <w:rsid w:val="00527939"/>
    <w:rsid w:val="00531D0E"/>
    <w:rsid w:val="00532476"/>
    <w:rsid w:val="0053279F"/>
    <w:rsid w:val="00532B5C"/>
    <w:rsid w:val="00534C2D"/>
    <w:rsid w:val="005357F2"/>
    <w:rsid w:val="00536197"/>
    <w:rsid w:val="005363F7"/>
    <w:rsid w:val="005366E2"/>
    <w:rsid w:val="0053704A"/>
    <w:rsid w:val="00537641"/>
    <w:rsid w:val="00540ECF"/>
    <w:rsid w:val="00540F7F"/>
    <w:rsid w:val="00543B79"/>
    <w:rsid w:val="00543DF2"/>
    <w:rsid w:val="00544F44"/>
    <w:rsid w:val="00545497"/>
    <w:rsid w:val="00545922"/>
    <w:rsid w:val="00545C18"/>
    <w:rsid w:val="0054648A"/>
    <w:rsid w:val="00546A59"/>
    <w:rsid w:val="00552083"/>
    <w:rsid w:val="0055215E"/>
    <w:rsid w:val="005523EF"/>
    <w:rsid w:val="005529BE"/>
    <w:rsid w:val="00552A5B"/>
    <w:rsid w:val="0055378F"/>
    <w:rsid w:val="00553D65"/>
    <w:rsid w:val="005541E5"/>
    <w:rsid w:val="0055448D"/>
    <w:rsid w:val="00554EDB"/>
    <w:rsid w:val="0056146C"/>
    <w:rsid w:val="00561BC0"/>
    <w:rsid w:val="00562FB2"/>
    <w:rsid w:val="0056409B"/>
    <w:rsid w:val="00564130"/>
    <w:rsid w:val="005642D0"/>
    <w:rsid w:val="00564656"/>
    <w:rsid w:val="00564832"/>
    <w:rsid w:val="00566247"/>
    <w:rsid w:val="00566701"/>
    <w:rsid w:val="00566F02"/>
    <w:rsid w:val="00567250"/>
    <w:rsid w:val="00571732"/>
    <w:rsid w:val="00571A61"/>
    <w:rsid w:val="0057235E"/>
    <w:rsid w:val="00573733"/>
    <w:rsid w:val="005751C1"/>
    <w:rsid w:val="00576B10"/>
    <w:rsid w:val="0057747E"/>
    <w:rsid w:val="00577AC0"/>
    <w:rsid w:val="00580D4A"/>
    <w:rsid w:val="005816B5"/>
    <w:rsid w:val="005823AC"/>
    <w:rsid w:val="00582458"/>
    <w:rsid w:val="00584D5B"/>
    <w:rsid w:val="00584E4B"/>
    <w:rsid w:val="0059100E"/>
    <w:rsid w:val="005918F8"/>
    <w:rsid w:val="00592B94"/>
    <w:rsid w:val="00593882"/>
    <w:rsid w:val="00593B70"/>
    <w:rsid w:val="0059439B"/>
    <w:rsid w:val="00595ECD"/>
    <w:rsid w:val="005969D8"/>
    <w:rsid w:val="005A0B5B"/>
    <w:rsid w:val="005A0DE6"/>
    <w:rsid w:val="005A2A0C"/>
    <w:rsid w:val="005A3DBC"/>
    <w:rsid w:val="005A3F42"/>
    <w:rsid w:val="005A6376"/>
    <w:rsid w:val="005A7A26"/>
    <w:rsid w:val="005B4F0F"/>
    <w:rsid w:val="005B6F8C"/>
    <w:rsid w:val="005C00A6"/>
    <w:rsid w:val="005C0B72"/>
    <w:rsid w:val="005C23A9"/>
    <w:rsid w:val="005C2AD4"/>
    <w:rsid w:val="005C363C"/>
    <w:rsid w:val="005C3D95"/>
    <w:rsid w:val="005C514D"/>
    <w:rsid w:val="005C584D"/>
    <w:rsid w:val="005C6331"/>
    <w:rsid w:val="005C7286"/>
    <w:rsid w:val="005D0863"/>
    <w:rsid w:val="005D09FA"/>
    <w:rsid w:val="005D0C35"/>
    <w:rsid w:val="005D2EBF"/>
    <w:rsid w:val="005D3336"/>
    <w:rsid w:val="005D355C"/>
    <w:rsid w:val="005D3B8D"/>
    <w:rsid w:val="005D541A"/>
    <w:rsid w:val="005D5468"/>
    <w:rsid w:val="005D581F"/>
    <w:rsid w:val="005D684E"/>
    <w:rsid w:val="005D7FB0"/>
    <w:rsid w:val="005E1B5E"/>
    <w:rsid w:val="005E1F7E"/>
    <w:rsid w:val="005E3A5D"/>
    <w:rsid w:val="005E4B32"/>
    <w:rsid w:val="005E5751"/>
    <w:rsid w:val="005E757F"/>
    <w:rsid w:val="005E79CA"/>
    <w:rsid w:val="005F14D6"/>
    <w:rsid w:val="005F1D72"/>
    <w:rsid w:val="005F4F50"/>
    <w:rsid w:val="005F51C0"/>
    <w:rsid w:val="005F5DC0"/>
    <w:rsid w:val="005F6499"/>
    <w:rsid w:val="005F6F35"/>
    <w:rsid w:val="005F733D"/>
    <w:rsid w:val="006003F2"/>
    <w:rsid w:val="00600D5A"/>
    <w:rsid w:val="0060159E"/>
    <w:rsid w:val="006030FA"/>
    <w:rsid w:val="00603839"/>
    <w:rsid w:val="00604A8D"/>
    <w:rsid w:val="00605494"/>
    <w:rsid w:val="00605A24"/>
    <w:rsid w:val="00605DCA"/>
    <w:rsid w:val="006075E7"/>
    <w:rsid w:val="00612C39"/>
    <w:rsid w:val="00613F79"/>
    <w:rsid w:val="00616616"/>
    <w:rsid w:val="00616921"/>
    <w:rsid w:val="00620891"/>
    <w:rsid w:val="0062271F"/>
    <w:rsid w:val="00624BD1"/>
    <w:rsid w:val="0062725A"/>
    <w:rsid w:val="00627737"/>
    <w:rsid w:val="006306FB"/>
    <w:rsid w:val="006308B8"/>
    <w:rsid w:val="0063102F"/>
    <w:rsid w:val="006324CC"/>
    <w:rsid w:val="006332D5"/>
    <w:rsid w:val="00633ECA"/>
    <w:rsid w:val="00634B06"/>
    <w:rsid w:val="00636309"/>
    <w:rsid w:val="00640495"/>
    <w:rsid w:val="00641D16"/>
    <w:rsid w:val="006420C7"/>
    <w:rsid w:val="00643390"/>
    <w:rsid w:val="00644688"/>
    <w:rsid w:val="00645A34"/>
    <w:rsid w:val="006504B7"/>
    <w:rsid w:val="0065054A"/>
    <w:rsid w:val="00652014"/>
    <w:rsid w:val="00653105"/>
    <w:rsid w:val="00656BC3"/>
    <w:rsid w:val="00657880"/>
    <w:rsid w:val="00657F0B"/>
    <w:rsid w:val="006602E0"/>
    <w:rsid w:val="00661F76"/>
    <w:rsid w:val="006631E5"/>
    <w:rsid w:val="00664ED4"/>
    <w:rsid w:val="00665D0D"/>
    <w:rsid w:val="00671F2D"/>
    <w:rsid w:val="00673831"/>
    <w:rsid w:val="00673B7D"/>
    <w:rsid w:val="00673D75"/>
    <w:rsid w:val="00674134"/>
    <w:rsid w:val="006807B6"/>
    <w:rsid w:val="00681C86"/>
    <w:rsid w:val="0068336F"/>
    <w:rsid w:val="00683DA0"/>
    <w:rsid w:val="00684433"/>
    <w:rsid w:val="00685858"/>
    <w:rsid w:val="00685E9F"/>
    <w:rsid w:val="00686465"/>
    <w:rsid w:val="00686851"/>
    <w:rsid w:val="00687193"/>
    <w:rsid w:val="00690CE8"/>
    <w:rsid w:val="00691905"/>
    <w:rsid w:val="00692543"/>
    <w:rsid w:val="00692B00"/>
    <w:rsid w:val="00694080"/>
    <w:rsid w:val="00694F29"/>
    <w:rsid w:val="00695237"/>
    <w:rsid w:val="00695997"/>
    <w:rsid w:val="00695BCB"/>
    <w:rsid w:val="00696A73"/>
    <w:rsid w:val="00696B11"/>
    <w:rsid w:val="00697631"/>
    <w:rsid w:val="00697CF8"/>
    <w:rsid w:val="006A1A1A"/>
    <w:rsid w:val="006A2303"/>
    <w:rsid w:val="006A41A7"/>
    <w:rsid w:val="006B0CD5"/>
    <w:rsid w:val="006B1327"/>
    <w:rsid w:val="006B15A8"/>
    <w:rsid w:val="006B2CFA"/>
    <w:rsid w:val="006B3D65"/>
    <w:rsid w:val="006C03DA"/>
    <w:rsid w:val="006C17F2"/>
    <w:rsid w:val="006C3C5C"/>
    <w:rsid w:val="006C6C76"/>
    <w:rsid w:val="006C6E0B"/>
    <w:rsid w:val="006D219D"/>
    <w:rsid w:val="006D24D7"/>
    <w:rsid w:val="006D2765"/>
    <w:rsid w:val="006D366F"/>
    <w:rsid w:val="006D36F8"/>
    <w:rsid w:val="006D4DB1"/>
    <w:rsid w:val="006D5CE1"/>
    <w:rsid w:val="006D67FF"/>
    <w:rsid w:val="006D7D64"/>
    <w:rsid w:val="006D7E0F"/>
    <w:rsid w:val="006D7F77"/>
    <w:rsid w:val="006E0DB5"/>
    <w:rsid w:val="006E2913"/>
    <w:rsid w:val="006E2AD7"/>
    <w:rsid w:val="006E531B"/>
    <w:rsid w:val="006E7DCE"/>
    <w:rsid w:val="006F023B"/>
    <w:rsid w:val="006F1851"/>
    <w:rsid w:val="006F1A1C"/>
    <w:rsid w:val="006F347F"/>
    <w:rsid w:val="006F35F9"/>
    <w:rsid w:val="006F3A3A"/>
    <w:rsid w:val="006F3B35"/>
    <w:rsid w:val="006F4279"/>
    <w:rsid w:val="006F455D"/>
    <w:rsid w:val="006F562A"/>
    <w:rsid w:val="006F6231"/>
    <w:rsid w:val="006F798C"/>
    <w:rsid w:val="006F7A86"/>
    <w:rsid w:val="0070045C"/>
    <w:rsid w:val="00700ED4"/>
    <w:rsid w:val="00701505"/>
    <w:rsid w:val="007021AF"/>
    <w:rsid w:val="00702CA7"/>
    <w:rsid w:val="00703F69"/>
    <w:rsid w:val="00705A18"/>
    <w:rsid w:val="00710428"/>
    <w:rsid w:val="0071258B"/>
    <w:rsid w:val="00714FD9"/>
    <w:rsid w:val="0071539F"/>
    <w:rsid w:val="00716BC9"/>
    <w:rsid w:val="00717EB1"/>
    <w:rsid w:val="00721405"/>
    <w:rsid w:val="007216B6"/>
    <w:rsid w:val="00723605"/>
    <w:rsid w:val="00723FCD"/>
    <w:rsid w:val="00725519"/>
    <w:rsid w:val="007261CE"/>
    <w:rsid w:val="007263AC"/>
    <w:rsid w:val="0072660A"/>
    <w:rsid w:val="00726D5D"/>
    <w:rsid w:val="00727366"/>
    <w:rsid w:val="007320C5"/>
    <w:rsid w:val="00732628"/>
    <w:rsid w:val="007378D9"/>
    <w:rsid w:val="00737C35"/>
    <w:rsid w:val="00741883"/>
    <w:rsid w:val="00741C81"/>
    <w:rsid w:val="007445D1"/>
    <w:rsid w:val="00744D6A"/>
    <w:rsid w:val="00745747"/>
    <w:rsid w:val="00747284"/>
    <w:rsid w:val="00747978"/>
    <w:rsid w:val="00751387"/>
    <w:rsid w:val="00751400"/>
    <w:rsid w:val="00752EEB"/>
    <w:rsid w:val="007537C7"/>
    <w:rsid w:val="00753A6C"/>
    <w:rsid w:val="00753EFF"/>
    <w:rsid w:val="007549CF"/>
    <w:rsid w:val="007552A4"/>
    <w:rsid w:val="007553A6"/>
    <w:rsid w:val="0075729C"/>
    <w:rsid w:val="007612FD"/>
    <w:rsid w:val="00761444"/>
    <w:rsid w:val="007615BB"/>
    <w:rsid w:val="0076184A"/>
    <w:rsid w:val="007635AE"/>
    <w:rsid w:val="00763FDD"/>
    <w:rsid w:val="0076597A"/>
    <w:rsid w:val="00765EE0"/>
    <w:rsid w:val="00767A28"/>
    <w:rsid w:val="00770AF3"/>
    <w:rsid w:val="007719F5"/>
    <w:rsid w:val="00772A66"/>
    <w:rsid w:val="00772F40"/>
    <w:rsid w:val="0077410B"/>
    <w:rsid w:val="007761FC"/>
    <w:rsid w:val="00776B73"/>
    <w:rsid w:val="00777E42"/>
    <w:rsid w:val="00777FAC"/>
    <w:rsid w:val="00780290"/>
    <w:rsid w:val="00780CB9"/>
    <w:rsid w:val="0078360C"/>
    <w:rsid w:val="00784169"/>
    <w:rsid w:val="00784B4A"/>
    <w:rsid w:val="007855F8"/>
    <w:rsid w:val="0078608F"/>
    <w:rsid w:val="00786DA4"/>
    <w:rsid w:val="007874DA"/>
    <w:rsid w:val="00787515"/>
    <w:rsid w:val="00787A65"/>
    <w:rsid w:val="00791931"/>
    <w:rsid w:val="0079209A"/>
    <w:rsid w:val="0079280A"/>
    <w:rsid w:val="00793C18"/>
    <w:rsid w:val="00795569"/>
    <w:rsid w:val="007967AE"/>
    <w:rsid w:val="00797412"/>
    <w:rsid w:val="007A03E5"/>
    <w:rsid w:val="007A15A4"/>
    <w:rsid w:val="007A1D99"/>
    <w:rsid w:val="007A206E"/>
    <w:rsid w:val="007A328A"/>
    <w:rsid w:val="007A35A3"/>
    <w:rsid w:val="007A46D5"/>
    <w:rsid w:val="007A4A00"/>
    <w:rsid w:val="007A4F7B"/>
    <w:rsid w:val="007A5F2A"/>
    <w:rsid w:val="007A64B5"/>
    <w:rsid w:val="007A780A"/>
    <w:rsid w:val="007A7BED"/>
    <w:rsid w:val="007B0208"/>
    <w:rsid w:val="007B11E8"/>
    <w:rsid w:val="007B174E"/>
    <w:rsid w:val="007B43DB"/>
    <w:rsid w:val="007B55AA"/>
    <w:rsid w:val="007B5C69"/>
    <w:rsid w:val="007B60F5"/>
    <w:rsid w:val="007B6482"/>
    <w:rsid w:val="007C0F51"/>
    <w:rsid w:val="007C2CD7"/>
    <w:rsid w:val="007C3084"/>
    <w:rsid w:val="007C3D2F"/>
    <w:rsid w:val="007C6162"/>
    <w:rsid w:val="007C66F8"/>
    <w:rsid w:val="007D08A1"/>
    <w:rsid w:val="007D30D5"/>
    <w:rsid w:val="007D4D1E"/>
    <w:rsid w:val="007D7511"/>
    <w:rsid w:val="007E2321"/>
    <w:rsid w:val="007E25AC"/>
    <w:rsid w:val="007E25DF"/>
    <w:rsid w:val="007E2798"/>
    <w:rsid w:val="007E3184"/>
    <w:rsid w:val="007E50E1"/>
    <w:rsid w:val="007F1631"/>
    <w:rsid w:val="007F1C74"/>
    <w:rsid w:val="007F1E13"/>
    <w:rsid w:val="007F49B7"/>
    <w:rsid w:val="007F60C3"/>
    <w:rsid w:val="008007E4"/>
    <w:rsid w:val="00801FCF"/>
    <w:rsid w:val="00802594"/>
    <w:rsid w:val="00802BE3"/>
    <w:rsid w:val="00803A65"/>
    <w:rsid w:val="00804415"/>
    <w:rsid w:val="00805281"/>
    <w:rsid w:val="00805AE4"/>
    <w:rsid w:val="008079D8"/>
    <w:rsid w:val="00810FF4"/>
    <w:rsid w:val="0081177C"/>
    <w:rsid w:val="00811D93"/>
    <w:rsid w:val="00812010"/>
    <w:rsid w:val="008128BF"/>
    <w:rsid w:val="0081385D"/>
    <w:rsid w:val="008144A6"/>
    <w:rsid w:val="00814919"/>
    <w:rsid w:val="00815D79"/>
    <w:rsid w:val="00815EB3"/>
    <w:rsid w:val="008201A1"/>
    <w:rsid w:val="00821242"/>
    <w:rsid w:val="0082259D"/>
    <w:rsid w:val="00825420"/>
    <w:rsid w:val="0083040C"/>
    <w:rsid w:val="00830D29"/>
    <w:rsid w:val="0083183D"/>
    <w:rsid w:val="0083223B"/>
    <w:rsid w:val="0083269E"/>
    <w:rsid w:val="0083299B"/>
    <w:rsid w:val="008331E8"/>
    <w:rsid w:val="00834F25"/>
    <w:rsid w:val="00835C13"/>
    <w:rsid w:val="00836215"/>
    <w:rsid w:val="00837F74"/>
    <w:rsid w:val="008401D8"/>
    <w:rsid w:val="00840F5F"/>
    <w:rsid w:val="00845A29"/>
    <w:rsid w:val="00845A2F"/>
    <w:rsid w:val="008523CB"/>
    <w:rsid w:val="00852C57"/>
    <w:rsid w:val="008562E4"/>
    <w:rsid w:val="0085741A"/>
    <w:rsid w:val="00857A99"/>
    <w:rsid w:val="00857E9F"/>
    <w:rsid w:val="00860DC8"/>
    <w:rsid w:val="008628A4"/>
    <w:rsid w:val="008637A5"/>
    <w:rsid w:val="00865307"/>
    <w:rsid w:val="008665B3"/>
    <w:rsid w:val="00873BE4"/>
    <w:rsid w:val="00876C22"/>
    <w:rsid w:val="00880242"/>
    <w:rsid w:val="008826E5"/>
    <w:rsid w:val="00883B23"/>
    <w:rsid w:val="0088491A"/>
    <w:rsid w:val="008867CB"/>
    <w:rsid w:val="008903B1"/>
    <w:rsid w:val="0089120A"/>
    <w:rsid w:val="00891F92"/>
    <w:rsid w:val="00891FB3"/>
    <w:rsid w:val="00892D50"/>
    <w:rsid w:val="008932B1"/>
    <w:rsid w:val="0089477B"/>
    <w:rsid w:val="00894E9A"/>
    <w:rsid w:val="008953A9"/>
    <w:rsid w:val="008953AF"/>
    <w:rsid w:val="00895B08"/>
    <w:rsid w:val="00896113"/>
    <w:rsid w:val="00896A6B"/>
    <w:rsid w:val="00896B6A"/>
    <w:rsid w:val="00896E3B"/>
    <w:rsid w:val="008A097C"/>
    <w:rsid w:val="008A6684"/>
    <w:rsid w:val="008A6DD5"/>
    <w:rsid w:val="008A7194"/>
    <w:rsid w:val="008A75F8"/>
    <w:rsid w:val="008A78E3"/>
    <w:rsid w:val="008A7DAA"/>
    <w:rsid w:val="008B09CC"/>
    <w:rsid w:val="008B0DAF"/>
    <w:rsid w:val="008B348A"/>
    <w:rsid w:val="008B3ABE"/>
    <w:rsid w:val="008B692B"/>
    <w:rsid w:val="008B7FE7"/>
    <w:rsid w:val="008C25D3"/>
    <w:rsid w:val="008C2CF7"/>
    <w:rsid w:val="008C4C38"/>
    <w:rsid w:val="008D0CC1"/>
    <w:rsid w:val="008D1FFB"/>
    <w:rsid w:val="008D2281"/>
    <w:rsid w:val="008D3392"/>
    <w:rsid w:val="008D4514"/>
    <w:rsid w:val="008D45A9"/>
    <w:rsid w:val="008D5578"/>
    <w:rsid w:val="008D7BDC"/>
    <w:rsid w:val="008E05A0"/>
    <w:rsid w:val="008E14BD"/>
    <w:rsid w:val="008E29B6"/>
    <w:rsid w:val="008E2AC7"/>
    <w:rsid w:val="008E3307"/>
    <w:rsid w:val="008E3310"/>
    <w:rsid w:val="008E3771"/>
    <w:rsid w:val="008E648C"/>
    <w:rsid w:val="008E6A44"/>
    <w:rsid w:val="008E7CBE"/>
    <w:rsid w:val="008F0113"/>
    <w:rsid w:val="008F11F3"/>
    <w:rsid w:val="008F2428"/>
    <w:rsid w:val="00901F19"/>
    <w:rsid w:val="00910DCB"/>
    <w:rsid w:val="00911352"/>
    <w:rsid w:val="009124A3"/>
    <w:rsid w:val="00912BE5"/>
    <w:rsid w:val="0091457E"/>
    <w:rsid w:val="00914B6F"/>
    <w:rsid w:val="009203B8"/>
    <w:rsid w:val="009208D4"/>
    <w:rsid w:val="00920BF4"/>
    <w:rsid w:val="00924F96"/>
    <w:rsid w:val="00925EE5"/>
    <w:rsid w:val="009273E0"/>
    <w:rsid w:val="00931B85"/>
    <w:rsid w:val="00931DC9"/>
    <w:rsid w:val="00933BB2"/>
    <w:rsid w:val="00940412"/>
    <w:rsid w:val="0094094A"/>
    <w:rsid w:val="00941081"/>
    <w:rsid w:val="00941890"/>
    <w:rsid w:val="00941964"/>
    <w:rsid w:val="00944BD0"/>
    <w:rsid w:val="0094544B"/>
    <w:rsid w:val="0094575E"/>
    <w:rsid w:val="00946080"/>
    <w:rsid w:val="00946C24"/>
    <w:rsid w:val="0095161F"/>
    <w:rsid w:val="009533E9"/>
    <w:rsid w:val="00954420"/>
    <w:rsid w:val="009549A0"/>
    <w:rsid w:val="00955FDD"/>
    <w:rsid w:val="009662CA"/>
    <w:rsid w:val="0096695E"/>
    <w:rsid w:val="00967E1D"/>
    <w:rsid w:val="00970F69"/>
    <w:rsid w:val="00972649"/>
    <w:rsid w:val="00973879"/>
    <w:rsid w:val="009751B6"/>
    <w:rsid w:val="00975859"/>
    <w:rsid w:val="00975AF1"/>
    <w:rsid w:val="009766B4"/>
    <w:rsid w:val="0098130D"/>
    <w:rsid w:val="009862D6"/>
    <w:rsid w:val="0098635C"/>
    <w:rsid w:val="00986A0D"/>
    <w:rsid w:val="009878FC"/>
    <w:rsid w:val="00990BB0"/>
    <w:rsid w:val="00992D61"/>
    <w:rsid w:val="0099775E"/>
    <w:rsid w:val="009A2C46"/>
    <w:rsid w:val="009A3EAF"/>
    <w:rsid w:val="009A4101"/>
    <w:rsid w:val="009B1CE6"/>
    <w:rsid w:val="009B1EDA"/>
    <w:rsid w:val="009B28E7"/>
    <w:rsid w:val="009B4E35"/>
    <w:rsid w:val="009B6D95"/>
    <w:rsid w:val="009C091B"/>
    <w:rsid w:val="009C640F"/>
    <w:rsid w:val="009C6466"/>
    <w:rsid w:val="009D0126"/>
    <w:rsid w:val="009D1985"/>
    <w:rsid w:val="009D30B0"/>
    <w:rsid w:val="009D366B"/>
    <w:rsid w:val="009D3860"/>
    <w:rsid w:val="009D3E88"/>
    <w:rsid w:val="009D3F70"/>
    <w:rsid w:val="009D5D4A"/>
    <w:rsid w:val="009D6A5C"/>
    <w:rsid w:val="009E00A3"/>
    <w:rsid w:val="009E036B"/>
    <w:rsid w:val="009E0476"/>
    <w:rsid w:val="009E092E"/>
    <w:rsid w:val="009E0E7E"/>
    <w:rsid w:val="009E1D85"/>
    <w:rsid w:val="009E30A0"/>
    <w:rsid w:val="009E47B8"/>
    <w:rsid w:val="009E4ED5"/>
    <w:rsid w:val="009E7376"/>
    <w:rsid w:val="009E73FE"/>
    <w:rsid w:val="009E7E89"/>
    <w:rsid w:val="009F1498"/>
    <w:rsid w:val="009F2AFB"/>
    <w:rsid w:val="009F4777"/>
    <w:rsid w:val="009F6BA5"/>
    <w:rsid w:val="009F7358"/>
    <w:rsid w:val="00A002FD"/>
    <w:rsid w:val="00A018CC"/>
    <w:rsid w:val="00A05D11"/>
    <w:rsid w:val="00A06109"/>
    <w:rsid w:val="00A0660B"/>
    <w:rsid w:val="00A117CE"/>
    <w:rsid w:val="00A11ACA"/>
    <w:rsid w:val="00A134DD"/>
    <w:rsid w:val="00A138F9"/>
    <w:rsid w:val="00A142D0"/>
    <w:rsid w:val="00A1497E"/>
    <w:rsid w:val="00A15ADF"/>
    <w:rsid w:val="00A17C4F"/>
    <w:rsid w:val="00A24CA6"/>
    <w:rsid w:val="00A254D9"/>
    <w:rsid w:val="00A30974"/>
    <w:rsid w:val="00A322DB"/>
    <w:rsid w:val="00A3321B"/>
    <w:rsid w:val="00A34BB8"/>
    <w:rsid w:val="00A34CA7"/>
    <w:rsid w:val="00A35F5B"/>
    <w:rsid w:val="00A366AB"/>
    <w:rsid w:val="00A379DF"/>
    <w:rsid w:val="00A40453"/>
    <w:rsid w:val="00A450EF"/>
    <w:rsid w:val="00A456DA"/>
    <w:rsid w:val="00A457B0"/>
    <w:rsid w:val="00A46431"/>
    <w:rsid w:val="00A5023D"/>
    <w:rsid w:val="00A504CA"/>
    <w:rsid w:val="00A51B0E"/>
    <w:rsid w:val="00A5239C"/>
    <w:rsid w:val="00A52B59"/>
    <w:rsid w:val="00A53FA2"/>
    <w:rsid w:val="00A571EA"/>
    <w:rsid w:val="00A6058B"/>
    <w:rsid w:val="00A6132C"/>
    <w:rsid w:val="00A62A6E"/>
    <w:rsid w:val="00A70851"/>
    <w:rsid w:val="00A70D0B"/>
    <w:rsid w:val="00A7244A"/>
    <w:rsid w:val="00A75A26"/>
    <w:rsid w:val="00A770D2"/>
    <w:rsid w:val="00A7748B"/>
    <w:rsid w:val="00A817A3"/>
    <w:rsid w:val="00A823E0"/>
    <w:rsid w:val="00A84480"/>
    <w:rsid w:val="00A864BC"/>
    <w:rsid w:val="00A922F0"/>
    <w:rsid w:val="00A93C7D"/>
    <w:rsid w:val="00A944AB"/>
    <w:rsid w:val="00A94EE8"/>
    <w:rsid w:val="00A95657"/>
    <w:rsid w:val="00A96309"/>
    <w:rsid w:val="00A96B5D"/>
    <w:rsid w:val="00A97173"/>
    <w:rsid w:val="00A973A7"/>
    <w:rsid w:val="00AA12B6"/>
    <w:rsid w:val="00AA34FB"/>
    <w:rsid w:val="00AA4AB9"/>
    <w:rsid w:val="00AA4CED"/>
    <w:rsid w:val="00AA52F7"/>
    <w:rsid w:val="00AA58C1"/>
    <w:rsid w:val="00AA6827"/>
    <w:rsid w:val="00AB074A"/>
    <w:rsid w:val="00AB2708"/>
    <w:rsid w:val="00AB2870"/>
    <w:rsid w:val="00AB64CE"/>
    <w:rsid w:val="00AB75CE"/>
    <w:rsid w:val="00AB7E27"/>
    <w:rsid w:val="00AC22DF"/>
    <w:rsid w:val="00AC3D74"/>
    <w:rsid w:val="00AC40C2"/>
    <w:rsid w:val="00AC642B"/>
    <w:rsid w:val="00AC6545"/>
    <w:rsid w:val="00AC6B47"/>
    <w:rsid w:val="00AC7872"/>
    <w:rsid w:val="00AD1392"/>
    <w:rsid w:val="00AD1A12"/>
    <w:rsid w:val="00AD4AC9"/>
    <w:rsid w:val="00AD4D4A"/>
    <w:rsid w:val="00AD72D1"/>
    <w:rsid w:val="00AD7589"/>
    <w:rsid w:val="00AD75B9"/>
    <w:rsid w:val="00AD7999"/>
    <w:rsid w:val="00AD7F45"/>
    <w:rsid w:val="00AE081D"/>
    <w:rsid w:val="00AE38F0"/>
    <w:rsid w:val="00AE45B7"/>
    <w:rsid w:val="00AE4863"/>
    <w:rsid w:val="00AE54A0"/>
    <w:rsid w:val="00AF4ACA"/>
    <w:rsid w:val="00AF4ADB"/>
    <w:rsid w:val="00AF4ED9"/>
    <w:rsid w:val="00AF6BBC"/>
    <w:rsid w:val="00AF79DD"/>
    <w:rsid w:val="00B01495"/>
    <w:rsid w:val="00B020A7"/>
    <w:rsid w:val="00B03553"/>
    <w:rsid w:val="00B04FB6"/>
    <w:rsid w:val="00B06806"/>
    <w:rsid w:val="00B06EFB"/>
    <w:rsid w:val="00B10A83"/>
    <w:rsid w:val="00B117AB"/>
    <w:rsid w:val="00B131DE"/>
    <w:rsid w:val="00B1346E"/>
    <w:rsid w:val="00B15B1B"/>
    <w:rsid w:val="00B16ACC"/>
    <w:rsid w:val="00B16D75"/>
    <w:rsid w:val="00B21290"/>
    <w:rsid w:val="00B2185A"/>
    <w:rsid w:val="00B22190"/>
    <w:rsid w:val="00B23340"/>
    <w:rsid w:val="00B26342"/>
    <w:rsid w:val="00B26663"/>
    <w:rsid w:val="00B27A20"/>
    <w:rsid w:val="00B31340"/>
    <w:rsid w:val="00B3167C"/>
    <w:rsid w:val="00B3440E"/>
    <w:rsid w:val="00B34928"/>
    <w:rsid w:val="00B3522B"/>
    <w:rsid w:val="00B42099"/>
    <w:rsid w:val="00B422DB"/>
    <w:rsid w:val="00B4409B"/>
    <w:rsid w:val="00B44781"/>
    <w:rsid w:val="00B477E1"/>
    <w:rsid w:val="00B4794E"/>
    <w:rsid w:val="00B51439"/>
    <w:rsid w:val="00B51699"/>
    <w:rsid w:val="00B52DA7"/>
    <w:rsid w:val="00B56584"/>
    <w:rsid w:val="00B60384"/>
    <w:rsid w:val="00B60A9D"/>
    <w:rsid w:val="00B623BA"/>
    <w:rsid w:val="00B6707E"/>
    <w:rsid w:val="00B67DF8"/>
    <w:rsid w:val="00B70370"/>
    <w:rsid w:val="00B70CBF"/>
    <w:rsid w:val="00B7279C"/>
    <w:rsid w:val="00B727C5"/>
    <w:rsid w:val="00B73F8C"/>
    <w:rsid w:val="00B74189"/>
    <w:rsid w:val="00B74D0B"/>
    <w:rsid w:val="00B756F2"/>
    <w:rsid w:val="00B76240"/>
    <w:rsid w:val="00B77E21"/>
    <w:rsid w:val="00B82D6C"/>
    <w:rsid w:val="00B84477"/>
    <w:rsid w:val="00B84AF1"/>
    <w:rsid w:val="00B84B28"/>
    <w:rsid w:val="00B853FD"/>
    <w:rsid w:val="00B85810"/>
    <w:rsid w:val="00B8583E"/>
    <w:rsid w:val="00B85F70"/>
    <w:rsid w:val="00B908DC"/>
    <w:rsid w:val="00B91707"/>
    <w:rsid w:val="00B92D11"/>
    <w:rsid w:val="00B96D27"/>
    <w:rsid w:val="00BA0247"/>
    <w:rsid w:val="00BA04A1"/>
    <w:rsid w:val="00BA097E"/>
    <w:rsid w:val="00BA4339"/>
    <w:rsid w:val="00BA5788"/>
    <w:rsid w:val="00BA5FFC"/>
    <w:rsid w:val="00BA6ED5"/>
    <w:rsid w:val="00BB1184"/>
    <w:rsid w:val="00BB592A"/>
    <w:rsid w:val="00BB5D75"/>
    <w:rsid w:val="00BB682F"/>
    <w:rsid w:val="00BB6C13"/>
    <w:rsid w:val="00BB7160"/>
    <w:rsid w:val="00BC1342"/>
    <w:rsid w:val="00BC1792"/>
    <w:rsid w:val="00BC34AB"/>
    <w:rsid w:val="00BC759F"/>
    <w:rsid w:val="00BD026A"/>
    <w:rsid w:val="00BD0A61"/>
    <w:rsid w:val="00BD1D74"/>
    <w:rsid w:val="00BD3360"/>
    <w:rsid w:val="00BD3D4D"/>
    <w:rsid w:val="00BD3E02"/>
    <w:rsid w:val="00BD473C"/>
    <w:rsid w:val="00BD5B6D"/>
    <w:rsid w:val="00BD65AA"/>
    <w:rsid w:val="00BD76D9"/>
    <w:rsid w:val="00BE0AFC"/>
    <w:rsid w:val="00BE13E1"/>
    <w:rsid w:val="00BE1853"/>
    <w:rsid w:val="00BE20D3"/>
    <w:rsid w:val="00BE2BEE"/>
    <w:rsid w:val="00BE355D"/>
    <w:rsid w:val="00BE4EED"/>
    <w:rsid w:val="00BE5E69"/>
    <w:rsid w:val="00BE7823"/>
    <w:rsid w:val="00BF01BA"/>
    <w:rsid w:val="00BF030F"/>
    <w:rsid w:val="00BF15AB"/>
    <w:rsid w:val="00BF47E1"/>
    <w:rsid w:val="00BF50D5"/>
    <w:rsid w:val="00BF5E07"/>
    <w:rsid w:val="00BF6A66"/>
    <w:rsid w:val="00BF6C6C"/>
    <w:rsid w:val="00BF7397"/>
    <w:rsid w:val="00BF7CF2"/>
    <w:rsid w:val="00C0005B"/>
    <w:rsid w:val="00C00653"/>
    <w:rsid w:val="00C068C0"/>
    <w:rsid w:val="00C07BE1"/>
    <w:rsid w:val="00C106E2"/>
    <w:rsid w:val="00C108EB"/>
    <w:rsid w:val="00C1264C"/>
    <w:rsid w:val="00C13B8F"/>
    <w:rsid w:val="00C20A3A"/>
    <w:rsid w:val="00C22664"/>
    <w:rsid w:val="00C25745"/>
    <w:rsid w:val="00C2590C"/>
    <w:rsid w:val="00C279E6"/>
    <w:rsid w:val="00C3150A"/>
    <w:rsid w:val="00C3316D"/>
    <w:rsid w:val="00C353A1"/>
    <w:rsid w:val="00C3655B"/>
    <w:rsid w:val="00C36DA3"/>
    <w:rsid w:val="00C37CFA"/>
    <w:rsid w:val="00C410D4"/>
    <w:rsid w:val="00C41DF4"/>
    <w:rsid w:val="00C42B50"/>
    <w:rsid w:val="00C439E2"/>
    <w:rsid w:val="00C44D40"/>
    <w:rsid w:val="00C50770"/>
    <w:rsid w:val="00C50B73"/>
    <w:rsid w:val="00C517B1"/>
    <w:rsid w:val="00C51956"/>
    <w:rsid w:val="00C52CA8"/>
    <w:rsid w:val="00C539E3"/>
    <w:rsid w:val="00C5505E"/>
    <w:rsid w:val="00C5514B"/>
    <w:rsid w:val="00C557C0"/>
    <w:rsid w:val="00C5743F"/>
    <w:rsid w:val="00C61401"/>
    <w:rsid w:val="00C61B7F"/>
    <w:rsid w:val="00C6202B"/>
    <w:rsid w:val="00C62704"/>
    <w:rsid w:val="00C62A33"/>
    <w:rsid w:val="00C62E56"/>
    <w:rsid w:val="00C63D6E"/>
    <w:rsid w:val="00C65583"/>
    <w:rsid w:val="00C6709F"/>
    <w:rsid w:val="00C72B7B"/>
    <w:rsid w:val="00C73290"/>
    <w:rsid w:val="00C74FC7"/>
    <w:rsid w:val="00C76B2E"/>
    <w:rsid w:val="00C77231"/>
    <w:rsid w:val="00C81A18"/>
    <w:rsid w:val="00C84E25"/>
    <w:rsid w:val="00C85070"/>
    <w:rsid w:val="00C856EE"/>
    <w:rsid w:val="00C860B3"/>
    <w:rsid w:val="00C9143C"/>
    <w:rsid w:val="00C93258"/>
    <w:rsid w:val="00C934C1"/>
    <w:rsid w:val="00C93B45"/>
    <w:rsid w:val="00C9448C"/>
    <w:rsid w:val="00C9468D"/>
    <w:rsid w:val="00C9476A"/>
    <w:rsid w:val="00C95087"/>
    <w:rsid w:val="00C95768"/>
    <w:rsid w:val="00C95C28"/>
    <w:rsid w:val="00CA2BD1"/>
    <w:rsid w:val="00CA3663"/>
    <w:rsid w:val="00CB072B"/>
    <w:rsid w:val="00CB1469"/>
    <w:rsid w:val="00CB52AB"/>
    <w:rsid w:val="00CB6425"/>
    <w:rsid w:val="00CC0DEA"/>
    <w:rsid w:val="00CC1C62"/>
    <w:rsid w:val="00CC27B3"/>
    <w:rsid w:val="00CC3E84"/>
    <w:rsid w:val="00CD2697"/>
    <w:rsid w:val="00CD3381"/>
    <w:rsid w:val="00CD3C78"/>
    <w:rsid w:val="00CD5D09"/>
    <w:rsid w:val="00CD6561"/>
    <w:rsid w:val="00CD6E70"/>
    <w:rsid w:val="00CD7ED3"/>
    <w:rsid w:val="00CE12DD"/>
    <w:rsid w:val="00CE1FE3"/>
    <w:rsid w:val="00CE39A4"/>
    <w:rsid w:val="00CE42E5"/>
    <w:rsid w:val="00CE5024"/>
    <w:rsid w:val="00CE604B"/>
    <w:rsid w:val="00CE6635"/>
    <w:rsid w:val="00CE6D44"/>
    <w:rsid w:val="00CE6FDF"/>
    <w:rsid w:val="00CF01D2"/>
    <w:rsid w:val="00CF116F"/>
    <w:rsid w:val="00CF13B4"/>
    <w:rsid w:val="00CF1AD1"/>
    <w:rsid w:val="00CF2826"/>
    <w:rsid w:val="00CF3F98"/>
    <w:rsid w:val="00CF44C8"/>
    <w:rsid w:val="00CF6522"/>
    <w:rsid w:val="00CF6919"/>
    <w:rsid w:val="00CF79F5"/>
    <w:rsid w:val="00D004D9"/>
    <w:rsid w:val="00D01339"/>
    <w:rsid w:val="00D0173E"/>
    <w:rsid w:val="00D039A2"/>
    <w:rsid w:val="00D0564E"/>
    <w:rsid w:val="00D05692"/>
    <w:rsid w:val="00D06184"/>
    <w:rsid w:val="00D07176"/>
    <w:rsid w:val="00D07B16"/>
    <w:rsid w:val="00D07B48"/>
    <w:rsid w:val="00D100D7"/>
    <w:rsid w:val="00D10728"/>
    <w:rsid w:val="00D10E2F"/>
    <w:rsid w:val="00D11BF6"/>
    <w:rsid w:val="00D122B0"/>
    <w:rsid w:val="00D17C2C"/>
    <w:rsid w:val="00D2032A"/>
    <w:rsid w:val="00D20AD4"/>
    <w:rsid w:val="00D21120"/>
    <w:rsid w:val="00D21A48"/>
    <w:rsid w:val="00D23F98"/>
    <w:rsid w:val="00D242AF"/>
    <w:rsid w:val="00D243CB"/>
    <w:rsid w:val="00D246C0"/>
    <w:rsid w:val="00D25ADE"/>
    <w:rsid w:val="00D262FA"/>
    <w:rsid w:val="00D26E0B"/>
    <w:rsid w:val="00D27EA8"/>
    <w:rsid w:val="00D31569"/>
    <w:rsid w:val="00D319B2"/>
    <w:rsid w:val="00D329A6"/>
    <w:rsid w:val="00D339EF"/>
    <w:rsid w:val="00D33A11"/>
    <w:rsid w:val="00D33E6F"/>
    <w:rsid w:val="00D3433C"/>
    <w:rsid w:val="00D415FC"/>
    <w:rsid w:val="00D41C19"/>
    <w:rsid w:val="00D42039"/>
    <w:rsid w:val="00D46157"/>
    <w:rsid w:val="00D4724A"/>
    <w:rsid w:val="00D505C0"/>
    <w:rsid w:val="00D51445"/>
    <w:rsid w:val="00D53EB0"/>
    <w:rsid w:val="00D55761"/>
    <w:rsid w:val="00D55D97"/>
    <w:rsid w:val="00D56157"/>
    <w:rsid w:val="00D5684E"/>
    <w:rsid w:val="00D57E73"/>
    <w:rsid w:val="00D6074B"/>
    <w:rsid w:val="00D60CEF"/>
    <w:rsid w:val="00D6192C"/>
    <w:rsid w:val="00D61F86"/>
    <w:rsid w:val="00D621E3"/>
    <w:rsid w:val="00D631F6"/>
    <w:rsid w:val="00D65D15"/>
    <w:rsid w:val="00D66353"/>
    <w:rsid w:val="00D67300"/>
    <w:rsid w:val="00D674A1"/>
    <w:rsid w:val="00D70742"/>
    <w:rsid w:val="00D70EF4"/>
    <w:rsid w:val="00D715C2"/>
    <w:rsid w:val="00D718F1"/>
    <w:rsid w:val="00D72E0C"/>
    <w:rsid w:val="00D743F8"/>
    <w:rsid w:val="00D7680A"/>
    <w:rsid w:val="00D76C75"/>
    <w:rsid w:val="00D779BD"/>
    <w:rsid w:val="00D81BFE"/>
    <w:rsid w:val="00D81E3C"/>
    <w:rsid w:val="00D83F4A"/>
    <w:rsid w:val="00D84BA5"/>
    <w:rsid w:val="00D87CD7"/>
    <w:rsid w:val="00D9003A"/>
    <w:rsid w:val="00D912DA"/>
    <w:rsid w:val="00D91FEB"/>
    <w:rsid w:val="00D9345D"/>
    <w:rsid w:val="00D94F66"/>
    <w:rsid w:val="00D95F43"/>
    <w:rsid w:val="00DA1B6E"/>
    <w:rsid w:val="00DA484D"/>
    <w:rsid w:val="00DA4D3D"/>
    <w:rsid w:val="00DA55A7"/>
    <w:rsid w:val="00DA60BF"/>
    <w:rsid w:val="00DA6B64"/>
    <w:rsid w:val="00DA7622"/>
    <w:rsid w:val="00DA7B86"/>
    <w:rsid w:val="00DA7C1F"/>
    <w:rsid w:val="00DA7C57"/>
    <w:rsid w:val="00DB0C83"/>
    <w:rsid w:val="00DB2660"/>
    <w:rsid w:val="00DB4E24"/>
    <w:rsid w:val="00DB6898"/>
    <w:rsid w:val="00DC1FB0"/>
    <w:rsid w:val="00DC59FA"/>
    <w:rsid w:val="00DC6641"/>
    <w:rsid w:val="00DC7276"/>
    <w:rsid w:val="00DC7ADA"/>
    <w:rsid w:val="00DD00E6"/>
    <w:rsid w:val="00DD0D30"/>
    <w:rsid w:val="00DD1C58"/>
    <w:rsid w:val="00DD1CA1"/>
    <w:rsid w:val="00DD21A2"/>
    <w:rsid w:val="00DD2216"/>
    <w:rsid w:val="00DD3DF1"/>
    <w:rsid w:val="00DD72E4"/>
    <w:rsid w:val="00DD7F2C"/>
    <w:rsid w:val="00DE11EF"/>
    <w:rsid w:val="00DE2416"/>
    <w:rsid w:val="00DE4E29"/>
    <w:rsid w:val="00DE5D49"/>
    <w:rsid w:val="00DF01EF"/>
    <w:rsid w:val="00DF06E0"/>
    <w:rsid w:val="00DF07FA"/>
    <w:rsid w:val="00DF1DF4"/>
    <w:rsid w:val="00DF3A1C"/>
    <w:rsid w:val="00DF41EA"/>
    <w:rsid w:val="00DF4B0D"/>
    <w:rsid w:val="00DF5B27"/>
    <w:rsid w:val="00DF7BE3"/>
    <w:rsid w:val="00E007F6"/>
    <w:rsid w:val="00E0102D"/>
    <w:rsid w:val="00E03343"/>
    <w:rsid w:val="00E03BFA"/>
    <w:rsid w:val="00E04E55"/>
    <w:rsid w:val="00E04E8A"/>
    <w:rsid w:val="00E0622B"/>
    <w:rsid w:val="00E068C4"/>
    <w:rsid w:val="00E06956"/>
    <w:rsid w:val="00E06AB6"/>
    <w:rsid w:val="00E06E0A"/>
    <w:rsid w:val="00E07009"/>
    <w:rsid w:val="00E07D2F"/>
    <w:rsid w:val="00E12349"/>
    <w:rsid w:val="00E12613"/>
    <w:rsid w:val="00E12E54"/>
    <w:rsid w:val="00E14689"/>
    <w:rsid w:val="00E20F00"/>
    <w:rsid w:val="00E21373"/>
    <w:rsid w:val="00E21E4F"/>
    <w:rsid w:val="00E23852"/>
    <w:rsid w:val="00E24309"/>
    <w:rsid w:val="00E24D0B"/>
    <w:rsid w:val="00E26B9C"/>
    <w:rsid w:val="00E305DE"/>
    <w:rsid w:val="00E315F3"/>
    <w:rsid w:val="00E31A95"/>
    <w:rsid w:val="00E377C8"/>
    <w:rsid w:val="00E4054B"/>
    <w:rsid w:val="00E40586"/>
    <w:rsid w:val="00E428FE"/>
    <w:rsid w:val="00E4313C"/>
    <w:rsid w:val="00E43289"/>
    <w:rsid w:val="00E43C8D"/>
    <w:rsid w:val="00E4502A"/>
    <w:rsid w:val="00E464E0"/>
    <w:rsid w:val="00E502D3"/>
    <w:rsid w:val="00E50A98"/>
    <w:rsid w:val="00E511FF"/>
    <w:rsid w:val="00E51619"/>
    <w:rsid w:val="00E51AA2"/>
    <w:rsid w:val="00E51DB2"/>
    <w:rsid w:val="00E5457C"/>
    <w:rsid w:val="00E54809"/>
    <w:rsid w:val="00E55209"/>
    <w:rsid w:val="00E56F61"/>
    <w:rsid w:val="00E60A84"/>
    <w:rsid w:val="00E60C90"/>
    <w:rsid w:val="00E62BEF"/>
    <w:rsid w:val="00E640AA"/>
    <w:rsid w:val="00E6464A"/>
    <w:rsid w:val="00E65C87"/>
    <w:rsid w:val="00E675C6"/>
    <w:rsid w:val="00E714BF"/>
    <w:rsid w:val="00E71AAC"/>
    <w:rsid w:val="00E72D02"/>
    <w:rsid w:val="00E81B12"/>
    <w:rsid w:val="00E84124"/>
    <w:rsid w:val="00E84C84"/>
    <w:rsid w:val="00E8650D"/>
    <w:rsid w:val="00E87B65"/>
    <w:rsid w:val="00E90365"/>
    <w:rsid w:val="00E92371"/>
    <w:rsid w:val="00E94C90"/>
    <w:rsid w:val="00E95200"/>
    <w:rsid w:val="00EA0102"/>
    <w:rsid w:val="00EA108E"/>
    <w:rsid w:val="00EA1C16"/>
    <w:rsid w:val="00EA1C5E"/>
    <w:rsid w:val="00EA2729"/>
    <w:rsid w:val="00EA2FFB"/>
    <w:rsid w:val="00EA302F"/>
    <w:rsid w:val="00EA4544"/>
    <w:rsid w:val="00EA500A"/>
    <w:rsid w:val="00EA5DF0"/>
    <w:rsid w:val="00EA67EF"/>
    <w:rsid w:val="00EA6D86"/>
    <w:rsid w:val="00EA74E0"/>
    <w:rsid w:val="00EB1000"/>
    <w:rsid w:val="00EB2410"/>
    <w:rsid w:val="00EB3019"/>
    <w:rsid w:val="00EB3866"/>
    <w:rsid w:val="00EC281F"/>
    <w:rsid w:val="00EC3AF1"/>
    <w:rsid w:val="00EC3BC6"/>
    <w:rsid w:val="00EC7600"/>
    <w:rsid w:val="00EC7686"/>
    <w:rsid w:val="00ED0274"/>
    <w:rsid w:val="00ED1268"/>
    <w:rsid w:val="00ED1498"/>
    <w:rsid w:val="00ED2D6B"/>
    <w:rsid w:val="00ED3B5F"/>
    <w:rsid w:val="00ED52AB"/>
    <w:rsid w:val="00ED71DD"/>
    <w:rsid w:val="00ED76E0"/>
    <w:rsid w:val="00EE1090"/>
    <w:rsid w:val="00EE2237"/>
    <w:rsid w:val="00EE2346"/>
    <w:rsid w:val="00EE289A"/>
    <w:rsid w:val="00EE2AAC"/>
    <w:rsid w:val="00EE34E2"/>
    <w:rsid w:val="00EE34ED"/>
    <w:rsid w:val="00EE3AA0"/>
    <w:rsid w:val="00EE7CB8"/>
    <w:rsid w:val="00EE7D92"/>
    <w:rsid w:val="00EF1C2C"/>
    <w:rsid w:val="00EF1FBC"/>
    <w:rsid w:val="00EF215F"/>
    <w:rsid w:val="00EF4A7F"/>
    <w:rsid w:val="00EF6476"/>
    <w:rsid w:val="00F005F8"/>
    <w:rsid w:val="00F0115C"/>
    <w:rsid w:val="00F01D4D"/>
    <w:rsid w:val="00F02827"/>
    <w:rsid w:val="00F03C9C"/>
    <w:rsid w:val="00F04BE0"/>
    <w:rsid w:val="00F053C2"/>
    <w:rsid w:val="00F064DC"/>
    <w:rsid w:val="00F10B57"/>
    <w:rsid w:val="00F11F6F"/>
    <w:rsid w:val="00F12FA6"/>
    <w:rsid w:val="00F138E3"/>
    <w:rsid w:val="00F147E9"/>
    <w:rsid w:val="00F14E87"/>
    <w:rsid w:val="00F17016"/>
    <w:rsid w:val="00F17521"/>
    <w:rsid w:val="00F20168"/>
    <w:rsid w:val="00F201F7"/>
    <w:rsid w:val="00F20496"/>
    <w:rsid w:val="00F21954"/>
    <w:rsid w:val="00F22528"/>
    <w:rsid w:val="00F23297"/>
    <w:rsid w:val="00F24461"/>
    <w:rsid w:val="00F2662F"/>
    <w:rsid w:val="00F2695B"/>
    <w:rsid w:val="00F2794D"/>
    <w:rsid w:val="00F32E36"/>
    <w:rsid w:val="00F33652"/>
    <w:rsid w:val="00F34469"/>
    <w:rsid w:val="00F34C0E"/>
    <w:rsid w:val="00F351B6"/>
    <w:rsid w:val="00F3570F"/>
    <w:rsid w:val="00F36A06"/>
    <w:rsid w:val="00F40F69"/>
    <w:rsid w:val="00F41981"/>
    <w:rsid w:val="00F434AB"/>
    <w:rsid w:val="00F47B78"/>
    <w:rsid w:val="00F50950"/>
    <w:rsid w:val="00F52616"/>
    <w:rsid w:val="00F52EA5"/>
    <w:rsid w:val="00F52EFA"/>
    <w:rsid w:val="00F53749"/>
    <w:rsid w:val="00F540B5"/>
    <w:rsid w:val="00F602B1"/>
    <w:rsid w:val="00F60E99"/>
    <w:rsid w:val="00F62E9B"/>
    <w:rsid w:val="00F6374D"/>
    <w:rsid w:val="00F64CA3"/>
    <w:rsid w:val="00F678BE"/>
    <w:rsid w:val="00F70D22"/>
    <w:rsid w:val="00F71832"/>
    <w:rsid w:val="00F72B28"/>
    <w:rsid w:val="00F777F4"/>
    <w:rsid w:val="00F80CAB"/>
    <w:rsid w:val="00F848F9"/>
    <w:rsid w:val="00F85D48"/>
    <w:rsid w:val="00F879F3"/>
    <w:rsid w:val="00F919E6"/>
    <w:rsid w:val="00F9520D"/>
    <w:rsid w:val="00F958A5"/>
    <w:rsid w:val="00F95EA7"/>
    <w:rsid w:val="00F96E6C"/>
    <w:rsid w:val="00F9738F"/>
    <w:rsid w:val="00F975B0"/>
    <w:rsid w:val="00FA05C9"/>
    <w:rsid w:val="00FA0F3F"/>
    <w:rsid w:val="00FA284F"/>
    <w:rsid w:val="00FA2C1B"/>
    <w:rsid w:val="00FA2C96"/>
    <w:rsid w:val="00FA3172"/>
    <w:rsid w:val="00FA428C"/>
    <w:rsid w:val="00FA4BBC"/>
    <w:rsid w:val="00FA5584"/>
    <w:rsid w:val="00FA5866"/>
    <w:rsid w:val="00FA797F"/>
    <w:rsid w:val="00FB197C"/>
    <w:rsid w:val="00FB2CDF"/>
    <w:rsid w:val="00FB3879"/>
    <w:rsid w:val="00FB4779"/>
    <w:rsid w:val="00FC0E76"/>
    <w:rsid w:val="00FC1879"/>
    <w:rsid w:val="00FC1946"/>
    <w:rsid w:val="00FC36A9"/>
    <w:rsid w:val="00FC43B8"/>
    <w:rsid w:val="00FC493D"/>
    <w:rsid w:val="00FC4D57"/>
    <w:rsid w:val="00FC6E34"/>
    <w:rsid w:val="00FC77A5"/>
    <w:rsid w:val="00FC7AD5"/>
    <w:rsid w:val="00FD057A"/>
    <w:rsid w:val="00FD1939"/>
    <w:rsid w:val="00FD46BA"/>
    <w:rsid w:val="00FD47C7"/>
    <w:rsid w:val="00FD4FCA"/>
    <w:rsid w:val="00FD5157"/>
    <w:rsid w:val="00FD65B7"/>
    <w:rsid w:val="00FD6E50"/>
    <w:rsid w:val="00FD7503"/>
    <w:rsid w:val="00FE2031"/>
    <w:rsid w:val="00FE2354"/>
    <w:rsid w:val="00FE579D"/>
    <w:rsid w:val="00FE67F4"/>
    <w:rsid w:val="00FF0B41"/>
    <w:rsid w:val="00FF1A0D"/>
    <w:rsid w:val="00FF1D17"/>
    <w:rsid w:val="00FF4F06"/>
    <w:rsid w:val="00FF50A7"/>
    <w:rsid w:val="00FF5A39"/>
    <w:rsid w:val="00FF6E02"/>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C0329"/>
  <w15:docId w15:val="{14CAAFF4-E646-4D7F-B61F-1316702A9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0F51"/>
    <w:pPr>
      <w:keepNext/>
      <w:pageBreakBefore/>
      <w:numPr>
        <w:numId w:val="6"/>
      </w:numPr>
      <w:spacing w:after="360" w:line="240" w:lineRule="auto"/>
      <w:outlineLvl w:val="0"/>
    </w:pPr>
    <w:rPr>
      <w:rFonts w:ascii="Arial" w:eastAsia="Times New Roman" w:hAnsi="Arial" w:cs="Arial"/>
      <w:b/>
      <w:bCs/>
      <w:kern w:val="32"/>
      <w:sz w:val="36"/>
      <w:szCs w:val="32"/>
    </w:rPr>
  </w:style>
  <w:style w:type="paragraph" w:styleId="Heading2">
    <w:name w:val="heading 2"/>
    <w:basedOn w:val="Normal"/>
    <w:next w:val="Normal"/>
    <w:link w:val="Heading2Char"/>
    <w:uiPriority w:val="9"/>
    <w:unhideWhenUsed/>
    <w:qFormat/>
    <w:rsid w:val="00B8583E"/>
    <w:pPr>
      <w:keepNext/>
      <w:keepLines/>
      <w:numPr>
        <w:ilvl w:val="1"/>
        <w:numId w:val="6"/>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B8583E"/>
    <w:pPr>
      <w:keepNext/>
      <w:keepLines/>
      <w:numPr>
        <w:ilvl w:val="2"/>
        <w:numId w:val="6"/>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B8583E"/>
    <w:pPr>
      <w:keepNext/>
      <w:keepLines/>
      <w:numPr>
        <w:ilvl w:val="3"/>
        <w:numId w:val="6"/>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B8583E"/>
    <w:pPr>
      <w:keepNext/>
      <w:keepLines/>
      <w:numPr>
        <w:ilvl w:val="4"/>
        <w:numId w:val="6"/>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B8583E"/>
    <w:pPr>
      <w:keepNext/>
      <w:keepLines/>
      <w:numPr>
        <w:ilvl w:val="5"/>
        <w:numId w:val="6"/>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B8583E"/>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8583E"/>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8583E"/>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1B62B0"/>
    <w:pPr>
      <w:autoSpaceDE w:val="0"/>
      <w:autoSpaceDN w:val="0"/>
      <w:adjustRightInd w:val="0"/>
      <w:spacing w:after="0" w:line="288" w:lineRule="auto"/>
      <w:textAlignment w:val="center"/>
    </w:pPr>
    <w:rPr>
      <w:rFonts w:ascii="Minion Pro" w:eastAsia="Calibri" w:hAnsi="Minion Pro" w:cs="Minion Pro"/>
      <w:color w:val="000000"/>
      <w:sz w:val="24"/>
      <w:szCs w:val="24"/>
      <w:lang w:val="en-GB"/>
    </w:rPr>
  </w:style>
  <w:style w:type="paragraph" w:styleId="Header">
    <w:name w:val="header"/>
    <w:basedOn w:val="Normal"/>
    <w:link w:val="HeaderChar"/>
    <w:uiPriority w:val="99"/>
    <w:unhideWhenUsed/>
    <w:rsid w:val="00343AF4"/>
    <w:pPr>
      <w:tabs>
        <w:tab w:val="center" w:pos="4536"/>
        <w:tab w:val="right" w:pos="9072"/>
      </w:tabs>
      <w:spacing w:after="0" w:line="240" w:lineRule="auto"/>
    </w:pPr>
  </w:style>
  <w:style w:type="character" w:customStyle="1" w:styleId="HeaderChar">
    <w:name w:val="Header Char"/>
    <w:basedOn w:val="DefaultParagraphFont"/>
    <w:link w:val="Header"/>
    <w:uiPriority w:val="99"/>
    <w:rsid w:val="00343AF4"/>
  </w:style>
  <w:style w:type="paragraph" w:styleId="Footer">
    <w:name w:val="footer"/>
    <w:basedOn w:val="Normal"/>
    <w:link w:val="FooterChar"/>
    <w:uiPriority w:val="99"/>
    <w:unhideWhenUsed/>
    <w:rsid w:val="00343AF4"/>
    <w:pPr>
      <w:tabs>
        <w:tab w:val="center" w:pos="4536"/>
        <w:tab w:val="right" w:pos="9072"/>
      </w:tabs>
      <w:spacing w:after="0" w:line="240" w:lineRule="auto"/>
    </w:pPr>
  </w:style>
  <w:style w:type="character" w:customStyle="1" w:styleId="FooterChar">
    <w:name w:val="Footer Char"/>
    <w:basedOn w:val="DefaultParagraphFont"/>
    <w:link w:val="Footer"/>
    <w:uiPriority w:val="99"/>
    <w:rsid w:val="00343AF4"/>
  </w:style>
  <w:style w:type="paragraph" w:styleId="BalloonText">
    <w:name w:val="Balloon Text"/>
    <w:basedOn w:val="Normal"/>
    <w:link w:val="BalloonTextChar"/>
    <w:uiPriority w:val="99"/>
    <w:semiHidden/>
    <w:unhideWhenUsed/>
    <w:rsid w:val="00343A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3AF4"/>
    <w:rPr>
      <w:rFonts w:ascii="Tahoma" w:hAnsi="Tahoma" w:cs="Tahoma"/>
      <w:sz w:val="16"/>
      <w:szCs w:val="16"/>
    </w:rPr>
  </w:style>
  <w:style w:type="character" w:customStyle="1" w:styleId="Heading1Char">
    <w:name w:val="Heading 1 Char"/>
    <w:basedOn w:val="DefaultParagraphFont"/>
    <w:link w:val="Heading1"/>
    <w:uiPriority w:val="9"/>
    <w:rsid w:val="007C0F51"/>
    <w:rPr>
      <w:rFonts w:ascii="Arial" w:eastAsia="Times New Roman" w:hAnsi="Arial" w:cs="Arial"/>
      <w:b/>
      <w:bCs/>
      <w:kern w:val="32"/>
      <w:sz w:val="36"/>
      <w:szCs w:val="32"/>
    </w:rPr>
  </w:style>
  <w:style w:type="paragraph" w:styleId="TOCHeading">
    <w:name w:val="TOC Heading"/>
    <w:basedOn w:val="Heading1"/>
    <w:next w:val="Normal"/>
    <w:uiPriority w:val="39"/>
    <w:semiHidden/>
    <w:unhideWhenUsed/>
    <w:qFormat/>
    <w:rsid w:val="005C00A6"/>
    <w:pPr>
      <w:spacing w:line="276" w:lineRule="auto"/>
      <w:outlineLvl w:val="9"/>
    </w:pPr>
    <w:rPr>
      <w:lang w:eastAsia="hr-HR"/>
    </w:rPr>
  </w:style>
  <w:style w:type="character" w:styleId="PageNumber">
    <w:name w:val="page number"/>
    <w:basedOn w:val="DefaultParagraphFont"/>
    <w:rsid w:val="00E12E54"/>
  </w:style>
  <w:style w:type="paragraph" w:styleId="ListParagraph">
    <w:name w:val="List Paragraph"/>
    <w:basedOn w:val="Normal"/>
    <w:link w:val="ListParagraphChar"/>
    <w:uiPriority w:val="34"/>
    <w:qFormat/>
    <w:rsid w:val="000E6B9C"/>
    <w:pPr>
      <w:numPr>
        <w:numId w:val="7"/>
      </w:numPr>
      <w:spacing w:before="80" w:after="80"/>
    </w:pPr>
    <w:rPr>
      <w:rFonts w:ascii="Arial" w:hAnsi="Arial" w:cs="Arial"/>
    </w:rPr>
  </w:style>
  <w:style w:type="paragraph" w:customStyle="1" w:styleId="TSnaslov1">
    <w:name w:val="TS_naslov1"/>
    <w:basedOn w:val="ListParagraph"/>
    <w:link w:val="TSnaslov1Char"/>
    <w:qFormat/>
    <w:rsid w:val="00C9468D"/>
    <w:pPr>
      <w:numPr>
        <w:numId w:val="3"/>
      </w:numPr>
      <w:spacing w:after="320" w:line="240" w:lineRule="auto"/>
      <w:ind w:left="567" w:hanging="567"/>
      <w:outlineLvl w:val="0"/>
    </w:pPr>
    <w:rPr>
      <w:b/>
      <w:sz w:val="36"/>
      <w:szCs w:val="36"/>
      <w:lang w:eastAsia="hr-HR"/>
    </w:rPr>
  </w:style>
  <w:style w:type="paragraph" w:customStyle="1" w:styleId="TSnormal">
    <w:name w:val="TS_normal"/>
    <w:basedOn w:val="Normal"/>
    <w:link w:val="TSnormalChar"/>
    <w:qFormat/>
    <w:rsid w:val="00787515"/>
    <w:pPr>
      <w:spacing w:before="160" w:after="80" w:line="264" w:lineRule="auto"/>
    </w:pPr>
    <w:rPr>
      <w:rFonts w:ascii="Arial" w:hAnsi="Arial" w:cs="Arial"/>
      <w:noProof/>
      <w:lang w:eastAsia="hr-HR"/>
    </w:rPr>
  </w:style>
  <w:style w:type="character" w:customStyle="1" w:styleId="ListParagraphChar">
    <w:name w:val="List Paragraph Char"/>
    <w:basedOn w:val="DefaultParagraphFont"/>
    <w:link w:val="ListParagraph"/>
    <w:uiPriority w:val="34"/>
    <w:rsid w:val="000E6B9C"/>
    <w:rPr>
      <w:rFonts w:ascii="Arial" w:hAnsi="Arial" w:cs="Arial"/>
    </w:rPr>
  </w:style>
  <w:style w:type="character" w:customStyle="1" w:styleId="TSnaslov1Char">
    <w:name w:val="TS_naslov1 Char"/>
    <w:basedOn w:val="ListParagraphChar"/>
    <w:link w:val="TSnaslov1"/>
    <w:rsid w:val="00C9468D"/>
    <w:rPr>
      <w:rFonts w:ascii="Arial" w:hAnsi="Arial" w:cs="Arial"/>
      <w:b/>
      <w:sz w:val="36"/>
      <w:szCs w:val="36"/>
      <w:lang w:eastAsia="hr-HR"/>
    </w:rPr>
  </w:style>
  <w:style w:type="character" w:customStyle="1" w:styleId="TSnormalChar">
    <w:name w:val="TS_normal Char"/>
    <w:basedOn w:val="DefaultParagraphFont"/>
    <w:link w:val="TSnormal"/>
    <w:rsid w:val="00787515"/>
    <w:rPr>
      <w:rFonts w:ascii="Arial" w:hAnsi="Arial" w:cs="Arial"/>
      <w:noProof/>
      <w:lang w:eastAsia="hr-HR"/>
    </w:rPr>
  </w:style>
  <w:style w:type="paragraph" w:customStyle="1" w:styleId="-BULLET">
    <w:name w:val="!-BULLET"/>
    <w:basedOn w:val="Normal"/>
    <w:rsid w:val="00941890"/>
    <w:pPr>
      <w:numPr>
        <w:numId w:val="4"/>
      </w:numPr>
      <w:spacing w:after="120" w:line="240" w:lineRule="auto"/>
      <w:ind w:right="1418"/>
      <w:jc w:val="both"/>
    </w:pPr>
    <w:rPr>
      <w:rFonts w:ascii="Arial" w:eastAsia="Times New Roman" w:hAnsi="Arial" w:cs="Arial"/>
      <w:lang w:eastAsia="hr-HR"/>
    </w:rPr>
  </w:style>
  <w:style w:type="paragraph" w:customStyle="1" w:styleId="-BULLETrezime">
    <w:name w:val="!-BULLET rezime"/>
    <w:basedOn w:val="-BULLET"/>
    <w:rsid w:val="00941890"/>
    <w:pPr>
      <w:spacing w:after="60"/>
      <w:ind w:left="822" w:hanging="425"/>
    </w:pPr>
  </w:style>
  <w:style w:type="paragraph" w:customStyle="1" w:styleId="TSnaslov2">
    <w:name w:val="TS_naslov2"/>
    <w:basedOn w:val="TSnaslov1"/>
    <w:link w:val="TSnaslov2Char"/>
    <w:qFormat/>
    <w:rsid w:val="004633B5"/>
    <w:pPr>
      <w:numPr>
        <w:ilvl w:val="1"/>
      </w:numPr>
      <w:spacing w:before="400" w:after="240"/>
      <w:ind w:left="709" w:hanging="709"/>
      <w:outlineLvl w:val="1"/>
    </w:pPr>
    <w:rPr>
      <w:sz w:val="28"/>
      <w:szCs w:val="28"/>
    </w:rPr>
  </w:style>
  <w:style w:type="paragraph" w:customStyle="1" w:styleId="TSnaslov3">
    <w:name w:val="TS_naslov3"/>
    <w:basedOn w:val="ListParagraph"/>
    <w:link w:val="TSnaslov3Char"/>
    <w:qFormat/>
    <w:rsid w:val="00EA6D86"/>
    <w:pPr>
      <w:numPr>
        <w:ilvl w:val="2"/>
        <w:numId w:val="3"/>
      </w:numPr>
      <w:tabs>
        <w:tab w:val="left" w:pos="5643"/>
      </w:tabs>
      <w:spacing w:before="400" w:after="160"/>
      <w:ind w:left="851" w:hanging="851"/>
    </w:pPr>
    <w:rPr>
      <w:b/>
      <w:sz w:val="24"/>
      <w:szCs w:val="24"/>
    </w:rPr>
  </w:style>
  <w:style w:type="character" w:customStyle="1" w:styleId="TSnaslov2Char">
    <w:name w:val="TS_naslov2 Char"/>
    <w:basedOn w:val="TSnaslov1Char"/>
    <w:link w:val="TSnaslov2"/>
    <w:rsid w:val="004633B5"/>
    <w:rPr>
      <w:rFonts w:ascii="Arial" w:hAnsi="Arial" w:cs="Arial"/>
      <w:b/>
      <w:sz w:val="28"/>
      <w:szCs w:val="28"/>
      <w:lang w:eastAsia="hr-HR"/>
    </w:rPr>
  </w:style>
  <w:style w:type="paragraph" w:styleId="TOC2">
    <w:name w:val="toc 2"/>
    <w:basedOn w:val="Normal"/>
    <w:next w:val="Normal"/>
    <w:autoRedefine/>
    <w:uiPriority w:val="39"/>
    <w:unhideWhenUsed/>
    <w:qFormat/>
    <w:rsid w:val="00FF6E02"/>
    <w:pPr>
      <w:tabs>
        <w:tab w:val="left" w:pos="880"/>
        <w:tab w:val="right" w:leader="dot" w:pos="9062"/>
      </w:tabs>
      <w:spacing w:before="40" w:after="0" w:line="254" w:lineRule="auto"/>
      <w:ind w:left="851" w:hanging="425"/>
    </w:pPr>
    <w:rPr>
      <w:rFonts w:ascii="Arial" w:eastAsiaTheme="minorEastAsia" w:hAnsi="Arial"/>
      <w:sz w:val="20"/>
      <w:lang w:eastAsia="hr-HR"/>
    </w:rPr>
  </w:style>
  <w:style w:type="character" w:customStyle="1" w:styleId="TSnaslov3Char">
    <w:name w:val="TS_naslov3 Char"/>
    <w:basedOn w:val="ListParagraphChar"/>
    <w:link w:val="TSnaslov3"/>
    <w:rsid w:val="00EA6D86"/>
    <w:rPr>
      <w:rFonts w:ascii="Arial" w:hAnsi="Arial" w:cs="Arial"/>
      <w:b/>
      <w:sz w:val="24"/>
      <w:szCs w:val="24"/>
    </w:rPr>
  </w:style>
  <w:style w:type="paragraph" w:styleId="TOC1">
    <w:name w:val="toc 1"/>
    <w:basedOn w:val="Normal"/>
    <w:next w:val="Normal"/>
    <w:autoRedefine/>
    <w:uiPriority w:val="39"/>
    <w:unhideWhenUsed/>
    <w:qFormat/>
    <w:rsid w:val="003E2DA7"/>
    <w:pPr>
      <w:tabs>
        <w:tab w:val="left" w:pos="440"/>
        <w:tab w:val="right" w:leader="dot" w:pos="9062"/>
      </w:tabs>
      <w:spacing w:before="320" w:after="120" w:line="240" w:lineRule="auto"/>
    </w:pPr>
    <w:rPr>
      <w:rFonts w:ascii="Arial" w:eastAsiaTheme="minorEastAsia" w:hAnsi="Arial"/>
      <w:b/>
      <w:lang w:eastAsia="hr-HR"/>
    </w:rPr>
  </w:style>
  <w:style w:type="paragraph" w:styleId="TOC3">
    <w:name w:val="toc 3"/>
    <w:basedOn w:val="Normal"/>
    <w:next w:val="Normal"/>
    <w:autoRedefine/>
    <w:uiPriority w:val="39"/>
    <w:unhideWhenUsed/>
    <w:qFormat/>
    <w:rsid w:val="00A52B59"/>
    <w:pPr>
      <w:spacing w:after="100" w:line="276" w:lineRule="auto"/>
      <w:ind w:left="440"/>
    </w:pPr>
    <w:rPr>
      <w:rFonts w:ascii="Arial" w:eastAsiaTheme="minorEastAsia" w:hAnsi="Arial"/>
      <w:lang w:eastAsia="hr-HR"/>
    </w:rPr>
  </w:style>
  <w:style w:type="character" w:styleId="Hyperlink">
    <w:name w:val="Hyperlink"/>
    <w:basedOn w:val="DefaultParagraphFont"/>
    <w:uiPriority w:val="99"/>
    <w:unhideWhenUsed/>
    <w:rsid w:val="003E2DA7"/>
    <w:rPr>
      <w:color w:val="0563C1" w:themeColor="hyperlink"/>
      <w:u w:val="single"/>
    </w:rPr>
  </w:style>
  <w:style w:type="paragraph" w:customStyle="1" w:styleId="table-para">
    <w:name w:val="table-para"/>
    <w:basedOn w:val="Normal"/>
    <w:rsid w:val="00381A30"/>
    <w:pPr>
      <w:spacing w:before="100" w:beforeAutospacing="1" w:after="100" w:afterAutospacing="1" w:line="240" w:lineRule="auto"/>
    </w:pPr>
    <w:rPr>
      <w:rFonts w:ascii="Times New Roman" w:eastAsia="Times New Roman" w:hAnsi="Times New Roman" w:cs="Times New Roman"/>
      <w:sz w:val="24"/>
      <w:szCs w:val="24"/>
      <w:lang w:eastAsia="hr-HR"/>
    </w:rPr>
  </w:style>
  <w:style w:type="paragraph" w:customStyle="1" w:styleId="sintaksa">
    <w:name w:val="sintaksa"/>
    <w:basedOn w:val="Normal"/>
    <w:link w:val="sintaksaChar"/>
    <w:qFormat/>
    <w:rsid w:val="009F6BA5"/>
    <w:pPr>
      <w:spacing w:before="240" w:after="0" w:line="240" w:lineRule="auto"/>
      <w:ind w:left="426" w:right="171"/>
    </w:pPr>
    <w:rPr>
      <w:rFonts w:ascii="Courier New" w:eastAsia="Times New Roman" w:hAnsi="Courier New" w:cs="Courier New"/>
      <w:b/>
      <w:szCs w:val="24"/>
    </w:rPr>
  </w:style>
  <w:style w:type="paragraph" w:customStyle="1" w:styleId="TSprogramskikod">
    <w:name w:val="TS_programski_kod"/>
    <w:basedOn w:val="sintaksa"/>
    <w:link w:val="TSprogramskikodChar"/>
    <w:qFormat/>
    <w:rsid w:val="009F6BA5"/>
    <w:pPr>
      <w:spacing w:before="120"/>
      <w:ind w:left="425" w:right="170"/>
    </w:pPr>
  </w:style>
  <w:style w:type="paragraph" w:customStyle="1" w:styleId="prmjer">
    <w:name w:val="prmjer"/>
    <w:basedOn w:val="Normal"/>
    <w:qFormat/>
    <w:rsid w:val="009F6BA5"/>
    <w:pPr>
      <w:spacing w:before="120" w:after="0" w:line="240" w:lineRule="auto"/>
      <w:ind w:left="426" w:right="170"/>
    </w:pPr>
    <w:rPr>
      <w:rFonts w:ascii="Courier New" w:eastAsia="Times New Roman" w:hAnsi="Courier New" w:cs="Courier New"/>
      <w:szCs w:val="24"/>
    </w:rPr>
  </w:style>
  <w:style w:type="character" w:customStyle="1" w:styleId="sintaksaChar">
    <w:name w:val="sintaksa Char"/>
    <w:basedOn w:val="DefaultParagraphFont"/>
    <w:link w:val="sintaksa"/>
    <w:rsid w:val="009F6BA5"/>
    <w:rPr>
      <w:rFonts w:ascii="Courier New" w:eastAsia="Times New Roman" w:hAnsi="Courier New" w:cs="Courier New"/>
      <w:b/>
      <w:szCs w:val="24"/>
    </w:rPr>
  </w:style>
  <w:style w:type="character" w:customStyle="1" w:styleId="TSprogramskikodChar">
    <w:name w:val="TS_programski_kod Char"/>
    <w:basedOn w:val="sintaksaChar"/>
    <w:link w:val="TSprogramskikod"/>
    <w:rsid w:val="009F6BA5"/>
    <w:rPr>
      <w:rFonts w:ascii="Courier New" w:eastAsia="Times New Roman" w:hAnsi="Courier New" w:cs="Courier New"/>
      <w:b/>
      <w:szCs w:val="24"/>
    </w:rPr>
  </w:style>
  <w:style w:type="paragraph" w:customStyle="1" w:styleId="greka">
    <w:name w:val="greška"/>
    <w:basedOn w:val="Normal"/>
    <w:qFormat/>
    <w:rsid w:val="009F6BA5"/>
    <w:pPr>
      <w:spacing w:after="0" w:line="240" w:lineRule="auto"/>
      <w:ind w:left="425" w:right="170"/>
    </w:pPr>
    <w:rPr>
      <w:rFonts w:ascii="Courier New" w:eastAsia="Times New Roman" w:hAnsi="Courier New" w:cs="Courier New"/>
      <w:bCs/>
      <w:color w:val="943634"/>
      <w:szCs w:val="24"/>
    </w:rPr>
  </w:style>
  <w:style w:type="paragraph" w:customStyle="1" w:styleId="Obraeno">
    <w:name w:val="Obrađeno"/>
    <w:basedOn w:val="Normal"/>
    <w:rsid w:val="00F70D22"/>
    <w:pPr>
      <w:spacing w:before="120" w:after="0" w:line="240" w:lineRule="auto"/>
      <w:ind w:right="-15"/>
    </w:pPr>
    <w:rPr>
      <w:rFonts w:ascii="Arial" w:eastAsia="Times New Roman" w:hAnsi="Arial" w:cs="Arial"/>
      <w:sz w:val="20"/>
      <w:szCs w:val="20"/>
    </w:rPr>
  </w:style>
  <w:style w:type="paragraph" w:customStyle="1" w:styleId="brojcanipopis">
    <w:name w:val="brojcani popis"/>
    <w:basedOn w:val="Normal"/>
    <w:next w:val="Normal"/>
    <w:qFormat/>
    <w:rsid w:val="00451C9F"/>
    <w:pPr>
      <w:numPr>
        <w:numId w:val="5"/>
      </w:numPr>
      <w:spacing w:before="120" w:after="120" w:line="240" w:lineRule="auto"/>
    </w:pPr>
    <w:rPr>
      <w:rFonts w:ascii="Arial" w:eastAsia="Times New Roman" w:hAnsi="Arial" w:cs="Times New Roman"/>
      <w:szCs w:val="24"/>
    </w:rPr>
  </w:style>
  <w:style w:type="character" w:customStyle="1" w:styleId="Heading2Char">
    <w:name w:val="Heading 2 Char"/>
    <w:basedOn w:val="DefaultParagraphFont"/>
    <w:link w:val="Heading2"/>
    <w:uiPriority w:val="9"/>
    <w:rsid w:val="00B8583E"/>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B8583E"/>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B8583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B8583E"/>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B8583E"/>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B8583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8583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8583E"/>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C627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Stocke1">
    <w:name w:val="TS_tocke(1)"/>
    <w:basedOn w:val="TSnormal"/>
    <w:link w:val="TStocke1Char"/>
    <w:qFormat/>
    <w:rsid w:val="00CD6561"/>
    <w:pPr>
      <w:numPr>
        <w:numId w:val="8"/>
      </w:numPr>
      <w:spacing w:before="80"/>
    </w:pPr>
  </w:style>
  <w:style w:type="paragraph" w:customStyle="1" w:styleId="TSishodi">
    <w:name w:val="TS_ishodi"/>
    <w:basedOn w:val="TStocke1"/>
    <w:link w:val="TSishodiChar"/>
    <w:qFormat/>
    <w:rsid w:val="00CD6561"/>
    <w:pPr>
      <w:shd w:val="clear" w:color="auto" w:fill="DEEAF6" w:themeFill="accent1" w:themeFillTint="33"/>
    </w:pPr>
    <w:rPr>
      <w:i/>
    </w:rPr>
  </w:style>
  <w:style w:type="character" w:customStyle="1" w:styleId="TStocke1Char">
    <w:name w:val="TS_tocke(1) Char"/>
    <w:basedOn w:val="TSnormalChar"/>
    <w:link w:val="TStocke1"/>
    <w:rsid w:val="00CD6561"/>
    <w:rPr>
      <w:rFonts w:ascii="Arial" w:hAnsi="Arial" w:cs="Arial"/>
      <w:noProof/>
      <w:lang w:eastAsia="hr-HR"/>
    </w:rPr>
  </w:style>
  <w:style w:type="paragraph" w:customStyle="1" w:styleId="TSnatuknice2">
    <w:name w:val="TS_natuknice(2)"/>
    <w:basedOn w:val="TStocke1"/>
    <w:link w:val="TSnatuknice2Char"/>
    <w:qFormat/>
    <w:rsid w:val="00CD6561"/>
    <w:pPr>
      <w:numPr>
        <w:ilvl w:val="1"/>
      </w:numPr>
    </w:pPr>
  </w:style>
  <w:style w:type="character" w:customStyle="1" w:styleId="TSishodiChar">
    <w:name w:val="TS_ishodi Char"/>
    <w:basedOn w:val="TStocke1Char"/>
    <w:link w:val="TSishodi"/>
    <w:rsid w:val="00CD6561"/>
    <w:rPr>
      <w:rFonts w:ascii="Arial" w:hAnsi="Arial" w:cs="Arial"/>
      <w:i/>
      <w:noProof/>
      <w:shd w:val="clear" w:color="auto" w:fill="DEEAF6" w:themeFill="accent1" w:themeFillTint="33"/>
      <w:lang w:eastAsia="hr-HR"/>
    </w:rPr>
  </w:style>
  <w:style w:type="character" w:customStyle="1" w:styleId="TSnatuknice2Char">
    <w:name w:val="TS_natuknice(2) Char"/>
    <w:basedOn w:val="TStocke1Char"/>
    <w:link w:val="TSnatuknice2"/>
    <w:rsid w:val="00CD6561"/>
    <w:rPr>
      <w:rFonts w:ascii="Arial" w:hAnsi="Arial" w:cs="Arial"/>
      <w:noProof/>
      <w:lang w:eastAsia="hr-HR"/>
    </w:rPr>
  </w:style>
  <w:style w:type="character" w:styleId="CommentReference">
    <w:name w:val="annotation reference"/>
    <w:basedOn w:val="DefaultParagraphFont"/>
    <w:uiPriority w:val="99"/>
    <w:semiHidden/>
    <w:unhideWhenUsed/>
    <w:rsid w:val="00700ED4"/>
    <w:rPr>
      <w:sz w:val="16"/>
      <w:szCs w:val="16"/>
    </w:rPr>
  </w:style>
  <w:style w:type="paragraph" w:styleId="CommentText">
    <w:name w:val="annotation text"/>
    <w:basedOn w:val="Normal"/>
    <w:link w:val="CommentTextChar"/>
    <w:uiPriority w:val="99"/>
    <w:semiHidden/>
    <w:unhideWhenUsed/>
    <w:rsid w:val="00700ED4"/>
    <w:pPr>
      <w:spacing w:line="240" w:lineRule="auto"/>
    </w:pPr>
    <w:rPr>
      <w:sz w:val="20"/>
      <w:szCs w:val="20"/>
    </w:rPr>
  </w:style>
  <w:style w:type="character" w:customStyle="1" w:styleId="CommentTextChar">
    <w:name w:val="Comment Text Char"/>
    <w:basedOn w:val="DefaultParagraphFont"/>
    <w:link w:val="CommentText"/>
    <w:uiPriority w:val="99"/>
    <w:semiHidden/>
    <w:rsid w:val="00700ED4"/>
    <w:rPr>
      <w:sz w:val="20"/>
      <w:szCs w:val="20"/>
    </w:rPr>
  </w:style>
  <w:style w:type="paragraph" w:styleId="CommentSubject">
    <w:name w:val="annotation subject"/>
    <w:basedOn w:val="CommentText"/>
    <w:next w:val="CommentText"/>
    <w:link w:val="CommentSubjectChar"/>
    <w:uiPriority w:val="99"/>
    <w:semiHidden/>
    <w:unhideWhenUsed/>
    <w:rsid w:val="00700ED4"/>
    <w:rPr>
      <w:b/>
      <w:bCs/>
    </w:rPr>
  </w:style>
  <w:style w:type="character" w:customStyle="1" w:styleId="CommentSubjectChar">
    <w:name w:val="Comment Subject Char"/>
    <w:basedOn w:val="CommentTextChar"/>
    <w:link w:val="CommentSubject"/>
    <w:uiPriority w:val="99"/>
    <w:semiHidden/>
    <w:rsid w:val="00700ED4"/>
    <w:rPr>
      <w:b/>
      <w:bCs/>
      <w:sz w:val="20"/>
      <w:szCs w:val="20"/>
    </w:rPr>
  </w:style>
  <w:style w:type="character" w:styleId="Emphasis">
    <w:name w:val="Emphasis"/>
    <w:basedOn w:val="DefaultParagraphFont"/>
    <w:uiPriority w:val="20"/>
    <w:qFormat/>
    <w:rsid w:val="00285FB7"/>
    <w:rPr>
      <w:i/>
      <w:iCs/>
    </w:rPr>
  </w:style>
  <w:style w:type="paragraph" w:styleId="Bibliography">
    <w:name w:val="Bibliography"/>
    <w:basedOn w:val="Normal"/>
    <w:next w:val="Normal"/>
    <w:uiPriority w:val="37"/>
    <w:unhideWhenUsed/>
    <w:rsid w:val="00285FB7"/>
    <w:rPr>
      <w:lang w:val="en-GB"/>
    </w:rPr>
  </w:style>
  <w:style w:type="character" w:customStyle="1" w:styleId="apple-converted-space">
    <w:name w:val="apple-converted-space"/>
    <w:basedOn w:val="DefaultParagraphFont"/>
    <w:rsid w:val="00285FB7"/>
  </w:style>
  <w:style w:type="paragraph" w:styleId="Caption">
    <w:name w:val="caption"/>
    <w:basedOn w:val="Normal"/>
    <w:next w:val="Normal"/>
    <w:uiPriority w:val="35"/>
    <w:unhideWhenUsed/>
    <w:qFormat/>
    <w:rsid w:val="00285FB7"/>
    <w:pPr>
      <w:spacing w:after="200" w:line="240" w:lineRule="auto"/>
    </w:pPr>
    <w:rPr>
      <w:i/>
      <w:iCs/>
      <w:color w:val="44546A" w:themeColor="text2"/>
      <w:sz w:val="18"/>
      <w:szCs w:val="18"/>
      <w:lang w:val="en-GB"/>
    </w:rPr>
  </w:style>
  <w:style w:type="paragraph" w:styleId="FootnoteText">
    <w:name w:val="footnote text"/>
    <w:basedOn w:val="Normal"/>
    <w:link w:val="FootnoteTextChar"/>
    <w:uiPriority w:val="99"/>
    <w:semiHidden/>
    <w:unhideWhenUsed/>
    <w:rsid w:val="00285F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5FB7"/>
    <w:rPr>
      <w:sz w:val="20"/>
      <w:szCs w:val="20"/>
    </w:rPr>
  </w:style>
  <w:style w:type="character" w:styleId="FootnoteReference">
    <w:name w:val="footnote reference"/>
    <w:basedOn w:val="DefaultParagraphFont"/>
    <w:uiPriority w:val="99"/>
    <w:semiHidden/>
    <w:unhideWhenUsed/>
    <w:rsid w:val="00285FB7"/>
    <w:rPr>
      <w:vertAlign w:val="superscript"/>
    </w:rPr>
  </w:style>
  <w:style w:type="paragraph" w:styleId="NormalWeb">
    <w:name w:val="Normal (Web)"/>
    <w:basedOn w:val="Normal"/>
    <w:uiPriority w:val="99"/>
    <w:semiHidden/>
    <w:unhideWhenUsed/>
    <w:rsid w:val="00285FB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285FB7"/>
    <w:pPr>
      <w:spacing w:after="0" w:line="240" w:lineRule="auto"/>
    </w:pPr>
  </w:style>
  <w:style w:type="paragraph" w:styleId="HTMLPreformatted">
    <w:name w:val="HTML Preformatted"/>
    <w:basedOn w:val="Normal"/>
    <w:link w:val="HTMLPreformattedChar"/>
    <w:uiPriority w:val="99"/>
    <w:semiHidden/>
    <w:unhideWhenUsed/>
    <w:rsid w:val="00EE7C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hr-HR"/>
    </w:rPr>
  </w:style>
  <w:style w:type="character" w:customStyle="1" w:styleId="HTMLPreformattedChar">
    <w:name w:val="HTML Preformatted Char"/>
    <w:basedOn w:val="DefaultParagraphFont"/>
    <w:link w:val="HTMLPreformatted"/>
    <w:uiPriority w:val="99"/>
    <w:semiHidden/>
    <w:rsid w:val="00EE7CB8"/>
    <w:rPr>
      <w:rFonts w:ascii="Courier New" w:eastAsia="Times New Roman" w:hAnsi="Courier New" w:cs="Courier New"/>
      <w:sz w:val="20"/>
      <w:szCs w:val="20"/>
      <w:lang w:eastAsia="hr-HR"/>
    </w:rPr>
  </w:style>
  <w:style w:type="character" w:styleId="FollowedHyperlink">
    <w:name w:val="FollowedHyperlink"/>
    <w:basedOn w:val="DefaultParagraphFont"/>
    <w:uiPriority w:val="99"/>
    <w:semiHidden/>
    <w:unhideWhenUsed/>
    <w:rsid w:val="0076184A"/>
    <w:rPr>
      <w:color w:val="954F72" w:themeColor="followedHyperlink"/>
      <w:u w:val="single"/>
    </w:rPr>
  </w:style>
  <w:style w:type="paragraph" w:customStyle="1" w:styleId="TSbrojcanipopis">
    <w:name w:val="TS_brojcani popis"/>
    <w:basedOn w:val="TSnormal"/>
    <w:qFormat/>
    <w:rsid w:val="00795569"/>
    <w:pPr>
      <w:numPr>
        <w:numId w:val="53"/>
      </w:numPr>
      <w:spacing w:before="120" w:after="120"/>
    </w:pPr>
    <w:rPr>
      <w:rFonts w:eastAsia="Times New Roman" w:cs="Times New Roman"/>
      <w:noProof w:val="0"/>
      <w:szCs w:val="24"/>
    </w:rPr>
  </w:style>
  <w:style w:type="paragraph" w:customStyle="1" w:styleId="Default">
    <w:name w:val="Default"/>
    <w:rsid w:val="00665D0D"/>
    <w:pPr>
      <w:autoSpaceDE w:val="0"/>
      <w:autoSpaceDN w:val="0"/>
      <w:adjustRightInd w:val="0"/>
      <w:spacing w:after="0" w:line="240" w:lineRule="auto"/>
    </w:pPr>
    <w:rPr>
      <w:rFonts w:ascii="Arial" w:eastAsia="Times New Roman" w:hAnsi="Arial" w:cs="Arial"/>
      <w:color w:val="000000"/>
      <w:sz w:val="24"/>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5220">
      <w:bodyDiv w:val="1"/>
      <w:marLeft w:val="0"/>
      <w:marRight w:val="0"/>
      <w:marTop w:val="0"/>
      <w:marBottom w:val="0"/>
      <w:divBdr>
        <w:top w:val="none" w:sz="0" w:space="0" w:color="auto"/>
        <w:left w:val="none" w:sz="0" w:space="0" w:color="auto"/>
        <w:bottom w:val="none" w:sz="0" w:space="0" w:color="auto"/>
        <w:right w:val="none" w:sz="0" w:space="0" w:color="auto"/>
      </w:divBdr>
    </w:div>
    <w:div w:id="132715482">
      <w:bodyDiv w:val="1"/>
      <w:marLeft w:val="0"/>
      <w:marRight w:val="0"/>
      <w:marTop w:val="0"/>
      <w:marBottom w:val="0"/>
      <w:divBdr>
        <w:top w:val="none" w:sz="0" w:space="0" w:color="auto"/>
        <w:left w:val="none" w:sz="0" w:space="0" w:color="auto"/>
        <w:bottom w:val="none" w:sz="0" w:space="0" w:color="auto"/>
        <w:right w:val="none" w:sz="0" w:space="0" w:color="auto"/>
      </w:divBdr>
    </w:div>
    <w:div w:id="229468711">
      <w:bodyDiv w:val="1"/>
      <w:marLeft w:val="0"/>
      <w:marRight w:val="0"/>
      <w:marTop w:val="0"/>
      <w:marBottom w:val="0"/>
      <w:divBdr>
        <w:top w:val="none" w:sz="0" w:space="0" w:color="auto"/>
        <w:left w:val="none" w:sz="0" w:space="0" w:color="auto"/>
        <w:bottom w:val="none" w:sz="0" w:space="0" w:color="auto"/>
        <w:right w:val="none" w:sz="0" w:space="0" w:color="auto"/>
      </w:divBdr>
    </w:div>
    <w:div w:id="294802139">
      <w:bodyDiv w:val="1"/>
      <w:marLeft w:val="0"/>
      <w:marRight w:val="0"/>
      <w:marTop w:val="0"/>
      <w:marBottom w:val="0"/>
      <w:divBdr>
        <w:top w:val="none" w:sz="0" w:space="0" w:color="auto"/>
        <w:left w:val="none" w:sz="0" w:space="0" w:color="auto"/>
        <w:bottom w:val="none" w:sz="0" w:space="0" w:color="auto"/>
        <w:right w:val="none" w:sz="0" w:space="0" w:color="auto"/>
      </w:divBdr>
    </w:div>
    <w:div w:id="414325466">
      <w:bodyDiv w:val="1"/>
      <w:marLeft w:val="0"/>
      <w:marRight w:val="0"/>
      <w:marTop w:val="0"/>
      <w:marBottom w:val="0"/>
      <w:divBdr>
        <w:top w:val="none" w:sz="0" w:space="0" w:color="auto"/>
        <w:left w:val="none" w:sz="0" w:space="0" w:color="auto"/>
        <w:bottom w:val="none" w:sz="0" w:space="0" w:color="auto"/>
        <w:right w:val="none" w:sz="0" w:space="0" w:color="auto"/>
      </w:divBdr>
    </w:div>
    <w:div w:id="659848095">
      <w:bodyDiv w:val="1"/>
      <w:marLeft w:val="0"/>
      <w:marRight w:val="0"/>
      <w:marTop w:val="0"/>
      <w:marBottom w:val="0"/>
      <w:divBdr>
        <w:top w:val="none" w:sz="0" w:space="0" w:color="auto"/>
        <w:left w:val="none" w:sz="0" w:space="0" w:color="auto"/>
        <w:bottom w:val="none" w:sz="0" w:space="0" w:color="auto"/>
        <w:right w:val="none" w:sz="0" w:space="0" w:color="auto"/>
      </w:divBdr>
      <w:divsChild>
        <w:div w:id="748845322">
          <w:marLeft w:val="274"/>
          <w:marRight w:val="0"/>
          <w:marTop w:val="360"/>
          <w:marBottom w:val="160"/>
          <w:divBdr>
            <w:top w:val="none" w:sz="0" w:space="0" w:color="auto"/>
            <w:left w:val="none" w:sz="0" w:space="0" w:color="auto"/>
            <w:bottom w:val="none" w:sz="0" w:space="0" w:color="auto"/>
            <w:right w:val="none" w:sz="0" w:space="0" w:color="auto"/>
          </w:divBdr>
        </w:div>
      </w:divsChild>
    </w:div>
    <w:div w:id="729422104">
      <w:bodyDiv w:val="1"/>
      <w:marLeft w:val="0"/>
      <w:marRight w:val="0"/>
      <w:marTop w:val="0"/>
      <w:marBottom w:val="0"/>
      <w:divBdr>
        <w:top w:val="none" w:sz="0" w:space="0" w:color="auto"/>
        <w:left w:val="none" w:sz="0" w:space="0" w:color="auto"/>
        <w:bottom w:val="none" w:sz="0" w:space="0" w:color="auto"/>
        <w:right w:val="none" w:sz="0" w:space="0" w:color="auto"/>
      </w:divBdr>
    </w:div>
    <w:div w:id="942151062">
      <w:bodyDiv w:val="1"/>
      <w:marLeft w:val="0"/>
      <w:marRight w:val="0"/>
      <w:marTop w:val="0"/>
      <w:marBottom w:val="0"/>
      <w:divBdr>
        <w:top w:val="none" w:sz="0" w:space="0" w:color="auto"/>
        <w:left w:val="none" w:sz="0" w:space="0" w:color="auto"/>
        <w:bottom w:val="none" w:sz="0" w:space="0" w:color="auto"/>
        <w:right w:val="none" w:sz="0" w:space="0" w:color="auto"/>
      </w:divBdr>
    </w:div>
    <w:div w:id="1008748769">
      <w:bodyDiv w:val="1"/>
      <w:marLeft w:val="0"/>
      <w:marRight w:val="0"/>
      <w:marTop w:val="0"/>
      <w:marBottom w:val="0"/>
      <w:divBdr>
        <w:top w:val="none" w:sz="0" w:space="0" w:color="auto"/>
        <w:left w:val="none" w:sz="0" w:space="0" w:color="auto"/>
        <w:bottom w:val="none" w:sz="0" w:space="0" w:color="auto"/>
        <w:right w:val="none" w:sz="0" w:space="0" w:color="auto"/>
      </w:divBdr>
    </w:div>
    <w:div w:id="1053650199">
      <w:bodyDiv w:val="1"/>
      <w:marLeft w:val="0"/>
      <w:marRight w:val="0"/>
      <w:marTop w:val="0"/>
      <w:marBottom w:val="0"/>
      <w:divBdr>
        <w:top w:val="none" w:sz="0" w:space="0" w:color="auto"/>
        <w:left w:val="none" w:sz="0" w:space="0" w:color="auto"/>
        <w:bottom w:val="none" w:sz="0" w:space="0" w:color="auto"/>
        <w:right w:val="none" w:sz="0" w:space="0" w:color="auto"/>
      </w:divBdr>
    </w:div>
    <w:div w:id="1227959683">
      <w:bodyDiv w:val="1"/>
      <w:marLeft w:val="0"/>
      <w:marRight w:val="0"/>
      <w:marTop w:val="0"/>
      <w:marBottom w:val="0"/>
      <w:divBdr>
        <w:top w:val="none" w:sz="0" w:space="0" w:color="auto"/>
        <w:left w:val="none" w:sz="0" w:space="0" w:color="auto"/>
        <w:bottom w:val="none" w:sz="0" w:space="0" w:color="auto"/>
        <w:right w:val="none" w:sz="0" w:space="0" w:color="auto"/>
      </w:divBdr>
    </w:div>
    <w:div w:id="1611203356">
      <w:bodyDiv w:val="1"/>
      <w:marLeft w:val="0"/>
      <w:marRight w:val="0"/>
      <w:marTop w:val="0"/>
      <w:marBottom w:val="0"/>
      <w:divBdr>
        <w:top w:val="none" w:sz="0" w:space="0" w:color="auto"/>
        <w:left w:val="none" w:sz="0" w:space="0" w:color="auto"/>
        <w:bottom w:val="none" w:sz="0" w:space="0" w:color="auto"/>
        <w:right w:val="none" w:sz="0" w:space="0" w:color="auto"/>
      </w:divBdr>
    </w:div>
    <w:div w:id="1743605091">
      <w:bodyDiv w:val="1"/>
      <w:marLeft w:val="0"/>
      <w:marRight w:val="0"/>
      <w:marTop w:val="0"/>
      <w:marBottom w:val="0"/>
      <w:divBdr>
        <w:top w:val="none" w:sz="0" w:space="0" w:color="auto"/>
        <w:left w:val="none" w:sz="0" w:space="0" w:color="auto"/>
        <w:bottom w:val="none" w:sz="0" w:space="0" w:color="auto"/>
        <w:right w:val="none" w:sz="0" w:space="0" w:color="auto"/>
      </w:divBdr>
    </w:div>
    <w:div w:id="1778330940">
      <w:bodyDiv w:val="1"/>
      <w:marLeft w:val="0"/>
      <w:marRight w:val="0"/>
      <w:marTop w:val="0"/>
      <w:marBottom w:val="0"/>
      <w:divBdr>
        <w:top w:val="none" w:sz="0" w:space="0" w:color="auto"/>
        <w:left w:val="none" w:sz="0" w:space="0" w:color="auto"/>
        <w:bottom w:val="none" w:sz="0" w:space="0" w:color="auto"/>
        <w:right w:val="none" w:sz="0" w:space="0" w:color="auto"/>
      </w:divBdr>
    </w:div>
    <w:div w:id="1863008422">
      <w:bodyDiv w:val="1"/>
      <w:marLeft w:val="0"/>
      <w:marRight w:val="0"/>
      <w:marTop w:val="0"/>
      <w:marBottom w:val="0"/>
      <w:divBdr>
        <w:top w:val="none" w:sz="0" w:space="0" w:color="auto"/>
        <w:left w:val="none" w:sz="0" w:space="0" w:color="auto"/>
        <w:bottom w:val="none" w:sz="0" w:space="0" w:color="auto"/>
        <w:right w:val="none" w:sz="0" w:space="0" w:color="auto"/>
      </w:divBdr>
      <w:divsChild>
        <w:div w:id="2100524136">
          <w:marLeft w:val="0"/>
          <w:marRight w:val="0"/>
          <w:marTop w:val="0"/>
          <w:marBottom w:val="0"/>
          <w:divBdr>
            <w:top w:val="none" w:sz="0" w:space="0" w:color="auto"/>
            <w:left w:val="none" w:sz="0" w:space="0" w:color="auto"/>
            <w:bottom w:val="none" w:sz="0" w:space="0" w:color="auto"/>
            <w:right w:val="none" w:sz="0" w:space="0" w:color="auto"/>
          </w:divBdr>
          <w:divsChild>
            <w:div w:id="72876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0761">
      <w:bodyDiv w:val="1"/>
      <w:marLeft w:val="0"/>
      <w:marRight w:val="0"/>
      <w:marTop w:val="0"/>
      <w:marBottom w:val="0"/>
      <w:divBdr>
        <w:top w:val="none" w:sz="0" w:space="0" w:color="auto"/>
        <w:left w:val="none" w:sz="0" w:space="0" w:color="auto"/>
        <w:bottom w:val="none" w:sz="0" w:space="0" w:color="auto"/>
        <w:right w:val="none" w:sz="0" w:space="0" w:color="auto"/>
      </w:divBdr>
      <w:divsChild>
        <w:div w:id="1158574181">
          <w:marLeft w:val="274"/>
          <w:marRight w:val="0"/>
          <w:marTop w:val="360"/>
          <w:marBottom w:val="0"/>
          <w:divBdr>
            <w:top w:val="none" w:sz="0" w:space="0" w:color="auto"/>
            <w:left w:val="none" w:sz="0" w:space="0" w:color="auto"/>
            <w:bottom w:val="none" w:sz="0" w:space="0" w:color="auto"/>
            <w:right w:val="none" w:sz="0" w:space="0" w:color="auto"/>
          </w:divBdr>
        </w:div>
      </w:divsChild>
    </w:div>
    <w:div w:id="2111074666">
      <w:bodyDiv w:val="1"/>
      <w:marLeft w:val="0"/>
      <w:marRight w:val="0"/>
      <w:marTop w:val="0"/>
      <w:marBottom w:val="0"/>
      <w:divBdr>
        <w:top w:val="none" w:sz="0" w:space="0" w:color="auto"/>
        <w:left w:val="none" w:sz="0" w:space="0" w:color="auto"/>
        <w:bottom w:val="none" w:sz="0" w:space="0" w:color="auto"/>
        <w:right w:val="none" w:sz="0" w:space="0" w:color="auto"/>
      </w:divBdr>
      <w:divsChild>
        <w:div w:id="1400134852">
          <w:marLeft w:val="0"/>
          <w:marRight w:val="0"/>
          <w:marTop w:val="0"/>
          <w:marBottom w:val="0"/>
          <w:divBdr>
            <w:top w:val="none" w:sz="0" w:space="0" w:color="auto"/>
            <w:left w:val="none" w:sz="0" w:space="0" w:color="auto"/>
            <w:bottom w:val="none" w:sz="0" w:space="0" w:color="auto"/>
            <w:right w:val="none" w:sz="0" w:space="0" w:color="auto"/>
          </w:divBdr>
          <w:divsChild>
            <w:div w:id="145575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msdn.microsoft.com/en-us/library/office/jj851016.aspx" TargetMode="External"/><Relationship Id="rId117" Type="http://schemas.openxmlformats.org/officeDocument/2006/relationships/image" Target="media/image90.png"/><Relationship Id="rId21" Type="http://schemas.openxmlformats.org/officeDocument/2006/relationships/image" Target="media/image9.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hyperlink" Target="http://www.mendeley.com/" TargetMode="External"/><Relationship Id="rId89" Type="http://schemas.openxmlformats.org/officeDocument/2006/relationships/image" Target="media/image62.png"/><Relationship Id="rId112" Type="http://schemas.openxmlformats.org/officeDocument/2006/relationships/image" Target="media/image85.png"/><Relationship Id="rId133" Type="http://schemas.openxmlformats.org/officeDocument/2006/relationships/image" Target="media/image106.png"/><Relationship Id="rId138" Type="http://schemas.openxmlformats.org/officeDocument/2006/relationships/header" Target="header3.xml"/><Relationship Id="rId16" Type="http://schemas.openxmlformats.org/officeDocument/2006/relationships/header" Target="header2.xml"/><Relationship Id="rId107" Type="http://schemas.openxmlformats.org/officeDocument/2006/relationships/image" Target="media/image80.png"/><Relationship Id="rId11" Type="http://schemas.openxmlformats.org/officeDocument/2006/relationships/image" Target="media/image4.png"/><Relationship Id="rId32" Type="http://schemas.openxmlformats.org/officeDocument/2006/relationships/image" Target="media/image15.png"/><Relationship Id="rId37" Type="http://schemas.openxmlformats.org/officeDocument/2006/relationships/hyperlink" Target="https://www.zotero.org/download/"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6.png"/><Relationship Id="rId102" Type="http://schemas.openxmlformats.org/officeDocument/2006/relationships/image" Target="media/image75.png"/><Relationship Id="rId123" Type="http://schemas.openxmlformats.org/officeDocument/2006/relationships/image" Target="media/image96.png"/><Relationship Id="rId128" Type="http://schemas.openxmlformats.org/officeDocument/2006/relationships/image" Target="media/image101.png"/><Relationship Id="rId144"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image" Target="media/image10.png"/><Relationship Id="rId27" Type="http://schemas.openxmlformats.org/officeDocument/2006/relationships/hyperlink" Target="https://bibword.codeplex.com" TargetMode="External"/><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6.png"/><Relationship Id="rId118" Type="http://schemas.openxmlformats.org/officeDocument/2006/relationships/image" Target="media/image91.png"/><Relationship Id="rId134" Type="http://schemas.openxmlformats.org/officeDocument/2006/relationships/image" Target="media/image107.png"/><Relationship Id="rId139" Type="http://schemas.openxmlformats.org/officeDocument/2006/relationships/header" Target="header4.xml"/><Relationship Id="rId80" Type="http://schemas.openxmlformats.org/officeDocument/2006/relationships/image" Target="media/image57.png"/><Relationship Id="rId85"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footer" Target="footer4.xml"/><Relationship Id="rId25" Type="http://schemas.openxmlformats.org/officeDocument/2006/relationships/image" Target="media/image13.png"/><Relationship Id="rId33" Type="http://schemas.openxmlformats.org/officeDocument/2006/relationships/image" Target="media/image16.png"/><Relationship Id="rId38" Type="http://schemas.openxmlformats.org/officeDocument/2006/relationships/hyperlink" Target="https://www.zotero.org/support/sync" TargetMode="External"/><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6.png"/><Relationship Id="rId108" Type="http://schemas.openxmlformats.org/officeDocument/2006/relationships/image" Target="media/image81.png"/><Relationship Id="rId116" Type="http://schemas.openxmlformats.org/officeDocument/2006/relationships/image" Target="media/image89.png"/><Relationship Id="rId124" Type="http://schemas.openxmlformats.org/officeDocument/2006/relationships/image" Target="media/image97.png"/><Relationship Id="rId129" Type="http://schemas.openxmlformats.org/officeDocument/2006/relationships/image" Target="media/image102.png"/><Relationship Id="rId137" Type="http://schemas.openxmlformats.org/officeDocument/2006/relationships/hyperlink" Target="http://hrcak.srce.hr/148311" TargetMode="External"/><Relationship Id="rId20" Type="http://schemas.openxmlformats.org/officeDocument/2006/relationships/image" Target="media/image8.pn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hyperlink" Target="https://www.mendeley.com/download-mendeley-desktop/" TargetMode="External"/><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9.png"/><Relationship Id="rId111" Type="http://schemas.openxmlformats.org/officeDocument/2006/relationships/image" Target="media/image84.png"/><Relationship Id="rId132" Type="http://schemas.openxmlformats.org/officeDocument/2006/relationships/image" Target="media/image105.png"/><Relationship Id="rId140" Type="http://schemas.openxmlformats.org/officeDocument/2006/relationships/footer" Target="footer5.xml"/><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1.png"/><Relationship Id="rId28" Type="http://schemas.openxmlformats.org/officeDocument/2006/relationships/hyperlink" Target="https://bibword.codeplex.com/releases/view/15852" TargetMode="External"/><Relationship Id="rId36" Type="http://schemas.openxmlformats.org/officeDocument/2006/relationships/image" Target="media/image18.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79.png"/><Relationship Id="rId114" Type="http://schemas.openxmlformats.org/officeDocument/2006/relationships/image" Target="media/image87.png"/><Relationship Id="rId119" Type="http://schemas.openxmlformats.org/officeDocument/2006/relationships/image" Target="media/image92.png"/><Relationship Id="rId127" Type="http://schemas.openxmlformats.org/officeDocument/2006/relationships/image" Target="media/image100.png"/><Relationship Id="rId10" Type="http://schemas.openxmlformats.org/officeDocument/2006/relationships/image" Target="media/image3.jpeg"/><Relationship Id="rId31" Type="http://schemas.openxmlformats.org/officeDocument/2006/relationships/image" Target="media/image14.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hyperlink" Target="http://docs.citationstyles.org/en/stable/index.html" TargetMode="External"/><Relationship Id="rId81" Type="http://schemas.openxmlformats.org/officeDocument/2006/relationships/hyperlink" Target="http://hrcak.srce.hr/148311" TargetMode="External"/><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5.png"/><Relationship Id="rId130" Type="http://schemas.openxmlformats.org/officeDocument/2006/relationships/image" Target="media/image103.png"/><Relationship Id="rId135" Type="http://schemas.openxmlformats.org/officeDocument/2006/relationships/image" Target="media/image108.png"/><Relationship Id="rId143"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hyperlink" Target="https://www.zotero.org/support/sync" TargetMode="External"/><Relationship Id="rId109" Type="http://schemas.openxmlformats.org/officeDocument/2006/relationships/image" Target="media/image82.png"/><Relationship Id="rId34" Type="http://schemas.openxmlformats.org/officeDocument/2006/relationships/image" Target="media/image17.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image" Target="media/image93.png"/><Relationship Id="rId125" Type="http://schemas.openxmlformats.org/officeDocument/2006/relationships/image" Target="media/image98.png"/><Relationship Id="rId141"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50.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hyperlink" Target="http://lider.media/znanja/trendovi-u-organizacijskom-ucenju" TargetMode="External"/><Relationship Id="rId24" Type="http://schemas.openxmlformats.org/officeDocument/2006/relationships/image" Target="media/image12.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0.png"/><Relationship Id="rId110" Type="http://schemas.openxmlformats.org/officeDocument/2006/relationships/image" Target="media/image83.png"/><Relationship Id="rId115" Type="http://schemas.openxmlformats.org/officeDocument/2006/relationships/image" Target="media/image88.png"/><Relationship Id="rId131" Type="http://schemas.openxmlformats.org/officeDocument/2006/relationships/image" Target="media/image104.png"/><Relationship Id="rId136" Type="http://schemas.openxmlformats.org/officeDocument/2006/relationships/hyperlink" Target="https://bit.ly/2zatq6a" TargetMode="External"/><Relationship Id="rId61" Type="http://schemas.openxmlformats.org/officeDocument/2006/relationships/image" Target="media/image40.png"/><Relationship Id="rId82" Type="http://schemas.openxmlformats.org/officeDocument/2006/relationships/hyperlink" Target="https://bit.ly/2zatq6a" TargetMode="External"/><Relationship Id="rId19" Type="http://schemas.openxmlformats.org/officeDocument/2006/relationships/image" Target="media/image7.png"/><Relationship Id="rId14" Type="http://schemas.openxmlformats.org/officeDocument/2006/relationships/header" Target="header1.xml"/><Relationship Id="rId30" Type="http://schemas.openxmlformats.org/officeDocument/2006/relationships/hyperlink" Target="https://www.zotero.org/download/" TargetMode="External"/><Relationship Id="rId35" Type="http://schemas.openxmlformats.org/officeDocument/2006/relationships/hyperlink" Target="https://www.zotero.org/user/register/" TargetMode="External"/><Relationship Id="rId56" Type="http://schemas.openxmlformats.org/officeDocument/2006/relationships/image" Target="media/image35.png"/><Relationship Id="rId77" Type="http://schemas.openxmlformats.org/officeDocument/2006/relationships/hyperlink" Target="http://editor.citationstyles.org/visualEditor/" TargetMode="External"/><Relationship Id="rId100" Type="http://schemas.openxmlformats.org/officeDocument/2006/relationships/image" Target="media/image73.png"/><Relationship Id="rId105" Type="http://schemas.openxmlformats.org/officeDocument/2006/relationships/image" Target="media/image78.png"/><Relationship Id="rId126" Type="http://schemas.openxmlformats.org/officeDocument/2006/relationships/image" Target="media/image99.png"/><Relationship Id="rId8" Type="http://schemas.openxmlformats.org/officeDocument/2006/relationships/footer" Target="footer1.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66.png"/><Relationship Id="rId98" Type="http://schemas.openxmlformats.org/officeDocument/2006/relationships/image" Target="media/image71.png"/><Relationship Id="rId121" Type="http://schemas.openxmlformats.org/officeDocument/2006/relationships/image" Target="media/image94.png"/><Relationship Id="rId142" Type="http://schemas.openxmlformats.org/officeDocument/2006/relationships/header" Target="header5.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ezerviranoMjesto1</b:Tag>
    <b:SourceType>Book</b:SourceType>
    <b:Guid>{529B17ED-EF15-45C4-A4CA-7B3E0509E51A}</b:Guid>
    <b:RefOrder>1</b:RefOrder>
  </b:Source>
  <b:Source>
    <b:Tag>RezerviranoMjesto2</b:Tag>
    <b:SourceType>InternetSite</b:SourceType>
    <b:Guid>{E8C9BE3D-ECD8-48D7-9BB9-24EAD2C8B206}</b:Guid>
    <b:RefOrder>2</b:RefOrder>
  </b:Source>
</b:Sources>
</file>

<file path=customXml/itemProps1.xml><?xml version="1.0" encoding="utf-8"?>
<ds:datastoreItem xmlns:ds="http://schemas.openxmlformats.org/officeDocument/2006/customXml" ds:itemID="{43DDAF56-A100-4361-A761-F1772829E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Pages>
  <Words>14161</Words>
  <Characters>80718</Characters>
  <Application>Microsoft Office Word</Application>
  <DocSecurity>0</DocSecurity>
  <Lines>672</Lines>
  <Paragraphs>18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kendel</dc:creator>
  <cp:keywords/>
  <cp:lastModifiedBy>Irena Jandrić</cp:lastModifiedBy>
  <cp:revision>34</cp:revision>
  <cp:lastPrinted>2021-07-28T08:58:00Z</cp:lastPrinted>
  <dcterms:created xsi:type="dcterms:W3CDTF">2019-05-30T06:25:00Z</dcterms:created>
  <dcterms:modified xsi:type="dcterms:W3CDTF">2021-07-2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90fd6fe0-7947-3f89-a3e5-1b084db02267</vt:lpwstr>
  </property>
  <property fmtid="{D5CDD505-2E9C-101B-9397-08002B2CF9AE}" pid="25" name="ZOTERO_PREF_1">
    <vt:lpwstr>&lt;data data-version="3" zotero-version="5.0.55"&gt;&lt;session id="Hc8j2FNz"/&gt;&lt;style id="http://www.zotero.org/styles/chicago-fullnote-bibliography" locale="en-US" hasBibliography="1" bibliographyStyleHasBeenSet="0"/&gt;&lt;prefs&gt;&lt;pref name="fieldType" value="Field"/&gt;</vt:lpwstr>
  </property>
  <property fmtid="{D5CDD505-2E9C-101B-9397-08002B2CF9AE}" pid="26" name="ZOTERO_PREF_2">
    <vt:lpwstr>&lt;pref name="storeReferences" value="true"/&gt;&lt;pref name="automaticJournalAbbreviations" value="true"/&gt;&lt;pref name="noteType" value="1"/&gt;&lt;/prefs&gt;&lt;/data&gt;</vt:lpwstr>
  </property>
</Properties>
</file>